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00FA008" w14:textId="027B2F86" w:rsidR="00036D24" w:rsidRDefault="00036D24" w:rsidP="0009266B">
      <w:pPr>
        <w:ind w:firstLine="0"/>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41C05808" w:rsidR="00F21782" w:rsidRPr="00F21782" w:rsidRDefault="002E0130" w:rsidP="00F21782">
      <w:pPr>
        <w:jc w:val="center"/>
        <w:rPr>
          <w:rFonts w:cs="Times New Roman"/>
          <w:bCs/>
          <w:szCs w:val="24"/>
        </w:rPr>
      </w:pPr>
      <w:r w:rsidRPr="00F21782">
        <w:rPr>
          <w:rFonts w:cs="Times New Roman"/>
          <w:bCs/>
          <w:szCs w:val="24"/>
        </w:rPr>
        <w:t>Aarón Levi Grajales Gómez</w:t>
      </w:r>
      <w:r w:rsidR="00D21A9C">
        <w:rPr>
          <w:rFonts w:cs="Times New Roman"/>
          <w:bCs/>
          <w:szCs w:val="24"/>
        </w:rPr>
        <w:t>, aarongrajales@hotmail.com</w:t>
      </w:r>
      <w:r w:rsidR="0058293D">
        <w:rPr>
          <w:rFonts w:cs="Times New Roman"/>
          <w:bCs/>
          <w:szCs w:val="24"/>
        </w:rPr>
        <w:t xml:space="preserve"> </w:t>
      </w:r>
    </w:p>
    <w:p w14:paraId="49C01174" w14:textId="333A7D55"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r w:rsidR="00D21A9C">
        <w:rPr>
          <w:rFonts w:cs="Times New Roman"/>
          <w:bCs/>
          <w:szCs w:val="24"/>
        </w:rPr>
        <w:t>, cristianpazu2@gmail.com</w:t>
      </w:r>
    </w:p>
    <w:p w14:paraId="7051EC4F" w14:textId="444704E5" w:rsidR="00F739EE" w:rsidRDefault="00F739EE" w:rsidP="00FD1908">
      <w:pPr>
        <w:ind w:firstLine="0"/>
        <w:rPr>
          <w:rFonts w:cs="Times New Roman"/>
          <w:b/>
          <w:szCs w:val="24"/>
        </w:rPr>
      </w:pPr>
    </w:p>
    <w:p w14:paraId="2EC435C1" w14:textId="7A3249AE" w:rsidR="0009266B" w:rsidRPr="0009266B" w:rsidRDefault="0009266B" w:rsidP="00372A34">
      <w:pPr>
        <w:ind w:firstLine="0"/>
        <w:jc w:val="center"/>
        <w:rPr>
          <w:rFonts w:cs="Times New Roman"/>
          <w:szCs w:val="24"/>
        </w:rPr>
      </w:pPr>
      <w:r w:rsidRPr="0009266B">
        <w:rPr>
          <w:rFonts w:cs="Times New Roman"/>
          <w:szCs w:val="24"/>
        </w:rPr>
        <w:t>Semillero ITMedia</w:t>
      </w:r>
      <w:r w:rsidR="00372A34">
        <w:rPr>
          <w:rFonts w:cs="Times New Roman"/>
          <w:szCs w:val="24"/>
        </w:rPr>
        <w:t xml:space="preserve"> -</w:t>
      </w:r>
      <w:r w:rsidRPr="0009266B">
        <w:rPr>
          <w:rFonts w:cs="Times New Roman"/>
          <w:szCs w:val="24"/>
        </w:rPr>
        <w:t xml:space="preserve"> </w:t>
      </w:r>
      <w:r w:rsidR="00372A34">
        <w:rPr>
          <w:rFonts w:cs="Times New Roman"/>
          <w:szCs w:val="24"/>
        </w:rPr>
        <w:t>G</w:t>
      </w:r>
      <w:r w:rsidRPr="0009266B">
        <w:rPr>
          <w:rFonts w:cs="Times New Roman"/>
          <w:szCs w:val="24"/>
        </w:rPr>
        <w:t>rupo de investigación GRINTIC</w:t>
      </w:r>
    </w:p>
    <w:p w14:paraId="4D9B0F79" w14:textId="0A0A9288" w:rsidR="0009266B" w:rsidRDefault="0009266B" w:rsidP="00FD1908">
      <w:pPr>
        <w:ind w:firstLine="0"/>
        <w:rPr>
          <w:rFonts w:cs="Times New Roman"/>
          <w:b/>
          <w:szCs w:val="24"/>
        </w:rPr>
      </w:pPr>
    </w:p>
    <w:p w14:paraId="52A42CF8" w14:textId="77777777" w:rsidR="00176F99" w:rsidRDefault="00176F99" w:rsidP="00FD1908">
      <w:pPr>
        <w:ind w:firstLine="0"/>
        <w:rPr>
          <w:rFonts w:cs="Times New Roman"/>
          <w:b/>
          <w:szCs w:val="24"/>
        </w:rPr>
      </w:pPr>
    </w:p>
    <w:p w14:paraId="0A078BA1" w14:textId="45E45E3E" w:rsidR="00473B2D" w:rsidRPr="00F21782" w:rsidRDefault="00D21A9C" w:rsidP="002B6219">
      <w:pPr>
        <w:ind w:firstLine="0"/>
        <w:jc w:val="center"/>
        <w:rPr>
          <w:rFonts w:cs="Times New Roman"/>
          <w:bCs/>
          <w:szCs w:val="24"/>
        </w:rPr>
      </w:pPr>
      <w:r>
        <w:rPr>
          <w:rFonts w:cs="Times New Roman"/>
          <w:bCs/>
          <w:szCs w:val="24"/>
        </w:rPr>
        <w:t>Trabajo de</w:t>
      </w:r>
      <w:r w:rsidR="002E0130" w:rsidRPr="00F21782">
        <w:rPr>
          <w:rFonts w:cs="Times New Roman"/>
          <w:bCs/>
          <w:szCs w:val="24"/>
        </w:rPr>
        <w:t xml:space="preserv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5BCCEDC9" w14:textId="384F060E" w:rsidR="00B20337" w:rsidRDefault="00F21782" w:rsidP="0009266B">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0CB833C1" w14:textId="77777777" w:rsidR="00B20337" w:rsidRPr="00F21782" w:rsidRDefault="00B20337" w:rsidP="002B6219">
      <w:pPr>
        <w:ind w:firstLine="0"/>
        <w:jc w:val="center"/>
        <w:rPr>
          <w:rFonts w:cs="Times New Roman"/>
          <w:bCs/>
          <w:szCs w:val="24"/>
        </w:rPr>
      </w:pPr>
    </w:p>
    <w:p w14:paraId="3654AD01" w14:textId="77777777" w:rsidR="002A4EC0" w:rsidRDefault="002A4EC0" w:rsidP="00B20337">
      <w:pPr>
        <w:ind w:firstLine="0"/>
        <w:jc w:val="center"/>
        <w:rPr>
          <w:rFonts w:cs="Times New Roman"/>
          <w:bCs/>
          <w:szCs w:val="24"/>
        </w:rPr>
      </w:pPr>
    </w:p>
    <w:p w14:paraId="3BCA57B7" w14:textId="503C59FA" w:rsidR="003222B8" w:rsidRPr="00F21782" w:rsidRDefault="00B20337" w:rsidP="00B20337">
      <w:pPr>
        <w:ind w:firstLine="0"/>
        <w:jc w:val="center"/>
        <w:rPr>
          <w:rFonts w:cs="Times New Roman"/>
          <w:bCs/>
          <w:szCs w:val="24"/>
        </w:rPr>
      </w:pPr>
      <w:r w:rsidRPr="00467529">
        <w:rPr>
          <w:rFonts w:cs="Times New Roman"/>
          <w:noProof/>
          <w:szCs w:val="24"/>
          <w:lang w:val="en-US"/>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46F559A5" w14:textId="77777777" w:rsidR="002A4EC0" w:rsidRDefault="003222B8" w:rsidP="002A4EC0">
      <w:pPr>
        <w:jc w:val="center"/>
        <w:rPr>
          <w:rFonts w:cs="Times New Roman"/>
          <w:bCs/>
          <w:szCs w:val="24"/>
        </w:rPr>
      </w:pPr>
      <w:r w:rsidRPr="00F21782">
        <w:rPr>
          <w:rFonts w:cs="Times New Roman"/>
          <w:bCs/>
          <w:szCs w:val="24"/>
        </w:rPr>
        <w:t>20</w:t>
      </w:r>
      <w:r w:rsidR="0058293D">
        <w:rPr>
          <w:rFonts w:cs="Times New Roman"/>
          <w:bCs/>
          <w:szCs w:val="24"/>
        </w:rPr>
        <w:t>20</w:t>
      </w:r>
    </w:p>
    <w:p w14:paraId="33F271CE" w14:textId="67B93363" w:rsidR="00E021F1" w:rsidRPr="002A4EC0" w:rsidRDefault="00E021F1" w:rsidP="002A4EC0">
      <w:pPr>
        <w:rPr>
          <w:rFonts w:cs="Times New Roman"/>
          <w:bCs/>
          <w:szCs w:val="24"/>
        </w:rPr>
      </w:pPr>
      <w:r>
        <w:rPr>
          <w:b/>
          <w:bCs/>
        </w:rPr>
        <w:lastRenderedPageBreak/>
        <w:t>Notas de aceptación:</w:t>
      </w:r>
    </w:p>
    <w:p w14:paraId="564FB207" w14:textId="4A6D8B10" w:rsidR="00E021F1" w:rsidRDefault="00E021F1" w:rsidP="00E021F1">
      <w:pPr>
        <w:rPr>
          <w:b/>
          <w:bCs/>
        </w:rPr>
      </w:pPr>
    </w:p>
    <w:p w14:paraId="677CBA74" w14:textId="0A3D5C5D" w:rsidR="00E021F1" w:rsidRDefault="00E021F1" w:rsidP="00E021F1">
      <w:pPr>
        <w:ind w:left="4253"/>
        <w:jc w:val="right"/>
        <w:rPr>
          <w:b/>
          <w:bCs/>
        </w:rPr>
      </w:pPr>
      <w:r>
        <w:rPr>
          <w:b/>
          <w:bCs/>
        </w:rPr>
        <w:t>Aprobado por el Comité de Grado en cumplimiento de los requisitos exigidos por la Institución Universitaria Antonio José Camacho para optar al título de Ingeniero de Sistemas</w:t>
      </w:r>
      <w:r w:rsidR="00F32811">
        <w:rPr>
          <w:b/>
          <w:bCs/>
        </w:rPr>
        <w:t>.</w:t>
      </w:r>
    </w:p>
    <w:p w14:paraId="6F0D24EA" w14:textId="664E09A2" w:rsidR="00F32811" w:rsidRDefault="00F32811" w:rsidP="00E021F1">
      <w:pPr>
        <w:ind w:left="4253"/>
        <w:jc w:val="right"/>
        <w:rPr>
          <w:b/>
          <w:bCs/>
        </w:rPr>
      </w:pPr>
    </w:p>
    <w:p w14:paraId="5AD489F4" w14:textId="26BD4A61" w:rsidR="00F32811" w:rsidRDefault="00F32811" w:rsidP="00E021F1">
      <w:pPr>
        <w:ind w:left="4253"/>
        <w:jc w:val="right"/>
        <w:rPr>
          <w:b/>
          <w:bCs/>
        </w:rPr>
      </w:pPr>
    </w:p>
    <w:p w14:paraId="46DB44ED" w14:textId="64F02232" w:rsidR="00F32811" w:rsidRDefault="00F32811" w:rsidP="00E021F1">
      <w:pPr>
        <w:ind w:left="4253"/>
        <w:jc w:val="right"/>
        <w:rPr>
          <w:b/>
          <w:bCs/>
        </w:rPr>
      </w:pPr>
    </w:p>
    <w:p w14:paraId="2A4AB489" w14:textId="6BDF561B" w:rsidR="00F32811" w:rsidRPr="00E021F1" w:rsidRDefault="00F32811" w:rsidP="00F32811">
      <w:pPr>
        <w:ind w:firstLine="0"/>
        <w:rPr>
          <w:b/>
          <w:bCs/>
        </w:rPr>
      </w:pPr>
    </w:p>
    <w:p w14:paraId="49C650C2" w14:textId="788ACEBD" w:rsidR="00E021F1" w:rsidRDefault="00E021F1" w:rsidP="00E021F1">
      <w:pPr>
        <w:rPr>
          <w:b/>
          <w:bCs/>
        </w:rPr>
      </w:pPr>
    </w:p>
    <w:p w14:paraId="1362CA5A" w14:textId="477DBA96" w:rsidR="00F32811" w:rsidRDefault="00F32811" w:rsidP="00F32811">
      <w:pPr>
        <w:pBdr>
          <w:bottom w:val="single" w:sz="12" w:space="1" w:color="auto"/>
        </w:pBdr>
        <w:ind w:left="4253"/>
        <w:jc w:val="right"/>
        <w:rPr>
          <w:b/>
          <w:bCs/>
        </w:rPr>
      </w:pPr>
    </w:p>
    <w:p w14:paraId="3D6BE223" w14:textId="77777777" w:rsidR="00F32811" w:rsidRDefault="00F32811" w:rsidP="00F32811">
      <w:pPr>
        <w:pBdr>
          <w:bottom w:val="single" w:sz="12" w:space="1" w:color="auto"/>
        </w:pBdr>
        <w:ind w:left="4253"/>
        <w:jc w:val="right"/>
        <w:rPr>
          <w:b/>
          <w:bCs/>
        </w:rPr>
      </w:pPr>
    </w:p>
    <w:p w14:paraId="4FF9A6ED" w14:textId="77777777" w:rsidR="00F32811" w:rsidRPr="00E021F1" w:rsidRDefault="00F32811" w:rsidP="00F32811">
      <w:pPr>
        <w:ind w:left="4253"/>
        <w:rPr>
          <w:b/>
          <w:bCs/>
        </w:rPr>
      </w:pPr>
      <w:r>
        <w:rPr>
          <w:b/>
          <w:bCs/>
        </w:rPr>
        <w:t>Jurado</w:t>
      </w:r>
    </w:p>
    <w:p w14:paraId="002A336E" w14:textId="3785AFD5" w:rsidR="00F32811" w:rsidRDefault="00F32811" w:rsidP="00F32811">
      <w:pPr>
        <w:jc w:val="right"/>
        <w:rPr>
          <w:b/>
          <w:bCs/>
        </w:rPr>
      </w:pPr>
    </w:p>
    <w:p w14:paraId="1EB76123" w14:textId="71F749B5" w:rsidR="00F32811" w:rsidRDefault="00F32811" w:rsidP="00F32811">
      <w:pPr>
        <w:jc w:val="right"/>
        <w:rPr>
          <w:b/>
          <w:bCs/>
        </w:rPr>
      </w:pPr>
    </w:p>
    <w:p w14:paraId="36D3A75B" w14:textId="77777777" w:rsidR="00F32811" w:rsidRDefault="00F32811" w:rsidP="00F32811">
      <w:pPr>
        <w:jc w:val="right"/>
        <w:rPr>
          <w:b/>
          <w:bCs/>
        </w:rPr>
      </w:pPr>
    </w:p>
    <w:p w14:paraId="0B4EFCD4" w14:textId="77777777" w:rsidR="00F32811" w:rsidRDefault="00F32811" w:rsidP="00F32811">
      <w:pPr>
        <w:pBdr>
          <w:bottom w:val="single" w:sz="12" w:space="1" w:color="auto"/>
        </w:pBdr>
        <w:ind w:left="4253"/>
        <w:jc w:val="right"/>
        <w:rPr>
          <w:b/>
          <w:bCs/>
        </w:rPr>
      </w:pPr>
    </w:p>
    <w:p w14:paraId="7045F966" w14:textId="77777777" w:rsidR="00F32811" w:rsidRPr="00E021F1" w:rsidRDefault="00F32811" w:rsidP="00F32811">
      <w:pPr>
        <w:ind w:left="4253"/>
        <w:rPr>
          <w:b/>
          <w:bCs/>
        </w:rPr>
      </w:pPr>
      <w:r>
        <w:rPr>
          <w:b/>
          <w:bCs/>
        </w:rPr>
        <w:t>Jurado</w:t>
      </w:r>
    </w:p>
    <w:p w14:paraId="7C6D61D4" w14:textId="77777777" w:rsidR="00F32811" w:rsidRDefault="00F32811" w:rsidP="00F32811">
      <w:pPr>
        <w:jc w:val="right"/>
        <w:rPr>
          <w:b/>
          <w:bCs/>
        </w:rPr>
      </w:pPr>
    </w:p>
    <w:p w14:paraId="21C51DFB" w14:textId="2330D99B" w:rsidR="00F32811" w:rsidRDefault="00F32811" w:rsidP="00F32811">
      <w:pPr>
        <w:jc w:val="right"/>
        <w:rPr>
          <w:b/>
          <w:bCs/>
        </w:rPr>
      </w:pPr>
    </w:p>
    <w:p w14:paraId="2418DE5C" w14:textId="77777777" w:rsidR="00F32811" w:rsidRDefault="00F32811" w:rsidP="00F32811">
      <w:pPr>
        <w:jc w:val="right"/>
        <w:rPr>
          <w:b/>
          <w:bCs/>
        </w:rPr>
      </w:pPr>
    </w:p>
    <w:p w14:paraId="66C809E7" w14:textId="69173B19" w:rsidR="00F32811" w:rsidRPr="00E021F1" w:rsidRDefault="00F32811" w:rsidP="00F32811">
      <w:pPr>
        <w:ind w:firstLine="0"/>
        <w:rPr>
          <w:b/>
          <w:bCs/>
        </w:rPr>
      </w:pPr>
      <w:r>
        <w:rPr>
          <w:b/>
          <w:bCs/>
        </w:rPr>
        <w:t>Santiago de Cali, 30 de junio de 2020</w:t>
      </w:r>
    </w:p>
    <w:p w14:paraId="41E742ED" w14:textId="7704B0B1" w:rsidR="007C63B3" w:rsidRPr="00581CEC" w:rsidRDefault="007C63B3" w:rsidP="00581CEC">
      <w:pPr>
        <w:jc w:val="center"/>
        <w:rPr>
          <w:rFonts w:cs="Times New Roman"/>
          <w:b/>
          <w:szCs w:val="24"/>
        </w:rPr>
      </w:pPr>
      <w:r>
        <w:rPr>
          <w:rFonts w:cs="Times New Roman"/>
          <w:b/>
          <w:szCs w:val="24"/>
        </w:rPr>
        <w:lastRenderedPageBreak/>
        <w:t>Resumen</w:t>
      </w:r>
    </w:p>
    <w:p w14:paraId="63925033" w14:textId="6639D909" w:rsidR="007C63B3" w:rsidRDefault="008F6BB7" w:rsidP="00403E6B">
      <w:r>
        <w:t xml:space="preserve">Actualmente se está desarrollando un ejercicio académico entre estudiantes de Ingeniería de Sistemas y Tecnología de Sistemas de la Institución Universitaria Antonio José Camacho con la empresa Sanambiente S.A. que busca construir una aplicación que permita gestionar los datos ambientales de las estaciones que la empresa tiene a lo largo del país, para ello se han conformado varios equipos que abordan el proyecto desde diferentes aspectos. Por la cantidad de integrantes se hace necesario aplicar un modelo de proceso de gestión que facilite el control y seguimiento de todos los recursos que intervienen, por esta razón el objetivo principal de este proyecto es establecer un marco de trabajo que permita </w:t>
      </w:r>
      <w:r w:rsidR="00581CEC">
        <w:t>administrar</w:t>
      </w:r>
      <w:r w:rsidR="00CF52E3">
        <w:t xml:space="preserve"> </w:t>
      </w:r>
      <w:r>
        <w:t>la construcción de la aplicación, siguiendo estándares de calidad y gestión, de tal manera que pueda ser replicado para futuros proyectos.</w:t>
      </w:r>
    </w:p>
    <w:p w14:paraId="79EFFF50" w14:textId="56F0259B" w:rsidR="00581CEC" w:rsidRDefault="00581CEC" w:rsidP="00581CEC">
      <w:pPr>
        <w:rPr>
          <w:rFonts w:cs="Times New Roman"/>
          <w:bCs/>
          <w:szCs w:val="24"/>
        </w:rPr>
      </w:pPr>
      <w:r>
        <w:rPr>
          <w:rFonts w:cs="Times New Roman"/>
          <w:b/>
          <w:bCs/>
          <w:szCs w:val="24"/>
        </w:rPr>
        <w:t xml:space="preserve">Palabras clave: </w:t>
      </w:r>
      <w:r>
        <w:rPr>
          <w:rFonts w:cs="Times New Roman"/>
          <w:bCs/>
          <w:szCs w:val="24"/>
        </w:rPr>
        <w:t>ISO/IEC 29110, Gerencia de proyecto, I</w:t>
      </w:r>
      <w:r w:rsidR="00550816">
        <w:rPr>
          <w:rFonts w:cs="Times New Roman"/>
          <w:bCs/>
          <w:szCs w:val="24"/>
        </w:rPr>
        <w:t>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7DB3386B" w14:textId="5F885622" w:rsidR="007C63B3" w:rsidRDefault="007C63B3" w:rsidP="00473B2D">
      <w:pPr>
        <w:jc w:val="center"/>
        <w:rPr>
          <w:rFonts w:cs="Times New Roman"/>
          <w:bCs/>
          <w:szCs w:val="24"/>
        </w:rPr>
      </w:pPr>
    </w:p>
    <w:p w14:paraId="0C5D3A89" w14:textId="6F9B47A0" w:rsidR="007C63B3" w:rsidRDefault="007C63B3" w:rsidP="00473B2D">
      <w:pPr>
        <w:jc w:val="center"/>
        <w:rPr>
          <w:rFonts w:cs="Times New Roman"/>
          <w:bCs/>
          <w:szCs w:val="24"/>
        </w:rPr>
      </w:pPr>
    </w:p>
    <w:p w14:paraId="3317A542" w14:textId="2D2BB09E" w:rsidR="007C63B3" w:rsidRDefault="007C63B3" w:rsidP="00473B2D">
      <w:pPr>
        <w:jc w:val="center"/>
        <w:rPr>
          <w:rFonts w:cs="Times New Roman"/>
          <w:bCs/>
          <w:szCs w:val="24"/>
        </w:rPr>
      </w:pPr>
    </w:p>
    <w:p w14:paraId="3ED34F53" w14:textId="24BD80D6" w:rsidR="008F6BB7" w:rsidRDefault="008F6BB7" w:rsidP="00626F1C">
      <w:pPr>
        <w:ind w:firstLine="0"/>
        <w:rPr>
          <w:rFonts w:cs="Times New Roman"/>
          <w:bCs/>
          <w:szCs w:val="24"/>
        </w:rPr>
      </w:pPr>
    </w:p>
    <w:p w14:paraId="1504539B" w14:textId="678C7892" w:rsidR="00663438" w:rsidRDefault="00663438" w:rsidP="00626F1C">
      <w:pPr>
        <w:ind w:firstLine="0"/>
        <w:rPr>
          <w:rFonts w:cs="Times New Roman"/>
          <w:bCs/>
          <w:szCs w:val="24"/>
        </w:rPr>
      </w:pPr>
    </w:p>
    <w:p w14:paraId="12FA7041" w14:textId="77777777" w:rsidR="00403E6B" w:rsidRDefault="00403E6B"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07929135" w14:textId="5448142C" w:rsidR="00CF2A00" w:rsidRDefault="00581CEC" w:rsidP="00403E6B">
      <w:pPr>
        <w:rPr>
          <w:lang w:val="en-US"/>
        </w:rPr>
      </w:pPr>
      <w:r w:rsidRPr="00581CEC">
        <w:rPr>
          <w:lang w:val="en-US"/>
        </w:rPr>
        <w:t xml:space="preserve">Currently an academic exercise is being developed between students of Systems Engineering and Systems Technology of the Antonio José Camacho University Institution with the company Sanambiente S.A. that seeks to build an application that allows managing the environmental data of the stations that the company has throughout the country, for this several teams have been formed that approach the project from different aspects. Due to the number of members it is necessary to apply a management process model that facilitates control and monitoring of all resources involved, for this reason the main objective of this project is to establish a framework to manage the construction of the application, following standards of quality and management, so that it can be </w:t>
      </w:r>
      <w:r w:rsidR="00CF2A00">
        <w:rPr>
          <w:lang w:val="en-US"/>
        </w:rPr>
        <w:t>replicated for future projects.</w:t>
      </w:r>
    </w:p>
    <w:p w14:paraId="4588243C" w14:textId="73071BD0" w:rsidR="00712C29" w:rsidRPr="00CF2A00" w:rsidRDefault="00712C29" w:rsidP="00CF2A00">
      <w:pPr>
        <w:rPr>
          <w:lang w:val="en-US"/>
        </w:rPr>
      </w:pPr>
      <w:r>
        <w:rPr>
          <w:b/>
          <w:lang w:val="en-US"/>
        </w:rPr>
        <w:t xml:space="preserve">Keywords: </w:t>
      </w:r>
      <w:r>
        <w:rPr>
          <w:lang w:val="en-US"/>
        </w:rPr>
        <w:t>ISO/IEC 29110, Project Management, I</w:t>
      </w:r>
      <w:r w:rsidR="00550816">
        <w:rPr>
          <w:lang w:val="en-US"/>
        </w:rPr>
        <w:t>conix</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52EC5E54" w14:textId="50EBB034" w:rsidR="007C63B3" w:rsidRPr="00626F1C" w:rsidRDefault="007C63B3" w:rsidP="00473B2D">
      <w:pPr>
        <w:jc w:val="center"/>
        <w:rPr>
          <w:rFonts w:cs="Times New Roman"/>
          <w:bCs/>
          <w:szCs w:val="24"/>
          <w:lang w:val="en-US"/>
        </w:rPr>
      </w:pPr>
    </w:p>
    <w:p w14:paraId="7CD3A61C" w14:textId="5E987D9A" w:rsidR="007C63B3" w:rsidRPr="00626F1C" w:rsidRDefault="007C63B3" w:rsidP="00473B2D">
      <w:pPr>
        <w:jc w:val="center"/>
        <w:rPr>
          <w:rFonts w:cs="Times New Roman"/>
          <w:bCs/>
          <w:szCs w:val="24"/>
          <w:lang w:val="en-US"/>
        </w:rPr>
      </w:pPr>
    </w:p>
    <w:p w14:paraId="11C5A196" w14:textId="340BDF1B" w:rsidR="007C63B3" w:rsidRDefault="007C63B3" w:rsidP="00626F1C">
      <w:pPr>
        <w:ind w:firstLine="0"/>
        <w:rPr>
          <w:rFonts w:cs="Times New Roman"/>
          <w:bCs/>
          <w:szCs w:val="24"/>
          <w:lang w:val="en-US"/>
        </w:rPr>
      </w:pPr>
    </w:p>
    <w:p w14:paraId="467AF10A" w14:textId="57F51450" w:rsidR="00F17726" w:rsidRDefault="00F17726" w:rsidP="00626F1C">
      <w:pPr>
        <w:ind w:firstLine="0"/>
        <w:rPr>
          <w:rFonts w:cs="Times New Roman"/>
          <w:bCs/>
          <w:szCs w:val="24"/>
          <w:lang w:val="en-US"/>
        </w:rPr>
      </w:pPr>
    </w:p>
    <w:p w14:paraId="70193307" w14:textId="77777777" w:rsidR="00B76C63" w:rsidRPr="00626F1C" w:rsidRDefault="00B76C63" w:rsidP="007E122D">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805085">
          <w:pPr>
            <w:jc w:val="center"/>
            <w:rPr>
              <w:rFonts w:cs="Times New Roman"/>
              <w:b/>
            </w:rPr>
          </w:pPr>
          <w:r>
            <w:rPr>
              <w:rFonts w:cs="Times New Roman"/>
              <w:b/>
            </w:rPr>
            <w:t>Tabla de contenido</w:t>
          </w:r>
        </w:p>
        <w:p w14:paraId="4097AB62" w14:textId="262382CB" w:rsidR="00805085" w:rsidRDefault="00E17CC1" w:rsidP="00805085">
          <w:pPr>
            <w:pStyle w:val="TDC1"/>
            <w:spacing w:line="480" w:lineRule="auto"/>
            <w:rPr>
              <w:rFonts w:asciiTheme="minorHAnsi" w:eastAsiaTheme="minorEastAsia" w:hAnsiTheme="minorHAnsi"/>
              <w:noProof/>
              <w:sz w:val="22"/>
              <w:lang w:val="en-US"/>
            </w:rPr>
          </w:pPr>
          <w:r>
            <w:fldChar w:fldCharType="begin"/>
          </w:r>
          <w:r>
            <w:instrText xml:space="preserve"> TOC \o "1-4" \h \z \u </w:instrText>
          </w:r>
          <w:r>
            <w:fldChar w:fldCharType="separate"/>
          </w:r>
          <w:hyperlink w:anchor="_Toc39340788" w:history="1">
            <w:r w:rsidR="00805085" w:rsidRPr="00E5029F">
              <w:rPr>
                <w:rStyle w:val="Hipervnculo"/>
                <w:noProof/>
              </w:rPr>
              <w:t>Introducción</w:t>
            </w:r>
            <w:r w:rsidR="00805085">
              <w:rPr>
                <w:noProof/>
                <w:webHidden/>
              </w:rPr>
              <w:tab/>
            </w:r>
            <w:r w:rsidR="00805085">
              <w:rPr>
                <w:noProof/>
                <w:webHidden/>
              </w:rPr>
              <w:fldChar w:fldCharType="begin"/>
            </w:r>
            <w:r w:rsidR="00805085">
              <w:rPr>
                <w:noProof/>
                <w:webHidden/>
              </w:rPr>
              <w:instrText xml:space="preserve"> PAGEREF _Toc39340788 \h </w:instrText>
            </w:r>
            <w:r w:rsidR="00805085">
              <w:rPr>
                <w:noProof/>
                <w:webHidden/>
              </w:rPr>
            </w:r>
            <w:r w:rsidR="00805085">
              <w:rPr>
                <w:noProof/>
                <w:webHidden/>
              </w:rPr>
              <w:fldChar w:fldCharType="separate"/>
            </w:r>
            <w:r w:rsidR="00805085">
              <w:rPr>
                <w:noProof/>
                <w:webHidden/>
              </w:rPr>
              <w:t>1</w:t>
            </w:r>
            <w:r w:rsidR="00805085">
              <w:rPr>
                <w:noProof/>
                <w:webHidden/>
              </w:rPr>
              <w:fldChar w:fldCharType="end"/>
            </w:r>
          </w:hyperlink>
        </w:p>
        <w:p w14:paraId="1596B2DC" w14:textId="236CAFC8" w:rsidR="00805085" w:rsidRDefault="00BB08FC" w:rsidP="00805085">
          <w:pPr>
            <w:pStyle w:val="TDC1"/>
            <w:spacing w:line="480" w:lineRule="auto"/>
            <w:rPr>
              <w:rFonts w:asciiTheme="minorHAnsi" w:eastAsiaTheme="minorEastAsia" w:hAnsiTheme="minorHAnsi"/>
              <w:noProof/>
              <w:sz w:val="22"/>
              <w:lang w:val="en-US"/>
            </w:rPr>
          </w:pPr>
          <w:hyperlink w:anchor="_Toc39340789" w:history="1">
            <w:r w:rsidR="00805085" w:rsidRPr="00E5029F">
              <w:rPr>
                <w:rStyle w:val="Hipervnculo"/>
                <w:noProof/>
              </w:rPr>
              <w:t>1. Planteamiento del problema</w:t>
            </w:r>
            <w:r w:rsidR="00805085">
              <w:rPr>
                <w:noProof/>
                <w:webHidden/>
              </w:rPr>
              <w:tab/>
            </w:r>
            <w:r w:rsidR="00805085">
              <w:rPr>
                <w:noProof/>
                <w:webHidden/>
              </w:rPr>
              <w:fldChar w:fldCharType="begin"/>
            </w:r>
            <w:r w:rsidR="00805085">
              <w:rPr>
                <w:noProof/>
                <w:webHidden/>
              </w:rPr>
              <w:instrText xml:space="preserve"> PAGEREF _Toc39340789 \h </w:instrText>
            </w:r>
            <w:r w:rsidR="00805085">
              <w:rPr>
                <w:noProof/>
                <w:webHidden/>
              </w:rPr>
            </w:r>
            <w:r w:rsidR="00805085">
              <w:rPr>
                <w:noProof/>
                <w:webHidden/>
              </w:rPr>
              <w:fldChar w:fldCharType="separate"/>
            </w:r>
            <w:r w:rsidR="00805085">
              <w:rPr>
                <w:noProof/>
                <w:webHidden/>
              </w:rPr>
              <w:t>2</w:t>
            </w:r>
            <w:r w:rsidR="00805085">
              <w:rPr>
                <w:noProof/>
                <w:webHidden/>
              </w:rPr>
              <w:fldChar w:fldCharType="end"/>
            </w:r>
          </w:hyperlink>
        </w:p>
        <w:p w14:paraId="515856BF" w14:textId="4C16A56A" w:rsidR="00805085" w:rsidRDefault="00BB08FC" w:rsidP="00805085">
          <w:pPr>
            <w:pStyle w:val="TDC1"/>
            <w:spacing w:line="480" w:lineRule="auto"/>
            <w:rPr>
              <w:rFonts w:asciiTheme="minorHAnsi" w:eastAsiaTheme="minorEastAsia" w:hAnsiTheme="minorHAnsi"/>
              <w:noProof/>
              <w:sz w:val="22"/>
              <w:lang w:val="en-US"/>
            </w:rPr>
          </w:pPr>
          <w:hyperlink w:anchor="_Toc39340790" w:history="1">
            <w:r w:rsidR="00805085" w:rsidRPr="00E5029F">
              <w:rPr>
                <w:rStyle w:val="Hipervnculo"/>
                <w:noProof/>
              </w:rPr>
              <w:t>2. Objetivos</w:t>
            </w:r>
            <w:r w:rsidR="00805085">
              <w:rPr>
                <w:noProof/>
                <w:webHidden/>
              </w:rPr>
              <w:tab/>
            </w:r>
            <w:r w:rsidR="00805085">
              <w:rPr>
                <w:noProof/>
                <w:webHidden/>
              </w:rPr>
              <w:fldChar w:fldCharType="begin"/>
            </w:r>
            <w:r w:rsidR="00805085">
              <w:rPr>
                <w:noProof/>
                <w:webHidden/>
              </w:rPr>
              <w:instrText xml:space="preserve"> PAGEREF _Toc39340790 \h </w:instrText>
            </w:r>
            <w:r w:rsidR="00805085">
              <w:rPr>
                <w:noProof/>
                <w:webHidden/>
              </w:rPr>
            </w:r>
            <w:r w:rsidR="00805085">
              <w:rPr>
                <w:noProof/>
                <w:webHidden/>
              </w:rPr>
              <w:fldChar w:fldCharType="separate"/>
            </w:r>
            <w:r w:rsidR="00805085">
              <w:rPr>
                <w:noProof/>
                <w:webHidden/>
              </w:rPr>
              <w:t>5</w:t>
            </w:r>
            <w:r w:rsidR="00805085">
              <w:rPr>
                <w:noProof/>
                <w:webHidden/>
              </w:rPr>
              <w:fldChar w:fldCharType="end"/>
            </w:r>
          </w:hyperlink>
        </w:p>
        <w:p w14:paraId="4504B966" w14:textId="71AE0056" w:rsidR="00805085" w:rsidRDefault="00BB08FC" w:rsidP="00805085">
          <w:pPr>
            <w:pStyle w:val="TDC2"/>
            <w:tabs>
              <w:tab w:val="right" w:leader="dot" w:pos="9350"/>
            </w:tabs>
            <w:rPr>
              <w:rFonts w:asciiTheme="minorHAnsi" w:eastAsiaTheme="minorEastAsia" w:hAnsiTheme="minorHAnsi"/>
              <w:noProof/>
              <w:sz w:val="22"/>
              <w:lang w:val="en-US"/>
            </w:rPr>
          </w:pPr>
          <w:hyperlink w:anchor="_Toc39340791" w:history="1">
            <w:r w:rsidR="00805085" w:rsidRPr="00E5029F">
              <w:rPr>
                <w:rStyle w:val="Hipervnculo"/>
                <w:noProof/>
              </w:rPr>
              <w:t>2.1 Objetivo general</w:t>
            </w:r>
            <w:r w:rsidR="00805085">
              <w:rPr>
                <w:noProof/>
                <w:webHidden/>
              </w:rPr>
              <w:tab/>
            </w:r>
            <w:r w:rsidR="00805085">
              <w:rPr>
                <w:noProof/>
                <w:webHidden/>
              </w:rPr>
              <w:fldChar w:fldCharType="begin"/>
            </w:r>
            <w:r w:rsidR="00805085">
              <w:rPr>
                <w:noProof/>
                <w:webHidden/>
              </w:rPr>
              <w:instrText xml:space="preserve"> PAGEREF _Toc39340791 \h </w:instrText>
            </w:r>
            <w:r w:rsidR="00805085">
              <w:rPr>
                <w:noProof/>
                <w:webHidden/>
              </w:rPr>
            </w:r>
            <w:r w:rsidR="00805085">
              <w:rPr>
                <w:noProof/>
                <w:webHidden/>
              </w:rPr>
              <w:fldChar w:fldCharType="separate"/>
            </w:r>
            <w:r w:rsidR="00805085">
              <w:rPr>
                <w:noProof/>
                <w:webHidden/>
              </w:rPr>
              <w:t>5</w:t>
            </w:r>
            <w:r w:rsidR="00805085">
              <w:rPr>
                <w:noProof/>
                <w:webHidden/>
              </w:rPr>
              <w:fldChar w:fldCharType="end"/>
            </w:r>
          </w:hyperlink>
        </w:p>
        <w:p w14:paraId="614959FD" w14:textId="3387DDA9" w:rsidR="00805085" w:rsidRDefault="00BB08FC" w:rsidP="00805085">
          <w:pPr>
            <w:pStyle w:val="TDC2"/>
            <w:tabs>
              <w:tab w:val="right" w:leader="dot" w:pos="9350"/>
            </w:tabs>
            <w:rPr>
              <w:rFonts w:asciiTheme="minorHAnsi" w:eastAsiaTheme="minorEastAsia" w:hAnsiTheme="minorHAnsi"/>
              <w:noProof/>
              <w:sz w:val="22"/>
              <w:lang w:val="en-US"/>
            </w:rPr>
          </w:pPr>
          <w:hyperlink w:anchor="_Toc39340792" w:history="1">
            <w:r w:rsidR="00805085" w:rsidRPr="00E5029F">
              <w:rPr>
                <w:rStyle w:val="Hipervnculo"/>
                <w:noProof/>
              </w:rPr>
              <w:t>2.2 Objetivos específicos</w:t>
            </w:r>
            <w:r w:rsidR="00805085">
              <w:rPr>
                <w:noProof/>
                <w:webHidden/>
              </w:rPr>
              <w:tab/>
            </w:r>
            <w:r w:rsidR="00805085">
              <w:rPr>
                <w:noProof/>
                <w:webHidden/>
              </w:rPr>
              <w:fldChar w:fldCharType="begin"/>
            </w:r>
            <w:r w:rsidR="00805085">
              <w:rPr>
                <w:noProof/>
                <w:webHidden/>
              </w:rPr>
              <w:instrText xml:space="preserve"> PAGEREF _Toc39340792 \h </w:instrText>
            </w:r>
            <w:r w:rsidR="00805085">
              <w:rPr>
                <w:noProof/>
                <w:webHidden/>
              </w:rPr>
            </w:r>
            <w:r w:rsidR="00805085">
              <w:rPr>
                <w:noProof/>
                <w:webHidden/>
              </w:rPr>
              <w:fldChar w:fldCharType="separate"/>
            </w:r>
            <w:r w:rsidR="00805085">
              <w:rPr>
                <w:noProof/>
                <w:webHidden/>
              </w:rPr>
              <w:t>5</w:t>
            </w:r>
            <w:r w:rsidR="00805085">
              <w:rPr>
                <w:noProof/>
                <w:webHidden/>
              </w:rPr>
              <w:fldChar w:fldCharType="end"/>
            </w:r>
          </w:hyperlink>
        </w:p>
        <w:p w14:paraId="560E3A3E" w14:textId="57588BC1" w:rsidR="00805085" w:rsidRDefault="00BB08FC" w:rsidP="00805085">
          <w:pPr>
            <w:pStyle w:val="TDC1"/>
            <w:spacing w:line="480" w:lineRule="auto"/>
            <w:rPr>
              <w:rFonts w:asciiTheme="minorHAnsi" w:eastAsiaTheme="minorEastAsia" w:hAnsiTheme="minorHAnsi"/>
              <w:noProof/>
              <w:sz w:val="22"/>
              <w:lang w:val="en-US"/>
            </w:rPr>
          </w:pPr>
          <w:hyperlink w:anchor="_Toc39340793" w:history="1">
            <w:r w:rsidR="00805085" w:rsidRPr="00E5029F">
              <w:rPr>
                <w:rStyle w:val="Hipervnculo"/>
                <w:noProof/>
              </w:rPr>
              <w:t>3. Problema de investigación</w:t>
            </w:r>
            <w:r w:rsidR="00805085">
              <w:rPr>
                <w:noProof/>
                <w:webHidden/>
              </w:rPr>
              <w:tab/>
            </w:r>
            <w:r w:rsidR="00805085">
              <w:rPr>
                <w:noProof/>
                <w:webHidden/>
              </w:rPr>
              <w:fldChar w:fldCharType="begin"/>
            </w:r>
            <w:r w:rsidR="00805085">
              <w:rPr>
                <w:noProof/>
                <w:webHidden/>
              </w:rPr>
              <w:instrText xml:space="preserve"> PAGEREF _Toc39340793 \h </w:instrText>
            </w:r>
            <w:r w:rsidR="00805085">
              <w:rPr>
                <w:noProof/>
                <w:webHidden/>
              </w:rPr>
            </w:r>
            <w:r w:rsidR="00805085">
              <w:rPr>
                <w:noProof/>
                <w:webHidden/>
              </w:rPr>
              <w:fldChar w:fldCharType="separate"/>
            </w:r>
            <w:r w:rsidR="00805085">
              <w:rPr>
                <w:noProof/>
                <w:webHidden/>
              </w:rPr>
              <w:t>6</w:t>
            </w:r>
            <w:r w:rsidR="00805085">
              <w:rPr>
                <w:noProof/>
                <w:webHidden/>
              </w:rPr>
              <w:fldChar w:fldCharType="end"/>
            </w:r>
          </w:hyperlink>
        </w:p>
        <w:p w14:paraId="7ADD359C" w14:textId="1CF665AC" w:rsidR="00805085" w:rsidRDefault="00BB08FC" w:rsidP="00805085">
          <w:pPr>
            <w:pStyle w:val="TDC2"/>
            <w:tabs>
              <w:tab w:val="right" w:leader="dot" w:pos="9350"/>
            </w:tabs>
            <w:rPr>
              <w:rFonts w:asciiTheme="minorHAnsi" w:eastAsiaTheme="minorEastAsia" w:hAnsiTheme="minorHAnsi"/>
              <w:noProof/>
              <w:sz w:val="22"/>
              <w:lang w:val="en-US"/>
            </w:rPr>
          </w:pPr>
          <w:hyperlink w:anchor="_Toc39340794" w:history="1">
            <w:r w:rsidR="00805085" w:rsidRPr="00E5029F">
              <w:rPr>
                <w:rStyle w:val="Hipervnculo"/>
                <w:noProof/>
              </w:rPr>
              <w:t>3.1 Formulación del problema</w:t>
            </w:r>
            <w:r w:rsidR="00805085">
              <w:rPr>
                <w:noProof/>
                <w:webHidden/>
              </w:rPr>
              <w:tab/>
            </w:r>
            <w:r w:rsidR="00805085">
              <w:rPr>
                <w:noProof/>
                <w:webHidden/>
              </w:rPr>
              <w:fldChar w:fldCharType="begin"/>
            </w:r>
            <w:r w:rsidR="00805085">
              <w:rPr>
                <w:noProof/>
                <w:webHidden/>
              </w:rPr>
              <w:instrText xml:space="preserve"> PAGEREF _Toc39340794 \h </w:instrText>
            </w:r>
            <w:r w:rsidR="00805085">
              <w:rPr>
                <w:noProof/>
                <w:webHidden/>
              </w:rPr>
            </w:r>
            <w:r w:rsidR="00805085">
              <w:rPr>
                <w:noProof/>
                <w:webHidden/>
              </w:rPr>
              <w:fldChar w:fldCharType="separate"/>
            </w:r>
            <w:r w:rsidR="00805085">
              <w:rPr>
                <w:noProof/>
                <w:webHidden/>
              </w:rPr>
              <w:t>6</w:t>
            </w:r>
            <w:r w:rsidR="00805085">
              <w:rPr>
                <w:noProof/>
                <w:webHidden/>
              </w:rPr>
              <w:fldChar w:fldCharType="end"/>
            </w:r>
          </w:hyperlink>
        </w:p>
        <w:p w14:paraId="135EA0C1" w14:textId="2C2074B4" w:rsidR="00805085" w:rsidRDefault="00BB08FC" w:rsidP="00805085">
          <w:pPr>
            <w:pStyle w:val="TDC2"/>
            <w:tabs>
              <w:tab w:val="right" w:leader="dot" w:pos="9350"/>
            </w:tabs>
            <w:rPr>
              <w:rFonts w:asciiTheme="minorHAnsi" w:eastAsiaTheme="minorEastAsia" w:hAnsiTheme="minorHAnsi"/>
              <w:noProof/>
              <w:sz w:val="22"/>
              <w:lang w:val="en-US"/>
            </w:rPr>
          </w:pPr>
          <w:hyperlink w:anchor="_Toc39340795" w:history="1">
            <w:r w:rsidR="00805085" w:rsidRPr="00E5029F">
              <w:rPr>
                <w:rStyle w:val="Hipervnculo"/>
                <w:noProof/>
              </w:rPr>
              <w:t>3.2 Sistematización del problema</w:t>
            </w:r>
            <w:r w:rsidR="00805085">
              <w:rPr>
                <w:noProof/>
                <w:webHidden/>
              </w:rPr>
              <w:tab/>
            </w:r>
            <w:r w:rsidR="00805085">
              <w:rPr>
                <w:noProof/>
                <w:webHidden/>
              </w:rPr>
              <w:fldChar w:fldCharType="begin"/>
            </w:r>
            <w:r w:rsidR="00805085">
              <w:rPr>
                <w:noProof/>
                <w:webHidden/>
              </w:rPr>
              <w:instrText xml:space="preserve"> PAGEREF _Toc39340795 \h </w:instrText>
            </w:r>
            <w:r w:rsidR="00805085">
              <w:rPr>
                <w:noProof/>
                <w:webHidden/>
              </w:rPr>
            </w:r>
            <w:r w:rsidR="00805085">
              <w:rPr>
                <w:noProof/>
                <w:webHidden/>
              </w:rPr>
              <w:fldChar w:fldCharType="separate"/>
            </w:r>
            <w:r w:rsidR="00805085">
              <w:rPr>
                <w:noProof/>
                <w:webHidden/>
              </w:rPr>
              <w:t>6</w:t>
            </w:r>
            <w:r w:rsidR="00805085">
              <w:rPr>
                <w:noProof/>
                <w:webHidden/>
              </w:rPr>
              <w:fldChar w:fldCharType="end"/>
            </w:r>
          </w:hyperlink>
        </w:p>
        <w:p w14:paraId="3049C1FD" w14:textId="0372BE49" w:rsidR="00805085" w:rsidRDefault="00BB08FC" w:rsidP="00805085">
          <w:pPr>
            <w:pStyle w:val="TDC2"/>
            <w:tabs>
              <w:tab w:val="right" w:leader="dot" w:pos="9350"/>
            </w:tabs>
            <w:rPr>
              <w:rFonts w:asciiTheme="minorHAnsi" w:eastAsiaTheme="minorEastAsia" w:hAnsiTheme="minorHAnsi"/>
              <w:noProof/>
              <w:sz w:val="22"/>
              <w:lang w:val="en-US"/>
            </w:rPr>
          </w:pPr>
          <w:hyperlink w:anchor="_Toc39340796" w:history="1">
            <w:r w:rsidR="00805085" w:rsidRPr="00E5029F">
              <w:rPr>
                <w:rStyle w:val="Hipervnculo"/>
                <w:noProof/>
              </w:rPr>
              <w:t>3.3 Justificación</w:t>
            </w:r>
            <w:r w:rsidR="00805085">
              <w:rPr>
                <w:noProof/>
                <w:webHidden/>
              </w:rPr>
              <w:tab/>
            </w:r>
            <w:r w:rsidR="00805085">
              <w:rPr>
                <w:noProof/>
                <w:webHidden/>
              </w:rPr>
              <w:fldChar w:fldCharType="begin"/>
            </w:r>
            <w:r w:rsidR="00805085">
              <w:rPr>
                <w:noProof/>
                <w:webHidden/>
              </w:rPr>
              <w:instrText xml:space="preserve"> PAGEREF _Toc39340796 \h </w:instrText>
            </w:r>
            <w:r w:rsidR="00805085">
              <w:rPr>
                <w:noProof/>
                <w:webHidden/>
              </w:rPr>
            </w:r>
            <w:r w:rsidR="00805085">
              <w:rPr>
                <w:noProof/>
                <w:webHidden/>
              </w:rPr>
              <w:fldChar w:fldCharType="separate"/>
            </w:r>
            <w:r w:rsidR="00805085">
              <w:rPr>
                <w:noProof/>
                <w:webHidden/>
              </w:rPr>
              <w:t>6</w:t>
            </w:r>
            <w:r w:rsidR="00805085">
              <w:rPr>
                <w:noProof/>
                <w:webHidden/>
              </w:rPr>
              <w:fldChar w:fldCharType="end"/>
            </w:r>
          </w:hyperlink>
        </w:p>
        <w:p w14:paraId="18A3D164" w14:textId="2E4CF62D" w:rsidR="00805085" w:rsidRDefault="00BB08FC" w:rsidP="00805085">
          <w:pPr>
            <w:pStyle w:val="TDC1"/>
            <w:spacing w:line="480" w:lineRule="auto"/>
            <w:rPr>
              <w:rFonts w:asciiTheme="minorHAnsi" w:eastAsiaTheme="minorEastAsia" w:hAnsiTheme="minorHAnsi"/>
              <w:noProof/>
              <w:sz w:val="22"/>
              <w:lang w:val="en-US"/>
            </w:rPr>
          </w:pPr>
          <w:hyperlink w:anchor="_Toc39340797" w:history="1">
            <w:r w:rsidR="00805085" w:rsidRPr="00E5029F">
              <w:rPr>
                <w:rStyle w:val="Hipervnculo"/>
                <w:noProof/>
              </w:rPr>
              <w:t>4. Marco de referencia</w:t>
            </w:r>
            <w:r w:rsidR="00805085">
              <w:rPr>
                <w:noProof/>
                <w:webHidden/>
              </w:rPr>
              <w:tab/>
            </w:r>
            <w:r w:rsidR="00805085">
              <w:rPr>
                <w:noProof/>
                <w:webHidden/>
              </w:rPr>
              <w:fldChar w:fldCharType="begin"/>
            </w:r>
            <w:r w:rsidR="00805085">
              <w:rPr>
                <w:noProof/>
                <w:webHidden/>
              </w:rPr>
              <w:instrText xml:space="preserve"> PAGEREF _Toc39340797 \h </w:instrText>
            </w:r>
            <w:r w:rsidR="00805085">
              <w:rPr>
                <w:noProof/>
                <w:webHidden/>
              </w:rPr>
            </w:r>
            <w:r w:rsidR="00805085">
              <w:rPr>
                <w:noProof/>
                <w:webHidden/>
              </w:rPr>
              <w:fldChar w:fldCharType="separate"/>
            </w:r>
            <w:r w:rsidR="00805085">
              <w:rPr>
                <w:noProof/>
                <w:webHidden/>
              </w:rPr>
              <w:t>8</w:t>
            </w:r>
            <w:r w:rsidR="00805085">
              <w:rPr>
                <w:noProof/>
                <w:webHidden/>
              </w:rPr>
              <w:fldChar w:fldCharType="end"/>
            </w:r>
          </w:hyperlink>
        </w:p>
        <w:p w14:paraId="5FA4B1EF" w14:textId="1CE0AC56" w:rsidR="00805085" w:rsidRDefault="00BB08FC" w:rsidP="00805085">
          <w:pPr>
            <w:pStyle w:val="TDC2"/>
            <w:tabs>
              <w:tab w:val="right" w:leader="dot" w:pos="9350"/>
            </w:tabs>
            <w:rPr>
              <w:rFonts w:asciiTheme="minorHAnsi" w:eastAsiaTheme="minorEastAsia" w:hAnsiTheme="minorHAnsi"/>
              <w:noProof/>
              <w:sz w:val="22"/>
              <w:lang w:val="en-US"/>
            </w:rPr>
          </w:pPr>
          <w:hyperlink w:anchor="_Toc39340798" w:history="1">
            <w:r w:rsidR="00805085" w:rsidRPr="00E5029F">
              <w:rPr>
                <w:rStyle w:val="Hipervnculo"/>
                <w:noProof/>
              </w:rPr>
              <w:t>4.1 Antecedentes</w:t>
            </w:r>
            <w:r w:rsidR="00805085">
              <w:rPr>
                <w:noProof/>
                <w:webHidden/>
              </w:rPr>
              <w:tab/>
            </w:r>
            <w:r w:rsidR="00805085">
              <w:rPr>
                <w:noProof/>
                <w:webHidden/>
              </w:rPr>
              <w:fldChar w:fldCharType="begin"/>
            </w:r>
            <w:r w:rsidR="00805085">
              <w:rPr>
                <w:noProof/>
                <w:webHidden/>
              </w:rPr>
              <w:instrText xml:space="preserve"> PAGEREF _Toc39340798 \h </w:instrText>
            </w:r>
            <w:r w:rsidR="00805085">
              <w:rPr>
                <w:noProof/>
                <w:webHidden/>
              </w:rPr>
            </w:r>
            <w:r w:rsidR="00805085">
              <w:rPr>
                <w:noProof/>
                <w:webHidden/>
              </w:rPr>
              <w:fldChar w:fldCharType="separate"/>
            </w:r>
            <w:r w:rsidR="00805085">
              <w:rPr>
                <w:noProof/>
                <w:webHidden/>
              </w:rPr>
              <w:t>8</w:t>
            </w:r>
            <w:r w:rsidR="00805085">
              <w:rPr>
                <w:noProof/>
                <w:webHidden/>
              </w:rPr>
              <w:fldChar w:fldCharType="end"/>
            </w:r>
          </w:hyperlink>
        </w:p>
        <w:p w14:paraId="4C4AF80A" w14:textId="716363C6" w:rsidR="00805085" w:rsidRDefault="00BB08FC" w:rsidP="00805085">
          <w:pPr>
            <w:pStyle w:val="TDC2"/>
            <w:tabs>
              <w:tab w:val="right" w:leader="dot" w:pos="9350"/>
            </w:tabs>
            <w:rPr>
              <w:rFonts w:asciiTheme="minorHAnsi" w:eastAsiaTheme="minorEastAsia" w:hAnsiTheme="minorHAnsi"/>
              <w:noProof/>
              <w:sz w:val="22"/>
              <w:lang w:val="en-US"/>
            </w:rPr>
          </w:pPr>
          <w:hyperlink w:anchor="_Toc39340799" w:history="1">
            <w:r w:rsidR="00805085" w:rsidRPr="00E5029F">
              <w:rPr>
                <w:rStyle w:val="Hipervnculo"/>
                <w:noProof/>
              </w:rPr>
              <w:t>4.2 Marco conceptual</w:t>
            </w:r>
            <w:r w:rsidR="00805085">
              <w:rPr>
                <w:noProof/>
                <w:webHidden/>
              </w:rPr>
              <w:tab/>
            </w:r>
            <w:r w:rsidR="00805085">
              <w:rPr>
                <w:noProof/>
                <w:webHidden/>
              </w:rPr>
              <w:fldChar w:fldCharType="begin"/>
            </w:r>
            <w:r w:rsidR="00805085">
              <w:rPr>
                <w:noProof/>
                <w:webHidden/>
              </w:rPr>
              <w:instrText xml:space="preserve"> PAGEREF _Toc39340799 \h </w:instrText>
            </w:r>
            <w:r w:rsidR="00805085">
              <w:rPr>
                <w:noProof/>
                <w:webHidden/>
              </w:rPr>
            </w:r>
            <w:r w:rsidR="00805085">
              <w:rPr>
                <w:noProof/>
                <w:webHidden/>
              </w:rPr>
              <w:fldChar w:fldCharType="separate"/>
            </w:r>
            <w:r w:rsidR="00805085">
              <w:rPr>
                <w:noProof/>
                <w:webHidden/>
              </w:rPr>
              <w:t>10</w:t>
            </w:r>
            <w:r w:rsidR="00805085">
              <w:rPr>
                <w:noProof/>
                <w:webHidden/>
              </w:rPr>
              <w:fldChar w:fldCharType="end"/>
            </w:r>
          </w:hyperlink>
        </w:p>
        <w:p w14:paraId="731A65C8" w14:textId="48C7B015" w:rsidR="00805085" w:rsidRDefault="00BB08FC" w:rsidP="00805085">
          <w:pPr>
            <w:pStyle w:val="TDC3"/>
            <w:tabs>
              <w:tab w:val="right" w:leader="dot" w:pos="9350"/>
            </w:tabs>
            <w:rPr>
              <w:rFonts w:asciiTheme="minorHAnsi" w:eastAsiaTheme="minorEastAsia" w:hAnsiTheme="minorHAnsi"/>
              <w:noProof/>
              <w:sz w:val="22"/>
              <w:lang w:val="en-US"/>
            </w:rPr>
          </w:pPr>
          <w:hyperlink w:anchor="_Toc39340800" w:history="1">
            <w:r w:rsidR="00805085" w:rsidRPr="00E5029F">
              <w:rPr>
                <w:rStyle w:val="Hipervnculo"/>
                <w:noProof/>
              </w:rPr>
              <w:t>4.2.1 Proceso de software</w:t>
            </w:r>
            <w:r w:rsidR="00805085">
              <w:rPr>
                <w:noProof/>
                <w:webHidden/>
              </w:rPr>
              <w:tab/>
            </w:r>
            <w:r w:rsidR="00805085">
              <w:rPr>
                <w:noProof/>
                <w:webHidden/>
              </w:rPr>
              <w:fldChar w:fldCharType="begin"/>
            </w:r>
            <w:r w:rsidR="00805085">
              <w:rPr>
                <w:noProof/>
                <w:webHidden/>
              </w:rPr>
              <w:instrText xml:space="preserve"> PAGEREF _Toc39340800 \h </w:instrText>
            </w:r>
            <w:r w:rsidR="00805085">
              <w:rPr>
                <w:noProof/>
                <w:webHidden/>
              </w:rPr>
            </w:r>
            <w:r w:rsidR="00805085">
              <w:rPr>
                <w:noProof/>
                <w:webHidden/>
              </w:rPr>
              <w:fldChar w:fldCharType="separate"/>
            </w:r>
            <w:r w:rsidR="00805085">
              <w:rPr>
                <w:noProof/>
                <w:webHidden/>
              </w:rPr>
              <w:t>10</w:t>
            </w:r>
            <w:r w:rsidR="00805085">
              <w:rPr>
                <w:noProof/>
                <w:webHidden/>
              </w:rPr>
              <w:fldChar w:fldCharType="end"/>
            </w:r>
          </w:hyperlink>
        </w:p>
        <w:p w14:paraId="56BF94CD" w14:textId="72E2A5FF" w:rsidR="00805085" w:rsidRDefault="00BB08FC" w:rsidP="00805085">
          <w:pPr>
            <w:pStyle w:val="TDC3"/>
            <w:tabs>
              <w:tab w:val="right" w:leader="dot" w:pos="9350"/>
            </w:tabs>
            <w:rPr>
              <w:rFonts w:asciiTheme="minorHAnsi" w:eastAsiaTheme="minorEastAsia" w:hAnsiTheme="minorHAnsi"/>
              <w:noProof/>
              <w:sz w:val="22"/>
              <w:lang w:val="en-US"/>
            </w:rPr>
          </w:pPr>
          <w:hyperlink w:anchor="_Toc39340801" w:history="1">
            <w:r w:rsidR="00805085" w:rsidRPr="00E5029F">
              <w:rPr>
                <w:rStyle w:val="Hipervnculo"/>
                <w:noProof/>
              </w:rPr>
              <w:t>4.2.2</w:t>
            </w:r>
            <w:r w:rsidR="00805085" w:rsidRPr="00E5029F">
              <w:rPr>
                <w:rStyle w:val="Hipervnculo"/>
                <w:bCs/>
                <w:noProof/>
              </w:rPr>
              <w:t xml:space="preserve"> Metodología de desarrollo de software</w:t>
            </w:r>
            <w:r w:rsidR="00805085">
              <w:rPr>
                <w:noProof/>
                <w:webHidden/>
              </w:rPr>
              <w:tab/>
            </w:r>
            <w:r w:rsidR="00805085">
              <w:rPr>
                <w:noProof/>
                <w:webHidden/>
              </w:rPr>
              <w:fldChar w:fldCharType="begin"/>
            </w:r>
            <w:r w:rsidR="00805085">
              <w:rPr>
                <w:noProof/>
                <w:webHidden/>
              </w:rPr>
              <w:instrText xml:space="preserve"> PAGEREF _Toc39340801 \h </w:instrText>
            </w:r>
            <w:r w:rsidR="00805085">
              <w:rPr>
                <w:noProof/>
                <w:webHidden/>
              </w:rPr>
            </w:r>
            <w:r w:rsidR="00805085">
              <w:rPr>
                <w:noProof/>
                <w:webHidden/>
              </w:rPr>
              <w:fldChar w:fldCharType="separate"/>
            </w:r>
            <w:r w:rsidR="00805085">
              <w:rPr>
                <w:noProof/>
                <w:webHidden/>
              </w:rPr>
              <w:t>11</w:t>
            </w:r>
            <w:r w:rsidR="00805085">
              <w:rPr>
                <w:noProof/>
                <w:webHidden/>
              </w:rPr>
              <w:fldChar w:fldCharType="end"/>
            </w:r>
          </w:hyperlink>
        </w:p>
        <w:p w14:paraId="0EBC7316" w14:textId="77A5E9E0" w:rsidR="00805085" w:rsidRDefault="00BB08FC" w:rsidP="00805085">
          <w:pPr>
            <w:pStyle w:val="TDC3"/>
            <w:tabs>
              <w:tab w:val="right" w:leader="dot" w:pos="9350"/>
            </w:tabs>
            <w:rPr>
              <w:rFonts w:asciiTheme="minorHAnsi" w:eastAsiaTheme="minorEastAsia" w:hAnsiTheme="minorHAnsi"/>
              <w:noProof/>
              <w:sz w:val="22"/>
              <w:lang w:val="en-US"/>
            </w:rPr>
          </w:pPr>
          <w:hyperlink w:anchor="_Toc39340802" w:history="1">
            <w:r w:rsidR="00805085" w:rsidRPr="00E5029F">
              <w:rPr>
                <w:rStyle w:val="Hipervnculo"/>
                <w:bCs/>
                <w:noProof/>
              </w:rPr>
              <w:t>4.2.3 Lenguaje Unificado de Modelado (Unified Modeling Language (UML))</w:t>
            </w:r>
            <w:r w:rsidR="00805085">
              <w:rPr>
                <w:noProof/>
                <w:webHidden/>
              </w:rPr>
              <w:tab/>
            </w:r>
            <w:r w:rsidR="00805085">
              <w:rPr>
                <w:noProof/>
                <w:webHidden/>
              </w:rPr>
              <w:fldChar w:fldCharType="begin"/>
            </w:r>
            <w:r w:rsidR="00805085">
              <w:rPr>
                <w:noProof/>
                <w:webHidden/>
              </w:rPr>
              <w:instrText xml:space="preserve"> PAGEREF _Toc39340802 \h </w:instrText>
            </w:r>
            <w:r w:rsidR="00805085">
              <w:rPr>
                <w:noProof/>
                <w:webHidden/>
              </w:rPr>
            </w:r>
            <w:r w:rsidR="00805085">
              <w:rPr>
                <w:noProof/>
                <w:webHidden/>
              </w:rPr>
              <w:fldChar w:fldCharType="separate"/>
            </w:r>
            <w:r w:rsidR="00805085">
              <w:rPr>
                <w:noProof/>
                <w:webHidden/>
              </w:rPr>
              <w:t>11</w:t>
            </w:r>
            <w:r w:rsidR="00805085">
              <w:rPr>
                <w:noProof/>
                <w:webHidden/>
              </w:rPr>
              <w:fldChar w:fldCharType="end"/>
            </w:r>
          </w:hyperlink>
        </w:p>
        <w:p w14:paraId="6E97DB12" w14:textId="4275534A" w:rsidR="00805085" w:rsidRDefault="00BB08FC" w:rsidP="00805085">
          <w:pPr>
            <w:pStyle w:val="TDC3"/>
            <w:tabs>
              <w:tab w:val="right" w:leader="dot" w:pos="9350"/>
            </w:tabs>
            <w:rPr>
              <w:rFonts w:asciiTheme="minorHAnsi" w:eastAsiaTheme="minorEastAsia" w:hAnsiTheme="minorHAnsi"/>
              <w:noProof/>
              <w:sz w:val="22"/>
              <w:lang w:val="en-US"/>
            </w:rPr>
          </w:pPr>
          <w:hyperlink w:anchor="_Toc39340803" w:history="1">
            <w:r w:rsidR="00805085" w:rsidRPr="00E5029F">
              <w:rPr>
                <w:rStyle w:val="Hipervnculo"/>
                <w:noProof/>
              </w:rPr>
              <w:t>4.2.4</w:t>
            </w:r>
            <w:r w:rsidR="00805085" w:rsidRPr="00E5029F">
              <w:rPr>
                <w:rStyle w:val="Hipervnculo"/>
                <w:bCs/>
                <w:noProof/>
              </w:rPr>
              <w:t xml:space="preserve"> Calidad de software</w:t>
            </w:r>
            <w:r w:rsidR="00805085">
              <w:rPr>
                <w:noProof/>
                <w:webHidden/>
              </w:rPr>
              <w:tab/>
            </w:r>
            <w:r w:rsidR="00805085">
              <w:rPr>
                <w:noProof/>
                <w:webHidden/>
              </w:rPr>
              <w:fldChar w:fldCharType="begin"/>
            </w:r>
            <w:r w:rsidR="00805085">
              <w:rPr>
                <w:noProof/>
                <w:webHidden/>
              </w:rPr>
              <w:instrText xml:space="preserve"> PAGEREF _Toc39340803 \h </w:instrText>
            </w:r>
            <w:r w:rsidR="00805085">
              <w:rPr>
                <w:noProof/>
                <w:webHidden/>
              </w:rPr>
            </w:r>
            <w:r w:rsidR="00805085">
              <w:rPr>
                <w:noProof/>
                <w:webHidden/>
              </w:rPr>
              <w:fldChar w:fldCharType="separate"/>
            </w:r>
            <w:r w:rsidR="00805085">
              <w:rPr>
                <w:noProof/>
                <w:webHidden/>
              </w:rPr>
              <w:t>12</w:t>
            </w:r>
            <w:r w:rsidR="00805085">
              <w:rPr>
                <w:noProof/>
                <w:webHidden/>
              </w:rPr>
              <w:fldChar w:fldCharType="end"/>
            </w:r>
          </w:hyperlink>
        </w:p>
        <w:p w14:paraId="52BC37B3" w14:textId="750FA119" w:rsidR="00805085" w:rsidRDefault="00BB08FC" w:rsidP="00805085">
          <w:pPr>
            <w:pStyle w:val="TDC3"/>
            <w:tabs>
              <w:tab w:val="right" w:leader="dot" w:pos="9350"/>
            </w:tabs>
            <w:rPr>
              <w:rFonts w:asciiTheme="minorHAnsi" w:eastAsiaTheme="minorEastAsia" w:hAnsiTheme="minorHAnsi"/>
              <w:noProof/>
              <w:sz w:val="22"/>
              <w:lang w:val="en-US"/>
            </w:rPr>
          </w:pPr>
          <w:hyperlink w:anchor="_Toc39340804" w:history="1">
            <w:r w:rsidR="00805085" w:rsidRPr="00E5029F">
              <w:rPr>
                <w:rStyle w:val="Hipervnculo"/>
                <w:noProof/>
              </w:rPr>
              <w:t>4.2.5</w:t>
            </w:r>
            <w:r w:rsidR="00805085" w:rsidRPr="00E5029F">
              <w:rPr>
                <w:rStyle w:val="Hipervnculo"/>
                <w:bCs/>
                <w:noProof/>
              </w:rPr>
              <w:t xml:space="preserve"> Modelo de calidad de software</w:t>
            </w:r>
            <w:r w:rsidR="00805085">
              <w:rPr>
                <w:noProof/>
                <w:webHidden/>
              </w:rPr>
              <w:tab/>
            </w:r>
            <w:r w:rsidR="00805085">
              <w:rPr>
                <w:noProof/>
                <w:webHidden/>
              </w:rPr>
              <w:fldChar w:fldCharType="begin"/>
            </w:r>
            <w:r w:rsidR="00805085">
              <w:rPr>
                <w:noProof/>
                <w:webHidden/>
              </w:rPr>
              <w:instrText xml:space="preserve"> PAGEREF _Toc39340804 \h </w:instrText>
            </w:r>
            <w:r w:rsidR="00805085">
              <w:rPr>
                <w:noProof/>
                <w:webHidden/>
              </w:rPr>
            </w:r>
            <w:r w:rsidR="00805085">
              <w:rPr>
                <w:noProof/>
                <w:webHidden/>
              </w:rPr>
              <w:fldChar w:fldCharType="separate"/>
            </w:r>
            <w:r w:rsidR="00805085">
              <w:rPr>
                <w:noProof/>
                <w:webHidden/>
              </w:rPr>
              <w:t>12</w:t>
            </w:r>
            <w:r w:rsidR="00805085">
              <w:rPr>
                <w:noProof/>
                <w:webHidden/>
              </w:rPr>
              <w:fldChar w:fldCharType="end"/>
            </w:r>
          </w:hyperlink>
        </w:p>
        <w:p w14:paraId="19B1B91A" w14:textId="7BEE7B57" w:rsidR="00805085" w:rsidRDefault="00BB08FC" w:rsidP="00805085">
          <w:pPr>
            <w:pStyle w:val="TDC2"/>
            <w:tabs>
              <w:tab w:val="right" w:leader="dot" w:pos="9350"/>
            </w:tabs>
            <w:rPr>
              <w:rFonts w:asciiTheme="minorHAnsi" w:eastAsiaTheme="minorEastAsia" w:hAnsiTheme="minorHAnsi"/>
              <w:noProof/>
              <w:sz w:val="22"/>
              <w:lang w:val="en-US"/>
            </w:rPr>
          </w:pPr>
          <w:hyperlink w:anchor="_Toc39340805" w:history="1">
            <w:r w:rsidR="00805085" w:rsidRPr="00E5029F">
              <w:rPr>
                <w:rStyle w:val="Hipervnculo"/>
                <w:noProof/>
              </w:rPr>
              <w:t>4.3 Marco teórico</w:t>
            </w:r>
            <w:r w:rsidR="00805085">
              <w:rPr>
                <w:noProof/>
                <w:webHidden/>
              </w:rPr>
              <w:tab/>
            </w:r>
            <w:r w:rsidR="00805085">
              <w:rPr>
                <w:noProof/>
                <w:webHidden/>
              </w:rPr>
              <w:fldChar w:fldCharType="begin"/>
            </w:r>
            <w:r w:rsidR="00805085">
              <w:rPr>
                <w:noProof/>
                <w:webHidden/>
              </w:rPr>
              <w:instrText xml:space="preserve"> PAGEREF _Toc39340805 \h </w:instrText>
            </w:r>
            <w:r w:rsidR="00805085">
              <w:rPr>
                <w:noProof/>
                <w:webHidden/>
              </w:rPr>
            </w:r>
            <w:r w:rsidR="00805085">
              <w:rPr>
                <w:noProof/>
                <w:webHidden/>
              </w:rPr>
              <w:fldChar w:fldCharType="separate"/>
            </w:r>
            <w:r w:rsidR="00805085">
              <w:rPr>
                <w:noProof/>
                <w:webHidden/>
              </w:rPr>
              <w:t>12</w:t>
            </w:r>
            <w:r w:rsidR="00805085">
              <w:rPr>
                <w:noProof/>
                <w:webHidden/>
              </w:rPr>
              <w:fldChar w:fldCharType="end"/>
            </w:r>
          </w:hyperlink>
        </w:p>
        <w:p w14:paraId="5216E393" w14:textId="23F1945C" w:rsidR="00805085" w:rsidRDefault="00BB08FC" w:rsidP="00805085">
          <w:pPr>
            <w:pStyle w:val="TDC3"/>
            <w:tabs>
              <w:tab w:val="right" w:leader="dot" w:pos="9350"/>
            </w:tabs>
            <w:rPr>
              <w:rFonts w:asciiTheme="minorHAnsi" w:eastAsiaTheme="minorEastAsia" w:hAnsiTheme="minorHAnsi"/>
              <w:noProof/>
              <w:sz w:val="22"/>
              <w:lang w:val="en-US"/>
            </w:rPr>
          </w:pPr>
          <w:hyperlink w:anchor="_Toc39340806" w:history="1">
            <w:r w:rsidR="00805085" w:rsidRPr="00E5029F">
              <w:rPr>
                <w:rStyle w:val="Hipervnculo"/>
                <w:noProof/>
              </w:rPr>
              <w:t>4.3.1 Revisión de área</w:t>
            </w:r>
            <w:r w:rsidR="00805085">
              <w:rPr>
                <w:noProof/>
                <w:webHidden/>
              </w:rPr>
              <w:tab/>
            </w:r>
            <w:r w:rsidR="00805085">
              <w:rPr>
                <w:noProof/>
                <w:webHidden/>
              </w:rPr>
              <w:fldChar w:fldCharType="begin"/>
            </w:r>
            <w:r w:rsidR="00805085">
              <w:rPr>
                <w:noProof/>
                <w:webHidden/>
              </w:rPr>
              <w:instrText xml:space="preserve"> PAGEREF _Toc39340806 \h </w:instrText>
            </w:r>
            <w:r w:rsidR="00805085">
              <w:rPr>
                <w:noProof/>
                <w:webHidden/>
              </w:rPr>
            </w:r>
            <w:r w:rsidR="00805085">
              <w:rPr>
                <w:noProof/>
                <w:webHidden/>
              </w:rPr>
              <w:fldChar w:fldCharType="separate"/>
            </w:r>
            <w:r w:rsidR="00805085">
              <w:rPr>
                <w:noProof/>
                <w:webHidden/>
              </w:rPr>
              <w:t>12</w:t>
            </w:r>
            <w:r w:rsidR="00805085">
              <w:rPr>
                <w:noProof/>
                <w:webHidden/>
              </w:rPr>
              <w:fldChar w:fldCharType="end"/>
            </w:r>
          </w:hyperlink>
        </w:p>
        <w:p w14:paraId="53256308" w14:textId="38DD06F5" w:rsidR="00805085" w:rsidRDefault="00BB08FC" w:rsidP="00805085">
          <w:pPr>
            <w:pStyle w:val="TDC3"/>
            <w:tabs>
              <w:tab w:val="right" w:leader="dot" w:pos="9350"/>
            </w:tabs>
            <w:rPr>
              <w:rFonts w:asciiTheme="minorHAnsi" w:eastAsiaTheme="minorEastAsia" w:hAnsiTheme="minorHAnsi"/>
              <w:noProof/>
              <w:sz w:val="22"/>
              <w:lang w:val="en-US"/>
            </w:rPr>
          </w:pPr>
          <w:hyperlink w:anchor="_Toc39340807" w:history="1">
            <w:r w:rsidR="00805085" w:rsidRPr="00E5029F">
              <w:rPr>
                <w:rStyle w:val="Hipervnculo"/>
                <w:noProof/>
              </w:rPr>
              <w:t>4.3.2 Estándares para la gestión de proyectos</w:t>
            </w:r>
            <w:r w:rsidR="00805085">
              <w:rPr>
                <w:noProof/>
                <w:webHidden/>
              </w:rPr>
              <w:tab/>
            </w:r>
            <w:r w:rsidR="00805085">
              <w:rPr>
                <w:noProof/>
                <w:webHidden/>
              </w:rPr>
              <w:fldChar w:fldCharType="begin"/>
            </w:r>
            <w:r w:rsidR="00805085">
              <w:rPr>
                <w:noProof/>
                <w:webHidden/>
              </w:rPr>
              <w:instrText xml:space="preserve"> PAGEREF _Toc39340807 \h </w:instrText>
            </w:r>
            <w:r w:rsidR="00805085">
              <w:rPr>
                <w:noProof/>
                <w:webHidden/>
              </w:rPr>
            </w:r>
            <w:r w:rsidR="00805085">
              <w:rPr>
                <w:noProof/>
                <w:webHidden/>
              </w:rPr>
              <w:fldChar w:fldCharType="separate"/>
            </w:r>
            <w:r w:rsidR="00805085">
              <w:rPr>
                <w:noProof/>
                <w:webHidden/>
              </w:rPr>
              <w:t>14</w:t>
            </w:r>
            <w:r w:rsidR="00805085">
              <w:rPr>
                <w:noProof/>
                <w:webHidden/>
              </w:rPr>
              <w:fldChar w:fldCharType="end"/>
            </w:r>
          </w:hyperlink>
        </w:p>
        <w:p w14:paraId="5C550192" w14:textId="2AB920EF" w:rsidR="00805085" w:rsidRDefault="00BB08FC" w:rsidP="00805085">
          <w:pPr>
            <w:pStyle w:val="TDC4"/>
            <w:tabs>
              <w:tab w:val="right" w:leader="dot" w:pos="9350"/>
            </w:tabs>
            <w:rPr>
              <w:rFonts w:asciiTheme="minorHAnsi" w:eastAsiaTheme="minorEastAsia" w:hAnsiTheme="minorHAnsi"/>
              <w:noProof/>
              <w:sz w:val="22"/>
              <w:lang w:val="en-US"/>
            </w:rPr>
          </w:pPr>
          <w:hyperlink w:anchor="_Toc39340808" w:history="1">
            <w:r w:rsidR="00805085" w:rsidRPr="00E5029F">
              <w:rPr>
                <w:rStyle w:val="Hipervnculo"/>
                <w:noProof/>
              </w:rPr>
              <w:t>PMBOK</w:t>
            </w:r>
            <w:r w:rsidR="00805085">
              <w:rPr>
                <w:noProof/>
                <w:webHidden/>
              </w:rPr>
              <w:tab/>
            </w:r>
            <w:r w:rsidR="00805085">
              <w:rPr>
                <w:noProof/>
                <w:webHidden/>
              </w:rPr>
              <w:fldChar w:fldCharType="begin"/>
            </w:r>
            <w:r w:rsidR="00805085">
              <w:rPr>
                <w:noProof/>
                <w:webHidden/>
              </w:rPr>
              <w:instrText xml:space="preserve"> PAGEREF _Toc39340808 \h </w:instrText>
            </w:r>
            <w:r w:rsidR="00805085">
              <w:rPr>
                <w:noProof/>
                <w:webHidden/>
              </w:rPr>
            </w:r>
            <w:r w:rsidR="00805085">
              <w:rPr>
                <w:noProof/>
                <w:webHidden/>
              </w:rPr>
              <w:fldChar w:fldCharType="separate"/>
            </w:r>
            <w:r w:rsidR="00805085">
              <w:rPr>
                <w:noProof/>
                <w:webHidden/>
              </w:rPr>
              <w:t>14</w:t>
            </w:r>
            <w:r w:rsidR="00805085">
              <w:rPr>
                <w:noProof/>
                <w:webHidden/>
              </w:rPr>
              <w:fldChar w:fldCharType="end"/>
            </w:r>
          </w:hyperlink>
        </w:p>
        <w:p w14:paraId="442A2BCF" w14:textId="1B6473A8" w:rsidR="00805085" w:rsidRDefault="00BB08FC" w:rsidP="00805085">
          <w:pPr>
            <w:pStyle w:val="TDC3"/>
            <w:tabs>
              <w:tab w:val="right" w:leader="dot" w:pos="9350"/>
            </w:tabs>
            <w:rPr>
              <w:rFonts w:asciiTheme="minorHAnsi" w:eastAsiaTheme="minorEastAsia" w:hAnsiTheme="minorHAnsi"/>
              <w:noProof/>
              <w:sz w:val="22"/>
              <w:lang w:val="en-US"/>
            </w:rPr>
          </w:pPr>
          <w:hyperlink w:anchor="_Toc39340809" w:history="1">
            <w:r w:rsidR="00805085" w:rsidRPr="00E5029F">
              <w:rPr>
                <w:rStyle w:val="Hipervnculo"/>
                <w:noProof/>
              </w:rPr>
              <w:t>4.3.3 Comparación entre estándares para la gestión de proyectos</w:t>
            </w:r>
            <w:r w:rsidR="00805085">
              <w:rPr>
                <w:noProof/>
                <w:webHidden/>
              </w:rPr>
              <w:tab/>
            </w:r>
            <w:r w:rsidR="00805085">
              <w:rPr>
                <w:noProof/>
                <w:webHidden/>
              </w:rPr>
              <w:fldChar w:fldCharType="begin"/>
            </w:r>
            <w:r w:rsidR="00805085">
              <w:rPr>
                <w:noProof/>
                <w:webHidden/>
              </w:rPr>
              <w:instrText xml:space="preserve"> PAGEREF _Toc39340809 \h </w:instrText>
            </w:r>
            <w:r w:rsidR="00805085">
              <w:rPr>
                <w:noProof/>
                <w:webHidden/>
              </w:rPr>
            </w:r>
            <w:r w:rsidR="00805085">
              <w:rPr>
                <w:noProof/>
                <w:webHidden/>
              </w:rPr>
              <w:fldChar w:fldCharType="separate"/>
            </w:r>
            <w:r w:rsidR="00805085">
              <w:rPr>
                <w:noProof/>
                <w:webHidden/>
              </w:rPr>
              <w:t>15</w:t>
            </w:r>
            <w:r w:rsidR="00805085">
              <w:rPr>
                <w:noProof/>
                <w:webHidden/>
              </w:rPr>
              <w:fldChar w:fldCharType="end"/>
            </w:r>
          </w:hyperlink>
        </w:p>
        <w:p w14:paraId="20DF8203" w14:textId="48AA73A7" w:rsidR="00805085" w:rsidRDefault="00BB08FC" w:rsidP="00805085">
          <w:pPr>
            <w:pStyle w:val="TDC3"/>
            <w:tabs>
              <w:tab w:val="right" w:leader="dot" w:pos="9350"/>
            </w:tabs>
            <w:rPr>
              <w:rFonts w:asciiTheme="minorHAnsi" w:eastAsiaTheme="minorEastAsia" w:hAnsiTheme="minorHAnsi"/>
              <w:noProof/>
              <w:sz w:val="22"/>
              <w:lang w:val="en-US"/>
            </w:rPr>
          </w:pPr>
          <w:hyperlink w:anchor="_Toc39340810" w:history="1">
            <w:r w:rsidR="00805085" w:rsidRPr="00E5029F">
              <w:rPr>
                <w:rStyle w:val="Hipervnculo"/>
                <w:noProof/>
              </w:rPr>
              <w:t>4.3.4</w:t>
            </w:r>
            <w:r w:rsidR="00805085" w:rsidRPr="00E5029F">
              <w:rPr>
                <w:rStyle w:val="Hipervnculo"/>
                <w:bCs/>
                <w:noProof/>
              </w:rPr>
              <w:t xml:space="preserve"> Estándar ISO/IEC 29110.</w:t>
            </w:r>
            <w:r w:rsidR="00805085">
              <w:rPr>
                <w:noProof/>
                <w:webHidden/>
              </w:rPr>
              <w:tab/>
            </w:r>
            <w:r w:rsidR="00805085">
              <w:rPr>
                <w:noProof/>
                <w:webHidden/>
              </w:rPr>
              <w:fldChar w:fldCharType="begin"/>
            </w:r>
            <w:r w:rsidR="00805085">
              <w:rPr>
                <w:noProof/>
                <w:webHidden/>
              </w:rPr>
              <w:instrText xml:space="preserve"> PAGEREF _Toc39340810 \h </w:instrText>
            </w:r>
            <w:r w:rsidR="00805085">
              <w:rPr>
                <w:noProof/>
                <w:webHidden/>
              </w:rPr>
            </w:r>
            <w:r w:rsidR="00805085">
              <w:rPr>
                <w:noProof/>
                <w:webHidden/>
              </w:rPr>
              <w:fldChar w:fldCharType="separate"/>
            </w:r>
            <w:r w:rsidR="00805085">
              <w:rPr>
                <w:noProof/>
                <w:webHidden/>
              </w:rPr>
              <w:t>16</w:t>
            </w:r>
            <w:r w:rsidR="00805085">
              <w:rPr>
                <w:noProof/>
                <w:webHidden/>
              </w:rPr>
              <w:fldChar w:fldCharType="end"/>
            </w:r>
          </w:hyperlink>
        </w:p>
        <w:p w14:paraId="398B7073" w14:textId="4B3B3175" w:rsidR="00805085" w:rsidRDefault="00BB08FC" w:rsidP="00805085">
          <w:pPr>
            <w:pStyle w:val="TDC3"/>
            <w:tabs>
              <w:tab w:val="right" w:leader="dot" w:pos="9350"/>
            </w:tabs>
            <w:rPr>
              <w:rFonts w:asciiTheme="minorHAnsi" w:eastAsiaTheme="minorEastAsia" w:hAnsiTheme="minorHAnsi"/>
              <w:noProof/>
              <w:sz w:val="22"/>
              <w:lang w:val="en-US"/>
            </w:rPr>
          </w:pPr>
          <w:hyperlink w:anchor="_Toc39340811" w:history="1">
            <w:r w:rsidR="00805085" w:rsidRPr="00E5029F">
              <w:rPr>
                <w:rStyle w:val="Hipervnculo"/>
                <w:noProof/>
              </w:rPr>
              <w:t>4.3.5 Comparación entre metodologías de desarrollo de software</w:t>
            </w:r>
            <w:r w:rsidR="00805085">
              <w:rPr>
                <w:noProof/>
                <w:webHidden/>
              </w:rPr>
              <w:tab/>
            </w:r>
            <w:r w:rsidR="00805085">
              <w:rPr>
                <w:noProof/>
                <w:webHidden/>
              </w:rPr>
              <w:fldChar w:fldCharType="begin"/>
            </w:r>
            <w:r w:rsidR="00805085">
              <w:rPr>
                <w:noProof/>
                <w:webHidden/>
              </w:rPr>
              <w:instrText xml:space="preserve"> PAGEREF _Toc39340811 \h </w:instrText>
            </w:r>
            <w:r w:rsidR="00805085">
              <w:rPr>
                <w:noProof/>
                <w:webHidden/>
              </w:rPr>
            </w:r>
            <w:r w:rsidR="00805085">
              <w:rPr>
                <w:noProof/>
                <w:webHidden/>
              </w:rPr>
              <w:fldChar w:fldCharType="separate"/>
            </w:r>
            <w:r w:rsidR="00805085">
              <w:rPr>
                <w:noProof/>
                <w:webHidden/>
              </w:rPr>
              <w:t>22</w:t>
            </w:r>
            <w:r w:rsidR="00805085">
              <w:rPr>
                <w:noProof/>
                <w:webHidden/>
              </w:rPr>
              <w:fldChar w:fldCharType="end"/>
            </w:r>
          </w:hyperlink>
        </w:p>
        <w:p w14:paraId="3565D0EE" w14:textId="74974959" w:rsidR="00805085" w:rsidRDefault="00BB08FC" w:rsidP="00805085">
          <w:pPr>
            <w:pStyle w:val="TDC3"/>
            <w:tabs>
              <w:tab w:val="right" w:leader="dot" w:pos="9350"/>
            </w:tabs>
            <w:rPr>
              <w:rFonts w:asciiTheme="minorHAnsi" w:eastAsiaTheme="minorEastAsia" w:hAnsiTheme="minorHAnsi"/>
              <w:noProof/>
              <w:sz w:val="22"/>
              <w:lang w:val="en-US"/>
            </w:rPr>
          </w:pPr>
          <w:hyperlink w:anchor="_Toc39340812" w:history="1">
            <w:r w:rsidR="00805085" w:rsidRPr="00E5029F">
              <w:rPr>
                <w:rStyle w:val="Hipervnculo"/>
                <w:noProof/>
              </w:rPr>
              <w:t>4.3.6 Metodología Iconix.</w:t>
            </w:r>
            <w:r w:rsidR="00805085">
              <w:rPr>
                <w:noProof/>
                <w:webHidden/>
              </w:rPr>
              <w:tab/>
            </w:r>
            <w:r w:rsidR="00805085">
              <w:rPr>
                <w:noProof/>
                <w:webHidden/>
              </w:rPr>
              <w:fldChar w:fldCharType="begin"/>
            </w:r>
            <w:r w:rsidR="00805085">
              <w:rPr>
                <w:noProof/>
                <w:webHidden/>
              </w:rPr>
              <w:instrText xml:space="preserve"> PAGEREF _Toc39340812 \h </w:instrText>
            </w:r>
            <w:r w:rsidR="00805085">
              <w:rPr>
                <w:noProof/>
                <w:webHidden/>
              </w:rPr>
            </w:r>
            <w:r w:rsidR="00805085">
              <w:rPr>
                <w:noProof/>
                <w:webHidden/>
              </w:rPr>
              <w:fldChar w:fldCharType="separate"/>
            </w:r>
            <w:r w:rsidR="00805085">
              <w:rPr>
                <w:noProof/>
                <w:webHidden/>
              </w:rPr>
              <w:t>24</w:t>
            </w:r>
            <w:r w:rsidR="00805085">
              <w:rPr>
                <w:noProof/>
                <w:webHidden/>
              </w:rPr>
              <w:fldChar w:fldCharType="end"/>
            </w:r>
          </w:hyperlink>
        </w:p>
        <w:p w14:paraId="1E0D1C8B" w14:textId="1D434C28" w:rsidR="00805085" w:rsidRDefault="00BB08FC" w:rsidP="00805085">
          <w:pPr>
            <w:pStyle w:val="TDC3"/>
            <w:tabs>
              <w:tab w:val="right" w:leader="dot" w:pos="9350"/>
            </w:tabs>
            <w:rPr>
              <w:rFonts w:asciiTheme="minorHAnsi" w:eastAsiaTheme="minorEastAsia" w:hAnsiTheme="minorHAnsi"/>
              <w:noProof/>
              <w:sz w:val="22"/>
              <w:lang w:val="en-US"/>
            </w:rPr>
          </w:pPr>
          <w:hyperlink w:anchor="_Toc39340813" w:history="1">
            <w:r w:rsidR="00805085" w:rsidRPr="00E5029F">
              <w:rPr>
                <w:rStyle w:val="Hipervnculo"/>
                <w:noProof/>
              </w:rPr>
              <w:t>4.3.7 Reconocimiento de las tecnologías utilizadas por los equipos de trabajo</w:t>
            </w:r>
            <w:r w:rsidR="00805085">
              <w:rPr>
                <w:noProof/>
                <w:webHidden/>
              </w:rPr>
              <w:tab/>
            </w:r>
            <w:r w:rsidR="00805085">
              <w:rPr>
                <w:noProof/>
                <w:webHidden/>
              </w:rPr>
              <w:fldChar w:fldCharType="begin"/>
            </w:r>
            <w:r w:rsidR="00805085">
              <w:rPr>
                <w:noProof/>
                <w:webHidden/>
              </w:rPr>
              <w:instrText xml:space="preserve"> PAGEREF _Toc39340813 \h </w:instrText>
            </w:r>
            <w:r w:rsidR="00805085">
              <w:rPr>
                <w:noProof/>
                <w:webHidden/>
              </w:rPr>
            </w:r>
            <w:r w:rsidR="00805085">
              <w:rPr>
                <w:noProof/>
                <w:webHidden/>
              </w:rPr>
              <w:fldChar w:fldCharType="separate"/>
            </w:r>
            <w:r w:rsidR="00805085">
              <w:rPr>
                <w:noProof/>
                <w:webHidden/>
              </w:rPr>
              <w:t>29</w:t>
            </w:r>
            <w:r w:rsidR="00805085">
              <w:rPr>
                <w:noProof/>
                <w:webHidden/>
              </w:rPr>
              <w:fldChar w:fldCharType="end"/>
            </w:r>
          </w:hyperlink>
        </w:p>
        <w:p w14:paraId="780CD16A" w14:textId="10DCE581" w:rsidR="00805085" w:rsidRDefault="00BB08FC" w:rsidP="00805085">
          <w:pPr>
            <w:pStyle w:val="TDC4"/>
            <w:tabs>
              <w:tab w:val="right" w:leader="dot" w:pos="9350"/>
            </w:tabs>
            <w:rPr>
              <w:rFonts w:asciiTheme="minorHAnsi" w:eastAsiaTheme="minorEastAsia" w:hAnsiTheme="minorHAnsi"/>
              <w:noProof/>
              <w:sz w:val="22"/>
              <w:lang w:val="en-US"/>
            </w:rPr>
          </w:pPr>
          <w:hyperlink w:anchor="_Toc39340814" w:history="1">
            <w:r w:rsidR="00805085" w:rsidRPr="00E5029F">
              <w:rPr>
                <w:rStyle w:val="Hipervnculo"/>
                <w:noProof/>
              </w:rPr>
              <w:t>Angular Framework</w:t>
            </w:r>
            <w:r w:rsidR="00805085">
              <w:rPr>
                <w:noProof/>
                <w:webHidden/>
              </w:rPr>
              <w:tab/>
            </w:r>
            <w:r w:rsidR="00805085">
              <w:rPr>
                <w:noProof/>
                <w:webHidden/>
              </w:rPr>
              <w:fldChar w:fldCharType="begin"/>
            </w:r>
            <w:r w:rsidR="00805085">
              <w:rPr>
                <w:noProof/>
                <w:webHidden/>
              </w:rPr>
              <w:instrText xml:space="preserve"> PAGEREF _Toc39340814 \h </w:instrText>
            </w:r>
            <w:r w:rsidR="00805085">
              <w:rPr>
                <w:noProof/>
                <w:webHidden/>
              </w:rPr>
            </w:r>
            <w:r w:rsidR="00805085">
              <w:rPr>
                <w:noProof/>
                <w:webHidden/>
              </w:rPr>
              <w:fldChar w:fldCharType="separate"/>
            </w:r>
            <w:r w:rsidR="00805085">
              <w:rPr>
                <w:noProof/>
                <w:webHidden/>
              </w:rPr>
              <w:t>29</w:t>
            </w:r>
            <w:r w:rsidR="00805085">
              <w:rPr>
                <w:noProof/>
                <w:webHidden/>
              </w:rPr>
              <w:fldChar w:fldCharType="end"/>
            </w:r>
          </w:hyperlink>
        </w:p>
        <w:p w14:paraId="1ECAD64E" w14:textId="42D82736" w:rsidR="00805085" w:rsidRDefault="00BB08FC" w:rsidP="00805085">
          <w:pPr>
            <w:pStyle w:val="TDC4"/>
            <w:tabs>
              <w:tab w:val="right" w:leader="dot" w:pos="9350"/>
            </w:tabs>
            <w:rPr>
              <w:rFonts w:asciiTheme="minorHAnsi" w:eastAsiaTheme="minorEastAsia" w:hAnsiTheme="minorHAnsi"/>
              <w:noProof/>
              <w:sz w:val="22"/>
              <w:lang w:val="en-US"/>
            </w:rPr>
          </w:pPr>
          <w:hyperlink w:anchor="_Toc39340815" w:history="1">
            <w:r w:rsidR="00805085" w:rsidRPr="00E5029F">
              <w:rPr>
                <w:rStyle w:val="Hipervnculo"/>
                <w:noProof/>
              </w:rPr>
              <w:t>JavaScript</w:t>
            </w:r>
            <w:r w:rsidR="00805085">
              <w:rPr>
                <w:noProof/>
                <w:webHidden/>
              </w:rPr>
              <w:tab/>
            </w:r>
            <w:r w:rsidR="00805085">
              <w:rPr>
                <w:noProof/>
                <w:webHidden/>
              </w:rPr>
              <w:fldChar w:fldCharType="begin"/>
            </w:r>
            <w:r w:rsidR="00805085">
              <w:rPr>
                <w:noProof/>
                <w:webHidden/>
              </w:rPr>
              <w:instrText xml:space="preserve"> PAGEREF _Toc39340815 \h </w:instrText>
            </w:r>
            <w:r w:rsidR="00805085">
              <w:rPr>
                <w:noProof/>
                <w:webHidden/>
              </w:rPr>
            </w:r>
            <w:r w:rsidR="00805085">
              <w:rPr>
                <w:noProof/>
                <w:webHidden/>
              </w:rPr>
              <w:fldChar w:fldCharType="separate"/>
            </w:r>
            <w:r w:rsidR="00805085">
              <w:rPr>
                <w:noProof/>
                <w:webHidden/>
              </w:rPr>
              <w:t>29</w:t>
            </w:r>
            <w:r w:rsidR="00805085">
              <w:rPr>
                <w:noProof/>
                <w:webHidden/>
              </w:rPr>
              <w:fldChar w:fldCharType="end"/>
            </w:r>
          </w:hyperlink>
        </w:p>
        <w:p w14:paraId="668C3F7B" w14:textId="680AA957" w:rsidR="00805085" w:rsidRDefault="00BB08FC" w:rsidP="00805085">
          <w:pPr>
            <w:pStyle w:val="TDC4"/>
            <w:tabs>
              <w:tab w:val="right" w:leader="dot" w:pos="9350"/>
            </w:tabs>
            <w:rPr>
              <w:rFonts w:asciiTheme="minorHAnsi" w:eastAsiaTheme="minorEastAsia" w:hAnsiTheme="minorHAnsi"/>
              <w:noProof/>
              <w:sz w:val="22"/>
              <w:lang w:val="en-US"/>
            </w:rPr>
          </w:pPr>
          <w:hyperlink w:anchor="_Toc39340816" w:history="1">
            <w:r w:rsidR="00805085" w:rsidRPr="00E5029F">
              <w:rPr>
                <w:rStyle w:val="Hipervnculo"/>
                <w:noProof/>
              </w:rPr>
              <w:t>TypeScript</w:t>
            </w:r>
            <w:r w:rsidR="00805085">
              <w:rPr>
                <w:noProof/>
                <w:webHidden/>
              </w:rPr>
              <w:tab/>
            </w:r>
            <w:r w:rsidR="00805085">
              <w:rPr>
                <w:noProof/>
                <w:webHidden/>
              </w:rPr>
              <w:fldChar w:fldCharType="begin"/>
            </w:r>
            <w:r w:rsidR="00805085">
              <w:rPr>
                <w:noProof/>
                <w:webHidden/>
              </w:rPr>
              <w:instrText xml:space="preserve"> PAGEREF _Toc39340816 \h </w:instrText>
            </w:r>
            <w:r w:rsidR="00805085">
              <w:rPr>
                <w:noProof/>
                <w:webHidden/>
              </w:rPr>
            </w:r>
            <w:r w:rsidR="00805085">
              <w:rPr>
                <w:noProof/>
                <w:webHidden/>
              </w:rPr>
              <w:fldChar w:fldCharType="separate"/>
            </w:r>
            <w:r w:rsidR="00805085">
              <w:rPr>
                <w:noProof/>
                <w:webHidden/>
              </w:rPr>
              <w:t>29</w:t>
            </w:r>
            <w:r w:rsidR="00805085">
              <w:rPr>
                <w:noProof/>
                <w:webHidden/>
              </w:rPr>
              <w:fldChar w:fldCharType="end"/>
            </w:r>
          </w:hyperlink>
        </w:p>
        <w:p w14:paraId="2D6C4706" w14:textId="64873306" w:rsidR="00805085" w:rsidRDefault="00BB08FC" w:rsidP="00805085">
          <w:pPr>
            <w:pStyle w:val="TDC4"/>
            <w:tabs>
              <w:tab w:val="right" w:leader="dot" w:pos="9350"/>
            </w:tabs>
            <w:rPr>
              <w:rFonts w:asciiTheme="minorHAnsi" w:eastAsiaTheme="minorEastAsia" w:hAnsiTheme="minorHAnsi"/>
              <w:noProof/>
              <w:sz w:val="22"/>
              <w:lang w:val="en-US"/>
            </w:rPr>
          </w:pPr>
          <w:hyperlink w:anchor="_Toc39340817" w:history="1">
            <w:r w:rsidR="00805085" w:rsidRPr="00E5029F">
              <w:rPr>
                <w:rStyle w:val="Hipervnculo"/>
                <w:noProof/>
              </w:rPr>
              <w:t>PostgreSQL</w:t>
            </w:r>
            <w:r w:rsidR="00805085">
              <w:rPr>
                <w:noProof/>
                <w:webHidden/>
              </w:rPr>
              <w:tab/>
            </w:r>
            <w:r w:rsidR="00805085">
              <w:rPr>
                <w:noProof/>
                <w:webHidden/>
              </w:rPr>
              <w:fldChar w:fldCharType="begin"/>
            </w:r>
            <w:r w:rsidR="00805085">
              <w:rPr>
                <w:noProof/>
                <w:webHidden/>
              </w:rPr>
              <w:instrText xml:space="preserve"> PAGEREF _Toc39340817 \h </w:instrText>
            </w:r>
            <w:r w:rsidR="00805085">
              <w:rPr>
                <w:noProof/>
                <w:webHidden/>
              </w:rPr>
            </w:r>
            <w:r w:rsidR="00805085">
              <w:rPr>
                <w:noProof/>
                <w:webHidden/>
              </w:rPr>
              <w:fldChar w:fldCharType="separate"/>
            </w:r>
            <w:r w:rsidR="00805085">
              <w:rPr>
                <w:noProof/>
                <w:webHidden/>
              </w:rPr>
              <w:t>30</w:t>
            </w:r>
            <w:r w:rsidR="00805085">
              <w:rPr>
                <w:noProof/>
                <w:webHidden/>
              </w:rPr>
              <w:fldChar w:fldCharType="end"/>
            </w:r>
          </w:hyperlink>
        </w:p>
        <w:p w14:paraId="2DED75E4" w14:textId="3963CCA3" w:rsidR="00805085" w:rsidRDefault="00BB08FC" w:rsidP="00805085">
          <w:pPr>
            <w:pStyle w:val="TDC4"/>
            <w:tabs>
              <w:tab w:val="right" w:leader="dot" w:pos="9350"/>
            </w:tabs>
            <w:rPr>
              <w:rFonts w:asciiTheme="minorHAnsi" w:eastAsiaTheme="minorEastAsia" w:hAnsiTheme="minorHAnsi"/>
              <w:noProof/>
              <w:sz w:val="22"/>
              <w:lang w:val="en-US"/>
            </w:rPr>
          </w:pPr>
          <w:hyperlink w:anchor="_Toc39340818" w:history="1">
            <w:r w:rsidR="00805085" w:rsidRPr="00E5029F">
              <w:rPr>
                <w:rStyle w:val="Hipervnculo"/>
                <w:noProof/>
              </w:rPr>
              <w:t>NodeJS</w:t>
            </w:r>
            <w:r w:rsidR="00805085">
              <w:rPr>
                <w:noProof/>
                <w:webHidden/>
              </w:rPr>
              <w:tab/>
            </w:r>
            <w:r w:rsidR="00805085">
              <w:rPr>
                <w:noProof/>
                <w:webHidden/>
              </w:rPr>
              <w:fldChar w:fldCharType="begin"/>
            </w:r>
            <w:r w:rsidR="00805085">
              <w:rPr>
                <w:noProof/>
                <w:webHidden/>
              </w:rPr>
              <w:instrText xml:space="preserve"> PAGEREF _Toc39340818 \h </w:instrText>
            </w:r>
            <w:r w:rsidR="00805085">
              <w:rPr>
                <w:noProof/>
                <w:webHidden/>
              </w:rPr>
            </w:r>
            <w:r w:rsidR="00805085">
              <w:rPr>
                <w:noProof/>
                <w:webHidden/>
              </w:rPr>
              <w:fldChar w:fldCharType="separate"/>
            </w:r>
            <w:r w:rsidR="00805085">
              <w:rPr>
                <w:noProof/>
                <w:webHidden/>
              </w:rPr>
              <w:t>30</w:t>
            </w:r>
            <w:r w:rsidR="00805085">
              <w:rPr>
                <w:noProof/>
                <w:webHidden/>
              </w:rPr>
              <w:fldChar w:fldCharType="end"/>
            </w:r>
          </w:hyperlink>
        </w:p>
        <w:p w14:paraId="09D074F6" w14:textId="4B88B715" w:rsidR="00805085" w:rsidRDefault="00BB08FC" w:rsidP="00805085">
          <w:pPr>
            <w:pStyle w:val="TDC4"/>
            <w:tabs>
              <w:tab w:val="right" w:leader="dot" w:pos="9350"/>
            </w:tabs>
            <w:rPr>
              <w:rFonts w:asciiTheme="minorHAnsi" w:eastAsiaTheme="minorEastAsia" w:hAnsiTheme="minorHAnsi"/>
              <w:noProof/>
              <w:sz w:val="22"/>
              <w:lang w:val="en-US"/>
            </w:rPr>
          </w:pPr>
          <w:hyperlink w:anchor="_Toc39340819" w:history="1">
            <w:r w:rsidR="00805085" w:rsidRPr="00E5029F">
              <w:rPr>
                <w:rStyle w:val="Hipervnculo"/>
                <w:noProof/>
              </w:rPr>
              <w:t>GitHub</w:t>
            </w:r>
            <w:r w:rsidR="00805085">
              <w:rPr>
                <w:noProof/>
                <w:webHidden/>
              </w:rPr>
              <w:tab/>
            </w:r>
            <w:r w:rsidR="00805085">
              <w:rPr>
                <w:noProof/>
                <w:webHidden/>
              </w:rPr>
              <w:fldChar w:fldCharType="begin"/>
            </w:r>
            <w:r w:rsidR="00805085">
              <w:rPr>
                <w:noProof/>
                <w:webHidden/>
              </w:rPr>
              <w:instrText xml:space="preserve"> PAGEREF _Toc39340819 \h </w:instrText>
            </w:r>
            <w:r w:rsidR="00805085">
              <w:rPr>
                <w:noProof/>
                <w:webHidden/>
              </w:rPr>
            </w:r>
            <w:r w:rsidR="00805085">
              <w:rPr>
                <w:noProof/>
                <w:webHidden/>
              </w:rPr>
              <w:fldChar w:fldCharType="separate"/>
            </w:r>
            <w:r w:rsidR="00805085">
              <w:rPr>
                <w:noProof/>
                <w:webHidden/>
              </w:rPr>
              <w:t>30</w:t>
            </w:r>
            <w:r w:rsidR="00805085">
              <w:rPr>
                <w:noProof/>
                <w:webHidden/>
              </w:rPr>
              <w:fldChar w:fldCharType="end"/>
            </w:r>
          </w:hyperlink>
        </w:p>
        <w:p w14:paraId="1D23BFA3" w14:textId="60B45559" w:rsidR="00805085" w:rsidRDefault="00BB08FC" w:rsidP="00805085">
          <w:pPr>
            <w:pStyle w:val="TDC4"/>
            <w:tabs>
              <w:tab w:val="right" w:leader="dot" w:pos="9350"/>
            </w:tabs>
            <w:rPr>
              <w:rFonts w:asciiTheme="minorHAnsi" w:eastAsiaTheme="minorEastAsia" w:hAnsiTheme="minorHAnsi"/>
              <w:noProof/>
              <w:sz w:val="22"/>
              <w:lang w:val="en-US"/>
            </w:rPr>
          </w:pPr>
          <w:hyperlink w:anchor="_Toc39340820" w:history="1">
            <w:r w:rsidR="00805085" w:rsidRPr="00E5029F">
              <w:rPr>
                <w:rStyle w:val="Hipervnculo"/>
                <w:noProof/>
              </w:rPr>
              <w:t>GitHub Desktop</w:t>
            </w:r>
            <w:r w:rsidR="00805085">
              <w:rPr>
                <w:noProof/>
                <w:webHidden/>
              </w:rPr>
              <w:tab/>
            </w:r>
            <w:r w:rsidR="00805085">
              <w:rPr>
                <w:noProof/>
                <w:webHidden/>
              </w:rPr>
              <w:fldChar w:fldCharType="begin"/>
            </w:r>
            <w:r w:rsidR="00805085">
              <w:rPr>
                <w:noProof/>
                <w:webHidden/>
              </w:rPr>
              <w:instrText xml:space="preserve"> PAGEREF _Toc39340820 \h </w:instrText>
            </w:r>
            <w:r w:rsidR="00805085">
              <w:rPr>
                <w:noProof/>
                <w:webHidden/>
              </w:rPr>
            </w:r>
            <w:r w:rsidR="00805085">
              <w:rPr>
                <w:noProof/>
                <w:webHidden/>
              </w:rPr>
              <w:fldChar w:fldCharType="separate"/>
            </w:r>
            <w:r w:rsidR="00805085">
              <w:rPr>
                <w:noProof/>
                <w:webHidden/>
              </w:rPr>
              <w:t>30</w:t>
            </w:r>
            <w:r w:rsidR="00805085">
              <w:rPr>
                <w:noProof/>
                <w:webHidden/>
              </w:rPr>
              <w:fldChar w:fldCharType="end"/>
            </w:r>
          </w:hyperlink>
        </w:p>
        <w:p w14:paraId="7F7B8184" w14:textId="146BE546" w:rsidR="00805085" w:rsidRDefault="00BB08FC" w:rsidP="00805085">
          <w:pPr>
            <w:pStyle w:val="TDC4"/>
            <w:tabs>
              <w:tab w:val="right" w:leader="dot" w:pos="9350"/>
            </w:tabs>
            <w:rPr>
              <w:rFonts w:asciiTheme="minorHAnsi" w:eastAsiaTheme="minorEastAsia" w:hAnsiTheme="minorHAnsi"/>
              <w:noProof/>
              <w:sz w:val="22"/>
              <w:lang w:val="en-US"/>
            </w:rPr>
          </w:pPr>
          <w:hyperlink w:anchor="_Toc39340821" w:history="1">
            <w:r w:rsidR="00805085" w:rsidRPr="00E5029F">
              <w:rPr>
                <w:rStyle w:val="Hipervnculo"/>
                <w:noProof/>
              </w:rPr>
              <w:t>Visual Studio Code</w:t>
            </w:r>
            <w:r w:rsidR="00805085">
              <w:rPr>
                <w:noProof/>
                <w:webHidden/>
              </w:rPr>
              <w:tab/>
            </w:r>
            <w:r w:rsidR="00805085">
              <w:rPr>
                <w:noProof/>
                <w:webHidden/>
              </w:rPr>
              <w:fldChar w:fldCharType="begin"/>
            </w:r>
            <w:r w:rsidR="00805085">
              <w:rPr>
                <w:noProof/>
                <w:webHidden/>
              </w:rPr>
              <w:instrText xml:space="preserve"> PAGEREF _Toc39340821 \h </w:instrText>
            </w:r>
            <w:r w:rsidR="00805085">
              <w:rPr>
                <w:noProof/>
                <w:webHidden/>
              </w:rPr>
            </w:r>
            <w:r w:rsidR="00805085">
              <w:rPr>
                <w:noProof/>
                <w:webHidden/>
              </w:rPr>
              <w:fldChar w:fldCharType="separate"/>
            </w:r>
            <w:r w:rsidR="00805085">
              <w:rPr>
                <w:noProof/>
                <w:webHidden/>
              </w:rPr>
              <w:t>30</w:t>
            </w:r>
            <w:r w:rsidR="00805085">
              <w:rPr>
                <w:noProof/>
                <w:webHidden/>
              </w:rPr>
              <w:fldChar w:fldCharType="end"/>
            </w:r>
          </w:hyperlink>
        </w:p>
        <w:p w14:paraId="402492B9" w14:textId="20C0C63D" w:rsidR="00805085" w:rsidRDefault="00BB08FC" w:rsidP="00805085">
          <w:pPr>
            <w:pStyle w:val="TDC4"/>
            <w:tabs>
              <w:tab w:val="right" w:leader="dot" w:pos="9350"/>
            </w:tabs>
            <w:rPr>
              <w:rFonts w:asciiTheme="minorHAnsi" w:eastAsiaTheme="minorEastAsia" w:hAnsiTheme="minorHAnsi"/>
              <w:noProof/>
              <w:sz w:val="22"/>
              <w:lang w:val="en-US"/>
            </w:rPr>
          </w:pPr>
          <w:hyperlink w:anchor="_Toc39340822" w:history="1">
            <w:r w:rsidR="00805085" w:rsidRPr="00E5029F">
              <w:rPr>
                <w:rStyle w:val="Hipervnculo"/>
                <w:noProof/>
              </w:rPr>
              <w:t>Jest</w:t>
            </w:r>
            <w:r w:rsidR="00805085">
              <w:rPr>
                <w:noProof/>
                <w:webHidden/>
              </w:rPr>
              <w:tab/>
            </w:r>
            <w:r w:rsidR="00805085">
              <w:rPr>
                <w:noProof/>
                <w:webHidden/>
              </w:rPr>
              <w:fldChar w:fldCharType="begin"/>
            </w:r>
            <w:r w:rsidR="00805085">
              <w:rPr>
                <w:noProof/>
                <w:webHidden/>
              </w:rPr>
              <w:instrText xml:space="preserve"> PAGEREF _Toc39340822 \h </w:instrText>
            </w:r>
            <w:r w:rsidR="00805085">
              <w:rPr>
                <w:noProof/>
                <w:webHidden/>
              </w:rPr>
            </w:r>
            <w:r w:rsidR="00805085">
              <w:rPr>
                <w:noProof/>
                <w:webHidden/>
              </w:rPr>
              <w:fldChar w:fldCharType="separate"/>
            </w:r>
            <w:r w:rsidR="00805085">
              <w:rPr>
                <w:noProof/>
                <w:webHidden/>
              </w:rPr>
              <w:t>31</w:t>
            </w:r>
            <w:r w:rsidR="00805085">
              <w:rPr>
                <w:noProof/>
                <w:webHidden/>
              </w:rPr>
              <w:fldChar w:fldCharType="end"/>
            </w:r>
          </w:hyperlink>
        </w:p>
        <w:p w14:paraId="561DA117" w14:textId="1372EA09" w:rsidR="00805085" w:rsidRDefault="00BB08FC" w:rsidP="00805085">
          <w:pPr>
            <w:pStyle w:val="TDC4"/>
            <w:tabs>
              <w:tab w:val="right" w:leader="dot" w:pos="9350"/>
            </w:tabs>
            <w:rPr>
              <w:rFonts w:asciiTheme="minorHAnsi" w:eastAsiaTheme="minorEastAsia" w:hAnsiTheme="minorHAnsi"/>
              <w:noProof/>
              <w:sz w:val="22"/>
              <w:lang w:val="en-US"/>
            </w:rPr>
          </w:pPr>
          <w:hyperlink w:anchor="_Toc39340823" w:history="1">
            <w:r w:rsidR="00805085" w:rsidRPr="00E5029F">
              <w:rPr>
                <w:rStyle w:val="Hipervnculo"/>
                <w:noProof/>
              </w:rPr>
              <w:t>Jmeter</w:t>
            </w:r>
            <w:r w:rsidR="00805085">
              <w:rPr>
                <w:noProof/>
                <w:webHidden/>
              </w:rPr>
              <w:tab/>
            </w:r>
            <w:r w:rsidR="00805085">
              <w:rPr>
                <w:noProof/>
                <w:webHidden/>
              </w:rPr>
              <w:fldChar w:fldCharType="begin"/>
            </w:r>
            <w:r w:rsidR="00805085">
              <w:rPr>
                <w:noProof/>
                <w:webHidden/>
              </w:rPr>
              <w:instrText xml:space="preserve"> PAGEREF _Toc39340823 \h </w:instrText>
            </w:r>
            <w:r w:rsidR="00805085">
              <w:rPr>
                <w:noProof/>
                <w:webHidden/>
              </w:rPr>
            </w:r>
            <w:r w:rsidR="00805085">
              <w:rPr>
                <w:noProof/>
                <w:webHidden/>
              </w:rPr>
              <w:fldChar w:fldCharType="separate"/>
            </w:r>
            <w:r w:rsidR="00805085">
              <w:rPr>
                <w:noProof/>
                <w:webHidden/>
              </w:rPr>
              <w:t>31</w:t>
            </w:r>
            <w:r w:rsidR="00805085">
              <w:rPr>
                <w:noProof/>
                <w:webHidden/>
              </w:rPr>
              <w:fldChar w:fldCharType="end"/>
            </w:r>
          </w:hyperlink>
        </w:p>
        <w:p w14:paraId="49B9E00C" w14:textId="0B53F8CD" w:rsidR="00805085" w:rsidRDefault="00BB08FC" w:rsidP="00805085">
          <w:pPr>
            <w:pStyle w:val="TDC2"/>
            <w:tabs>
              <w:tab w:val="right" w:leader="dot" w:pos="9350"/>
            </w:tabs>
            <w:rPr>
              <w:rFonts w:asciiTheme="minorHAnsi" w:eastAsiaTheme="minorEastAsia" w:hAnsiTheme="minorHAnsi"/>
              <w:noProof/>
              <w:sz w:val="22"/>
              <w:lang w:val="en-US"/>
            </w:rPr>
          </w:pPr>
          <w:hyperlink w:anchor="_Toc39340824" w:history="1">
            <w:r w:rsidR="00805085" w:rsidRPr="00E5029F">
              <w:rPr>
                <w:rStyle w:val="Hipervnculo"/>
                <w:noProof/>
              </w:rPr>
              <w:t>4.4 Marco legal</w:t>
            </w:r>
            <w:r w:rsidR="00805085">
              <w:rPr>
                <w:noProof/>
                <w:webHidden/>
              </w:rPr>
              <w:tab/>
            </w:r>
            <w:r w:rsidR="00805085">
              <w:rPr>
                <w:noProof/>
                <w:webHidden/>
              </w:rPr>
              <w:fldChar w:fldCharType="begin"/>
            </w:r>
            <w:r w:rsidR="00805085">
              <w:rPr>
                <w:noProof/>
                <w:webHidden/>
              </w:rPr>
              <w:instrText xml:space="preserve"> PAGEREF _Toc39340824 \h </w:instrText>
            </w:r>
            <w:r w:rsidR="00805085">
              <w:rPr>
                <w:noProof/>
                <w:webHidden/>
              </w:rPr>
            </w:r>
            <w:r w:rsidR="00805085">
              <w:rPr>
                <w:noProof/>
                <w:webHidden/>
              </w:rPr>
              <w:fldChar w:fldCharType="separate"/>
            </w:r>
            <w:r w:rsidR="00805085">
              <w:rPr>
                <w:noProof/>
                <w:webHidden/>
              </w:rPr>
              <w:t>31</w:t>
            </w:r>
            <w:r w:rsidR="00805085">
              <w:rPr>
                <w:noProof/>
                <w:webHidden/>
              </w:rPr>
              <w:fldChar w:fldCharType="end"/>
            </w:r>
          </w:hyperlink>
        </w:p>
        <w:p w14:paraId="7AD50D63" w14:textId="52461E98" w:rsidR="00805085" w:rsidRDefault="00BB08FC" w:rsidP="00805085">
          <w:pPr>
            <w:pStyle w:val="TDC1"/>
            <w:spacing w:line="480" w:lineRule="auto"/>
            <w:rPr>
              <w:rFonts w:asciiTheme="minorHAnsi" w:eastAsiaTheme="minorEastAsia" w:hAnsiTheme="minorHAnsi"/>
              <w:noProof/>
              <w:sz w:val="22"/>
              <w:lang w:val="en-US"/>
            </w:rPr>
          </w:pPr>
          <w:hyperlink w:anchor="_Toc39340825" w:history="1">
            <w:r w:rsidR="00805085" w:rsidRPr="00E5029F">
              <w:rPr>
                <w:rStyle w:val="Hipervnculo"/>
                <w:noProof/>
              </w:rPr>
              <w:t>5. Resultados</w:t>
            </w:r>
            <w:r w:rsidR="00805085">
              <w:rPr>
                <w:noProof/>
                <w:webHidden/>
              </w:rPr>
              <w:tab/>
            </w:r>
            <w:r w:rsidR="00805085">
              <w:rPr>
                <w:noProof/>
                <w:webHidden/>
              </w:rPr>
              <w:fldChar w:fldCharType="begin"/>
            </w:r>
            <w:r w:rsidR="00805085">
              <w:rPr>
                <w:noProof/>
                <w:webHidden/>
              </w:rPr>
              <w:instrText xml:space="preserve"> PAGEREF _Toc39340825 \h </w:instrText>
            </w:r>
            <w:r w:rsidR="00805085">
              <w:rPr>
                <w:noProof/>
                <w:webHidden/>
              </w:rPr>
            </w:r>
            <w:r w:rsidR="00805085">
              <w:rPr>
                <w:noProof/>
                <w:webHidden/>
              </w:rPr>
              <w:fldChar w:fldCharType="separate"/>
            </w:r>
            <w:r w:rsidR="00805085">
              <w:rPr>
                <w:noProof/>
                <w:webHidden/>
              </w:rPr>
              <w:t>33</w:t>
            </w:r>
            <w:r w:rsidR="00805085">
              <w:rPr>
                <w:noProof/>
                <w:webHidden/>
              </w:rPr>
              <w:fldChar w:fldCharType="end"/>
            </w:r>
          </w:hyperlink>
        </w:p>
        <w:p w14:paraId="5A6F97C8" w14:textId="1456A347" w:rsidR="00805085" w:rsidRDefault="00BB08FC" w:rsidP="00805085">
          <w:pPr>
            <w:pStyle w:val="TDC2"/>
            <w:tabs>
              <w:tab w:val="right" w:leader="dot" w:pos="9350"/>
            </w:tabs>
            <w:rPr>
              <w:rFonts w:asciiTheme="minorHAnsi" w:eastAsiaTheme="minorEastAsia" w:hAnsiTheme="minorHAnsi"/>
              <w:noProof/>
              <w:sz w:val="22"/>
              <w:lang w:val="en-US"/>
            </w:rPr>
          </w:pPr>
          <w:hyperlink w:anchor="_Toc39340826" w:history="1">
            <w:r w:rsidR="00805085" w:rsidRPr="00E5029F">
              <w:rPr>
                <w:rStyle w:val="Hipervnculo"/>
                <w:noProof/>
              </w:rPr>
              <w:t>5.1 Fase 1: Planificación del proyecto</w:t>
            </w:r>
            <w:r w:rsidR="00805085">
              <w:rPr>
                <w:noProof/>
                <w:webHidden/>
              </w:rPr>
              <w:tab/>
            </w:r>
            <w:r w:rsidR="00805085">
              <w:rPr>
                <w:noProof/>
                <w:webHidden/>
              </w:rPr>
              <w:fldChar w:fldCharType="begin"/>
            </w:r>
            <w:r w:rsidR="00805085">
              <w:rPr>
                <w:noProof/>
                <w:webHidden/>
              </w:rPr>
              <w:instrText xml:space="preserve"> PAGEREF _Toc39340826 \h </w:instrText>
            </w:r>
            <w:r w:rsidR="00805085">
              <w:rPr>
                <w:noProof/>
                <w:webHidden/>
              </w:rPr>
            </w:r>
            <w:r w:rsidR="00805085">
              <w:rPr>
                <w:noProof/>
                <w:webHidden/>
              </w:rPr>
              <w:fldChar w:fldCharType="separate"/>
            </w:r>
            <w:r w:rsidR="00805085">
              <w:rPr>
                <w:noProof/>
                <w:webHidden/>
              </w:rPr>
              <w:t>33</w:t>
            </w:r>
            <w:r w:rsidR="00805085">
              <w:rPr>
                <w:noProof/>
                <w:webHidden/>
              </w:rPr>
              <w:fldChar w:fldCharType="end"/>
            </w:r>
          </w:hyperlink>
        </w:p>
        <w:p w14:paraId="061EC793" w14:textId="1471CAE1" w:rsidR="00805085" w:rsidRDefault="00BB08FC" w:rsidP="00805085">
          <w:pPr>
            <w:pStyle w:val="TDC3"/>
            <w:tabs>
              <w:tab w:val="right" w:leader="dot" w:pos="9350"/>
            </w:tabs>
            <w:rPr>
              <w:rFonts w:asciiTheme="minorHAnsi" w:eastAsiaTheme="minorEastAsia" w:hAnsiTheme="minorHAnsi"/>
              <w:noProof/>
              <w:sz w:val="22"/>
              <w:lang w:val="en-US"/>
            </w:rPr>
          </w:pPr>
          <w:hyperlink w:anchor="_Toc39340827" w:history="1">
            <w:r w:rsidR="00805085" w:rsidRPr="00E5029F">
              <w:rPr>
                <w:rStyle w:val="Hipervnculo"/>
                <w:noProof/>
              </w:rPr>
              <w:t>5.1.1 Crear el plan del proyecto.</w:t>
            </w:r>
            <w:r w:rsidR="00805085">
              <w:rPr>
                <w:noProof/>
                <w:webHidden/>
              </w:rPr>
              <w:tab/>
            </w:r>
            <w:r w:rsidR="00805085">
              <w:rPr>
                <w:noProof/>
                <w:webHidden/>
              </w:rPr>
              <w:fldChar w:fldCharType="begin"/>
            </w:r>
            <w:r w:rsidR="00805085">
              <w:rPr>
                <w:noProof/>
                <w:webHidden/>
              </w:rPr>
              <w:instrText xml:space="preserve"> PAGEREF _Toc39340827 \h </w:instrText>
            </w:r>
            <w:r w:rsidR="00805085">
              <w:rPr>
                <w:noProof/>
                <w:webHidden/>
              </w:rPr>
            </w:r>
            <w:r w:rsidR="00805085">
              <w:rPr>
                <w:noProof/>
                <w:webHidden/>
              </w:rPr>
              <w:fldChar w:fldCharType="separate"/>
            </w:r>
            <w:r w:rsidR="00805085">
              <w:rPr>
                <w:noProof/>
                <w:webHidden/>
              </w:rPr>
              <w:t>33</w:t>
            </w:r>
            <w:r w:rsidR="00805085">
              <w:rPr>
                <w:noProof/>
                <w:webHidden/>
              </w:rPr>
              <w:fldChar w:fldCharType="end"/>
            </w:r>
          </w:hyperlink>
        </w:p>
        <w:p w14:paraId="65DB05CD" w14:textId="1DE14265" w:rsidR="00805085" w:rsidRDefault="00BB08FC" w:rsidP="00805085">
          <w:pPr>
            <w:pStyle w:val="TDC3"/>
            <w:tabs>
              <w:tab w:val="right" w:leader="dot" w:pos="9350"/>
            </w:tabs>
            <w:rPr>
              <w:rFonts w:asciiTheme="minorHAnsi" w:eastAsiaTheme="minorEastAsia" w:hAnsiTheme="minorHAnsi"/>
              <w:noProof/>
              <w:sz w:val="22"/>
              <w:lang w:val="en-US"/>
            </w:rPr>
          </w:pPr>
          <w:hyperlink w:anchor="_Toc39340828" w:history="1">
            <w:r w:rsidR="00805085" w:rsidRPr="00E5029F">
              <w:rPr>
                <w:rStyle w:val="Hipervnculo"/>
                <w:noProof/>
              </w:rPr>
              <w:t>5.1.2 Crear repositorio del proyecto</w:t>
            </w:r>
            <w:r w:rsidR="00805085">
              <w:rPr>
                <w:noProof/>
                <w:webHidden/>
              </w:rPr>
              <w:tab/>
            </w:r>
            <w:r w:rsidR="00805085">
              <w:rPr>
                <w:noProof/>
                <w:webHidden/>
              </w:rPr>
              <w:fldChar w:fldCharType="begin"/>
            </w:r>
            <w:r w:rsidR="00805085">
              <w:rPr>
                <w:noProof/>
                <w:webHidden/>
              </w:rPr>
              <w:instrText xml:space="preserve"> PAGEREF _Toc39340828 \h </w:instrText>
            </w:r>
            <w:r w:rsidR="00805085">
              <w:rPr>
                <w:noProof/>
                <w:webHidden/>
              </w:rPr>
            </w:r>
            <w:r w:rsidR="00805085">
              <w:rPr>
                <w:noProof/>
                <w:webHidden/>
              </w:rPr>
              <w:fldChar w:fldCharType="separate"/>
            </w:r>
            <w:r w:rsidR="00805085">
              <w:rPr>
                <w:noProof/>
                <w:webHidden/>
              </w:rPr>
              <w:t>86</w:t>
            </w:r>
            <w:r w:rsidR="00805085">
              <w:rPr>
                <w:noProof/>
                <w:webHidden/>
              </w:rPr>
              <w:fldChar w:fldCharType="end"/>
            </w:r>
          </w:hyperlink>
        </w:p>
        <w:p w14:paraId="1E7A7A8B" w14:textId="01324DC0" w:rsidR="00805085" w:rsidRDefault="00BB08FC" w:rsidP="00805085">
          <w:pPr>
            <w:pStyle w:val="TDC3"/>
            <w:tabs>
              <w:tab w:val="right" w:leader="dot" w:pos="9350"/>
            </w:tabs>
            <w:rPr>
              <w:rFonts w:asciiTheme="minorHAnsi" w:eastAsiaTheme="minorEastAsia" w:hAnsiTheme="minorHAnsi"/>
              <w:noProof/>
              <w:sz w:val="22"/>
              <w:lang w:val="en-US"/>
            </w:rPr>
          </w:pPr>
          <w:hyperlink w:anchor="_Toc39340829" w:history="1">
            <w:r w:rsidR="00805085" w:rsidRPr="00E5029F">
              <w:rPr>
                <w:rStyle w:val="Hipervnculo"/>
                <w:noProof/>
              </w:rPr>
              <w:t>5.1.3 Registrar los resultados de la verificación</w:t>
            </w:r>
            <w:r w:rsidR="00805085">
              <w:rPr>
                <w:noProof/>
                <w:webHidden/>
              </w:rPr>
              <w:tab/>
            </w:r>
            <w:r w:rsidR="00805085">
              <w:rPr>
                <w:noProof/>
                <w:webHidden/>
              </w:rPr>
              <w:fldChar w:fldCharType="begin"/>
            </w:r>
            <w:r w:rsidR="00805085">
              <w:rPr>
                <w:noProof/>
                <w:webHidden/>
              </w:rPr>
              <w:instrText xml:space="preserve"> PAGEREF _Toc39340829 \h </w:instrText>
            </w:r>
            <w:r w:rsidR="00805085">
              <w:rPr>
                <w:noProof/>
                <w:webHidden/>
              </w:rPr>
            </w:r>
            <w:r w:rsidR="00805085">
              <w:rPr>
                <w:noProof/>
                <w:webHidden/>
              </w:rPr>
              <w:fldChar w:fldCharType="separate"/>
            </w:r>
            <w:r w:rsidR="00805085">
              <w:rPr>
                <w:noProof/>
                <w:webHidden/>
              </w:rPr>
              <w:t>88</w:t>
            </w:r>
            <w:r w:rsidR="00805085">
              <w:rPr>
                <w:noProof/>
                <w:webHidden/>
              </w:rPr>
              <w:fldChar w:fldCharType="end"/>
            </w:r>
          </w:hyperlink>
        </w:p>
        <w:p w14:paraId="5BBBDDA4" w14:textId="2D56BE67" w:rsidR="00805085" w:rsidRDefault="00BB08FC" w:rsidP="00805085">
          <w:pPr>
            <w:pStyle w:val="TDC2"/>
            <w:tabs>
              <w:tab w:val="right" w:leader="dot" w:pos="9350"/>
            </w:tabs>
            <w:rPr>
              <w:rFonts w:asciiTheme="minorHAnsi" w:eastAsiaTheme="minorEastAsia" w:hAnsiTheme="minorHAnsi"/>
              <w:noProof/>
              <w:sz w:val="22"/>
              <w:lang w:val="en-US"/>
            </w:rPr>
          </w:pPr>
          <w:hyperlink w:anchor="_Toc39340830" w:history="1">
            <w:r w:rsidR="00805085" w:rsidRPr="00E5029F">
              <w:rPr>
                <w:rStyle w:val="Hipervnculo"/>
                <w:rFonts w:eastAsia="Times New Roman"/>
                <w:noProof/>
              </w:rPr>
              <w:t>5.2 Fase 2: Ejecución del plan del proyecto</w:t>
            </w:r>
            <w:r w:rsidR="00805085">
              <w:rPr>
                <w:noProof/>
                <w:webHidden/>
              </w:rPr>
              <w:tab/>
            </w:r>
            <w:r w:rsidR="00805085">
              <w:rPr>
                <w:noProof/>
                <w:webHidden/>
              </w:rPr>
              <w:fldChar w:fldCharType="begin"/>
            </w:r>
            <w:r w:rsidR="00805085">
              <w:rPr>
                <w:noProof/>
                <w:webHidden/>
              </w:rPr>
              <w:instrText xml:space="preserve"> PAGEREF _Toc39340830 \h </w:instrText>
            </w:r>
            <w:r w:rsidR="00805085">
              <w:rPr>
                <w:noProof/>
                <w:webHidden/>
              </w:rPr>
            </w:r>
            <w:r w:rsidR="00805085">
              <w:rPr>
                <w:noProof/>
                <w:webHidden/>
              </w:rPr>
              <w:fldChar w:fldCharType="separate"/>
            </w:r>
            <w:r w:rsidR="00805085">
              <w:rPr>
                <w:noProof/>
                <w:webHidden/>
              </w:rPr>
              <w:t>89</w:t>
            </w:r>
            <w:r w:rsidR="00805085">
              <w:rPr>
                <w:noProof/>
                <w:webHidden/>
              </w:rPr>
              <w:fldChar w:fldCharType="end"/>
            </w:r>
          </w:hyperlink>
        </w:p>
        <w:p w14:paraId="5132D0CB" w14:textId="5E151E95" w:rsidR="00805085" w:rsidRDefault="00BB08FC" w:rsidP="00805085">
          <w:pPr>
            <w:pStyle w:val="TDC3"/>
            <w:tabs>
              <w:tab w:val="right" w:leader="dot" w:pos="9350"/>
            </w:tabs>
            <w:rPr>
              <w:rFonts w:asciiTheme="minorHAnsi" w:eastAsiaTheme="minorEastAsia" w:hAnsiTheme="minorHAnsi"/>
              <w:noProof/>
              <w:sz w:val="22"/>
              <w:lang w:val="en-US"/>
            </w:rPr>
          </w:pPr>
          <w:hyperlink w:anchor="_Toc39340831" w:history="1">
            <w:r w:rsidR="00805085" w:rsidRPr="00E5029F">
              <w:rPr>
                <w:rStyle w:val="Hipervnculo"/>
                <w:noProof/>
              </w:rPr>
              <w:t>5.2.1 Diligenciar un acta de reunión</w:t>
            </w:r>
            <w:r w:rsidR="00805085">
              <w:rPr>
                <w:noProof/>
                <w:webHidden/>
              </w:rPr>
              <w:tab/>
            </w:r>
            <w:r w:rsidR="00805085">
              <w:rPr>
                <w:noProof/>
                <w:webHidden/>
              </w:rPr>
              <w:fldChar w:fldCharType="begin"/>
            </w:r>
            <w:r w:rsidR="00805085">
              <w:rPr>
                <w:noProof/>
                <w:webHidden/>
              </w:rPr>
              <w:instrText xml:space="preserve"> PAGEREF _Toc39340831 \h </w:instrText>
            </w:r>
            <w:r w:rsidR="00805085">
              <w:rPr>
                <w:noProof/>
                <w:webHidden/>
              </w:rPr>
            </w:r>
            <w:r w:rsidR="00805085">
              <w:rPr>
                <w:noProof/>
                <w:webHidden/>
              </w:rPr>
              <w:fldChar w:fldCharType="separate"/>
            </w:r>
            <w:r w:rsidR="00805085">
              <w:rPr>
                <w:noProof/>
                <w:webHidden/>
              </w:rPr>
              <w:t>89</w:t>
            </w:r>
            <w:r w:rsidR="00805085">
              <w:rPr>
                <w:noProof/>
                <w:webHidden/>
              </w:rPr>
              <w:fldChar w:fldCharType="end"/>
            </w:r>
          </w:hyperlink>
        </w:p>
        <w:p w14:paraId="2580CB06" w14:textId="37429937" w:rsidR="00805085" w:rsidRDefault="00BB08FC" w:rsidP="00805085">
          <w:pPr>
            <w:pStyle w:val="TDC3"/>
            <w:tabs>
              <w:tab w:val="right" w:leader="dot" w:pos="9350"/>
            </w:tabs>
            <w:rPr>
              <w:rFonts w:asciiTheme="minorHAnsi" w:eastAsiaTheme="minorEastAsia" w:hAnsiTheme="minorHAnsi"/>
              <w:noProof/>
              <w:sz w:val="22"/>
              <w:lang w:val="en-US"/>
            </w:rPr>
          </w:pPr>
          <w:hyperlink w:anchor="_Toc39340832" w:history="1">
            <w:r w:rsidR="00805085" w:rsidRPr="00E5029F">
              <w:rPr>
                <w:rStyle w:val="Hipervnculo"/>
                <w:noProof/>
              </w:rPr>
              <w:t>5.2.2 Diligenciar el registro de estado de progreso</w:t>
            </w:r>
            <w:r w:rsidR="00805085">
              <w:rPr>
                <w:noProof/>
                <w:webHidden/>
              </w:rPr>
              <w:tab/>
            </w:r>
            <w:r w:rsidR="00805085">
              <w:rPr>
                <w:noProof/>
                <w:webHidden/>
              </w:rPr>
              <w:fldChar w:fldCharType="begin"/>
            </w:r>
            <w:r w:rsidR="00805085">
              <w:rPr>
                <w:noProof/>
                <w:webHidden/>
              </w:rPr>
              <w:instrText xml:space="preserve"> PAGEREF _Toc39340832 \h </w:instrText>
            </w:r>
            <w:r w:rsidR="00805085">
              <w:rPr>
                <w:noProof/>
                <w:webHidden/>
              </w:rPr>
            </w:r>
            <w:r w:rsidR="00805085">
              <w:rPr>
                <w:noProof/>
                <w:webHidden/>
              </w:rPr>
              <w:fldChar w:fldCharType="separate"/>
            </w:r>
            <w:r w:rsidR="00805085">
              <w:rPr>
                <w:noProof/>
                <w:webHidden/>
              </w:rPr>
              <w:t>90</w:t>
            </w:r>
            <w:r w:rsidR="00805085">
              <w:rPr>
                <w:noProof/>
                <w:webHidden/>
              </w:rPr>
              <w:fldChar w:fldCharType="end"/>
            </w:r>
          </w:hyperlink>
        </w:p>
        <w:p w14:paraId="58F95F66" w14:textId="07270352" w:rsidR="00805085" w:rsidRDefault="00BB08FC" w:rsidP="00805085">
          <w:pPr>
            <w:pStyle w:val="TDC3"/>
            <w:tabs>
              <w:tab w:val="right" w:leader="dot" w:pos="9350"/>
            </w:tabs>
            <w:rPr>
              <w:rFonts w:asciiTheme="minorHAnsi" w:eastAsiaTheme="minorEastAsia" w:hAnsiTheme="minorHAnsi"/>
              <w:noProof/>
              <w:sz w:val="22"/>
              <w:lang w:val="en-US"/>
            </w:rPr>
          </w:pPr>
          <w:hyperlink w:anchor="_Toc39340833" w:history="1">
            <w:r w:rsidR="00805085" w:rsidRPr="00E5029F">
              <w:rPr>
                <w:rStyle w:val="Hipervnculo"/>
                <w:noProof/>
              </w:rPr>
              <w:t>5.2.3 Diligenciar una solicitud de cambio</w:t>
            </w:r>
            <w:r w:rsidR="00805085">
              <w:rPr>
                <w:noProof/>
                <w:webHidden/>
              </w:rPr>
              <w:tab/>
            </w:r>
            <w:r w:rsidR="00805085">
              <w:rPr>
                <w:noProof/>
                <w:webHidden/>
              </w:rPr>
              <w:fldChar w:fldCharType="begin"/>
            </w:r>
            <w:r w:rsidR="00805085">
              <w:rPr>
                <w:noProof/>
                <w:webHidden/>
              </w:rPr>
              <w:instrText xml:space="preserve"> PAGEREF _Toc39340833 \h </w:instrText>
            </w:r>
            <w:r w:rsidR="00805085">
              <w:rPr>
                <w:noProof/>
                <w:webHidden/>
              </w:rPr>
            </w:r>
            <w:r w:rsidR="00805085">
              <w:rPr>
                <w:noProof/>
                <w:webHidden/>
              </w:rPr>
              <w:fldChar w:fldCharType="separate"/>
            </w:r>
            <w:r w:rsidR="00805085">
              <w:rPr>
                <w:noProof/>
                <w:webHidden/>
              </w:rPr>
              <w:t>91</w:t>
            </w:r>
            <w:r w:rsidR="00805085">
              <w:rPr>
                <w:noProof/>
                <w:webHidden/>
              </w:rPr>
              <w:fldChar w:fldCharType="end"/>
            </w:r>
          </w:hyperlink>
        </w:p>
        <w:p w14:paraId="71CDAB10" w14:textId="72A88B9E" w:rsidR="00805085" w:rsidRDefault="00BB08FC" w:rsidP="00805085">
          <w:pPr>
            <w:pStyle w:val="TDC2"/>
            <w:tabs>
              <w:tab w:val="right" w:leader="dot" w:pos="9350"/>
            </w:tabs>
            <w:rPr>
              <w:rFonts w:asciiTheme="minorHAnsi" w:eastAsiaTheme="minorEastAsia" w:hAnsiTheme="minorHAnsi"/>
              <w:noProof/>
              <w:sz w:val="22"/>
              <w:lang w:val="en-US"/>
            </w:rPr>
          </w:pPr>
          <w:hyperlink w:anchor="_Toc39340834" w:history="1">
            <w:r w:rsidR="00805085" w:rsidRPr="00E5029F">
              <w:rPr>
                <w:rStyle w:val="Hipervnculo"/>
                <w:noProof/>
              </w:rPr>
              <w:t>5.3 Fase 3: Evaluación y control del proyecto</w:t>
            </w:r>
            <w:r w:rsidR="00805085">
              <w:rPr>
                <w:noProof/>
                <w:webHidden/>
              </w:rPr>
              <w:tab/>
            </w:r>
            <w:r w:rsidR="00805085">
              <w:rPr>
                <w:noProof/>
                <w:webHidden/>
              </w:rPr>
              <w:fldChar w:fldCharType="begin"/>
            </w:r>
            <w:r w:rsidR="00805085">
              <w:rPr>
                <w:noProof/>
                <w:webHidden/>
              </w:rPr>
              <w:instrText xml:space="preserve"> PAGEREF _Toc39340834 \h </w:instrText>
            </w:r>
            <w:r w:rsidR="00805085">
              <w:rPr>
                <w:noProof/>
                <w:webHidden/>
              </w:rPr>
            </w:r>
            <w:r w:rsidR="00805085">
              <w:rPr>
                <w:noProof/>
                <w:webHidden/>
              </w:rPr>
              <w:fldChar w:fldCharType="separate"/>
            </w:r>
            <w:r w:rsidR="00805085">
              <w:rPr>
                <w:noProof/>
                <w:webHidden/>
              </w:rPr>
              <w:t>92</w:t>
            </w:r>
            <w:r w:rsidR="00805085">
              <w:rPr>
                <w:noProof/>
                <w:webHidden/>
              </w:rPr>
              <w:fldChar w:fldCharType="end"/>
            </w:r>
          </w:hyperlink>
        </w:p>
        <w:p w14:paraId="7A286AF0" w14:textId="7C4BE247" w:rsidR="00805085" w:rsidRDefault="00BB08FC" w:rsidP="00805085">
          <w:pPr>
            <w:pStyle w:val="TDC3"/>
            <w:tabs>
              <w:tab w:val="right" w:leader="dot" w:pos="9350"/>
            </w:tabs>
            <w:rPr>
              <w:rFonts w:asciiTheme="minorHAnsi" w:eastAsiaTheme="minorEastAsia" w:hAnsiTheme="minorHAnsi"/>
              <w:noProof/>
              <w:sz w:val="22"/>
              <w:lang w:val="en-US"/>
            </w:rPr>
          </w:pPr>
          <w:hyperlink w:anchor="_Toc39340835" w:history="1">
            <w:r w:rsidR="00805085" w:rsidRPr="00E5029F">
              <w:rPr>
                <w:rStyle w:val="Hipervnculo"/>
                <w:noProof/>
              </w:rPr>
              <w:t>5.3.1 Diligenciar el registro de corrección</w:t>
            </w:r>
            <w:r w:rsidR="00805085">
              <w:rPr>
                <w:noProof/>
                <w:webHidden/>
              </w:rPr>
              <w:tab/>
            </w:r>
            <w:r w:rsidR="00805085">
              <w:rPr>
                <w:noProof/>
                <w:webHidden/>
              </w:rPr>
              <w:fldChar w:fldCharType="begin"/>
            </w:r>
            <w:r w:rsidR="00805085">
              <w:rPr>
                <w:noProof/>
                <w:webHidden/>
              </w:rPr>
              <w:instrText xml:space="preserve"> PAGEREF _Toc39340835 \h </w:instrText>
            </w:r>
            <w:r w:rsidR="00805085">
              <w:rPr>
                <w:noProof/>
                <w:webHidden/>
              </w:rPr>
            </w:r>
            <w:r w:rsidR="00805085">
              <w:rPr>
                <w:noProof/>
                <w:webHidden/>
              </w:rPr>
              <w:fldChar w:fldCharType="separate"/>
            </w:r>
            <w:r w:rsidR="00805085">
              <w:rPr>
                <w:noProof/>
                <w:webHidden/>
              </w:rPr>
              <w:t>93</w:t>
            </w:r>
            <w:r w:rsidR="00805085">
              <w:rPr>
                <w:noProof/>
                <w:webHidden/>
              </w:rPr>
              <w:fldChar w:fldCharType="end"/>
            </w:r>
          </w:hyperlink>
        </w:p>
        <w:p w14:paraId="7B9B6934" w14:textId="1E8492A6" w:rsidR="00805085" w:rsidRDefault="00BB08FC" w:rsidP="00805085">
          <w:pPr>
            <w:pStyle w:val="TDC2"/>
            <w:tabs>
              <w:tab w:val="right" w:leader="dot" w:pos="9350"/>
            </w:tabs>
            <w:rPr>
              <w:rFonts w:asciiTheme="minorHAnsi" w:eastAsiaTheme="minorEastAsia" w:hAnsiTheme="minorHAnsi"/>
              <w:noProof/>
              <w:sz w:val="22"/>
              <w:lang w:val="en-US"/>
            </w:rPr>
          </w:pPr>
          <w:hyperlink w:anchor="_Toc39340836" w:history="1">
            <w:r w:rsidR="00805085" w:rsidRPr="00E5029F">
              <w:rPr>
                <w:rStyle w:val="Hipervnculo"/>
                <w:noProof/>
              </w:rPr>
              <w:t>5.4 Fase 4: Cierre del proyecto</w:t>
            </w:r>
            <w:r w:rsidR="00805085">
              <w:rPr>
                <w:noProof/>
                <w:webHidden/>
              </w:rPr>
              <w:tab/>
            </w:r>
            <w:r w:rsidR="00805085">
              <w:rPr>
                <w:noProof/>
                <w:webHidden/>
              </w:rPr>
              <w:fldChar w:fldCharType="begin"/>
            </w:r>
            <w:r w:rsidR="00805085">
              <w:rPr>
                <w:noProof/>
                <w:webHidden/>
              </w:rPr>
              <w:instrText xml:space="preserve"> PAGEREF _Toc39340836 \h </w:instrText>
            </w:r>
            <w:r w:rsidR="00805085">
              <w:rPr>
                <w:noProof/>
                <w:webHidden/>
              </w:rPr>
            </w:r>
            <w:r w:rsidR="00805085">
              <w:rPr>
                <w:noProof/>
                <w:webHidden/>
              </w:rPr>
              <w:fldChar w:fldCharType="separate"/>
            </w:r>
            <w:r w:rsidR="00805085">
              <w:rPr>
                <w:noProof/>
                <w:webHidden/>
              </w:rPr>
              <w:t>93</w:t>
            </w:r>
            <w:r w:rsidR="00805085">
              <w:rPr>
                <w:noProof/>
                <w:webHidden/>
              </w:rPr>
              <w:fldChar w:fldCharType="end"/>
            </w:r>
          </w:hyperlink>
        </w:p>
        <w:p w14:paraId="141FDF03" w14:textId="69310226" w:rsidR="00805085" w:rsidRDefault="00BB08FC" w:rsidP="00805085">
          <w:pPr>
            <w:pStyle w:val="TDC3"/>
            <w:tabs>
              <w:tab w:val="right" w:leader="dot" w:pos="9350"/>
            </w:tabs>
            <w:rPr>
              <w:rFonts w:asciiTheme="minorHAnsi" w:eastAsiaTheme="minorEastAsia" w:hAnsiTheme="minorHAnsi"/>
              <w:noProof/>
              <w:sz w:val="22"/>
              <w:lang w:val="en-US"/>
            </w:rPr>
          </w:pPr>
          <w:hyperlink w:anchor="_Toc39340837" w:history="1">
            <w:r w:rsidR="00805085" w:rsidRPr="00E5029F">
              <w:rPr>
                <w:rStyle w:val="Hipervnculo"/>
                <w:noProof/>
              </w:rPr>
              <w:t>5.4.1 Diligenciar un registro de aceptación.</w:t>
            </w:r>
            <w:r w:rsidR="00805085">
              <w:rPr>
                <w:noProof/>
                <w:webHidden/>
              </w:rPr>
              <w:tab/>
            </w:r>
            <w:r w:rsidR="00805085">
              <w:rPr>
                <w:noProof/>
                <w:webHidden/>
              </w:rPr>
              <w:fldChar w:fldCharType="begin"/>
            </w:r>
            <w:r w:rsidR="00805085">
              <w:rPr>
                <w:noProof/>
                <w:webHidden/>
              </w:rPr>
              <w:instrText xml:space="preserve"> PAGEREF _Toc39340837 \h </w:instrText>
            </w:r>
            <w:r w:rsidR="00805085">
              <w:rPr>
                <w:noProof/>
                <w:webHidden/>
              </w:rPr>
            </w:r>
            <w:r w:rsidR="00805085">
              <w:rPr>
                <w:noProof/>
                <w:webHidden/>
              </w:rPr>
              <w:fldChar w:fldCharType="separate"/>
            </w:r>
            <w:r w:rsidR="00805085">
              <w:rPr>
                <w:noProof/>
                <w:webHidden/>
              </w:rPr>
              <w:t>94</w:t>
            </w:r>
            <w:r w:rsidR="00805085">
              <w:rPr>
                <w:noProof/>
                <w:webHidden/>
              </w:rPr>
              <w:fldChar w:fldCharType="end"/>
            </w:r>
          </w:hyperlink>
        </w:p>
        <w:p w14:paraId="25BB37F4" w14:textId="5AE607CA" w:rsidR="00805085" w:rsidRDefault="00BB08FC" w:rsidP="00805085">
          <w:pPr>
            <w:pStyle w:val="TDC1"/>
            <w:spacing w:line="480" w:lineRule="auto"/>
            <w:rPr>
              <w:rFonts w:asciiTheme="minorHAnsi" w:eastAsiaTheme="minorEastAsia" w:hAnsiTheme="minorHAnsi"/>
              <w:noProof/>
              <w:sz w:val="22"/>
              <w:lang w:val="en-US"/>
            </w:rPr>
          </w:pPr>
          <w:hyperlink w:anchor="_Toc39340838" w:history="1">
            <w:r w:rsidR="00805085" w:rsidRPr="00E5029F">
              <w:rPr>
                <w:rStyle w:val="Hipervnculo"/>
                <w:noProof/>
              </w:rPr>
              <w:t>6. Conclusiones</w:t>
            </w:r>
            <w:r w:rsidR="00805085">
              <w:rPr>
                <w:noProof/>
                <w:webHidden/>
              </w:rPr>
              <w:tab/>
            </w:r>
            <w:r w:rsidR="00805085">
              <w:rPr>
                <w:noProof/>
                <w:webHidden/>
              </w:rPr>
              <w:fldChar w:fldCharType="begin"/>
            </w:r>
            <w:r w:rsidR="00805085">
              <w:rPr>
                <w:noProof/>
                <w:webHidden/>
              </w:rPr>
              <w:instrText xml:space="preserve"> PAGEREF _Toc39340838 \h </w:instrText>
            </w:r>
            <w:r w:rsidR="00805085">
              <w:rPr>
                <w:noProof/>
                <w:webHidden/>
              </w:rPr>
            </w:r>
            <w:r w:rsidR="00805085">
              <w:rPr>
                <w:noProof/>
                <w:webHidden/>
              </w:rPr>
              <w:fldChar w:fldCharType="separate"/>
            </w:r>
            <w:r w:rsidR="00805085">
              <w:rPr>
                <w:noProof/>
                <w:webHidden/>
              </w:rPr>
              <w:t>95</w:t>
            </w:r>
            <w:r w:rsidR="00805085">
              <w:rPr>
                <w:noProof/>
                <w:webHidden/>
              </w:rPr>
              <w:fldChar w:fldCharType="end"/>
            </w:r>
          </w:hyperlink>
        </w:p>
        <w:p w14:paraId="1A5E5885" w14:textId="76888CB7" w:rsidR="00805085" w:rsidRDefault="00BB08FC" w:rsidP="00805085">
          <w:pPr>
            <w:pStyle w:val="TDC1"/>
            <w:spacing w:line="480" w:lineRule="auto"/>
            <w:rPr>
              <w:rFonts w:asciiTheme="minorHAnsi" w:eastAsiaTheme="minorEastAsia" w:hAnsiTheme="minorHAnsi"/>
              <w:noProof/>
              <w:sz w:val="22"/>
              <w:lang w:val="en-US"/>
            </w:rPr>
          </w:pPr>
          <w:hyperlink w:anchor="_Toc39340839" w:history="1">
            <w:r w:rsidR="00805085" w:rsidRPr="00E5029F">
              <w:rPr>
                <w:rStyle w:val="Hipervnculo"/>
                <w:noProof/>
              </w:rPr>
              <w:t>7. Referencias</w:t>
            </w:r>
            <w:r w:rsidR="00805085">
              <w:rPr>
                <w:noProof/>
                <w:webHidden/>
              </w:rPr>
              <w:tab/>
            </w:r>
            <w:r w:rsidR="00805085">
              <w:rPr>
                <w:noProof/>
                <w:webHidden/>
              </w:rPr>
              <w:fldChar w:fldCharType="begin"/>
            </w:r>
            <w:r w:rsidR="00805085">
              <w:rPr>
                <w:noProof/>
                <w:webHidden/>
              </w:rPr>
              <w:instrText xml:space="preserve"> PAGEREF _Toc39340839 \h </w:instrText>
            </w:r>
            <w:r w:rsidR="00805085">
              <w:rPr>
                <w:noProof/>
                <w:webHidden/>
              </w:rPr>
            </w:r>
            <w:r w:rsidR="00805085">
              <w:rPr>
                <w:noProof/>
                <w:webHidden/>
              </w:rPr>
              <w:fldChar w:fldCharType="separate"/>
            </w:r>
            <w:r w:rsidR="00805085">
              <w:rPr>
                <w:noProof/>
                <w:webHidden/>
              </w:rPr>
              <w:t>96</w:t>
            </w:r>
            <w:r w:rsidR="00805085">
              <w:rPr>
                <w:noProof/>
                <w:webHidden/>
              </w:rPr>
              <w:fldChar w:fldCharType="end"/>
            </w:r>
          </w:hyperlink>
        </w:p>
        <w:p w14:paraId="6B1EB913" w14:textId="118BF08A" w:rsidR="00127F3D" w:rsidRDefault="00E17CC1" w:rsidP="00805085">
          <w:pPr>
            <w:ind w:firstLine="0"/>
          </w:pPr>
          <w:r>
            <w:fldChar w:fldCharType="end"/>
          </w:r>
        </w:p>
      </w:sdtContent>
    </w:sdt>
    <w:p w14:paraId="14AEF322" w14:textId="77777777" w:rsidR="00127F3D" w:rsidRDefault="00127F3D" w:rsidP="00127F3D"/>
    <w:p w14:paraId="16B2221E" w14:textId="0080E12E" w:rsidR="00127F3D" w:rsidRDefault="00127F3D" w:rsidP="00127F3D"/>
    <w:p w14:paraId="15CCD4D2" w14:textId="1649894B" w:rsidR="000C5009" w:rsidRDefault="000C5009" w:rsidP="00C72DB3">
      <w:pPr>
        <w:ind w:firstLine="0"/>
        <w:rPr>
          <w:rFonts w:cs="Times New Roman"/>
          <w:b/>
        </w:rPr>
      </w:pPr>
    </w:p>
    <w:p w14:paraId="1E24B20E" w14:textId="00CF7238" w:rsidR="00AD14AC" w:rsidRDefault="00AD14AC" w:rsidP="00C72DB3">
      <w:pPr>
        <w:ind w:firstLine="0"/>
        <w:rPr>
          <w:rFonts w:cs="Times New Roman"/>
          <w:b/>
        </w:rPr>
      </w:pPr>
    </w:p>
    <w:p w14:paraId="315D8B7D" w14:textId="6CBCF647" w:rsidR="00AD14AC" w:rsidRDefault="00AD14AC" w:rsidP="00C72DB3">
      <w:pPr>
        <w:ind w:firstLine="0"/>
        <w:rPr>
          <w:rFonts w:cs="Times New Roman"/>
          <w:b/>
        </w:rPr>
      </w:pPr>
    </w:p>
    <w:p w14:paraId="2840EC28" w14:textId="5DB07B0B" w:rsidR="00AD14AC" w:rsidRDefault="00AD14AC" w:rsidP="00C72DB3">
      <w:pPr>
        <w:ind w:firstLine="0"/>
        <w:rPr>
          <w:rFonts w:cs="Times New Roman"/>
          <w:b/>
        </w:rPr>
      </w:pPr>
    </w:p>
    <w:p w14:paraId="566D3DE5" w14:textId="37EC5F6C" w:rsidR="00AD14AC" w:rsidRDefault="00AD14AC" w:rsidP="00C72DB3">
      <w:pPr>
        <w:ind w:firstLine="0"/>
        <w:rPr>
          <w:rFonts w:cs="Times New Roman"/>
          <w:b/>
        </w:rPr>
      </w:pPr>
    </w:p>
    <w:p w14:paraId="021574ED" w14:textId="0C334E8A" w:rsidR="00AD14AC" w:rsidRDefault="00AD14AC" w:rsidP="00C72DB3">
      <w:pPr>
        <w:ind w:firstLine="0"/>
        <w:rPr>
          <w:rFonts w:cs="Times New Roman"/>
          <w:b/>
        </w:rPr>
      </w:pPr>
    </w:p>
    <w:p w14:paraId="2758BE95" w14:textId="77777777" w:rsidR="00AD14AC" w:rsidRDefault="00AD14AC" w:rsidP="00C72DB3">
      <w:pPr>
        <w:ind w:firstLine="0"/>
        <w:rPr>
          <w:rFonts w:cs="Times New Roman"/>
          <w:b/>
        </w:rPr>
      </w:pPr>
    </w:p>
    <w:p w14:paraId="41BACD1C" w14:textId="6EBECD4E" w:rsidR="0087647F" w:rsidRPr="0087647F" w:rsidRDefault="007A539B" w:rsidP="00805085">
      <w:pPr>
        <w:jc w:val="center"/>
        <w:rPr>
          <w:rFonts w:cs="Times New Roman"/>
          <w:b/>
        </w:rPr>
      </w:pPr>
      <w:r>
        <w:rPr>
          <w:rFonts w:cs="Times New Roman"/>
          <w:b/>
        </w:rPr>
        <w:lastRenderedPageBreak/>
        <w:t>Lista de tablas</w:t>
      </w:r>
    </w:p>
    <w:p w14:paraId="7E75C1E0" w14:textId="30FEEA40" w:rsidR="00805085" w:rsidRDefault="00991E2E" w:rsidP="00805085">
      <w:pPr>
        <w:pStyle w:val="Tabladeilustraciones"/>
        <w:tabs>
          <w:tab w:val="right" w:leader="dot" w:pos="9350"/>
        </w:tabs>
        <w:spacing w:line="480" w:lineRule="auto"/>
        <w:rPr>
          <w:rFonts w:asciiTheme="minorHAnsi" w:eastAsiaTheme="minorEastAsia" w:hAnsiTheme="minorHAnsi"/>
          <w:noProof/>
          <w:sz w:val="22"/>
          <w:lang w:val="en-US"/>
        </w:rPr>
      </w:pPr>
      <w:r>
        <w:fldChar w:fldCharType="begin"/>
      </w:r>
      <w:r>
        <w:instrText xml:space="preserve"> TOC \h \z \c "Tabla" </w:instrText>
      </w:r>
      <w:r>
        <w:fldChar w:fldCharType="separate"/>
      </w:r>
      <w:hyperlink w:anchor="_Toc39340736" w:history="1">
        <w:r w:rsidR="00805085" w:rsidRPr="005374B7">
          <w:rPr>
            <w:rStyle w:val="Hipervnculo"/>
            <w:noProof/>
          </w:rPr>
          <w:t>Tabla 1. Diagnóstico y pronóstico del proyecto.</w:t>
        </w:r>
        <w:r w:rsidR="00805085">
          <w:rPr>
            <w:noProof/>
            <w:webHidden/>
          </w:rPr>
          <w:tab/>
        </w:r>
        <w:r w:rsidR="00805085">
          <w:rPr>
            <w:noProof/>
            <w:webHidden/>
          </w:rPr>
          <w:fldChar w:fldCharType="begin"/>
        </w:r>
        <w:r w:rsidR="00805085">
          <w:rPr>
            <w:noProof/>
            <w:webHidden/>
          </w:rPr>
          <w:instrText xml:space="preserve"> PAGEREF _Toc39340736 \h </w:instrText>
        </w:r>
        <w:r w:rsidR="00805085">
          <w:rPr>
            <w:noProof/>
            <w:webHidden/>
          </w:rPr>
        </w:r>
        <w:r w:rsidR="00805085">
          <w:rPr>
            <w:noProof/>
            <w:webHidden/>
          </w:rPr>
          <w:fldChar w:fldCharType="separate"/>
        </w:r>
        <w:r w:rsidR="00805085">
          <w:rPr>
            <w:noProof/>
            <w:webHidden/>
          </w:rPr>
          <w:t>4</w:t>
        </w:r>
        <w:r w:rsidR="00805085">
          <w:rPr>
            <w:noProof/>
            <w:webHidden/>
          </w:rPr>
          <w:fldChar w:fldCharType="end"/>
        </w:r>
      </w:hyperlink>
    </w:p>
    <w:p w14:paraId="069BA0CB" w14:textId="53F0E6F1" w:rsidR="00805085" w:rsidRDefault="00BB08FC"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37" w:history="1">
        <w:r w:rsidR="00805085" w:rsidRPr="005374B7">
          <w:rPr>
            <w:rStyle w:val="Hipervnculo"/>
            <w:noProof/>
          </w:rPr>
          <w:t>Tabla 2. Diagramas de UML por categoría.</w:t>
        </w:r>
        <w:r w:rsidR="00805085">
          <w:rPr>
            <w:noProof/>
            <w:webHidden/>
          </w:rPr>
          <w:tab/>
        </w:r>
        <w:r w:rsidR="00805085">
          <w:rPr>
            <w:noProof/>
            <w:webHidden/>
          </w:rPr>
          <w:fldChar w:fldCharType="begin"/>
        </w:r>
        <w:r w:rsidR="00805085">
          <w:rPr>
            <w:noProof/>
            <w:webHidden/>
          </w:rPr>
          <w:instrText xml:space="preserve"> PAGEREF _Toc39340737 \h </w:instrText>
        </w:r>
        <w:r w:rsidR="00805085">
          <w:rPr>
            <w:noProof/>
            <w:webHidden/>
          </w:rPr>
        </w:r>
        <w:r w:rsidR="00805085">
          <w:rPr>
            <w:noProof/>
            <w:webHidden/>
          </w:rPr>
          <w:fldChar w:fldCharType="separate"/>
        </w:r>
        <w:r w:rsidR="00805085">
          <w:rPr>
            <w:noProof/>
            <w:webHidden/>
          </w:rPr>
          <w:t>12</w:t>
        </w:r>
        <w:r w:rsidR="00805085">
          <w:rPr>
            <w:noProof/>
            <w:webHidden/>
          </w:rPr>
          <w:fldChar w:fldCharType="end"/>
        </w:r>
      </w:hyperlink>
    </w:p>
    <w:p w14:paraId="1B744D50" w14:textId="61237A0E" w:rsidR="00805085" w:rsidRDefault="00BB08FC"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38" w:history="1">
        <w:r w:rsidR="00805085" w:rsidRPr="005374B7">
          <w:rPr>
            <w:rStyle w:val="Hipervnculo"/>
            <w:noProof/>
          </w:rPr>
          <w:t>Tabla 3. Estándares para la gestión de proyectos.</w:t>
        </w:r>
        <w:r w:rsidR="00805085">
          <w:rPr>
            <w:noProof/>
            <w:webHidden/>
          </w:rPr>
          <w:tab/>
        </w:r>
        <w:r w:rsidR="00805085">
          <w:rPr>
            <w:noProof/>
            <w:webHidden/>
          </w:rPr>
          <w:fldChar w:fldCharType="begin"/>
        </w:r>
        <w:r w:rsidR="00805085">
          <w:rPr>
            <w:noProof/>
            <w:webHidden/>
          </w:rPr>
          <w:instrText xml:space="preserve"> PAGEREF _Toc39340738 \h </w:instrText>
        </w:r>
        <w:r w:rsidR="00805085">
          <w:rPr>
            <w:noProof/>
            <w:webHidden/>
          </w:rPr>
        </w:r>
        <w:r w:rsidR="00805085">
          <w:rPr>
            <w:noProof/>
            <w:webHidden/>
          </w:rPr>
          <w:fldChar w:fldCharType="separate"/>
        </w:r>
        <w:r w:rsidR="00805085">
          <w:rPr>
            <w:noProof/>
            <w:webHidden/>
          </w:rPr>
          <w:t>14</w:t>
        </w:r>
        <w:r w:rsidR="00805085">
          <w:rPr>
            <w:noProof/>
            <w:webHidden/>
          </w:rPr>
          <w:fldChar w:fldCharType="end"/>
        </w:r>
      </w:hyperlink>
    </w:p>
    <w:p w14:paraId="57C6A711" w14:textId="46FC724A" w:rsidR="00805085" w:rsidRDefault="00BB08FC"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39" w:history="1">
        <w:r w:rsidR="00805085" w:rsidRPr="005374B7">
          <w:rPr>
            <w:rStyle w:val="Hipervnculo"/>
            <w:noProof/>
          </w:rPr>
          <w:t>Tabla 4. Comparación entre estándares para la gestión de proyectos.</w:t>
        </w:r>
        <w:r w:rsidR="00805085">
          <w:rPr>
            <w:noProof/>
            <w:webHidden/>
          </w:rPr>
          <w:tab/>
        </w:r>
        <w:r w:rsidR="00805085">
          <w:rPr>
            <w:noProof/>
            <w:webHidden/>
          </w:rPr>
          <w:fldChar w:fldCharType="begin"/>
        </w:r>
        <w:r w:rsidR="00805085">
          <w:rPr>
            <w:noProof/>
            <w:webHidden/>
          </w:rPr>
          <w:instrText xml:space="preserve"> PAGEREF _Toc39340739 \h </w:instrText>
        </w:r>
        <w:r w:rsidR="00805085">
          <w:rPr>
            <w:noProof/>
            <w:webHidden/>
          </w:rPr>
        </w:r>
        <w:r w:rsidR="00805085">
          <w:rPr>
            <w:noProof/>
            <w:webHidden/>
          </w:rPr>
          <w:fldChar w:fldCharType="separate"/>
        </w:r>
        <w:r w:rsidR="00805085">
          <w:rPr>
            <w:noProof/>
            <w:webHidden/>
          </w:rPr>
          <w:t>15</w:t>
        </w:r>
        <w:r w:rsidR="00805085">
          <w:rPr>
            <w:noProof/>
            <w:webHidden/>
          </w:rPr>
          <w:fldChar w:fldCharType="end"/>
        </w:r>
      </w:hyperlink>
    </w:p>
    <w:p w14:paraId="7B040912" w14:textId="01328EAA" w:rsidR="00805085" w:rsidRDefault="00BB08FC"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40" w:history="1">
        <w:r w:rsidR="00805085" w:rsidRPr="005374B7">
          <w:rPr>
            <w:rStyle w:val="Hipervnculo"/>
            <w:rFonts w:cs="Times New Roman"/>
            <w:noProof/>
          </w:rPr>
          <w:t>Tabla 5. Público objetivo de la ISO/IEC 29110.</w:t>
        </w:r>
        <w:r w:rsidR="00805085">
          <w:rPr>
            <w:noProof/>
            <w:webHidden/>
          </w:rPr>
          <w:tab/>
        </w:r>
        <w:r w:rsidR="00805085">
          <w:rPr>
            <w:noProof/>
            <w:webHidden/>
          </w:rPr>
          <w:fldChar w:fldCharType="begin"/>
        </w:r>
        <w:r w:rsidR="00805085">
          <w:rPr>
            <w:noProof/>
            <w:webHidden/>
          </w:rPr>
          <w:instrText xml:space="preserve"> PAGEREF _Toc39340740 \h </w:instrText>
        </w:r>
        <w:r w:rsidR="00805085">
          <w:rPr>
            <w:noProof/>
            <w:webHidden/>
          </w:rPr>
        </w:r>
        <w:r w:rsidR="00805085">
          <w:rPr>
            <w:noProof/>
            <w:webHidden/>
          </w:rPr>
          <w:fldChar w:fldCharType="separate"/>
        </w:r>
        <w:r w:rsidR="00805085">
          <w:rPr>
            <w:noProof/>
            <w:webHidden/>
          </w:rPr>
          <w:t>17</w:t>
        </w:r>
        <w:r w:rsidR="00805085">
          <w:rPr>
            <w:noProof/>
            <w:webHidden/>
          </w:rPr>
          <w:fldChar w:fldCharType="end"/>
        </w:r>
      </w:hyperlink>
    </w:p>
    <w:p w14:paraId="64DCE5D5" w14:textId="0255E5BD" w:rsidR="00805085" w:rsidRDefault="00BB08FC"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41" w:history="1">
        <w:r w:rsidR="00805085" w:rsidRPr="005374B7">
          <w:rPr>
            <w:rStyle w:val="Hipervnculo"/>
            <w:noProof/>
          </w:rPr>
          <w:t>Tabla 6. Productos o artefactos según la ISO/IEC 29110.</w:t>
        </w:r>
        <w:r w:rsidR="00805085">
          <w:rPr>
            <w:noProof/>
            <w:webHidden/>
          </w:rPr>
          <w:tab/>
        </w:r>
        <w:r w:rsidR="00805085">
          <w:rPr>
            <w:noProof/>
            <w:webHidden/>
          </w:rPr>
          <w:fldChar w:fldCharType="begin"/>
        </w:r>
        <w:r w:rsidR="00805085">
          <w:rPr>
            <w:noProof/>
            <w:webHidden/>
          </w:rPr>
          <w:instrText xml:space="preserve"> PAGEREF _Toc39340741 \h </w:instrText>
        </w:r>
        <w:r w:rsidR="00805085">
          <w:rPr>
            <w:noProof/>
            <w:webHidden/>
          </w:rPr>
        </w:r>
        <w:r w:rsidR="00805085">
          <w:rPr>
            <w:noProof/>
            <w:webHidden/>
          </w:rPr>
          <w:fldChar w:fldCharType="separate"/>
        </w:r>
        <w:r w:rsidR="00805085">
          <w:rPr>
            <w:noProof/>
            <w:webHidden/>
          </w:rPr>
          <w:t>21</w:t>
        </w:r>
        <w:r w:rsidR="00805085">
          <w:rPr>
            <w:noProof/>
            <w:webHidden/>
          </w:rPr>
          <w:fldChar w:fldCharType="end"/>
        </w:r>
      </w:hyperlink>
    </w:p>
    <w:p w14:paraId="096A049C" w14:textId="5F75B4B8" w:rsidR="00805085" w:rsidRDefault="00BB08FC"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42" w:history="1">
        <w:r w:rsidR="00805085" w:rsidRPr="005374B7">
          <w:rPr>
            <w:rStyle w:val="Hipervnculo"/>
            <w:noProof/>
          </w:rPr>
          <w:t>Tabla 7. Comparación entre metodologías de desarrollo de software.</w:t>
        </w:r>
        <w:r w:rsidR="00805085">
          <w:rPr>
            <w:noProof/>
            <w:webHidden/>
          </w:rPr>
          <w:tab/>
        </w:r>
        <w:r w:rsidR="00805085">
          <w:rPr>
            <w:noProof/>
            <w:webHidden/>
          </w:rPr>
          <w:fldChar w:fldCharType="begin"/>
        </w:r>
        <w:r w:rsidR="00805085">
          <w:rPr>
            <w:noProof/>
            <w:webHidden/>
          </w:rPr>
          <w:instrText xml:space="preserve"> PAGEREF _Toc39340742 \h </w:instrText>
        </w:r>
        <w:r w:rsidR="00805085">
          <w:rPr>
            <w:noProof/>
            <w:webHidden/>
          </w:rPr>
        </w:r>
        <w:r w:rsidR="00805085">
          <w:rPr>
            <w:noProof/>
            <w:webHidden/>
          </w:rPr>
          <w:fldChar w:fldCharType="separate"/>
        </w:r>
        <w:r w:rsidR="00805085">
          <w:rPr>
            <w:noProof/>
            <w:webHidden/>
          </w:rPr>
          <w:t>23</w:t>
        </w:r>
        <w:r w:rsidR="00805085">
          <w:rPr>
            <w:noProof/>
            <w:webHidden/>
          </w:rPr>
          <w:fldChar w:fldCharType="end"/>
        </w:r>
      </w:hyperlink>
    </w:p>
    <w:p w14:paraId="1AB64F39" w14:textId="720D2C9F" w:rsidR="00127F3D" w:rsidRDefault="00991E2E" w:rsidP="00805085">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CBA9054" w14:textId="77777777" w:rsidR="0087647F" w:rsidRDefault="0087647F" w:rsidP="00127F3D"/>
    <w:p w14:paraId="2C3FB7D0" w14:textId="77777777" w:rsidR="0087647F" w:rsidRDefault="0087647F" w:rsidP="00127F3D"/>
    <w:p w14:paraId="415DC933" w14:textId="77777777" w:rsidR="00F17726" w:rsidRDefault="00F17726" w:rsidP="00F823AB">
      <w:pPr>
        <w:tabs>
          <w:tab w:val="left" w:pos="5610"/>
        </w:tabs>
        <w:ind w:firstLine="0"/>
        <w:rPr>
          <w:b/>
        </w:rPr>
      </w:pPr>
    </w:p>
    <w:p w14:paraId="7B0C08A2" w14:textId="1C82C8F7" w:rsidR="0020006B" w:rsidRDefault="001F0D8F" w:rsidP="00805085">
      <w:pPr>
        <w:tabs>
          <w:tab w:val="left" w:pos="5610"/>
        </w:tabs>
        <w:ind w:firstLine="0"/>
        <w:jc w:val="center"/>
        <w:rPr>
          <w:b/>
        </w:rPr>
      </w:pPr>
      <w:r w:rsidRPr="00D802CB">
        <w:rPr>
          <w:b/>
        </w:rPr>
        <w:t>Lista de figuras</w:t>
      </w:r>
    </w:p>
    <w:p w14:paraId="54C3D023" w14:textId="4A4BAC9B" w:rsidR="00805085" w:rsidRDefault="00D802CB" w:rsidP="00805085">
      <w:pPr>
        <w:pStyle w:val="Tabladeilustraciones"/>
        <w:tabs>
          <w:tab w:val="right" w:leader="dot" w:pos="9350"/>
        </w:tabs>
        <w:spacing w:line="480" w:lineRule="auto"/>
        <w:rPr>
          <w:rFonts w:asciiTheme="minorHAnsi" w:eastAsiaTheme="minorEastAsia" w:hAnsiTheme="minorHAnsi"/>
          <w:noProof/>
          <w:sz w:val="22"/>
          <w:lang w:val="en-US"/>
        </w:rPr>
      </w:pPr>
      <w:r>
        <w:rPr>
          <w:b/>
        </w:rPr>
        <w:fldChar w:fldCharType="begin"/>
      </w:r>
      <w:r>
        <w:rPr>
          <w:b/>
        </w:rPr>
        <w:instrText xml:space="preserve"> TOC \h \z \c "Figura" </w:instrText>
      </w:r>
      <w:r>
        <w:rPr>
          <w:b/>
        </w:rPr>
        <w:fldChar w:fldCharType="separate"/>
      </w:r>
      <w:hyperlink w:anchor="_Toc39340765" w:history="1">
        <w:r w:rsidR="00805085" w:rsidRPr="004955EA">
          <w:rPr>
            <w:rStyle w:val="Hipervnculo"/>
            <w:noProof/>
          </w:rPr>
          <w:t>Figura 1. Diagrama Causa y efecto.</w:t>
        </w:r>
        <w:r w:rsidR="00805085">
          <w:rPr>
            <w:noProof/>
            <w:webHidden/>
          </w:rPr>
          <w:tab/>
        </w:r>
        <w:r w:rsidR="00805085">
          <w:rPr>
            <w:noProof/>
            <w:webHidden/>
          </w:rPr>
          <w:fldChar w:fldCharType="begin"/>
        </w:r>
        <w:r w:rsidR="00805085">
          <w:rPr>
            <w:noProof/>
            <w:webHidden/>
          </w:rPr>
          <w:instrText xml:space="preserve"> PAGEREF _Toc39340765 \h </w:instrText>
        </w:r>
        <w:r w:rsidR="00805085">
          <w:rPr>
            <w:noProof/>
            <w:webHidden/>
          </w:rPr>
        </w:r>
        <w:r w:rsidR="00805085">
          <w:rPr>
            <w:noProof/>
            <w:webHidden/>
          </w:rPr>
          <w:fldChar w:fldCharType="separate"/>
        </w:r>
        <w:r w:rsidR="00805085">
          <w:rPr>
            <w:noProof/>
            <w:webHidden/>
          </w:rPr>
          <w:t>4</w:t>
        </w:r>
        <w:r w:rsidR="00805085">
          <w:rPr>
            <w:noProof/>
            <w:webHidden/>
          </w:rPr>
          <w:fldChar w:fldCharType="end"/>
        </w:r>
      </w:hyperlink>
    </w:p>
    <w:p w14:paraId="7714A7BA" w14:textId="4233F28C" w:rsidR="00805085" w:rsidRDefault="00BB08FC"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66" w:history="1">
        <w:r w:rsidR="00805085" w:rsidRPr="004955EA">
          <w:rPr>
            <w:rStyle w:val="Hipervnculo"/>
            <w:noProof/>
          </w:rPr>
          <w:t>Figura 2. Procesos básicos de la guía de perfiles.</w:t>
        </w:r>
        <w:r w:rsidR="00805085">
          <w:rPr>
            <w:noProof/>
            <w:webHidden/>
          </w:rPr>
          <w:tab/>
        </w:r>
        <w:r w:rsidR="00805085">
          <w:rPr>
            <w:noProof/>
            <w:webHidden/>
          </w:rPr>
          <w:fldChar w:fldCharType="begin"/>
        </w:r>
        <w:r w:rsidR="00805085">
          <w:rPr>
            <w:noProof/>
            <w:webHidden/>
          </w:rPr>
          <w:instrText xml:space="preserve"> PAGEREF _Toc39340766 \h </w:instrText>
        </w:r>
        <w:r w:rsidR="00805085">
          <w:rPr>
            <w:noProof/>
            <w:webHidden/>
          </w:rPr>
        </w:r>
        <w:r w:rsidR="00805085">
          <w:rPr>
            <w:noProof/>
            <w:webHidden/>
          </w:rPr>
          <w:fldChar w:fldCharType="separate"/>
        </w:r>
        <w:r w:rsidR="00805085">
          <w:rPr>
            <w:noProof/>
            <w:webHidden/>
          </w:rPr>
          <w:t>18</w:t>
        </w:r>
        <w:r w:rsidR="00805085">
          <w:rPr>
            <w:noProof/>
            <w:webHidden/>
          </w:rPr>
          <w:fldChar w:fldCharType="end"/>
        </w:r>
      </w:hyperlink>
    </w:p>
    <w:p w14:paraId="6E7382AE" w14:textId="7190501E" w:rsidR="00805085" w:rsidRDefault="00BB08FC"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67" w:history="1">
        <w:r w:rsidR="00805085" w:rsidRPr="004955EA">
          <w:rPr>
            <w:rStyle w:val="Hipervnculo"/>
            <w:noProof/>
          </w:rPr>
          <w:t>Figura 3. Diagrama del proceso de gestión del proyecto.</w:t>
        </w:r>
        <w:r w:rsidR="00805085">
          <w:rPr>
            <w:noProof/>
            <w:webHidden/>
          </w:rPr>
          <w:tab/>
        </w:r>
        <w:r w:rsidR="00805085">
          <w:rPr>
            <w:noProof/>
            <w:webHidden/>
          </w:rPr>
          <w:fldChar w:fldCharType="begin"/>
        </w:r>
        <w:r w:rsidR="00805085">
          <w:rPr>
            <w:noProof/>
            <w:webHidden/>
          </w:rPr>
          <w:instrText xml:space="preserve"> PAGEREF _Toc39340767 \h </w:instrText>
        </w:r>
        <w:r w:rsidR="00805085">
          <w:rPr>
            <w:noProof/>
            <w:webHidden/>
          </w:rPr>
        </w:r>
        <w:r w:rsidR="00805085">
          <w:rPr>
            <w:noProof/>
            <w:webHidden/>
          </w:rPr>
          <w:fldChar w:fldCharType="separate"/>
        </w:r>
        <w:r w:rsidR="00805085">
          <w:rPr>
            <w:noProof/>
            <w:webHidden/>
          </w:rPr>
          <w:t>19</w:t>
        </w:r>
        <w:r w:rsidR="00805085">
          <w:rPr>
            <w:noProof/>
            <w:webHidden/>
          </w:rPr>
          <w:fldChar w:fldCharType="end"/>
        </w:r>
      </w:hyperlink>
    </w:p>
    <w:p w14:paraId="60692DA4" w14:textId="4770164D" w:rsidR="00805085" w:rsidRDefault="00BB08FC"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68" w:history="1">
        <w:r w:rsidR="00805085" w:rsidRPr="004955EA">
          <w:rPr>
            <w:rStyle w:val="Hipervnculo"/>
            <w:noProof/>
          </w:rPr>
          <w:t>Figura 4. Diagrama del proceso de implementación de software.</w:t>
        </w:r>
        <w:r w:rsidR="00805085">
          <w:rPr>
            <w:noProof/>
            <w:webHidden/>
          </w:rPr>
          <w:tab/>
        </w:r>
        <w:r w:rsidR="00805085">
          <w:rPr>
            <w:noProof/>
            <w:webHidden/>
          </w:rPr>
          <w:fldChar w:fldCharType="begin"/>
        </w:r>
        <w:r w:rsidR="00805085">
          <w:rPr>
            <w:noProof/>
            <w:webHidden/>
          </w:rPr>
          <w:instrText xml:space="preserve"> PAGEREF _Toc39340768 \h </w:instrText>
        </w:r>
        <w:r w:rsidR="00805085">
          <w:rPr>
            <w:noProof/>
            <w:webHidden/>
          </w:rPr>
        </w:r>
        <w:r w:rsidR="00805085">
          <w:rPr>
            <w:noProof/>
            <w:webHidden/>
          </w:rPr>
          <w:fldChar w:fldCharType="separate"/>
        </w:r>
        <w:r w:rsidR="00805085">
          <w:rPr>
            <w:noProof/>
            <w:webHidden/>
          </w:rPr>
          <w:t>20</w:t>
        </w:r>
        <w:r w:rsidR="00805085">
          <w:rPr>
            <w:noProof/>
            <w:webHidden/>
          </w:rPr>
          <w:fldChar w:fldCharType="end"/>
        </w:r>
      </w:hyperlink>
    </w:p>
    <w:p w14:paraId="3E08E417" w14:textId="6594883F" w:rsidR="00805085" w:rsidRDefault="00BB08FC"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69" w:history="1">
        <w:r w:rsidR="00805085" w:rsidRPr="004955EA">
          <w:rPr>
            <w:rStyle w:val="Hipervnculo"/>
            <w:noProof/>
          </w:rPr>
          <w:t>Figura 5. Procesos de ICONIX.</w:t>
        </w:r>
        <w:r w:rsidR="00805085">
          <w:rPr>
            <w:noProof/>
            <w:webHidden/>
          </w:rPr>
          <w:tab/>
        </w:r>
        <w:r w:rsidR="00805085">
          <w:rPr>
            <w:noProof/>
            <w:webHidden/>
          </w:rPr>
          <w:fldChar w:fldCharType="begin"/>
        </w:r>
        <w:r w:rsidR="00805085">
          <w:rPr>
            <w:noProof/>
            <w:webHidden/>
          </w:rPr>
          <w:instrText xml:space="preserve"> PAGEREF _Toc39340769 \h </w:instrText>
        </w:r>
        <w:r w:rsidR="00805085">
          <w:rPr>
            <w:noProof/>
            <w:webHidden/>
          </w:rPr>
        </w:r>
        <w:r w:rsidR="00805085">
          <w:rPr>
            <w:noProof/>
            <w:webHidden/>
          </w:rPr>
          <w:fldChar w:fldCharType="separate"/>
        </w:r>
        <w:r w:rsidR="00805085">
          <w:rPr>
            <w:noProof/>
            <w:webHidden/>
          </w:rPr>
          <w:t>25</w:t>
        </w:r>
        <w:r w:rsidR="00805085">
          <w:rPr>
            <w:noProof/>
            <w:webHidden/>
          </w:rPr>
          <w:fldChar w:fldCharType="end"/>
        </w:r>
      </w:hyperlink>
    </w:p>
    <w:p w14:paraId="76231554" w14:textId="63CD3030" w:rsidR="00805085" w:rsidRDefault="00BB08FC"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70" w:history="1">
        <w:r w:rsidR="00805085" w:rsidRPr="004955EA">
          <w:rPr>
            <w:rStyle w:val="Hipervnculo"/>
            <w:noProof/>
          </w:rPr>
          <w:t>Figura 6. Captura de imagen de referencia de la aplicación de escritorio de GitHub: GitHub Desktop.</w:t>
        </w:r>
        <w:r w:rsidR="00805085">
          <w:rPr>
            <w:noProof/>
            <w:webHidden/>
          </w:rPr>
          <w:tab/>
        </w:r>
        <w:r w:rsidR="00805085">
          <w:rPr>
            <w:noProof/>
            <w:webHidden/>
          </w:rPr>
          <w:fldChar w:fldCharType="begin"/>
        </w:r>
        <w:r w:rsidR="00805085">
          <w:rPr>
            <w:noProof/>
            <w:webHidden/>
          </w:rPr>
          <w:instrText xml:space="preserve"> PAGEREF _Toc39340770 \h </w:instrText>
        </w:r>
        <w:r w:rsidR="00805085">
          <w:rPr>
            <w:noProof/>
            <w:webHidden/>
          </w:rPr>
        </w:r>
        <w:r w:rsidR="00805085">
          <w:rPr>
            <w:noProof/>
            <w:webHidden/>
          </w:rPr>
          <w:fldChar w:fldCharType="separate"/>
        </w:r>
        <w:r w:rsidR="00805085">
          <w:rPr>
            <w:noProof/>
            <w:webHidden/>
          </w:rPr>
          <w:t>87</w:t>
        </w:r>
        <w:r w:rsidR="00805085">
          <w:rPr>
            <w:noProof/>
            <w:webHidden/>
          </w:rPr>
          <w:fldChar w:fldCharType="end"/>
        </w:r>
      </w:hyperlink>
    </w:p>
    <w:p w14:paraId="3AF62297" w14:textId="2A9ECDEA" w:rsidR="00805085" w:rsidRDefault="00BB08FC"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71" w:history="1">
        <w:r w:rsidR="00805085" w:rsidRPr="004955EA">
          <w:rPr>
            <w:rStyle w:val="Hipervnculo"/>
            <w:noProof/>
          </w:rPr>
          <w:t>Figura 7. Repositorio del proyecto, visto desde la aplicación web de GitHub.</w:t>
        </w:r>
        <w:r w:rsidR="00805085">
          <w:rPr>
            <w:noProof/>
            <w:webHidden/>
          </w:rPr>
          <w:tab/>
        </w:r>
        <w:r w:rsidR="00805085">
          <w:rPr>
            <w:noProof/>
            <w:webHidden/>
          </w:rPr>
          <w:fldChar w:fldCharType="begin"/>
        </w:r>
        <w:r w:rsidR="00805085">
          <w:rPr>
            <w:noProof/>
            <w:webHidden/>
          </w:rPr>
          <w:instrText xml:space="preserve"> PAGEREF _Toc39340771 \h </w:instrText>
        </w:r>
        <w:r w:rsidR="00805085">
          <w:rPr>
            <w:noProof/>
            <w:webHidden/>
          </w:rPr>
        </w:r>
        <w:r w:rsidR="00805085">
          <w:rPr>
            <w:noProof/>
            <w:webHidden/>
          </w:rPr>
          <w:fldChar w:fldCharType="separate"/>
        </w:r>
        <w:r w:rsidR="00805085">
          <w:rPr>
            <w:noProof/>
            <w:webHidden/>
          </w:rPr>
          <w:t>88</w:t>
        </w:r>
        <w:r w:rsidR="00805085">
          <w:rPr>
            <w:noProof/>
            <w:webHidden/>
          </w:rPr>
          <w:fldChar w:fldCharType="end"/>
        </w:r>
      </w:hyperlink>
    </w:p>
    <w:p w14:paraId="0F99C410" w14:textId="032A5A34" w:rsidR="00805085" w:rsidRDefault="00BB08FC"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72" w:history="1">
        <w:r w:rsidR="00805085" w:rsidRPr="004955EA">
          <w:rPr>
            <w:rStyle w:val="Hipervnculo"/>
            <w:noProof/>
          </w:rPr>
          <w:t>Figura 8. Ejemplo de una plantilla de resultados de la verificación del plan de proyecto.</w:t>
        </w:r>
        <w:r w:rsidR="00805085">
          <w:rPr>
            <w:noProof/>
            <w:webHidden/>
          </w:rPr>
          <w:tab/>
        </w:r>
        <w:r w:rsidR="00805085">
          <w:rPr>
            <w:noProof/>
            <w:webHidden/>
          </w:rPr>
          <w:fldChar w:fldCharType="begin"/>
        </w:r>
        <w:r w:rsidR="00805085">
          <w:rPr>
            <w:noProof/>
            <w:webHidden/>
          </w:rPr>
          <w:instrText xml:space="preserve"> PAGEREF _Toc39340772 \h </w:instrText>
        </w:r>
        <w:r w:rsidR="00805085">
          <w:rPr>
            <w:noProof/>
            <w:webHidden/>
          </w:rPr>
        </w:r>
        <w:r w:rsidR="00805085">
          <w:rPr>
            <w:noProof/>
            <w:webHidden/>
          </w:rPr>
          <w:fldChar w:fldCharType="separate"/>
        </w:r>
        <w:r w:rsidR="00805085">
          <w:rPr>
            <w:noProof/>
            <w:webHidden/>
          </w:rPr>
          <w:t>89</w:t>
        </w:r>
        <w:r w:rsidR="00805085">
          <w:rPr>
            <w:noProof/>
            <w:webHidden/>
          </w:rPr>
          <w:fldChar w:fldCharType="end"/>
        </w:r>
      </w:hyperlink>
    </w:p>
    <w:p w14:paraId="19035F0D" w14:textId="77343651" w:rsidR="00805085" w:rsidRDefault="00BB08FC"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73" w:history="1">
        <w:r w:rsidR="00805085" w:rsidRPr="004955EA">
          <w:rPr>
            <w:rStyle w:val="Hipervnculo"/>
            <w:noProof/>
          </w:rPr>
          <w:t>Figura 9. Ejemplo de un acta de reunión lograda con el equipo de trabajo.</w:t>
        </w:r>
        <w:r w:rsidR="00805085">
          <w:rPr>
            <w:noProof/>
            <w:webHidden/>
          </w:rPr>
          <w:tab/>
        </w:r>
        <w:r w:rsidR="00805085">
          <w:rPr>
            <w:noProof/>
            <w:webHidden/>
          </w:rPr>
          <w:fldChar w:fldCharType="begin"/>
        </w:r>
        <w:r w:rsidR="00805085">
          <w:rPr>
            <w:noProof/>
            <w:webHidden/>
          </w:rPr>
          <w:instrText xml:space="preserve"> PAGEREF _Toc39340773 \h </w:instrText>
        </w:r>
        <w:r w:rsidR="00805085">
          <w:rPr>
            <w:noProof/>
            <w:webHidden/>
          </w:rPr>
        </w:r>
        <w:r w:rsidR="00805085">
          <w:rPr>
            <w:noProof/>
            <w:webHidden/>
          </w:rPr>
          <w:fldChar w:fldCharType="separate"/>
        </w:r>
        <w:r w:rsidR="00805085">
          <w:rPr>
            <w:noProof/>
            <w:webHidden/>
          </w:rPr>
          <w:t>90</w:t>
        </w:r>
        <w:r w:rsidR="00805085">
          <w:rPr>
            <w:noProof/>
            <w:webHidden/>
          </w:rPr>
          <w:fldChar w:fldCharType="end"/>
        </w:r>
      </w:hyperlink>
    </w:p>
    <w:p w14:paraId="316222E8" w14:textId="58C67FE2" w:rsidR="00805085" w:rsidRDefault="00BB08FC"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74" w:history="1">
        <w:r w:rsidR="00805085" w:rsidRPr="004955EA">
          <w:rPr>
            <w:rStyle w:val="Hipervnculo"/>
            <w:noProof/>
          </w:rPr>
          <w:t>Figura 10. Ejemplo de un registro de estado de progreso sobre los casos de uso 04 y 08 pertenecientes al equipo de desarrollo.</w:t>
        </w:r>
        <w:r w:rsidR="00805085">
          <w:rPr>
            <w:noProof/>
            <w:webHidden/>
          </w:rPr>
          <w:tab/>
        </w:r>
        <w:r w:rsidR="00805085">
          <w:rPr>
            <w:noProof/>
            <w:webHidden/>
          </w:rPr>
          <w:fldChar w:fldCharType="begin"/>
        </w:r>
        <w:r w:rsidR="00805085">
          <w:rPr>
            <w:noProof/>
            <w:webHidden/>
          </w:rPr>
          <w:instrText xml:space="preserve"> PAGEREF _Toc39340774 \h </w:instrText>
        </w:r>
        <w:r w:rsidR="00805085">
          <w:rPr>
            <w:noProof/>
            <w:webHidden/>
          </w:rPr>
        </w:r>
        <w:r w:rsidR="00805085">
          <w:rPr>
            <w:noProof/>
            <w:webHidden/>
          </w:rPr>
          <w:fldChar w:fldCharType="separate"/>
        </w:r>
        <w:r w:rsidR="00805085">
          <w:rPr>
            <w:noProof/>
            <w:webHidden/>
          </w:rPr>
          <w:t>91</w:t>
        </w:r>
        <w:r w:rsidR="00805085">
          <w:rPr>
            <w:noProof/>
            <w:webHidden/>
          </w:rPr>
          <w:fldChar w:fldCharType="end"/>
        </w:r>
      </w:hyperlink>
    </w:p>
    <w:p w14:paraId="1CE1E611" w14:textId="290D3615" w:rsidR="00805085" w:rsidRDefault="00BB08FC"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75" w:history="1">
        <w:r w:rsidR="00805085" w:rsidRPr="004955EA">
          <w:rPr>
            <w:rStyle w:val="Hipervnculo"/>
            <w:noProof/>
          </w:rPr>
          <w:t>Figura 11. Ejemplo de una solicitud de cambio iniciada.</w:t>
        </w:r>
        <w:r w:rsidR="00805085">
          <w:rPr>
            <w:noProof/>
            <w:webHidden/>
          </w:rPr>
          <w:tab/>
        </w:r>
        <w:r w:rsidR="00805085">
          <w:rPr>
            <w:noProof/>
            <w:webHidden/>
          </w:rPr>
          <w:fldChar w:fldCharType="begin"/>
        </w:r>
        <w:r w:rsidR="00805085">
          <w:rPr>
            <w:noProof/>
            <w:webHidden/>
          </w:rPr>
          <w:instrText xml:space="preserve"> PAGEREF _Toc39340775 \h </w:instrText>
        </w:r>
        <w:r w:rsidR="00805085">
          <w:rPr>
            <w:noProof/>
            <w:webHidden/>
          </w:rPr>
        </w:r>
        <w:r w:rsidR="00805085">
          <w:rPr>
            <w:noProof/>
            <w:webHidden/>
          </w:rPr>
          <w:fldChar w:fldCharType="separate"/>
        </w:r>
        <w:r w:rsidR="00805085">
          <w:rPr>
            <w:noProof/>
            <w:webHidden/>
          </w:rPr>
          <w:t>92</w:t>
        </w:r>
        <w:r w:rsidR="00805085">
          <w:rPr>
            <w:noProof/>
            <w:webHidden/>
          </w:rPr>
          <w:fldChar w:fldCharType="end"/>
        </w:r>
      </w:hyperlink>
    </w:p>
    <w:p w14:paraId="2143CE1A" w14:textId="2CEBCFA1" w:rsidR="00805085" w:rsidRDefault="00BB08FC"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76" w:history="1">
        <w:r w:rsidR="00805085" w:rsidRPr="004955EA">
          <w:rPr>
            <w:rStyle w:val="Hipervnculo"/>
            <w:noProof/>
          </w:rPr>
          <w:t>Figura 12. Ejemplo de un registro de corrección en estado pendiente.</w:t>
        </w:r>
        <w:r w:rsidR="00805085">
          <w:rPr>
            <w:noProof/>
            <w:webHidden/>
          </w:rPr>
          <w:tab/>
        </w:r>
        <w:r w:rsidR="00805085">
          <w:rPr>
            <w:noProof/>
            <w:webHidden/>
          </w:rPr>
          <w:fldChar w:fldCharType="begin"/>
        </w:r>
        <w:r w:rsidR="00805085">
          <w:rPr>
            <w:noProof/>
            <w:webHidden/>
          </w:rPr>
          <w:instrText xml:space="preserve"> PAGEREF _Toc39340776 \h </w:instrText>
        </w:r>
        <w:r w:rsidR="00805085">
          <w:rPr>
            <w:noProof/>
            <w:webHidden/>
          </w:rPr>
        </w:r>
        <w:r w:rsidR="00805085">
          <w:rPr>
            <w:noProof/>
            <w:webHidden/>
          </w:rPr>
          <w:fldChar w:fldCharType="separate"/>
        </w:r>
        <w:r w:rsidR="00805085">
          <w:rPr>
            <w:noProof/>
            <w:webHidden/>
          </w:rPr>
          <w:t>93</w:t>
        </w:r>
        <w:r w:rsidR="00805085">
          <w:rPr>
            <w:noProof/>
            <w:webHidden/>
          </w:rPr>
          <w:fldChar w:fldCharType="end"/>
        </w:r>
      </w:hyperlink>
    </w:p>
    <w:p w14:paraId="76C2FABA" w14:textId="41938E38" w:rsidR="00D802CB" w:rsidRPr="00D802CB" w:rsidRDefault="00D802CB" w:rsidP="00805085">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7737DF30" w14:textId="77777777" w:rsidR="003B608C" w:rsidRDefault="003B608C" w:rsidP="003B608C">
      <w:pPr>
        <w:tabs>
          <w:tab w:val="left" w:pos="4182"/>
        </w:tabs>
      </w:pPr>
    </w:p>
    <w:p w14:paraId="04BB62DB" w14:textId="77777777" w:rsidR="00163966" w:rsidRDefault="00163966" w:rsidP="003B608C">
      <w:pPr>
        <w:tabs>
          <w:tab w:val="left" w:pos="4182"/>
        </w:tabs>
      </w:pPr>
    </w:p>
    <w:p w14:paraId="689030C9" w14:textId="77777777" w:rsidR="00163966" w:rsidRDefault="00163966" w:rsidP="003B608C">
      <w:pPr>
        <w:tabs>
          <w:tab w:val="left" w:pos="4182"/>
        </w:tabs>
      </w:pPr>
    </w:p>
    <w:p w14:paraId="5B21622E" w14:textId="662B89F4" w:rsidR="00163966" w:rsidRDefault="00163966" w:rsidP="00163966">
      <w:pPr>
        <w:ind w:firstLine="0"/>
      </w:pPr>
    </w:p>
    <w:p w14:paraId="70CD44F5" w14:textId="0DDB68BD" w:rsidR="00F07F93" w:rsidRDefault="00F07F93" w:rsidP="00163966">
      <w:pPr>
        <w:ind w:firstLine="0"/>
      </w:pPr>
    </w:p>
    <w:p w14:paraId="354DC658" w14:textId="7F532D9E" w:rsidR="00F07F93" w:rsidRDefault="00F07F93" w:rsidP="00F07F93">
      <w:pPr>
        <w:ind w:firstLine="0"/>
        <w:jc w:val="center"/>
        <w:rPr>
          <w:b/>
          <w:bCs/>
        </w:rPr>
      </w:pPr>
      <w:r>
        <w:rPr>
          <w:b/>
          <w:bCs/>
        </w:rPr>
        <w:t>Índice de acrónimos</w:t>
      </w:r>
    </w:p>
    <w:p w14:paraId="73A46901" w14:textId="11BE3E05" w:rsidR="002128FB" w:rsidRPr="00036D20" w:rsidRDefault="002128FB" w:rsidP="00403E6B">
      <w:pPr>
        <w:ind w:firstLine="0"/>
        <w:rPr>
          <w:b/>
          <w:bCs/>
        </w:rPr>
      </w:pPr>
      <w:r w:rsidRPr="00036D20">
        <w:rPr>
          <w:b/>
          <w:bCs/>
        </w:rPr>
        <w:t>ISO</w:t>
      </w:r>
      <w:r w:rsidRPr="00036D20">
        <w:t xml:space="preserve">: International </w:t>
      </w:r>
      <w:proofErr w:type="spellStart"/>
      <w:r w:rsidRPr="00036D20">
        <w:t>Organization</w:t>
      </w:r>
      <w:proofErr w:type="spellEnd"/>
      <w:r w:rsidRPr="00036D20">
        <w:t xml:space="preserve"> </w:t>
      </w:r>
      <w:proofErr w:type="spellStart"/>
      <w:r w:rsidRPr="00036D20">
        <w:t>for</w:t>
      </w:r>
      <w:proofErr w:type="spellEnd"/>
      <w:r w:rsidRPr="00036D20">
        <w:t xml:space="preserve"> </w:t>
      </w:r>
      <w:proofErr w:type="spellStart"/>
      <w:r w:rsidRPr="00036D20">
        <w:t>Standardization</w:t>
      </w:r>
      <w:proofErr w:type="spellEnd"/>
      <w:r w:rsidRPr="00036D20">
        <w:t xml:space="preserve"> (Organización Internacional de Normalización).</w:t>
      </w:r>
    </w:p>
    <w:p w14:paraId="293007AD" w14:textId="01E0A18D" w:rsidR="00D87D66" w:rsidRDefault="00D87D66" w:rsidP="00403E6B">
      <w:pPr>
        <w:ind w:firstLine="0"/>
        <w:rPr>
          <w:b/>
          <w:bCs/>
        </w:rPr>
      </w:pPr>
      <w:r w:rsidRPr="00036D20">
        <w:rPr>
          <w:b/>
          <w:bCs/>
        </w:rPr>
        <w:t xml:space="preserve">IEC: </w:t>
      </w:r>
      <w:r w:rsidRPr="00036D20">
        <w:rPr>
          <w:rStyle w:val="e24kjd"/>
        </w:rPr>
        <w:t xml:space="preserve">International </w:t>
      </w:r>
      <w:proofErr w:type="spellStart"/>
      <w:r w:rsidRPr="00036D20">
        <w:rPr>
          <w:rStyle w:val="e24kjd"/>
        </w:rPr>
        <w:t>Electrotechnical</w:t>
      </w:r>
      <w:proofErr w:type="spellEnd"/>
      <w:r w:rsidRPr="00036D20">
        <w:rPr>
          <w:rStyle w:val="e24kjd"/>
        </w:rPr>
        <w:t xml:space="preserve"> </w:t>
      </w:r>
      <w:proofErr w:type="spellStart"/>
      <w:r w:rsidRPr="00036D20">
        <w:rPr>
          <w:rStyle w:val="e24kjd"/>
        </w:rPr>
        <w:t>Commission</w:t>
      </w:r>
      <w:proofErr w:type="spellEnd"/>
      <w:r w:rsidRPr="00036D20">
        <w:rPr>
          <w:rStyle w:val="e24kjd"/>
        </w:rPr>
        <w:t xml:space="preserve"> (Comisión Electrotécnica Internacional)</w:t>
      </w:r>
      <w:r w:rsidR="00647E73" w:rsidRPr="00036D20">
        <w:rPr>
          <w:b/>
          <w:bCs/>
        </w:rPr>
        <w:t>.</w:t>
      </w:r>
    </w:p>
    <w:p w14:paraId="21A242CA" w14:textId="573B8ECB" w:rsidR="00036D20" w:rsidRPr="00036D20" w:rsidRDefault="00036D20" w:rsidP="00403E6B">
      <w:pPr>
        <w:ind w:firstLine="0"/>
      </w:pPr>
      <w:r w:rsidRPr="00036D20">
        <w:rPr>
          <w:b/>
          <w:bCs/>
        </w:rPr>
        <w:t xml:space="preserve">PMI: </w:t>
      </w:r>
      <w:r w:rsidRPr="00036D20">
        <w:t xml:space="preserve">Project Management </w:t>
      </w:r>
      <w:proofErr w:type="spellStart"/>
      <w:r w:rsidRPr="00036D20">
        <w:t>Institute</w:t>
      </w:r>
      <w:proofErr w:type="spellEnd"/>
      <w:r w:rsidRPr="00036D20">
        <w:t xml:space="preserve"> (Instituto de Gestión</w:t>
      </w:r>
      <w:r>
        <w:t xml:space="preserve"> de Proyectos).</w:t>
      </w:r>
    </w:p>
    <w:p w14:paraId="350A06D4" w14:textId="56D5905E" w:rsidR="00F07F93" w:rsidRPr="00036D20" w:rsidRDefault="003815C4" w:rsidP="00403E6B">
      <w:pPr>
        <w:ind w:firstLine="0"/>
      </w:pPr>
      <w:r w:rsidRPr="00036D20">
        <w:rPr>
          <w:b/>
          <w:bCs/>
        </w:rPr>
        <w:t>PMBOK</w:t>
      </w:r>
      <w:r w:rsidR="0051472E" w:rsidRPr="00036D20">
        <w:rPr>
          <w:b/>
          <w:bCs/>
        </w:rPr>
        <w:t xml:space="preserve">: </w:t>
      </w:r>
      <w:r w:rsidR="0051472E" w:rsidRPr="00036D20">
        <w:rPr>
          <w:rStyle w:val="nfasis"/>
          <w:i w:val="0"/>
          <w:iCs w:val="0"/>
        </w:rPr>
        <w:t xml:space="preserve">Project Management </w:t>
      </w:r>
      <w:proofErr w:type="spellStart"/>
      <w:r w:rsidR="0051472E" w:rsidRPr="00036D20">
        <w:rPr>
          <w:rStyle w:val="nfasis"/>
          <w:i w:val="0"/>
          <w:iCs w:val="0"/>
        </w:rPr>
        <w:t>Body</w:t>
      </w:r>
      <w:proofErr w:type="spellEnd"/>
      <w:r w:rsidR="0051472E" w:rsidRPr="00036D20">
        <w:rPr>
          <w:rStyle w:val="nfasis"/>
          <w:i w:val="0"/>
          <w:iCs w:val="0"/>
        </w:rPr>
        <w:t xml:space="preserve"> </w:t>
      </w:r>
      <w:proofErr w:type="spellStart"/>
      <w:r w:rsidR="0051472E" w:rsidRPr="00036D20">
        <w:rPr>
          <w:rStyle w:val="nfasis"/>
          <w:i w:val="0"/>
          <w:iCs w:val="0"/>
        </w:rPr>
        <w:t>of</w:t>
      </w:r>
      <w:proofErr w:type="spellEnd"/>
      <w:r w:rsidR="0051472E" w:rsidRPr="00036D20">
        <w:rPr>
          <w:rStyle w:val="nfasis"/>
          <w:i w:val="0"/>
          <w:iCs w:val="0"/>
        </w:rPr>
        <w:t xml:space="preserve"> </w:t>
      </w:r>
      <w:proofErr w:type="spellStart"/>
      <w:r w:rsidR="0051472E" w:rsidRPr="00036D20">
        <w:rPr>
          <w:rStyle w:val="nfasis"/>
          <w:i w:val="0"/>
          <w:iCs w:val="0"/>
        </w:rPr>
        <w:t>Knowledge</w:t>
      </w:r>
      <w:proofErr w:type="spellEnd"/>
      <w:r w:rsidR="0051472E" w:rsidRPr="00036D20">
        <w:rPr>
          <w:rStyle w:val="nfasis"/>
          <w:i w:val="0"/>
          <w:iCs w:val="0"/>
        </w:rPr>
        <w:t xml:space="preserve"> (</w:t>
      </w:r>
      <w:r w:rsidR="0051472E" w:rsidRPr="00036D20">
        <w:t>Guía de fundamentos para la dirección de proyectos).</w:t>
      </w:r>
    </w:p>
    <w:p w14:paraId="181A7B68" w14:textId="59BD7955" w:rsidR="006847A3" w:rsidRPr="00036D20" w:rsidRDefault="006847A3" w:rsidP="001D2327">
      <w:pPr>
        <w:ind w:firstLine="0"/>
      </w:pPr>
      <w:r w:rsidRPr="00036D20">
        <w:rPr>
          <w:b/>
          <w:bCs/>
        </w:rPr>
        <w:t xml:space="preserve">APM: </w:t>
      </w:r>
      <w:proofErr w:type="spellStart"/>
      <w:r w:rsidRPr="00036D20">
        <w:t>Association</w:t>
      </w:r>
      <w:proofErr w:type="spellEnd"/>
      <w:r w:rsidRPr="00036D20">
        <w:t xml:space="preserve"> </w:t>
      </w:r>
      <w:proofErr w:type="spellStart"/>
      <w:r w:rsidRPr="00036D20">
        <w:t>for</w:t>
      </w:r>
      <w:proofErr w:type="spellEnd"/>
      <w:r w:rsidRPr="00036D20">
        <w:t xml:space="preserve"> Project Management (Asociación para la </w:t>
      </w:r>
      <w:proofErr w:type="spellStart"/>
      <w:r w:rsidRPr="00036D20">
        <w:t>gestion</w:t>
      </w:r>
      <w:proofErr w:type="spellEnd"/>
      <w:r w:rsidRPr="00036D20">
        <w:t xml:space="preserve"> de proyectos).</w:t>
      </w:r>
    </w:p>
    <w:p w14:paraId="54E4996E" w14:textId="78FA3F71" w:rsidR="001D2327" w:rsidRPr="001D2327" w:rsidRDefault="001D2327" w:rsidP="001D2327">
      <w:pPr>
        <w:ind w:firstLine="0"/>
        <w:rPr>
          <w:b/>
          <w:bCs/>
        </w:rPr>
      </w:pPr>
      <w:r w:rsidRPr="001D2327">
        <w:rPr>
          <w:b/>
          <w:bCs/>
        </w:rPr>
        <w:t xml:space="preserve">SCAMPI: </w:t>
      </w:r>
      <w:r w:rsidRPr="001D2327">
        <w:t xml:space="preserve">Standard CMMI </w:t>
      </w:r>
      <w:proofErr w:type="spellStart"/>
      <w:r w:rsidRPr="001D2327">
        <w:t>Appraisal</w:t>
      </w:r>
      <w:proofErr w:type="spellEnd"/>
      <w:r w:rsidRPr="001D2327">
        <w:t xml:space="preserve"> </w:t>
      </w:r>
      <w:proofErr w:type="spellStart"/>
      <w:r w:rsidRPr="001D2327">
        <w:t>Method</w:t>
      </w:r>
      <w:proofErr w:type="spellEnd"/>
      <w:r w:rsidRPr="001D2327">
        <w:t xml:space="preserve"> </w:t>
      </w:r>
      <w:proofErr w:type="spellStart"/>
      <w:r w:rsidRPr="001D2327">
        <w:t>for</w:t>
      </w:r>
      <w:proofErr w:type="spellEnd"/>
      <w:r w:rsidRPr="001D2327">
        <w:t xml:space="preserve"> </w:t>
      </w:r>
      <w:proofErr w:type="spellStart"/>
      <w:r w:rsidRPr="001D2327">
        <w:t>Process</w:t>
      </w:r>
      <w:proofErr w:type="spellEnd"/>
      <w:r w:rsidRPr="001D2327">
        <w:t xml:space="preserve"> </w:t>
      </w:r>
      <w:proofErr w:type="spellStart"/>
      <w:r w:rsidRPr="001D2327">
        <w:t>Improvement</w:t>
      </w:r>
      <w:proofErr w:type="spellEnd"/>
      <w:r w:rsidRPr="001D2327">
        <w:t xml:space="preserve"> (Método estándar de CMMI para la</w:t>
      </w:r>
      <w:r>
        <w:t xml:space="preserve"> mejora de procesos).</w:t>
      </w:r>
    </w:p>
    <w:p w14:paraId="0B2D14AC" w14:textId="6654FA9A" w:rsidR="001D2327" w:rsidRDefault="001D2327" w:rsidP="00403E6B">
      <w:pPr>
        <w:ind w:firstLine="0"/>
      </w:pPr>
      <w:r w:rsidRPr="001D2327">
        <w:rPr>
          <w:b/>
          <w:bCs/>
        </w:rPr>
        <w:t>CBA IPI</w:t>
      </w:r>
      <w:r w:rsidRPr="001D2327">
        <w:t xml:space="preserve">: CMM </w:t>
      </w:r>
      <w:proofErr w:type="spellStart"/>
      <w:r w:rsidRPr="001D2327">
        <w:t>Based</w:t>
      </w:r>
      <w:proofErr w:type="spellEnd"/>
      <w:r w:rsidRPr="001D2327">
        <w:t xml:space="preserve"> </w:t>
      </w:r>
      <w:proofErr w:type="spellStart"/>
      <w:r w:rsidRPr="001D2327">
        <w:t>Appraisal</w:t>
      </w:r>
      <w:proofErr w:type="spellEnd"/>
      <w:r w:rsidRPr="001D2327">
        <w:t xml:space="preserve"> </w:t>
      </w:r>
      <w:proofErr w:type="spellStart"/>
      <w:r w:rsidRPr="001D2327">
        <w:t>for</w:t>
      </w:r>
      <w:proofErr w:type="spellEnd"/>
      <w:r w:rsidRPr="001D2327">
        <w:t xml:space="preserve"> </w:t>
      </w:r>
      <w:proofErr w:type="spellStart"/>
      <w:r w:rsidRPr="001D2327">
        <w:t>Internal</w:t>
      </w:r>
      <w:proofErr w:type="spellEnd"/>
      <w:r w:rsidRPr="001D2327">
        <w:t xml:space="preserve"> </w:t>
      </w:r>
      <w:proofErr w:type="spellStart"/>
      <w:r w:rsidRPr="001D2327">
        <w:t>Process</w:t>
      </w:r>
      <w:proofErr w:type="spellEnd"/>
      <w:r w:rsidRPr="001D2327">
        <w:t xml:space="preserve"> </w:t>
      </w:r>
      <w:proofErr w:type="spellStart"/>
      <w:r w:rsidRPr="001D2327">
        <w:t>Improvement</w:t>
      </w:r>
      <w:proofErr w:type="spellEnd"/>
      <w:r w:rsidRPr="001D2327">
        <w:t xml:space="preserve"> (Evaluación basada en CMM para la me</w:t>
      </w:r>
      <w:r>
        <w:t>jora de los procesos internos).</w:t>
      </w:r>
    </w:p>
    <w:p w14:paraId="651ED6A3" w14:textId="3C164BF1" w:rsidR="00A13285" w:rsidRPr="006D16E0" w:rsidRDefault="00A13285" w:rsidP="00403E6B">
      <w:pPr>
        <w:ind w:firstLine="0"/>
      </w:pPr>
      <w:r w:rsidRPr="006D16E0">
        <w:rPr>
          <w:b/>
          <w:bCs/>
        </w:rPr>
        <w:t xml:space="preserve">IDEAL: </w:t>
      </w:r>
      <w:proofErr w:type="spellStart"/>
      <w:r w:rsidRPr="006D16E0">
        <w:t>Initiating</w:t>
      </w:r>
      <w:proofErr w:type="spellEnd"/>
      <w:r w:rsidRPr="006D16E0">
        <w:t xml:space="preserve">, </w:t>
      </w:r>
      <w:proofErr w:type="spellStart"/>
      <w:r w:rsidRPr="006D16E0">
        <w:t>Diagnosing</w:t>
      </w:r>
      <w:proofErr w:type="spellEnd"/>
      <w:r w:rsidRPr="006D16E0">
        <w:t xml:space="preserve">, </w:t>
      </w:r>
      <w:proofErr w:type="spellStart"/>
      <w:r w:rsidRPr="006D16E0">
        <w:t>Acting</w:t>
      </w:r>
      <w:proofErr w:type="spellEnd"/>
      <w:r w:rsidRPr="006D16E0">
        <w:t xml:space="preserve">, </w:t>
      </w:r>
      <w:proofErr w:type="spellStart"/>
      <w:r w:rsidRPr="006D16E0">
        <w:t>Learning</w:t>
      </w:r>
      <w:proofErr w:type="spellEnd"/>
      <w:r w:rsidRPr="006D16E0">
        <w:t xml:space="preserve"> (Iniciando, Diagnosticando, Actuando, Aprendiendo).</w:t>
      </w:r>
    </w:p>
    <w:p w14:paraId="4078B049" w14:textId="212B1B3B" w:rsidR="00036D20" w:rsidRPr="006D16E0" w:rsidRDefault="00036D20" w:rsidP="00403E6B">
      <w:pPr>
        <w:ind w:firstLine="0"/>
        <w:rPr>
          <w:b/>
          <w:bCs/>
        </w:rPr>
      </w:pPr>
      <w:r w:rsidRPr="006D16E0">
        <w:rPr>
          <w:b/>
          <w:bCs/>
        </w:rPr>
        <w:t xml:space="preserve">SEI: </w:t>
      </w:r>
      <w:r w:rsidRPr="006D16E0">
        <w:t xml:space="preserve">Software </w:t>
      </w:r>
      <w:proofErr w:type="spellStart"/>
      <w:r w:rsidRPr="006D16E0">
        <w:t>Engineering</w:t>
      </w:r>
      <w:proofErr w:type="spellEnd"/>
      <w:r w:rsidRPr="006D16E0">
        <w:t xml:space="preserve"> </w:t>
      </w:r>
      <w:proofErr w:type="spellStart"/>
      <w:r w:rsidRPr="006D16E0">
        <w:t>Institute</w:t>
      </w:r>
      <w:proofErr w:type="spellEnd"/>
      <w:r w:rsidRPr="006D16E0">
        <w:t xml:space="preserve"> (</w:t>
      </w:r>
      <w:r w:rsidR="003B7630" w:rsidRPr="006D16E0">
        <w:t>Instituto de Ingeniería de Software).</w:t>
      </w:r>
    </w:p>
    <w:p w14:paraId="5B718218" w14:textId="77777777" w:rsidR="00F07F93" w:rsidRPr="006D16E0" w:rsidRDefault="00F07F93" w:rsidP="00163966">
      <w:pPr>
        <w:ind w:firstLine="0"/>
      </w:pPr>
    </w:p>
    <w:p w14:paraId="7C456BE5" w14:textId="77777777" w:rsidR="00F07F93" w:rsidRPr="006D16E0" w:rsidRDefault="00F07F93" w:rsidP="00163966">
      <w:pPr>
        <w:ind w:firstLine="0"/>
      </w:pPr>
    </w:p>
    <w:p w14:paraId="6CE968AF" w14:textId="0F565A49" w:rsidR="00F07F93" w:rsidRPr="006D16E0" w:rsidRDefault="00F07F93" w:rsidP="00F07F93">
      <w:pPr>
        <w:sectPr w:rsidR="00F07F93" w:rsidRPr="006D16E0" w:rsidSect="00CB1974">
          <w:headerReference w:type="default" r:id="rId9"/>
          <w:pgSz w:w="12240" w:h="15840"/>
          <w:pgMar w:top="1440" w:right="1440" w:bottom="1440" w:left="1440" w:header="709" w:footer="709" w:gutter="0"/>
          <w:pgNumType w:fmt="lowerRoman"/>
          <w:cols w:space="708"/>
          <w:titlePg/>
          <w:docGrid w:linePitch="360"/>
        </w:sectPr>
      </w:pPr>
      <w:r w:rsidRPr="006D16E0">
        <w:br w:type="page"/>
      </w:r>
    </w:p>
    <w:p w14:paraId="0AE3587C" w14:textId="6AD716D6" w:rsidR="00A40BD3" w:rsidRDefault="003B608C" w:rsidP="009825A8">
      <w:pPr>
        <w:pStyle w:val="Ttulo1"/>
        <w:numPr>
          <w:ilvl w:val="0"/>
          <w:numId w:val="0"/>
        </w:numPr>
      </w:pPr>
      <w:bookmarkStart w:id="0" w:name="_Toc39340788"/>
      <w:r>
        <w:lastRenderedPageBreak/>
        <w:t>Introducción</w:t>
      </w:r>
      <w:bookmarkEnd w:id="0"/>
    </w:p>
    <w:p w14:paraId="0D87B553" w14:textId="4676BC36" w:rsidR="00131AE5" w:rsidRDefault="003D6B27" w:rsidP="001B39DD">
      <w:r>
        <w:t>El siguiente</w:t>
      </w:r>
      <w:r w:rsidR="00485D00">
        <w:t xml:space="preserve"> proyecto</w:t>
      </w:r>
      <w:r>
        <w:t xml:space="preserve"> describe </w:t>
      </w:r>
      <w:r w:rsidR="00AD28E1">
        <w:t xml:space="preserve">el </w:t>
      </w:r>
      <w:r>
        <w:t>cómo implementar un marco de trabajo siguiendo estándares y metodologías</w:t>
      </w:r>
      <w:r w:rsidR="00131AE5">
        <w:t xml:space="preserve"> </w:t>
      </w:r>
      <w:r w:rsidR="00485D00">
        <w:t>para facilit</w:t>
      </w:r>
      <w:r w:rsidR="00131AE5">
        <w:t>ar</w:t>
      </w:r>
      <w:r w:rsidR="00485D00">
        <w:t xml:space="preserve"> el control y seguimiento de todos los recursos que intervienen en el desarrollo</w:t>
      </w:r>
      <w:r w:rsidR="00131AE5">
        <w:t xml:space="preserve"> de</w:t>
      </w:r>
      <w:r w:rsidR="00485D00">
        <w:t xml:space="preserve"> un producto de</w:t>
      </w:r>
      <w:r w:rsidR="00131AE5">
        <w:t xml:space="preserve"> software</w:t>
      </w:r>
      <w:r w:rsidR="00B7592A">
        <w:t>.</w:t>
      </w:r>
      <w:r w:rsidR="00131AE5">
        <w:t xml:space="preserve"> </w:t>
      </w:r>
      <w:r w:rsidR="00B7592A">
        <w:t>E</w:t>
      </w:r>
      <w:r w:rsidR="00131AE5">
        <w:t xml:space="preserve">l estándar </w:t>
      </w:r>
      <w:r w:rsidR="00554B94">
        <w:t xml:space="preserve">ISO/IEC 29110 es el que </w:t>
      </w:r>
      <w:r w:rsidR="008F6BB7">
        <w:t xml:space="preserve">se </w:t>
      </w:r>
      <w:r w:rsidR="00554B94">
        <w:t>tomará como base para llevar a cabo e</w:t>
      </w:r>
      <w:r w:rsidR="00B8263C">
        <w:t>l desarrollo de este</w:t>
      </w:r>
      <w:r w:rsidR="00554B94">
        <w:t xml:space="preserve"> proyecto, </w:t>
      </w:r>
      <w:r w:rsidR="00B8263C">
        <w:t>é</w:t>
      </w:r>
      <w:r w:rsidR="00131AE5">
        <w:t>s</w:t>
      </w:r>
      <w:r w:rsidR="00554B94">
        <w:t>te</w:t>
      </w:r>
      <w:r w:rsidR="00131AE5">
        <w:t xml:space="preserve"> se divide en</w:t>
      </w:r>
      <w:r w:rsidR="00D03787">
        <w:t xml:space="preserve"> </w:t>
      </w:r>
      <w:r w:rsidR="00131AE5">
        <w:t xml:space="preserve">dos procesos, </w:t>
      </w:r>
      <w:r w:rsidR="00B8263C">
        <w:t>el</w:t>
      </w:r>
      <w:r w:rsidR="00131AE5">
        <w:t xml:space="preserve"> primer</w:t>
      </w:r>
      <w:r w:rsidR="00B8263C">
        <w:t>o</w:t>
      </w:r>
      <w:r w:rsidR="00131AE5">
        <w:t xml:space="preserve"> es la gestión </w:t>
      </w:r>
      <w:r w:rsidR="00B6605D">
        <w:t xml:space="preserve">de proyectos </w:t>
      </w:r>
      <w:r w:rsidR="00131AE5">
        <w:t xml:space="preserve">y </w:t>
      </w:r>
      <w:r w:rsidR="00B8263C">
        <w:t>el</w:t>
      </w:r>
      <w:r w:rsidR="00131AE5">
        <w:t xml:space="preserve"> segund</w:t>
      </w:r>
      <w:r w:rsidR="00B8263C">
        <w:t>o</w:t>
      </w:r>
      <w:r w:rsidR="00131AE5">
        <w:t xml:space="preserve"> </w:t>
      </w:r>
      <w:r w:rsidR="00AD28E1">
        <w:t xml:space="preserve">es la </w:t>
      </w:r>
      <w:r w:rsidR="00B6605D">
        <w:t xml:space="preserve">implementación </w:t>
      </w:r>
      <w:r w:rsidR="00131AE5">
        <w:t>de software</w:t>
      </w:r>
      <w:r w:rsidR="00B8263C">
        <w:t xml:space="preserve">. </w:t>
      </w:r>
      <w:r w:rsidR="003D4E90">
        <w:t>Éste</w:t>
      </w:r>
      <w:r w:rsidR="00B7592A">
        <w:t xml:space="preserve"> estándar s</w:t>
      </w:r>
      <w:r w:rsidR="00EB09D2">
        <w:t xml:space="preserve">e </w:t>
      </w:r>
      <w:r w:rsidR="006276AD">
        <w:t xml:space="preserve">enfoca en </w:t>
      </w:r>
      <w:r w:rsidR="00131AE5">
        <w:t>da</w:t>
      </w:r>
      <w:r w:rsidR="006276AD">
        <w:t>r</w:t>
      </w:r>
      <w:r w:rsidR="00131AE5">
        <w:t xml:space="preserve"> lineamientos para empresas pequeñas puesto que dichas empresas</w:t>
      </w:r>
      <w:r w:rsidR="006276AD">
        <w:t xml:space="preserve"> </w:t>
      </w:r>
      <w:r w:rsidR="00131AE5">
        <w:t>están empezando a surgir</w:t>
      </w:r>
      <w:r w:rsidR="006276AD">
        <w:t xml:space="preserve"> y no tiene</w:t>
      </w:r>
      <w:r w:rsidR="00B8263C">
        <w:t>n</w:t>
      </w:r>
      <w:r w:rsidR="006276AD">
        <w:t xml:space="preserve"> una guía de apoyo para competir de manera equilibrada en el mercado con las empresas macro.</w:t>
      </w:r>
    </w:p>
    <w:p w14:paraId="12437E06" w14:textId="56DE0F50" w:rsidR="003B608C" w:rsidRDefault="00C20581" w:rsidP="001B39DD">
      <w:r>
        <w:t xml:space="preserve">Para complementar </w:t>
      </w:r>
      <w:r w:rsidR="00CB70A4">
        <w:t xml:space="preserve">la aplicación del </w:t>
      </w:r>
      <w:r>
        <w:t xml:space="preserve">marco de trabajo, se </w:t>
      </w:r>
      <w:r w:rsidR="00CB70A4">
        <w:t>implementó</w:t>
      </w:r>
      <w:r>
        <w:t xml:space="preserve"> la metodología</w:t>
      </w:r>
      <w:r w:rsidR="00A20162">
        <w:t xml:space="preserve"> </w:t>
      </w:r>
      <w:r w:rsidR="009D32BD">
        <w:t>ICONIX</w:t>
      </w:r>
      <w:r w:rsidR="000A227B">
        <w:t>,</w:t>
      </w:r>
      <w:r w:rsidR="009D32BD">
        <w:t xml:space="preserve"> </w:t>
      </w:r>
      <w:r w:rsidR="009D34AF" w:rsidRPr="009D34AF">
        <w:t>modelo de trabajo</w:t>
      </w:r>
      <w:r w:rsidR="000A227B">
        <w:t xml:space="preserve"> </w:t>
      </w:r>
      <w:r w:rsidR="004053DE">
        <w:t>útil en la orientación de</w:t>
      </w:r>
      <w:r w:rsidR="000A227B">
        <w:t xml:space="preserve"> proceso</w:t>
      </w:r>
      <w:r w:rsidR="004053DE">
        <w:t>s</w:t>
      </w:r>
      <w:r w:rsidR="000A227B">
        <w:t xml:space="preserve"> de implementación de software</w:t>
      </w:r>
      <w:r w:rsidR="006276AD">
        <w:t xml:space="preserve"> que</w:t>
      </w:r>
      <w:r w:rsidR="009D34AF" w:rsidRPr="009D34AF">
        <w:t xml:space="preserve"> permit</w:t>
      </w:r>
      <w:r w:rsidR="0067059D">
        <w:t>ió</w:t>
      </w:r>
      <w:r w:rsidR="009D34AF" w:rsidRPr="009D34AF">
        <w:t xml:space="preserve"> una mayor velocidad en el desarrollo de</w:t>
      </w:r>
      <w:r w:rsidR="0004055D">
        <w:t>l</w:t>
      </w:r>
      <w:r w:rsidR="009D34AF" w:rsidRPr="009D34AF">
        <w:t xml:space="preserve"> proyecto</w:t>
      </w:r>
      <w:r w:rsidR="00BE4F86">
        <w:t xml:space="preserve">, </w:t>
      </w:r>
      <w:r w:rsidR="006F5A6E">
        <w:t>propiciando</w:t>
      </w:r>
      <w:r w:rsidR="00BE4F86">
        <w:t xml:space="preserve"> </w:t>
      </w:r>
      <w:r w:rsidR="004B4ADB">
        <w:t xml:space="preserve">resultados </w:t>
      </w:r>
      <w:r w:rsidR="00D72E53">
        <w:t>de alta</w:t>
      </w:r>
      <w:r w:rsidR="006276AD">
        <w:t xml:space="preserve"> </w:t>
      </w:r>
      <w:r w:rsidR="00BE4F86">
        <w:t>calidad</w:t>
      </w:r>
      <w:r w:rsidR="009D34AF" w:rsidRPr="00BE4F86">
        <w:t xml:space="preserve"> en un tiempo corto</w:t>
      </w:r>
      <w:r w:rsidR="00BE4F86">
        <w:t>.</w:t>
      </w:r>
      <w:r w:rsidR="003B608C">
        <w:br w:type="page"/>
      </w:r>
    </w:p>
    <w:p w14:paraId="63A2751E" w14:textId="77777777" w:rsidR="00E9109F" w:rsidRDefault="00E9109F" w:rsidP="00E9109F">
      <w:pPr>
        <w:pStyle w:val="Ttulo1"/>
      </w:pPr>
      <w:bookmarkStart w:id="1" w:name="_Toc39340789"/>
      <w:r>
        <w:lastRenderedPageBreak/>
        <w:t>Planteamiento del problema</w:t>
      </w:r>
      <w:bookmarkEnd w:id="1"/>
    </w:p>
    <w:p w14:paraId="55DDE7A1" w14:textId="1F282F11" w:rsidR="00FD20BD" w:rsidRPr="00E9109F" w:rsidRDefault="0087533A" w:rsidP="00E9109F">
      <w:pPr>
        <w:rPr>
          <w:rFonts w:cstheme="majorBidi"/>
          <w:szCs w:val="32"/>
        </w:rPr>
      </w:pPr>
      <w:r w:rsidRPr="00E9109F">
        <w:t>Sanambiente</w:t>
      </w:r>
      <w:r w:rsidR="002215AF" w:rsidRPr="00E9109F">
        <w:t xml:space="preserve"> S.A.S</w:t>
      </w:r>
      <w:r w:rsidR="0027380A" w:rsidRPr="00E9109F">
        <w:rPr>
          <w:color w:val="FF0000"/>
        </w:rPr>
        <w:t xml:space="preserve"> </w:t>
      </w:r>
      <w:r w:rsidR="002215AF" w:rsidRPr="00E9109F">
        <w:rPr>
          <w:rStyle w:val="nfasis"/>
          <w:rFonts w:cs="Times New Roman"/>
          <w:i w:val="0"/>
          <w:color w:val="000000" w:themeColor="text1"/>
          <w:szCs w:val="24"/>
        </w:rPr>
        <w:t>es una empresa especializada</w:t>
      </w:r>
      <w:r w:rsidR="00EA11CF" w:rsidRPr="00E9109F">
        <w:rPr>
          <w:rStyle w:val="nfasis"/>
          <w:rFonts w:cs="Times New Roman"/>
          <w:i w:val="0"/>
          <w:color w:val="000000" w:themeColor="text1"/>
          <w:szCs w:val="24"/>
        </w:rPr>
        <w:t xml:space="preserve"> en</w:t>
      </w:r>
      <w:r w:rsidR="00B013DF" w:rsidRPr="00E9109F">
        <w:rPr>
          <w:rStyle w:val="nfasis"/>
          <w:rFonts w:cs="Times New Roman"/>
          <w:i w:val="0"/>
          <w:color w:val="000000" w:themeColor="text1"/>
          <w:szCs w:val="24"/>
        </w:rPr>
        <w:t xml:space="preserve"> </w:t>
      </w:r>
      <w:r w:rsidR="00B013DF" w:rsidRPr="00E9109F">
        <w:t>ofrece</w:t>
      </w:r>
      <w:r w:rsidR="00EA11CF" w:rsidRPr="00E9109F">
        <w:t>r</w:t>
      </w:r>
      <w:r w:rsidR="00E01FA5" w:rsidRPr="00E9109F">
        <w:t> soluciones integrales en productos y</w:t>
      </w:r>
      <w:r w:rsidR="004B39B1" w:rsidRPr="00E9109F">
        <w:t>/o</w:t>
      </w:r>
      <w:r w:rsidR="00E01FA5" w:rsidRPr="00E9109F">
        <w:t xml:space="preserve"> servicios que aportan al cuidado y mejoramiento de</w:t>
      </w:r>
      <w:r w:rsidR="00E01FA5" w:rsidRPr="00E9109F">
        <w:rPr>
          <w:color w:val="00B050"/>
        </w:rPr>
        <w:t xml:space="preserve"> </w:t>
      </w:r>
      <w:r w:rsidR="00E964F9" w:rsidRPr="00E9109F">
        <w:t>las condiciones ambientales en un medio ambiente 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w:t>
      </w:r>
      <w:r w:rsidR="00374410">
        <w:rPr>
          <w:rFonts w:cs="Times New Roman"/>
          <w:szCs w:val="24"/>
        </w:rPr>
        <w:lastRenderedPageBreak/>
        <w:t>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38EC53FE" w:rsidR="00141A7F" w:rsidRDefault="00EC75F1" w:rsidP="001B39DD">
      <w:pPr>
        <w:rPr>
          <w:rFonts w:cs="Times New Roman"/>
          <w:szCs w:val="24"/>
        </w:rPr>
      </w:pPr>
      <w:r>
        <w:rPr>
          <w:rFonts w:cs="Times New Roman"/>
          <w:szCs w:val="24"/>
        </w:rPr>
        <w:t xml:space="preserve">La empresa Sanambiente </w:t>
      </w:r>
      <w:r w:rsidR="00D003D0">
        <w:rPr>
          <w:rFonts w:cs="Times New Roman"/>
          <w:szCs w:val="24"/>
        </w:rPr>
        <w:t xml:space="preserve">maneja actualmente un sistema </w:t>
      </w:r>
      <w:r w:rsidR="00B53FC3">
        <w:rPr>
          <w:rFonts w:cs="Times New Roman"/>
          <w:szCs w:val="24"/>
        </w:rPr>
        <w:t>para</w:t>
      </w:r>
      <w:r w:rsidR="00D003D0">
        <w:rPr>
          <w:rFonts w:cs="Times New Roman"/>
          <w:szCs w:val="24"/>
        </w:rPr>
        <w:t xml:space="preserve"> realizar la transferencia</w:t>
      </w:r>
      <w:r w:rsidR="008049B0">
        <w:rPr>
          <w:rFonts w:cs="Times New Roman"/>
          <w:szCs w:val="24"/>
        </w:rPr>
        <w:t xml:space="preserve"> </w:t>
      </w:r>
      <w:r w:rsidR="00D003D0">
        <w:rPr>
          <w:rFonts w:cs="Times New Roman"/>
          <w:szCs w:val="24"/>
        </w:rPr>
        <w:t>de datos ambientales de los datalogger de las estaciones</w:t>
      </w:r>
      <w:r w:rsidR="00D85450">
        <w:rPr>
          <w:rFonts w:cs="Times New Roman"/>
          <w:szCs w:val="24"/>
        </w:rPr>
        <w:t xml:space="preserve"> </w:t>
      </w:r>
      <w:r w:rsidR="00D003D0">
        <w:rPr>
          <w:rFonts w:cs="Times New Roman"/>
          <w:szCs w:val="24"/>
        </w:rPr>
        <w:t xml:space="preserve">gracias a los protocolos de comunicación que utilizan, FTP y Modbus.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40631E57" w14:textId="21FC6DFC"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w:t>
      </w:r>
      <w:r w:rsidR="00D85450">
        <w:rPr>
          <w:rFonts w:cs="Times New Roman"/>
          <w:szCs w:val="24"/>
        </w:rPr>
        <w:t xml:space="preserve">comunicación y </w:t>
      </w:r>
      <w:r w:rsidR="00141F6E">
        <w:rPr>
          <w:rFonts w:cs="Times New Roman"/>
          <w:szCs w:val="24"/>
        </w:rPr>
        <w:t xml:space="preserve">transferencia de los datos ambientales </w:t>
      </w:r>
      <w:r w:rsidR="00FE05C2">
        <w:rPr>
          <w:rFonts w:cs="Times New Roman"/>
          <w:szCs w:val="24"/>
        </w:rPr>
        <w:t>se</w:t>
      </w:r>
      <w:r w:rsidR="00141F6E">
        <w:rPr>
          <w:rFonts w:cs="Times New Roman"/>
          <w:szCs w:val="24"/>
        </w:rPr>
        <w:t xml:space="preserve"> lleve a cabo sin problemas.</w:t>
      </w:r>
    </w:p>
    <w:p w14:paraId="424815CA" w14:textId="6FDF5E75" w:rsidR="00991E2E" w:rsidRPr="005165C2" w:rsidRDefault="00BD5D8C" w:rsidP="001B39DD">
      <w:r>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w:t>
      </w:r>
      <w:r w:rsidR="00F871C0">
        <w:rPr>
          <w:rStyle w:val="tl8wme"/>
        </w:rPr>
        <w:t>dos</w:t>
      </w:r>
      <w:r w:rsidR="00FE05C2">
        <w:rPr>
          <w:rStyle w:val="tl8wme"/>
        </w:rPr>
        <w:t xml:space="preserve"> proyectos de grado que abordan </w:t>
      </w:r>
      <w:r w:rsidR="00FE05C2">
        <w:rPr>
          <w:rStyle w:val="tl8wme"/>
        </w:rPr>
        <w:lastRenderedPageBreak/>
        <w:t xml:space="preserve">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857AF0">
        <w:rPr>
          <w:rStyle w:val="tl8wme"/>
        </w:rPr>
        <w:t>de trabajo que permita integrarlas</w:t>
      </w:r>
      <w:r w:rsidR="00735A96">
        <w:rPr>
          <w:rStyle w:val="tl8wme"/>
        </w:rPr>
        <w:t xml:space="preserve"> correctamente.</w:t>
      </w:r>
    </w:p>
    <w:p w14:paraId="55C740E0" w14:textId="5C189439" w:rsidR="002A24AF" w:rsidRPr="002A24AF" w:rsidRDefault="005165C2" w:rsidP="00C63148">
      <w:pPr>
        <w:pStyle w:val="Descripcin"/>
        <w:keepNext/>
        <w:spacing w:after="0" w:line="480" w:lineRule="auto"/>
        <w:ind w:firstLine="0"/>
        <w:rPr>
          <w:color w:val="auto"/>
          <w:sz w:val="24"/>
        </w:rPr>
      </w:pPr>
      <w:bookmarkStart w:id="2" w:name="_Toc39340736"/>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C742CB">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bookmarkEnd w:id="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15"/>
        <w:gridCol w:w="2054"/>
        <w:gridCol w:w="2834"/>
      </w:tblGrid>
      <w:tr w:rsidR="0023380C" w14:paraId="096E4676" w14:textId="77777777" w:rsidTr="009C60B4">
        <w:trPr>
          <w:jc w:val="center"/>
        </w:trPr>
        <w:tc>
          <w:tcPr>
            <w:tcW w:w="254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1915"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054"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834"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23380C" w14:paraId="1596240B" w14:textId="77777777" w:rsidTr="009C60B4">
        <w:trPr>
          <w:jc w:val="center"/>
        </w:trPr>
        <w:tc>
          <w:tcPr>
            <w:tcW w:w="254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1915" w:type="dxa"/>
          </w:tcPr>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054" w:type="dxa"/>
          </w:tcPr>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834" w:type="dxa"/>
          </w:tcPr>
          <w:p w14:paraId="24D835D6" w14:textId="6CADDBBE" w:rsidR="005D0C95" w:rsidRDefault="005D0C95" w:rsidP="001B39DD">
            <w:pPr>
              <w:spacing w:line="240" w:lineRule="auto"/>
              <w:ind w:firstLine="0"/>
            </w:pPr>
            <w:r>
              <w:rPr>
                <w:rFonts w:cs="Times New Roman"/>
                <w:szCs w:val="24"/>
              </w:rPr>
              <w:t>Productos pequeños sin conexión.</w:t>
            </w:r>
          </w:p>
        </w:tc>
      </w:tr>
      <w:tr w:rsidR="0023380C" w14:paraId="06DCDB9E" w14:textId="77777777" w:rsidTr="009C60B4">
        <w:trPr>
          <w:jc w:val="center"/>
        </w:trPr>
        <w:tc>
          <w:tcPr>
            <w:tcW w:w="2547" w:type="dxa"/>
          </w:tcPr>
          <w:p w14:paraId="3BF1708B" w14:textId="1B617EDE"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AD5284">
              <w:rPr>
                <w:rFonts w:cs="Times New Roman"/>
                <w:szCs w:val="24"/>
              </w:rPr>
              <w:t>:</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1915"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054" w:type="dxa"/>
          </w:tcPr>
          <w:p w14:paraId="57C3CB65" w14:textId="760DF05C" w:rsidR="005D0C95" w:rsidRDefault="005D0C95" w:rsidP="001B39DD">
            <w:pPr>
              <w:spacing w:line="240" w:lineRule="auto"/>
              <w:ind w:firstLine="0"/>
            </w:pPr>
            <w:r w:rsidRPr="00D23003">
              <w:rPr>
                <w:rFonts w:cs="Times New Roman"/>
                <w:szCs w:val="24"/>
              </w:rPr>
              <w:t xml:space="preserve">Que cada </w:t>
            </w:r>
            <w:r w:rsidR="00AD5284">
              <w:rPr>
                <w:rFonts w:cs="Times New Roman"/>
                <w:szCs w:val="24"/>
              </w:rPr>
              <w:t>e</w:t>
            </w:r>
            <w:r w:rsidR="0060439E">
              <w:rPr>
                <w:rFonts w:cs="Times New Roman"/>
                <w:szCs w:val="24"/>
              </w:rPr>
              <w:t>quipo</w:t>
            </w:r>
            <w:r w:rsidRPr="00D23003">
              <w:rPr>
                <w:rFonts w:cs="Times New Roman"/>
                <w:szCs w:val="24"/>
              </w:rPr>
              <w:t xml:space="preserve"> </w:t>
            </w:r>
            <w:r w:rsidR="000E3C88">
              <w:rPr>
                <w:rFonts w:cs="Times New Roman"/>
                <w:szCs w:val="24"/>
              </w:rPr>
              <w:t xml:space="preserve">realice </w:t>
            </w:r>
            <w:r w:rsidR="00366A8A">
              <w:rPr>
                <w:rFonts w:cs="Times New Roman"/>
                <w:szCs w:val="24"/>
              </w:rPr>
              <w:t>el proyecto por su cuenta.</w:t>
            </w:r>
          </w:p>
        </w:tc>
        <w:tc>
          <w:tcPr>
            <w:tcW w:w="2834" w:type="dxa"/>
          </w:tcPr>
          <w:p w14:paraId="0D5EBF48" w14:textId="3DF9ACF3" w:rsidR="005D0C95" w:rsidRDefault="000E3C88" w:rsidP="001B39DD">
            <w:pPr>
              <w:spacing w:line="240" w:lineRule="auto"/>
              <w:ind w:firstLine="0"/>
            </w:pPr>
            <w:r>
              <w:rPr>
                <w:rFonts w:cs="Times New Roman"/>
                <w:szCs w:val="24"/>
              </w:rPr>
              <w:t xml:space="preserve">Productos </w:t>
            </w:r>
            <w:r w:rsidR="008D36A6">
              <w:rPr>
                <w:rFonts w:cs="Times New Roman"/>
                <w:szCs w:val="24"/>
              </w:rPr>
              <w:t>incompatibles</w:t>
            </w:r>
            <w:r w:rsidR="0023380C">
              <w:rPr>
                <w:rFonts w:cs="Times New Roman"/>
                <w:szCs w:val="24"/>
              </w:rPr>
              <w:t xml:space="preserve"> que dificultan su integración necesaria para su correcto funcionamiento</w:t>
            </w:r>
            <w:r w:rsidR="00F67AE6">
              <w:rPr>
                <w:rFonts w:cs="Times New Roman"/>
                <w:szCs w:val="24"/>
              </w:rPr>
              <w:t>.</w:t>
            </w:r>
          </w:p>
        </w:tc>
      </w:tr>
      <w:tr w:rsidR="0023380C" w14:paraId="3D50B81D" w14:textId="3CA2F91D" w:rsidTr="009C60B4">
        <w:tblPrEx>
          <w:tblCellMar>
            <w:left w:w="70" w:type="dxa"/>
            <w:right w:w="70" w:type="dxa"/>
          </w:tblCellMar>
          <w:tblLook w:val="0000" w:firstRow="0" w:lastRow="0" w:firstColumn="0" w:lastColumn="0" w:noHBand="0" w:noVBand="0"/>
        </w:tblPrEx>
        <w:trPr>
          <w:trHeight w:val="250"/>
          <w:jc w:val="center"/>
        </w:trPr>
        <w:tc>
          <w:tcPr>
            <w:tcW w:w="0" w:type="auto"/>
            <w:gridSpan w:val="2"/>
          </w:tcPr>
          <w:p w14:paraId="626E521B" w14:textId="61A82709" w:rsidR="005D0C95" w:rsidRPr="005D0C95" w:rsidRDefault="005D0C95" w:rsidP="006541E9">
            <w:pPr>
              <w:spacing w:line="240" w:lineRule="auto"/>
              <w:ind w:firstLine="0"/>
              <w:jc w:val="center"/>
              <w:rPr>
                <w:b/>
              </w:rPr>
            </w:pPr>
            <w:r>
              <w:rPr>
                <w:b/>
              </w:rPr>
              <w:t>Diagnóstico</w:t>
            </w:r>
          </w:p>
        </w:tc>
        <w:tc>
          <w:tcPr>
            <w:tcW w:w="0" w:type="auto"/>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11D475C9" w14:textId="77777777" w:rsidR="002A24AF" w:rsidRDefault="002A24AF" w:rsidP="002A24AF">
      <w:pPr>
        <w:keepNext/>
        <w:spacing w:line="240" w:lineRule="auto"/>
        <w:ind w:firstLine="0"/>
        <w:rPr>
          <w:i/>
          <w:iCs/>
          <w:sz w:val="20"/>
          <w:szCs w:val="18"/>
        </w:rPr>
      </w:pPr>
    </w:p>
    <w:p w14:paraId="1B7534C6" w14:textId="1FCCF45F" w:rsidR="00DF78D4" w:rsidRDefault="006D6855" w:rsidP="00C63148">
      <w:pPr>
        <w:keepNext/>
        <w:spacing w:line="240" w:lineRule="auto"/>
        <w:ind w:firstLine="0"/>
        <w:rPr>
          <w:sz w:val="20"/>
          <w:szCs w:val="18"/>
        </w:rPr>
      </w:pPr>
      <w:r w:rsidRPr="00F73821">
        <w:rPr>
          <w:i/>
          <w:iCs/>
          <w:sz w:val="20"/>
          <w:szCs w:val="18"/>
        </w:rPr>
        <w:t xml:space="preserve">Nota: </w:t>
      </w:r>
      <w:r w:rsidR="00F73821" w:rsidRPr="00F73821">
        <w:rPr>
          <w:sz w:val="20"/>
          <w:szCs w:val="18"/>
        </w:rPr>
        <w:t>Elaboración propia.</w:t>
      </w:r>
    </w:p>
    <w:p w14:paraId="14C7AF6A" w14:textId="77777777" w:rsidR="002A24AF" w:rsidRPr="00F73821" w:rsidRDefault="002A24AF" w:rsidP="002A24AF">
      <w:pPr>
        <w:keepNext/>
        <w:spacing w:line="240" w:lineRule="auto"/>
        <w:ind w:firstLine="0"/>
        <w:rPr>
          <w:sz w:val="20"/>
          <w:szCs w:val="18"/>
        </w:rPr>
      </w:pPr>
    </w:p>
    <w:p w14:paraId="4A506081" w14:textId="7791B102" w:rsidR="00F73821" w:rsidRPr="00F73821" w:rsidRDefault="00F73821" w:rsidP="00C63148">
      <w:pPr>
        <w:pStyle w:val="Descripcin"/>
        <w:keepNext/>
        <w:rPr>
          <w:i w:val="0"/>
          <w:iCs w:val="0"/>
          <w:color w:val="auto"/>
          <w:sz w:val="24"/>
          <w:szCs w:val="24"/>
        </w:rPr>
      </w:pPr>
      <w:bookmarkStart w:id="3" w:name="_Toc39340765"/>
      <w:r w:rsidRPr="00F73821">
        <w:rPr>
          <w:i w:val="0"/>
          <w:iCs w:val="0"/>
          <w:color w:val="auto"/>
          <w:sz w:val="24"/>
          <w:szCs w:val="24"/>
        </w:rPr>
        <w:t xml:space="preserve">Figura </w:t>
      </w:r>
      <w:r w:rsidRPr="00F73821">
        <w:rPr>
          <w:i w:val="0"/>
          <w:iCs w:val="0"/>
          <w:color w:val="auto"/>
          <w:sz w:val="24"/>
          <w:szCs w:val="24"/>
        </w:rPr>
        <w:fldChar w:fldCharType="begin"/>
      </w:r>
      <w:r w:rsidRPr="00F73821">
        <w:rPr>
          <w:i w:val="0"/>
          <w:iCs w:val="0"/>
          <w:color w:val="auto"/>
          <w:sz w:val="24"/>
          <w:szCs w:val="24"/>
        </w:rPr>
        <w:instrText xml:space="preserve"> SEQ Figura \* ARABIC </w:instrText>
      </w:r>
      <w:r w:rsidRPr="00F73821">
        <w:rPr>
          <w:i w:val="0"/>
          <w:iCs w:val="0"/>
          <w:color w:val="auto"/>
          <w:sz w:val="24"/>
          <w:szCs w:val="24"/>
        </w:rPr>
        <w:fldChar w:fldCharType="separate"/>
      </w:r>
      <w:r w:rsidR="00AE70EA">
        <w:rPr>
          <w:i w:val="0"/>
          <w:iCs w:val="0"/>
          <w:noProof/>
          <w:color w:val="auto"/>
          <w:sz w:val="24"/>
          <w:szCs w:val="24"/>
        </w:rPr>
        <w:t>1</w:t>
      </w:r>
      <w:r w:rsidRPr="00F73821">
        <w:rPr>
          <w:i w:val="0"/>
          <w:iCs w:val="0"/>
          <w:color w:val="auto"/>
          <w:sz w:val="24"/>
          <w:szCs w:val="24"/>
        </w:rPr>
        <w:fldChar w:fldCharType="end"/>
      </w:r>
      <w:r w:rsidRPr="00F73821">
        <w:rPr>
          <w:i w:val="0"/>
          <w:iCs w:val="0"/>
          <w:color w:val="auto"/>
          <w:sz w:val="24"/>
          <w:szCs w:val="24"/>
        </w:rPr>
        <w:t>. Diagrama Causa y efecto.</w:t>
      </w:r>
      <w:bookmarkEnd w:id="3"/>
    </w:p>
    <w:p w14:paraId="0E9759DC" w14:textId="6B980D06" w:rsidR="00B85609" w:rsidRDefault="003C2832" w:rsidP="003C2832">
      <w:pPr>
        <w:keepNext/>
        <w:ind w:left="284" w:firstLine="0"/>
        <w:jc w:val="center"/>
      </w:pPr>
      <w:r>
        <w:rPr>
          <w:noProof/>
          <w:lang w:val="en-US"/>
        </w:rPr>
        <w:drawing>
          <wp:inline distT="0" distB="0" distL="0" distR="0" wp14:anchorId="5C431C24" wp14:editId="400ACDB2">
            <wp:extent cx="4747260" cy="2550638"/>
            <wp:effectExtent l="0" t="0" r="0" b="254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51439" cy="2552883"/>
                    </a:xfrm>
                    <a:prstGeom prst="rect">
                      <a:avLst/>
                    </a:prstGeom>
                  </pic:spPr>
                </pic:pic>
              </a:graphicData>
            </a:graphic>
          </wp:inline>
        </w:drawing>
      </w:r>
    </w:p>
    <w:p w14:paraId="43389232" w14:textId="10AF86F3" w:rsidR="00F73821" w:rsidRPr="00F73821" w:rsidRDefault="00F73821" w:rsidP="00C63148">
      <w:pPr>
        <w:keepNext/>
        <w:rPr>
          <w:sz w:val="20"/>
          <w:szCs w:val="18"/>
        </w:rPr>
      </w:pPr>
      <w:r w:rsidRPr="00F73821">
        <w:rPr>
          <w:i/>
          <w:iCs/>
          <w:sz w:val="20"/>
          <w:szCs w:val="18"/>
        </w:rPr>
        <w:t xml:space="preserve">Nota: </w:t>
      </w:r>
      <w:r w:rsidRPr="00F73821">
        <w:rPr>
          <w:sz w:val="20"/>
          <w:szCs w:val="18"/>
        </w:rPr>
        <w:t>Elaboración propia.</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2A153EEA" w14:textId="57D3F396" w:rsidR="00DF78D4" w:rsidRDefault="00DF78D4" w:rsidP="00DF78D4">
      <w:pPr>
        <w:pStyle w:val="NormalWeb"/>
        <w:spacing w:before="0" w:beforeAutospacing="0" w:after="0" w:afterAutospacing="0" w:line="480" w:lineRule="auto"/>
        <w:textAlignment w:val="baseline"/>
        <w:rPr>
          <w:color w:val="000000" w:themeColor="text1"/>
        </w:rPr>
      </w:pPr>
    </w:p>
    <w:p w14:paraId="0786CE45" w14:textId="77777777" w:rsidR="00DF78D4" w:rsidRPr="007A5A2F" w:rsidRDefault="00DF78D4" w:rsidP="00DF78D4">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4F4557">
      <w:pPr>
        <w:pStyle w:val="Ttulo1"/>
      </w:pPr>
      <w:bookmarkStart w:id="4" w:name="_Toc39340790"/>
      <w:r w:rsidRPr="00BC7364">
        <w:lastRenderedPageBreak/>
        <w:t>O</w:t>
      </w:r>
      <w:r w:rsidR="006C494A" w:rsidRPr="00BC7364">
        <w:t>bjetivo</w:t>
      </w:r>
      <w:r w:rsidR="00A97670">
        <w:t>s</w:t>
      </w:r>
      <w:bookmarkEnd w:id="4"/>
    </w:p>
    <w:p w14:paraId="49015BDE" w14:textId="77777777" w:rsidR="00F64840" w:rsidRDefault="00A11B82" w:rsidP="00F64840">
      <w:pPr>
        <w:pStyle w:val="Ttulo2"/>
      </w:pPr>
      <w:bookmarkStart w:id="5" w:name="_Toc39340791"/>
      <w:r w:rsidRPr="00BC7364">
        <w:t>Objetivo general</w:t>
      </w:r>
      <w:bookmarkEnd w:id="5"/>
    </w:p>
    <w:p w14:paraId="28EF6763" w14:textId="4ADB9A07" w:rsidR="00F64840" w:rsidRDefault="00F64840" w:rsidP="001B39DD">
      <w:pPr>
        <w:rPr>
          <w:rStyle w:val="tl8wme"/>
        </w:rPr>
      </w:pPr>
      <w:r>
        <w:rPr>
          <w:rStyle w:val="tl8wme"/>
        </w:rPr>
        <w:t>Establecer un marco de trabajo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1B39DD">
      <w:pPr>
        <w:pStyle w:val="Ttulo2"/>
      </w:pPr>
      <w:bookmarkStart w:id="6" w:name="_Toc39340792"/>
      <w:r>
        <w:t>Objetivos específicos</w:t>
      </w:r>
      <w:bookmarkEnd w:id="6"/>
    </w:p>
    <w:p w14:paraId="7EC48A6D" w14:textId="4191C3F4" w:rsidR="00F64840" w:rsidRPr="00F64840" w:rsidRDefault="00F64840" w:rsidP="001B39DD">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6C78E0E2" w:rsidR="00F64840" w:rsidRPr="00F64840" w:rsidRDefault="00F64840" w:rsidP="001B39DD">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1B39DD">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8322B52" w:rsidR="00DA24EA" w:rsidRPr="00F64840" w:rsidRDefault="00F64840" w:rsidP="001B39DD">
      <w:pPr>
        <w:pStyle w:val="Prrafodelista"/>
        <w:numPr>
          <w:ilvl w:val="0"/>
          <w:numId w:val="1"/>
        </w:numPr>
        <w:ind w:left="641" w:hanging="284"/>
        <w:rPr>
          <w:rFonts w:cs="Times New Roman"/>
          <w:szCs w:val="24"/>
        </w:rPr>
      </w:pPr>
      <w:r>
        <w:rPr>
          <w:rStyle w:val="tl8wme"/>
        </w:rPr>
        <w:t xml:space="preserve">Evaluar los resultados de la aplicación del marco de trabajo </w:t>
      </w:r>
      <w:r w:rsidR="00EE092E">
        <w:rPr>
          <w:rStyle w:val="tl8wme"/>
        </w:rPr>
        <w:t>de acuerdo a</w:t>
      </w:r>
      <w:r w:rsidR="00E162F7">
        <w:rPr>
          <w:rStyle w:val="tl8wme"/>
        </w:rPr>
        <w:t xml:space="preserve"> la ISO/IEC 29110</w:t>
      </w:r>
      <w:r>
        <w:rPr>
          <w:rStyle w:val="tl8wme"/>
        </w:rPr>
        <w:t>.</w:t>
      </w:r>
      <w:r w:rsidR="00774600">
        <w:br w:type="page"/>
      </w:r>
    </w:p>
    <w:p w14:paraId="694A83AD" w14:textId="1B740E49" w:rsidR="004B5F07" w:rsidRDefault="00E9109F" w:rsidP="00562299">
      <w:pPr>
        <w:pStyle w:val="Ttulo1"/>
      </w:pPr>
      <w:bookmarkStart w:id="7" w:name="_Toc39340793"/>
      <w:r>
        <w:lastRenderedPageBreak/>
        <w:t>Problema de investigación</w:t>
      </w:r>
      <w:bookmarkEnd w:id="7"/>
    </w:p>
    <w:p w14:paraId="5DADEE47" w14:textId="77777777" w:rsidR="00E9109F" w:rsidRDefault="00E9109F" w:rsidP="00E9109F">
      <w:pPr>
        <w:pStyle w:val="Ttulo2"/>
      </w:pPr>
      <w:bookmarkStart w:id="8" w:name="_Toc39340794"/>
      <w:r w:rsidRPr="00BC7364">
        <w:t>Formulación del problema</w:t>
      </w:r>
      <w:bookmarkEnd w:id="8"/>
    </w:p>
    <w:p w14:paraId="749B0384" w14:textId="77777777" w:rsidR="00E9109F" w:rsidRPr="004B226F" w:rsidRDefault="00E9109F" w:rsidP="00E9109F">
      <w:pPr>
        <w:rPr>
          <w:color w:val="000000" w:themeColor="text1"/>
        </w:rPr>
      </w:pPr>
      <w:r w:rsidRPr="004B226F">
        <w:rPr>
          <w:rStyle w:val="tl8wme"/>
          <w:color w:val="000000" w:themeColor="text1"/>
        </w:rPr>
        <w:t xml:space="preserve">¿Cómo integrar los </w:t>
      </w:r>
      <w:r>
        <w:rPr>
          <w:rStyle w:val="tl8wme"/>
          <w:color w:val="000000" w:themeColor="text1"/>
        </w:rPr>
        <w:t>equipos</w:t>
      </w:r>
      <w:r w:rsidRPr="004B226F">
        <w:rPr>
          <w:rStyle w:val="tl8wme"/>
          <w:color w:val="000000" w:themeColor="text1"/>
        </w:rPr>
        <w:t xml:space="preserve"> del proyecto de gestión de datos de San</w:t>
      </w:r>
      <w:r>
        <w:rPr>
          <w:rStyle w:val="tl8wme"/>
          <w:color w:val="000000" w:themeColor="text1"/>
        </w:rPr>
        <w:t>a</w:t>
      </w:r>
      <w:r w:rsidRPr="004B226F">
        <w:rPr>
          <w:rStyle w:val="tl8wme"/>
          <w:color w:val="000000" w:themeColor="text1"/>
        </w:rPr>
        <w:t>mbiente para que cumplan con criterios de calidad y robustez hacia el futuro?</w:t>
      </w:r>
    </w:p>
    <w:p w14:paraId="79E2C41A" w14:textId="77777777" w:rsidR="00E9109F" w:rsidRPr="004B226F" w:rsidRDefault="00E9109F" w:rsidP="00E9109F">
      <w:pPr>
        <w:pStyle w:val="Ttulo2"/>
      </w:pPr>
      <w:bookmarkStart w:id="9" w:name="_Toc39340795"/>
      <w:r w:rsidRPr="004B226F">
        <w:t>Sistematización del problema</w:t>
      </w:r>
      <w:bookmarkEnd w:id="9"/>
    </w:p>
    <w:p w14:paraId="0B8A220B" w14:textId="77777777" w:rsidR="00E9109F" w:rsidRPr="004B226F" w:rsidRDefault="00E9109F" w:rsidP="00E9109F">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Pr="004B226F">
        <w:rPr>
          <w:color w:val="000000" w:themeColor="text1"/>
          <w:lang w:eastAsia="es-CO"/>
        </w:rPr>
        <w:t>?</w:t>
      </w:r>
      <w:r>
        <w:rPr>
          <w:color w:val="000000" w:themeColor="text1"/>
          <w:lang w:eastAsia="es-CO"/>
        </w:rPr>
        <w:t xml:space="preserve"> </w:t>
      </w:r>
    </w:p>
    <w:p w14:paraId="4D48B891"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uáles son las herramientas propuestas por la ISO/IEC 29110 que permitan la integración de los diferentes equipos de trabajo del proyecto Sanambiente</w:t>
      </w:r>
      <w:r w:rsidRPr="004B226F">
        <w:rPr>
          <w:color w:val="000000" w:themeColor="text1"/>
          <w:lang w:eastAsia="es-CO"/>
        </w:rPr>
        <w:t>?</w:t>
      </w:r>
    </w:p>
    <w:p w14:paraId="79DD71D5"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ómo asegurar que el proyecto Sanambiente cumple adecuadamente un marco de calidad</w:t>
      </w:r>
      <w:r w:rsidRPr="004B226F">
        <w:rPr>
          <w:color w:val="000000" w:themeColor="text1"/>
          <w:lang w:eastAsia="es-CO"/>
        </w:rPr>
        <w:t>?</w:t>
      </w:r>
    </w:p>
    <w:p w14:paraId="30D45AD8" w14:textId="2D5608AF" w:rsidR="00E9109F" w:rsidRPr="00E9109F" w:rsidRDefault="00E9109F" w:rsidP="00E9109F">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26CFAC19" w14:textId="58DBEA49" w:rsidR="00E9109F" w:rsidRPr="00E9109F" w:rsidRDefault="00E9109F" w:rsidP="00E9109F">
      <w:pPr>
        <w:pStyle w:val="Ttulo2"/>
      </w:pPr>
      <w:bookmarkStart w:id="10" w:name="_Toc39340796"/>
      <w:r>
        <w:t>Justificación</w:t>
      </w:r>
      <w:bookmarkEnd w:id="10"/>
    </w:p>
    <w:p w14:paraId="0D813EC5" w14:textId="4259DC37" w:rsidR="00787FDF" w:rsidRPr="00787FDF" w:rsidRDefault="00787FDF" w:rsidP="001B39DD">
      <w:pPr>
        <w:rPr>
          <w:rFonts w:cs="Times New Roman"/>
          <w:color w:val="FF0000"/>
          <w:szCs w:val="24"/>
        </w:rPr>
      </w:pPr>
      <w:r>
        <w:rPr>
          <w:rFonts w:cs="Times New Roman"/>
          <w:color w:val="FF0000"/>
          <w:szCs w:val="24"/>
        </w:rPr>
        <w:t xml:space="preserve">(Hay que ponerla en tiempo presente. </w:t>
      </w:r>
      <w:r w:rsidR="006532F6">
        <w:rPr>
          <w:rFonts w:cs="Times New Roman"/>
          <w:color w:val="FF0000"/>
          <w:szCs w:val="24"/>
        </w:rPr>
        <w:t>*</w:t>
      </w:r>
      <w:r>
        <w:rPr>
          <w:rFonts w:cs="Times New Roman"/>
          <w:color w:val="FF0000"/>
          <w:szCs w:val="24"/>
        </w:rPr>
        <w:t>Aún no se corrige)</w:t>
      </w:r>
    </w:p>
    <w:p w14:paraId="0779CB6F" w14:textId="129F8A17" w:rsidR="00FE7ED6" w:rsidRPr="00FE7ED6"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Pr="00FE7ED6">
        <w:rPr>
          <w:rFonts w:cs="Times New Roman"/>
          <w:szCs w:val="24"/>
        </w:rPr>
        <w:t>, ya que</w:t>
      </w:r>
      <w:r w:rsidR="009D34D2">
        <w:rPr>
          <w:rFonts w:cs="Times New Roman"/>
          <w:szCs w:val="24"/>
        </w:rPr>
        <w:t xml:space="preserve"> determina una serie de pasos a cumplir;</w:t>
      </w:r>
      <w:r w:rsidRPr="00FE7ED6">
        <w:rPr>
          <w:rFonts w:cs="Times New Roman"/>
          <w:szCs w:val="24"/>
        </w:rPr>
        <w:t xml:space="preserve"> adicional a esto, la investigación otorg</w:t>
      </w:r>
      <w:r w:rsidR="002446A1">
        <w:rPr>
          <w:rFonts w:cs="Times New Roman"/>
          <w:szCs w:val="24"/>
        </w:rPr>
        <w:t>ó</w:t>
      </w:r>
      <w:r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w:t>
      </w:r>
      <w:r w:rsidR="00552DF3">
        <w:rPr>
          <w:rFonts w:cs="Times New Roman"/>
          <w:szCs w:val="24"/>
        </w:rPr>
        <w:t>ó</w:t>
      </w:r>
      <w:r w:rsidRPr="00FE7ED6">
        <w:rPr>
          <w:rFonts w:cs="Times New Roman"/>
          <w:szCs w:val="24"/>
        </w:rPr>
        <w:t xml:space="preserve">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w:t>
      </w:r>
      <w:r w:rsidR="00552DF3">
        <w:rPr>
          <w:rFonts w:cs="Times New Roman"/>
          <w:szCs w:val="24"/>
        </w:rPr>
        <w:t xml:space="preserve">para ser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E2C71C1" w:rsidR="00FE7ED6" w:rsidRPr="00FE7ED6" w:rsidRDefault="00FE7ED6" w:rsidP="001B39DD">
      <w:pPr>
        <w:rPr>
          <w:rFonts w:cs="Times New Roman"/>
          <w:szCs w:val="24"/>
        </w:rPr>
      </w:pPr>
      <w:r w:rsidRPr="00FE7ED6">
        <w:rPr>
          <w:rFonts w:cs="Times New Roman"/>
          <w:szCs w:val="24"/>
        </w:rPr>
        <w:lastRenderedPageBreak/>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 por lo cual se afirma que, </w:t>
      </w:r>
      <w:r w:rsidR="00AC3C2D">
        <w:rPr>
          <w:rFonts w:cs="Times New Roman"/>
          <w:szCs w:val="24"/>
        </w:rPr>
        <w:t xml:space="preserve">se puso </w:t>
      </w:r>
      <w:r w:rsidRPr="00FE7ED6">
        <w:rPr>
          <w:rFonts w:cs="Times New Roman"/>
          <w:szCs w:val="24"/>
        </w:rPr>
        <w:t xml:space="preserve">en práctica </w:t>
      </w:r>
      <w:r w:rsidR="00764C43">
        <w:rPr>
          <w:rFonts w:cs="Times New Roman"/>
          <w:szCs w:val="24"/>
        </w:rPr>
        <w:t>lo apre</w:t>
      </w:r>
      <w:r w:rsidR="00AC3C2D">
        <w:rPr>
          <w:rFonts w:cs="Times New Roman"/>
          <w:szCs w:val="24"/>
        </w:rPr>
        <w:t>ndido</w:t>
      </w:r>
      <w:r w:rsidR="00764C43">
        <w:rPr>
          <w:rFonts w:cs="Times New Roman"/>
          <w:szCs w:val="24"/>
        </w:rPr>
        <w:t xml:space="preserve"> a</w:t>
      </w:r>
      <w:r w:rsidRPr="00FE7ED6">
        <w:rPr>
          <w:rFonts w:cs="Times New Roman"/>
          <w:szCs w:val="24"/>
        </w:rPr>
        <w:t xml:space="preserve"> lo largo del programa. </w:t>
      </w:r>
    </w:p>
    <w:p w14:paraId="105DB237" w14:textId="551AF53F" w:rsidR="00FE7ED6" w:rsidRPr="00FE7ED6" w:rsidRDefault="00FE7ED6" w:rsidP="001B39DD">
      <w:pPr>
        <w:rPr>
          <w:rFonts w:cs="Times New Roman"/>
          <w:szCs w:val="24"/>
        </w:rPr>
      </w:pPr>
      <w:r w:rsidRPr="00FE7ED6">
        <w:rPr>
          <w:rFonts w:cs="Times New Roman"/>
          <w:szCs w:val="24"/>
        </w:rPr>
        <w:t>Este proyecto pose</w:t>
      </w:r>
      <w:r w:rsidR="00AC3C2D">
        <w:rPr>
          <w:rFonts w:cs="Times New Roman"/>
          <w:szCs w:val="24"/>
        </w:rPr>
        <w:t>e</w:t>
      </w:r>
      <w:r w:rsidRPr="00FE7ED6">
        <w:rPr>
          <w:rFonts w:cs="Times New Roman"/>
          <w:szCs w:val="24"/>
        </w:rPr>
        <w:t xml:space="preserve"> escalabilidad, esto quiere decir que seguirá en constante evolución a lo largo del tiempo, añadiendo nuevas funcionalidades y mejoras, sin degradar su desempeño</w:t>
      </w:r>
      <w:r w:rsidR="00476715">
        <w:rPr>
          <w:rFonts w:cs="Times New Roman"/>
          <w:szCs w:val="24"/>
        </w:rPr>
        <w:t>.</w:t>
      </w:r>
      <w:r w:rsidR="00AC3C2D">
        <w:rPr>
          <w:rFonts w:cs="Times New Roman"/>
          <w:szCs w:val="24"/>
        </w:rPr>
        <w:t xml:space="preserve"> (justificar)</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011DBBE4" w:rsidR="004B5F07" w:rsidRDefault="004B5F07" w:rsidP="004B5F07">
      <w:pPr>
        <w:rPr>
          <w:rFonts w:cs="Times New Roman"/>
          <w:szCs w:val="24"/>
        </w:rPr>
      </w:pPr>
    </w:p>
    <w:p w14:paraId="6CBDBF84" w14:textId="466912CE" w:rsidR="00787FDF" w:rsidRDefault="00787FDF" w:rsidP="004B5F07">
      <w:pPr>
        <w:rPr>
          <w:rFonts w:cs="Times New Roman"/>
          <w:szCs w:val="24"/>
        </w:rPr>
      </w:pPr>
    </w:p>
    <w:p w14:paraId="2A7E0287" w14:textId="77F212A7" w:rsidR="008B22DA" w:rsidRPr="00D23003" w:rsidRDefault="00787FDF" w:rsidP="00F32811">
      <w:pPr>
        <w:pStyle w:val="Ttulo1"/>
        <w:numPr>
          <w:ilvl w:val="0"/>
          <w:numId w:val="0"/>
        </w:numPr>
        <w:jc w:val="left"/>
        <w:rPr>
          <w:rFonts w:cs="Times New Roman"/>
          <w:szCs w:val="24"/>
        </w:rPr>
      </w:pPr>
      <w:r>
        <w:rPr>
          <w:rFonts w:cs="Times New Roman"/>
          <w:szCs w:val="24"/>
        </w:rPr>
        <w:br w:type="page"/>
      </w:r>
    </w:p>
    <w:p w14:paraId="64522917" w14:textId="573BFE0F" w:rsidR="002061C0" w:rsidRDefault="002061C0" w:rsidP="002061C0">
      <w:pPr>
        <w:pStyle w:val="Ttulo1"/>
      </w:pPr>
      <w:bookmarkStart w:id="11" w:name="_Toc39340797"/>
      <w:r>
        <w:lastRenderedPageBreak/>
        <w:t>Marco de referencia</w:t>
      </w:r>
      <w:bookmarkEnd w:id="11"/>
    </w:p>
    <w:p w14:paraId="4ADF3D76" w14:textId="55C6C7AB" w:rsidR="005B7B16" w:rsidRDefault="005553B4" w:rsidP="00176F99">
      <w:pPr>
        <w:pStyle w:val="Ttulo2"/>
      </w:pPr>
      <w:bookmarkStart w:id="12" w:name="_Toc39340798"/>
      <w:r>
        <w:t>Antecedentes</w:t>
      </w:r>
      <w:bookmarkEnd w:id="12"/>
    </w:p>
    <w:p w14:paraId="661546D2" w14:textId="70509833" w:rsidR="00452883" w:rsidRPr="00452883" w:rsidRDefault="00FD1908" w:rsidP="001B39DD">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 xml:space="preserve">n una guía para saber cómo proceder y de qué forma iniciar la elaboración del </w:t>
      </w:r>
      <w:r w:rsidR="00750104">
        <w:t>presente proyecto</w:t>
      </w:r>
      <w:r w:rsidR="004A4F6F">
        <w:t>,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w:t>
      </w:r>
      <w:r w:rsidR="007427C2">
        <w:t xml:space="preserve"> </w:t>
      </w:r>
      <w:r w:rsidR="005275FE">
        <w:t xml:space="preserve">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3D9DE90F" w:rsidR="00372D49" w:rsidRDefault="00372D49" w:rsidP="001B39DD">
      <w:r w:rsidRPr="00452883">
        <w:t xml:space="preserve">Según </w:t>
      </w:r>
      <w:r w:rsidR="00BE72B4">
        <w:fldChar w:fldCharType="begin"/>
      </w:r>
      <w:r w:rsidR="00782C00">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event-place":"Ibarra","language":"Español","number-of-pages":"213","publisher":"Universidad Técnica del Norte","publisher-place":"Ibarra","title":"Implementación del estándar ISO/IEC 29110 en el proceso de desarrollo de software de la dirección de desarrollo tecnológico e informático de la Universidad Técnica del Norte","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w:t>
      </w:r>
      <w:r w:rsidR="00075C8A">
        <w:t xml:space="preserve"> </w:t>
      </w:r>
      <w:r w:rsidRPr="00452883">
        <w:t xml:space="preserve">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1B39DD">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7CD14F94"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AE6BC4">
        <w:rPr>
          <w:rFonts w:cs="Times New Roman"/>
          <w:szCs w:val="24"/>
          <w:lang w:eastAsia="es-CO"/>
        </w:rPr>
        <w:instrText xml:space="preserve"> ADDIN ZOTERO_ITEM CSL_CITATION {"citationID":"3iG6thgH","properties":{"formattedCitation":"(Laporte et\\uc0\\u160{}al., 2016)","plainCitation":"(Laporte et al., 2016)","noteIndex":0},"citationItems":[{"id":"ZO8Owruy/yrUbxM7G","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782C00" w:rsidRPr="00782C00">
        <w:rPr>
          <w:rFonts w:cs="Times New Roman"/>
          <w:szCs w:val="24"/>
        </w:rPr>
        <w:t>(Laporte et al.,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1EB04C3A" w:rsidR="00C62556" w:rsidRDefault="00130D64" w:rsidP="001B39DD">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AE6BC4">
        <w:rPr>
          <w:rFonts w:cs="Times New Roman"/>
          <w:szCs w:val="24"/>
          <w:lang w:eastAsia="es-CO"/>
        </w:rPr>
        <w:instrText xml:space="preserve"> ADDIN ZOTERO_ITEM CSL_CITATION {"citationID":"Lb1zoCkF","properties":{"formattedCitation":"(LEGARIA, 2018)","plainCitation":"(LEGARIA, 2018)","noteIndex":0},"citationItems":[{"id":"ZO8Owruy/XVJcnqxM","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 xml:space="preserve">con el título de “IMPLEMENTACION DE PROCESO ORGANIZACIONAL DE GESTION DE PROYECTOS EN DEVELOPIT” donde nos habla de cómo la ISO/IEC 29110 cumple con los proceso de la gestión de proyecto,  </w:t>
      </w:r>
      <w:proofErr w:type="spellStart"/>
      <w:r w:rsidR="003A0A98" w:rsidRPr="00A5681B">
        <w:rPr>
          <w:rFonts w:cs="Times New Roman"/>
          <w:szCs w:val="24"/>
        </w:rPr>
        <w:t>DevelopIT</w:t>
      </w:r>
      <w:proofErr w:type="spellEnd"/>
      <w:r w:rsidR="003A0A98" w:rsidRPr="00A5681B">
        <w:rPr>
          <w:rFonts w:cs="Times New Roman"/>
          <w:szCs w:val="24"/>
        </w:rPr>
        <w:t xml:space="preserve">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w:t>
      </w:r>
      <w:proofErr w:type="spellStart"/>
      <w:r w:rsidR="003A0A98" w:rsidRPr="00A5681B">
        <w:rPr>
          <w:rFonts w:cs="Times New Roman"/>
          <w:szCs w:val="24"/>
        </w:rPr>
        <w:t>DevelopIT</w:t>
      </w:r>
      <w:proofErr w:type="spellEnd"/>
      <w:r w:rsidR="003A0A98" w:rsidRPr="00A5681B">
        <w:rPr>
          <w:rFonts w:cs="Times New Roman"/>
          <w:szCs w:val="24"/>
        </w:rPr>
        <w:t xml:space="preserve">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lastRenderedPageBreak/>
        <w:t xml:space="preserve">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w:t>
      </w:r>
      <w:proofErr w:type="spellStart"/>
      <w:r w:rsidRPr="00803BBB">
        <w:t>DevelopIT</w:t>
      </w:r>
      <w:proofErr w:type="spellEnd"/>
      <w:r w:rsidRPr="00803BBB">
        <w:t xml:space="preserve">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5FB39415"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AE6BC4">
        <w:rPr>
          <w:rFonts w:cs="Times New Roman"/>
          <w:szCs w:val="24"/>
        </w:rPr>
        <w:instrText xml:space="preserve"> ADDIN ZOTERO_ITEM CSL_CITATION {"citationID":"e55B78YJ","properties":{"formattedCitation":"(PORRAS, 2019)","plainCitation":"(PORRAS, 2019)","noteIndex":0},"citationItems":[{"id":"ZO8Owruy/x30usEpB","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3998BC45" w14:textId="40D81815" w:rsidR="0083099E" w:rsidRPr="0083099E" w:rsidRDefault="009A31B8" w:rsidP="009B094F">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03B2E9BB" w14:textId="77777777" w:rsidR="00F64E1C" w:rsidRDefault="00F64E1C" w:rsidP="00F64E1C">
      <w:pPr>
        <w:pStyle w:val="Ttulo2"/>
      </w:pPr>
      <w:bookmarkStart w:id="13" w:name="_Toc39340799"/>
      <w:r>
        <w:t>Marco conceptual</w:t>
      </w:r>
      <w:bookmarkEnd w:id="13"/>
    </w:p>
    <w:p w14:paraId="2DDAC0DA" w14:textId="28FA67E3" w:rsidR="0083099E" w:rsidRDefault="00F64E1C" w:rsidP="0083099E">
      <w:pPr>
        <w:pStyle w:val="Ttulo3"/>
      </w:pPr>
      <w:bookmarkStart w:id="14" w:name="_Toc39340800"/>
      <w:r w:rsidRPr="0083099E">
        <w:t>Proceso de software</w:t>
      </w:r>
      <w:bookmarkEnd w:id="14"/>
    </w:p>
    <w:p w14:paraId="01BD5725" w14:textId="47DD8EF6" w:rsidR="00F64E1C" w:rsidRDefault="00F64E1C" w:rsidP="0083099E">
      <w:pPr>
        <w:ind w:firstLine="0"/>
      </w:pPr>
      <w:r>
        <w:lastRenderedPageBreak/>
        <w:t xml:space="preserve">Es un marco de trabajo de las tareas que se necesitan para construir software de alta calidad. Un proceso de software establece la perspectiva que se debe elegir cuando el software es manipulado por la ingeniería </w:t>
      </w:r>
      <w:r>
        <w:fldChar w:fldCharType="begin"/>
      </w:r>
      <w:r w:rsidR="00782C00">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edition":"Quinta Edición","event-place":"Madrid","ISBN":"0-07-709677-0","language":"Español","number-of-pages":"640","publisher":"Concepción Fernández Madrid","publisher-place":"Madrid","title":"Ingeniería del Software. Un enfoque práctico","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fldChar w:fldCharType="separate"/>
      </w:r>
      <w:r w:rsidRPr="009C44E9">
        <w:rPr>
          <w:rFonts w:cs="Times New Roman"/>
        </w:rPr>
        <w:t>(Pressman, 2002, p. 13)</w:t>
      </w:r>
      <w:r>
        <w:fldChar w:fldCharType="end"/>
      </w:r>
      <w:r>
        <w:t xml:space="preserve">. Es el conjunto de actividades que se relacionan y enfocan en la creación de un producto de software. Este software elaborado puede ser un producto nuevo, la modificación o una software ya existente </w:t>
      </w:r>
      <w:r>
        <w:fldChar w:fldCharType="begin"/>
      </w:r>
      <w:r w:rsidR="00782C00">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event-place":"Lima","language":"Español","number-of-pages":"635","publisher":"Universidad Peruana de Ciencias Aplicadas","publisher-place":"Lima","title":"Implementación del estándar ISO/IEC 29110-4-1 para pequeñas organizaciones de desarrollo de software","author":[{"family":"Ramos","given":"Cynthia"},{"family":"Mendoza","given":"Luiggi"}],"issued":{"date-parts":[["2014"]]}},"locator":"13","label":"page"}],"schema":"https://github.com/citation-style-language/schema/raw/master/csl-citation.json"} </w:instrText>
      </w:r>
      <w:r>
        <w:fldChar w:fldCharType="separate"/>
      </w:r>
      <w:r w:rsidRPr="009C44E9">
        <w:rPr>
          <w:rFonts w:cs="Times New Roman"/>
        </w:rPr>
        <w:t>(Ramos &amp; Mendoza, 2014, p. 13)</w:t>
      </w:r>
      <w:r>
        <w:fldChar w:fldCharType="end"/>
      </w:r>
      <w:r>
        <w:t>.</w:t>
      </w:r>
    </w:p>
    <w:p w14:paraId="13D7A94B" w14:textId="2752A7C1" w:rsidR="0083099E" w:rsidRPr="0083099E" w:rsidRDefault="00F64E1C" w:rsidP="0083099E">
      <w:pPr>
        <w:pStyle w:val="Ttulo3"/>
      </w:pPr>
      <w:bookmarkStart w:id="15" w:name="_Toc39340801"/>
      <w:r w:rsidRPr="0083099E">
        <w:rPr>
          <w:rStyle w:val="Ttulo3Car"/>
          <w:b/>
          <w:bCs/>
        </w:rPr>
        <w:t>Metodología de desarrollo de software</w:t>
      </w:r>
      <w:bookmarkEnd w:id="15"/>
    </w:p>
    <w:p w14:paraId="57C4E05C" w14:textId="6A7C10AF" w:rsidR="00F64E1C" w:rsidRDefault="00F64E1C" w:rsidP="00F64E1C">
      <w:r>
        <w:t xml:space="preserve">Es aquella que posee la función de realizar la organización, planificación y el control del proceso de desarrollo de software </w:t>
      </w:r>
      <w:r>
        <w:fldChar w:fldCharType="begin"/>
      </w:r>
      <w:r w:rsidR="00782C00">
        <w:instrText xml:space="preserve"> ADDIN ZOTERO_ITEM CSL_CITATION {"citationID":"DYnOXCZf","properties":{"formattedCitation":"(Hugues et\\uc0\\u160{}al., 2010)","plainCitation":"(Hugues et al., 2010)","noteIndex":0},"citationItems":[{"id":36,"uris":["http://zotero.org/users/5687329/items/USXSE44H"],"uri":["http://zotero.org/users/5687329/items/USXSE44H"],"itemData":{"id":36,"type":"report","language":"Inglés","publisher":"Canadian Society for International Health Certificate Course in Health Information Systems","title":"System development life cycle models and methodologies","author":[{"family":"Hugues","given":"Peter"},{"family":"Fisher","given":"Paul"},{"family":"Mc Daniel","given":"James"}],"issued":{"date-parts":[["2010"]]}}}],"schema":"https://github.com/citation-style-language/schema/raw/master/csl-citation.json"} </w:instrText>
      </w:r>
      <w:r>
        <w:fldChar w:fldCharType="separate"/>
      </w:r>
      <w:r w:rsidR="00782C00" w:rsidRPr="00782C00">
        <w:rPr>
          <w:rFonts w:cs="Times New Roman"/>
          <w:szCs w:val="24"/>
        </w:rPr>
        <w:t>(Hugues et al., 2010)</w:t>
      </w:r>
      <w:r>
        <w:fldChar w:fldCharType="end"/>
      </w:r>
      <w:r>
        <w:t>.</w:t>
      </w:r>
    </w:p>
    <w:p w14:paraId="36E012ED" w14:textId="27F0E9CE" w:rsidR="00F64E1C" w:rsidRPr="009A2156" w:rsidRDefault="00F64E1C" w:rsidP="00F64E1C">
      <w:r>
        <w:t>Una metodología de desarrollo de software especifica cómo hay que dividir el proyecto por etapas o fases, las tareas que se deben llevar a cabo en cada una, las salidas que se deben producir y cuando producir, las herramientas que hay que emplear,</w:t>
      </w:r>
      <w:r w:rsidRPr="004D0510">
        <w:t xml:space="preserve"> </w:t>
      </w:r>
      <w:r>
        <w:t xml:space="preserve">las restricciones apropiadas que se deben aplicar, y la manera en que se debe administrar y llevar el control pertinente sobre un proyecto </w:t>
      </w:r>
      <w:r>
        <w:fldChar w:fldCharType="begin"/>
      </w:r>
      <w:r w:rsidR="00782C00">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event-place":"La Plata","language":"Español","number-of-pages":"136","publisher":"Universidad Nacional de la Plata","publisher-place":"La Plata","title":"Una metodología para el diseño, desarrollo y evaluación de software educativo","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7000FC82" w14:textId="2474EA0D" w:rsidR="0083099E" w:rsidRPr="0083099E" w:rsidRDefault="007E122D" w:rsidP="0083099E">
      <w:pPr>
        <w:pStyle w:val="Ttulo3"/>
        <w:rPr>
          <w:rStyle w:val="Ttulo3Car"/>
          <w:b/>
          <w:bCs/>
        </w:rPr>
      </w:pPr>
      <w:bookmarkStart w:id="16" w:name="_Toc39340802"/>
      <w:r w:rsidRPr="0083099E">
        <w:rPr>
          <w:rStyle w:val="Ttulo3Car"/>
          <w:b/>
          <w:bCs/>
        </w:rPr>
        <w:t>Lenguaje Unificado de Modelado</w:t>
      </w:r>
      <w:r w:rsidR="00F64E1C" w:rsidRPr="0083099E">
        <w:rPr>
          <w:rStyle w:val="Ttulo3Car"/>
          <w:b/>
          <w:bCs/>
        </w:rPr>
        <w:t xml:space="preserve"> (</w:t>
      </w:r>
      <w:proofErr w:type="spellStart"/>
      <w:r w:rsidR="00F64E1C" w:rsidRPr="0083099E">
        <w:rPr>
          <w:rStyle w:val="Ttulo3Car"/>
          <w:b/>
          <w:bCs/>
        </w:rPr>
        <w:t>Unified</w:t>
      </w:r>
      <w:proofErr w:type="spellEnd"/>
      <w:r w:rsidR="00F64E1C" w:rsidRPr="0083099E">
        <w:rPr>
          <w:rStyle w:val="Ttulo3Car"/>
          <w:b/>
          <w:bCs/>
        </w:rPr>
        <w:t xml:space="preserve"> </w:t>
      </w:r>
      <w:proofErr w:type="spellStart"/>
      <w:r w:rsidR="00F64E1C" w:rsidRPr="0083099E">
        <w:rPr>
          <w:rStyle w:val="Ttulo3Car"/>
          <w:b/>
          <w:bCs/>
        </w:rPr>
        <w:t>Modeling</w:t>
      </w:r>
      <w:proofErr w:type="spellEnd"/>
      <w:r w:rsidR="00F64E1C" w:rsidRPr="0083099E">
        <w:rPr>
          <w:rStyle w:val="Ttulo3Car"/>
          <w:b/>
          <w:bCs/>
        </w:rPr>
        <w:t xml:space="preserve"> </w:t>
      </w:r>
      <w:proofErr w:type="spellStart"/>
      <w:r w:rsidR="00F64E1C" w:rsidRPr="0083099E">
        <w:rPr>
          <w:rStyle w:val="Ttulo3Car"/>
          <w:b/>
          <w:bCs/>
        </w:rPr>
        <w:t>Language</w:t>
      </w:r>
      <w:proofErr w:type="spellEnd"/>
      <w:r w:rsidRPr="0083099E">
        <w:rPr>
          <w:rStyle w:val="Ttulo3Car"/>
          <w:b/>
          <w:bCs/>
        </w:rPr>
        <w:t xml:space="preserve"> (UML)</w:t>
      </w:r>
      <w:r w:rsidR="00F64E1C" w:rsidRPr="0083099E">
        <w:rPr>
          <w:rStyle w:val="Ttulo3Car"/>
          <w:b/>
          <w:bCs/>
        </w:rPr>
        <w:t>)</w:t>
      </w:r>
      <w:bookmarkEnd w:id="16"/>
    </w:p>
    <w:p w14:paraId="4D42CEFC" w14:textId="744D8DD3" w:rsidR="00F64E1C" w:rsidRDefault="00F64E1C" w:rsidP="00F64E1C">
      <w:r>
        <w:t xml:space="preserve"> El Lenguaje Unificado de Modelado, es un lenguaje estándar de modelado para productos de software, que proporciona la visualización, definición, elaboración y documentación de aquellos artefactos de sistemas en los que un producto de software posee una labor o función significativa. En esencia, UML permite a los desarrolladores ver los logros de su trabajo representados  en esquemas o diagramas definidos </w:t>
      </w:r>
      <w:r>
        <w:fldChar w:fldCharType="begin"/>
      </w:r>
      <w:r w:rsidR="00782C00">
        <w:instrText xml:space="preserve"> ADDIN ZOTERO_ITEM CSL_CITATION {"citationID":"teNPNOB9","properties":{"formattedCitation":"(Jacobson et\\uc0\\u160{}al., 2000, p. 407)","plainCitation":"(Jacobson et al., 2000, p. 407)","noteIndex":0},"citationItems":[{"id":26,"uris":["http://zotero.org/users/5687329/items/2DNIXJBX"],"uri":["http://zotero.org/users/5687329/items/2DNIXJBX"],"itemData":{"id":26,"type":"book","event-place":"Madrid","ISBN":"84-7829-036-2","language":"Español","number-of-pages":"464","publisher":"Addison Wesley","publisher-place":"Madrid","title":"El proceso unificado de desarrollo de software","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00782C00" w:rsidRPr="00782C00">
        <w:rPr>
          <w:rFonts w:cs="Times New Roman"/>
          <w:szCs w:val="24"/>
        </w:rPr>
        <w:t>(Jacobson et al., 2000, p. 407)</w:t>
      </w:r>
      <w:r>
        <w:fldChar w:fldCharType="end"/>
      </w:r>
      <w:r>
        <w:t xml:space="preserve">. Este lenguaje fue creado por un grupo de personas con amplio conocimiento en la ingeniería de software: Ivar Jacobson, Grady Booch y James Rumbaugh en el año 1995 </w:t>
      </w:r>
      <w:r>
        <w:fldChar w:fldCharType="begin"/>
      </w:r>
      <w:r w:rsidR="00782C00">
        <w:instrText xml:space="preserve"> ADDIN ZOTERO_ITEM CSL_CITATION {"citationID":"dkhARAN7","properties":{"formattedCitation":"(Gonz\\uc0\\u225{}lez Toste et\\uc0\\u160{}al., 2017, p. 7)","plainCitation":"(González Toste et al., 2017, p. 7)","noteIndex":0},"citationItems":[{"id":58,"uris":["http://zotero.org/users/5687329/items/3VRTRLLN"],"uri":["http://zotero.org/users/5687329/items/3VRTRLLN"],"itemData":{"id":58,"type":"article-journal","ISSN":"2664-2190","issue":"octubre - diciembre (2014)","journalAbbreviation":"Márgenes","language":"Español","page":"1-11","title":"El uso de las TIC como apoyo al proceso de formación máster en \"Ciencias de la educación\"","volume":"2, núm. 4","author":[{"family":"González Toste","given":"Dagoberto"},{"family":"Valdés González","given":"Arlex A."},{"family":"Romero Gómez","given":"Yanlí"},{"family":"García Pérez","given":"Yamirka"}],"issued":{"date-parts":[["2017"]]}},"locator":"7","label":"page"}],"schema":"https://github.com/citation-style-language/schema/raw/master/csl-citation.json"} </w:instrText>
      </w:r>
      <w:r>
        <w:fldChar w:fldCharType="separate"/>
      </w:r>
      <w:r w:rsidR="00782C00" w:rsidRPr="00782C00">
        <w:rPr>
          <w:rFonts w:cs="Times New Roman"/>
          <w:szCs w:val="24"/>
        </w:rPr>
        <w:t>(González Toste et al., 2017, p. 7)</w:t>
      </w:r>
      <w:r>
        <w:fldChar w:fldCharType="end"/>
      </w:r>
      <w:r>
        <w:t>.</w:t>
      </w:r>
    </w:p>
    <w:p w14:paraId="170B7EED" w14:textId="02A5D6BE" w:rsidR="00F64E1C" w:rsidRDefault="00F64E1C" w:rsidP="00F64E1C">
      <w:r>
        <w:t xml:space="preserve">Como UML posee su enfoque en la descripción de métodos y procesos, se facilita la definición de las interacciones que deben llevarse a cabo por parte de los programadores y los usuarios con </w:t>
      </w:r>
      <w:r>
        <w:lastRenderedPageBreak/>
        <w:t xml:space="preserve">el software que se está desarrollando, a través de diferentes tipos de diagramas. Estos se encuentran categorizados de la siguiente manera (ver tabla </w:t>
      </w:r>
      <w:r w:rsidR="00A540CF">
        <w:t>2</w:t>
      </w:r>
      <w:r>
        <w:t xml:space="preserve">) </w:t>
      </w:r>
      <w:r>
        <w:fldChar w:fldCharType="begin"/>
      </w:r>
      <w:r w:rsidR="00782C00">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event-place":"Ciudad de México","language":"Español","number-of-pages":"230","publisher":"Universidad Nacional Autónoma de México","publisher-place":"Ciudad de México","title":"Desarrollo de software guiado por la norma ISO/IEC 29110 y Scrum: SIDEP v.2.0","author":[{"family":"Matla Cruz","given":"Erick Orlando"}],"issued":{"date-parts":[["2014"]]}},"locator":"24-26","label":"page"}],"schema":"https://github.com/citation-style-language/schema/raw/master/csl-citation.json"} </w:instrText>
      </w:r>
      <w:r>
        <w:fldChar w:fldCharType="separate"/>
      </w:r>
      <w:r w:rsidRPr="00586273">
        <w:rPr>
          <w:rFonts w:cs="Times New Roman"/>
        </w:rPr>
        <w:t>(Matla Cruz, 2014, pp. 24-26)</w:t>
      </w:r>
      <w:r>
        <w:fldChar w:fldCharType="end"/>
      </w:r>
      <w:r>
        <w:t>:</w:t>
      </w:r>
    </w:p>
    <w:p w14:paraId="2F111AB9" w14:textId="1E08CD53" w:rsidR="00F64E1C" w:rsidRPr="00185F30" w:rsidRDefault="00F64E1C" w:rsidP="00A540CF">
      <w:pPr>
        <w:pStyle w:val="Descripcin"/>
        <w:keepNext/>
        <w:spacing w:after="0" w:line="480" w:lineRule="auto"/>
        <w:ind w:firstLine="0"/>
        <w:rPr>
          <w:color w:val="000000" w:themeColor="text1"/>
          <w:sz w:val="24"/>
        </w:rPr>
      </w:pPr>
      <w:bookmarkStart w:id="17" w:name="_Toc39340737"/>
      <w:r w:rsidRPr="00185F30">
        <w:rPr>
          <w:color w:val="000000" w:themeColor="text1"/>
          <w:sz w:val="24"/>
        </w:rPr>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C742CB">
        <w:rPr>
          <w:noProof/>
          <w:color w:val="000000" w:themeColor="text1"/>
          <w:sz w:val="24"/>
        </w:rPr>
        <w:t>2</w:t>
      </w:r>
      <w:r w:rsidRPr="00185F30">
        <w:rPr>
          <w:color w:val="000000" w:themeColor="text1"/>
          <w:sz w:val="24"/>
        </w:rPr>
        <w:fldChar w:fldCharType="end"/>
      </w:r>
      <w:r w:rsidRPr="00185F30">
        <w:rPr>
          <w:color w:val="000000" w:themeColor="text1"/>
          <w:sz w:val="24"/>
        </w:rPr>
        <w:t>. Diagramas de UML por categoría.</w:t>
      </w:r>
      <w:bookmarkEnd w:id="17"/>
    </w:p>
    <w:tbl>
      <w:tblPr>
        <w:tblW w:w="0" w:type="auto"/>
        <w:tblLook w:val="04A0" w:firstRow="1" w:lastRow="0" w:firstColumn="1" w:lastColumn="0" w:noHBand="0" w:noVBand="1"/>
      </w:tblPr>
      <w:tblGrid>
        <w:gridCol w:w="3112"/>
        <w:gridCol w:w="3113"/>
        <w:gridCol w:w="3113"/>
      </w:tblGrid>
      <w:tr w:rsidR="00F64E1C" w14:paraId="3980BB53" w14:textId="77777777" w:rsidTr="00F64E1C">
        <w:trPr>
          <w:trHeight w:val="261"/>
        </w:trPr>
        <w:tc>
          <w:tcPr>
            <w:tcW w:w="3112" w:type="dxa"/>
            <w:tcBorders>
              <w:top w:val="single" w:sz="4" w:space="0" w:color="auto"/>
              <w:left w:val="single" w:sz="4" w:space="0" w:color="auto"/>
              <w:bottom w:val="single" w:sz="4" w:space="0" w:color="auto"/>
              <w:right w:val="single" w:sz="4" w:space="0" w:color="auto"/>
            </w:tcBorders>
          </w:tcPr>
          <w:p w14:paraId="3E3AEFC4" w14:textId="77777777" w:rsidR="00F64E1C" w:rsidRPr="00586273" w:rsidRDefault="00F64E1C" w:rsidP="00F64E1C">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760D13C2" w14:textId="77777777" w:rsidR="00F64E1C" w:rsidRPr="00586273" w:rsidRDefault="00F64E1C" w:rsidP="00F64E1C">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6EBBE658" w14:textId="77777777" w:rsidR="00F64E1C" w:rsidRPr="00586273" w:rsidRDefault="00F64E1C" w:rsidP="00F64E1C">
            <w:pPr>
              <w:spacing w:line="240" w:lineRule="auto"/>
              <w:ind w:firstLine="0"/>
              <w:jc w:val="center"/>
              <w:rPr>
                <w:b/>
              </w:rPr>
            </w:pPr>
            <w:r>
              <w:rPr>
                <w:b/>
              </w:rPr>
              <w:t>De interacción</w:t>
            </w:r>
          </w:p>
        </w:tc>
      </w:tr>
      <w:tr w:rsidR="00F64E1C" w14:paraId="61DF9CCD" w14:textId="77777777" w:rsidTr="00F64E1C">
        <w:trPr>
          <w:trHeight w:val="261"/>
        </w:trPr>
        <w:tc>
          <w:tcPr>
            <w:tcW w:w="3112" w:type="dxa"/>
            <w:tcBorders>
              <w:top w:val="single" w:sz="4" w:space="0" w:color="auto"/>
              <w:left w:val="single" w:sz="4" w:space="0" w:color="auto"/>
              <w:bottom w:val="nil"/>
              <w:right w:val="single" w:sz="4" w:space="0" w:color="auto"/>
            </w:tcBorders>
          </w:tcPr>
          <w:p w14:paraId="1A9F34A6" w14:textId="77777777" w:rsidR="00F64E1C" w:rsidRDefault="00F64E1C" w:rsidP="00F64E1C">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68B38172" w14:textId="77777777" w:rsidR="00F64E1C" w:rsidRDefault="00F64E1C" w:rsidP="00F64E1C">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4979D4A5" w14:textId="77777777" w:rsidR="00F64E1C" w:rsidRDefault="00F64E1C" w:rsidP="00F64E1C">
            <w:pPr>
              <w:spacing w:line="240" w:lineRule="auto"/>
              <w:ind w:firstLine="0"/>
              <w:jc w:val="center"/>
            </w:pPr>
            <w:r>
              <w:t>Diagrama de secuencia</w:t>
            </w:r>
          </w:p>
        </w:tc>
      </w:tr>
      <w:tr w:rsidR="00F64E1C" w14:paraId="57090EB3" w14:textId="77777777" w:rsidTr="00F64E1C">
        <w:trPr>
          <w:trHeight w:val="261"/>
        </w:trPr>
        <w:tc>
          <w:tcPr>
            <w:tcW w:w="3112" w:type="dxa"/>
            <w:tcBorders>
              <w:top w:val="nil"/>
              <w:left w:val="single" w:sz="4" w:space="0" w:color="auto"/>
              <w:bottom w:val="nil"/>
              <w:right w:val="single" w:sz="4" w:space="0" w:color="auto"/>
            </w:tcBorders>
          </w:tcPr>
          <w:p w14:paraId="5A8F3CA9" w14:textId="77777777" w:rsidR="00F64E1C" w:rsidRDefault="00F64E1C" w:rsidP="00F64E1C">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44171794" w14:textId="77777777" w:rsidR="00F64E1C" w:rsidRDefault="00F64E1C" w:rsidP="00F64E1C">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44F07017" w14:textId="77777777" w:rsidR="00F64E1C" w:rsidRDefault="00F64E1C" w:rsidP="00F64E1C">
            <w:pPr>
              <w:spacing w:line="240" w:lineRule="auto"/>
              <w:ind w:firstLine="0"/>
              <w:jc w:val="center"/>
            </w:pPr>
            <w:r>
              <w:t>Diagrama de colaboración</w:t>
            </w:r>
          </w:p>
        </w:tc>
      </w:tr>
      <w:tr w:rsidR="00F64E1C" w14:paraId="00921DAA" w14:textId="77777777" w:rsidTr="00F64E1C">
        <w:trPr>
          <w:trHeight w:val="261"/>
        </w:trPr>
        <w:tc>
          <w:tcPr>
            <w:tcW w:w="3112" w:type="dxa"/>
            <w:tcBorders>
              <w:top w:val="nil"/>
              <w:left w:val="single" w:sz="4" w:space="0" w:color="auto"/>
              <w:bottom w:val="nil"/>
              <w:right w:val="single" w:sz="4" w:space="0" w:color="auto"/>
            </w:tcBorders>
          </w:tcPr>
          <w:p w14:paraId="1185DBE5" w14:textId="77777777" w:rsidR="00F64E1C" w:rsidRDefault="00F64E1C" w:rsidP="00F64E1C">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5751A520" w14:textId="77777777" w:rsidR="00F64E1C" w:rsidRDefault="00F64E1C" w:rsidP="00F64E1C">
            <w:pPr>
              <w:spacing w:line="240" w:lineRule="auto"/>
              <w:ind w:firstLine="0"/>
              <w:jc w:val="center"/>
            </w:pPr>
          </w:p>
        </w:tc>
        <w:tc>
          <w:tcPr>
            <w:tcW w:w="3113" w:type="dxa"/>
            <w:tcBorders>
              <w:top w:val="nil"/>
              <w:left w:val="single" w:sz="4" w:space="0" w:color="auto"/>
              <w:bottom w:val="nil"/>
              <w:right w:val="single" w:sz="4" w:space="0" w:color="auto"/>
            </w:tcBorders>
          </w:tcPr>
          <w:p w14:paraId="72389AA8" w14:textId="77777777" w:rsidR="00F64E1C" w:rsidRDefault="00F64E1C" w:rsidP="00F64E1C">
            <w:pPr>
              <w:spacing w:line="240" w:lineRule="auto"/>
              <w:ind w:firstLine="0"/>
              <w:jc w:val="center"/>
            </w:pPr>
          </w:p>
        </w:tc>
      </w:tr>
      <w:tr w:rsidR="00F64E1C" w14:paraId="04D10D7D" w14:textId="77777777" w:rsidTr="00F64E1C">
        <w:trPr>
          <w:trHeight w:val="250"/>
        </w:trPr>
        <w:tc>
          <w:tcPr>
            <w:tcW w:w="3112" w:type="dxa"/>
            <w:tcBorders>
              <w:top w:val="nil"/>
              <w:left w:val="single" w:sz="4" w:space="0" w:color="auto"/>
              <w:bottom w:val="single" w:sz="4" w:space="0" w:color="auto"/>
              <w:right w:val="single" w:sz="4" w:space="0" w:color="auto"/>
            </w:tcBorders>
          </w:tcPr>
          <w:p w14:paraId="0088B557" w14:textId="77777777" w:rsidR="00F64E1C" w:rsidRDefault="00F64E1C" w:rsidP="00F64E1C">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17A16F06" w14:textId="77777777" w:rsidR="00F64E1C" w:rsidRDefault="00F64E1C" w:rsidP="00F64E1C">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272D02CC" w14:textId="77777777" w:rsidR="00F64E1C" w:rsidRDefault="00F64E1C" w:rsidP="00F64E1C">
            <w:pPr>
              <w:spacing w:line="240" w:lineRule="auto"/>
              <w:ind w:firstLine="0"/>
              <w:jc w:val="center"/>
            </w:pPr>
          </w:p>
        </w:tc>
      </w:tr>
    </w:tbl>
    <w:p w14:paraId="2E159ACC" w14:textId="77777777" w:rsidR="003238BD" w:rsidRDefault="003238BD" w:rsidP="003238BD">
      <w:pPr>
        <w:spacing w:line="240" w:lineRule="auto"/>
        <w:ind w:firstLine="0"/>
        <w:rPr>
          <w:i/>
          <w:iCs/>
          <w:sz w:val="20"/>
          <w:szCs w:val="18"/>
        </w:rPr>
      </w:pPr>
    </w:p>
    <w:p w14:paraId="2ECDF12C" w14:textId="583C6C31" w:rsidR="003238BD" w:rsidRDefault="003238BD" w:rsidP="003238BD">
      <w:pPr>
        <w:spacing w:line="240" w:lineRule="auto"/>
        <w:ind w:firstLine="0"/>
        <w:rPr>
          <w:rFonts w:cs="Times New Roman"/>
          <w:sz w:val="20"/>
          <w:szCs w:val="18"/>
        </w:rPr>
      </w:pPr>
      <w:r>
        <w:rPr>
          <w:i/>
          <w:iCs/>
          <w:sz w:val="20"/>
          <w:szCs w:val="18"/>
        </w:rPr>
        <w:t xml:space="preserve">Nota: </w:t>
      </w:r>
      <w:r w:rsidRPr="004A7520">
        <w:rPr>
          <w:sz w:val="20"/>
          <w:szCs w:val="18"/>
        </w:rPr>
        <w:t>Elaboración propia con base en</w:t>
      </w:r>
      <w:r>
        <w:rPr>
          <w:sz w:val="20"/>
          <w:szCs w:val="18"/>
        </w:rPr>
        <w:t xml:space="preserve"> </w:t>
      </w:r>
      <w:proofErr w:type="spellStart"/>
      <w:r w:rsidRPr="004A7520">
        <w:rPr>
          <w:rFonts w:cs="Times New Roman"/>
          <w:sz w:val="20"/>
          <w:szCs w:val="18"/>
        </w:rPr>
        <w:t>Matla</w:t>
      </w:r>
      <w:proofErr w:type="spellEnd"/>
      <w:r w:rsidRPr="004A7520">
        <w:rPr>
          <w:rFonts w:cs="Times New Roman"/>
          <w:sz w:val="20"/>
          <w:szCs w:val="18"/>
        </w:rPr>
        <w:t xml:space="preserve">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210F755C" w14:textId="77777777" w:rsidR="003238BD" w:rsidRDefault="003238BD" w:rsidP="003238BD">
      <w:pPr>
        <w:spacing w:line="240" w:lineRule="auto"/>
        <w:ind w:firstLine="0"/>
        <w:rPr>
          <w:rStyle w:val="Ttulo3Car"/>
        </w:rPr>
      </w:pPr>
    </w:p>
    <w:p w14:paraId="772336F3" w14:textId="10FF127C" w:rsidR="0083099E" w:rsidRPr="0083099E" w:rsidRDefault="00F64E1C" w:rsidP="0083099E">
      <w:pPr>
        <w:pStyle w:val="Ttulo3"/>
      </w:pPr>
      <w:bookmarkStart w:id="18" w:name="_Toc39340803"/>
      <w:r w:rsidRPr="0083099E">
        <w:rPr>
          <w:rStyle w:val="Ttulo3Car"/>
          <w:b/>
          <w:bCs/>
        </w:rPr>
        <w:t>Calidad de software</w:t>
      </w:r>
      <w:bookmarkEnd w:id="18"/>
    </w:p>
    <w:p w14:paraId="718EB25D" w14:textId="11876FE6" w:rsidR="00F64E1C" w:rsidRDefault="00F64E1C" w:rsidP="00F64E1C">
      <w:r>
        <w:t xml:space="preserve">El concepto de calidad planteado en la norma </w:t>
      </w:r>
      <w:r>
        <w:fldChar w:fldCharType="begin"/>
      </w:r>
      <w:r w:rsidR="00782C00">
        <w:instrText xml:space="preserve"> ADDIN ZOTERO_ITEM CSL_CITATION {"citationID":"BVVkL0XY","properties":{"formattedCitation":"(UNE, 1995)","plainCitation":"(UNE, 1995)","noteIndex":0},"citationItems":[{"id":61,"uris":["http://zotero.org/users/5687329/items/WUZLL8XC"],"uri":["http://zotero.org/users/5687329/items/WUZLL8XC"],"itemData":{"id":61,"type":"article","language":"Español","title":"Gestión de la calidad y aseguramiento de la calidad. Vocabulario. (ISO 8402)","author":[{"family":"UNE","given":""}],"issued":{"date-parts":[["1995"]]}}}],"schema":"https://github.com/citation-style-language/schema/raw/master/csl-citation.json"} </w:instrText>
      </w:r>
      <w:r>
        <w:fldChar w:fldCharType="separate"/>
      </w:r>
      <w:r w:rsidRPr="00D32A59">
        <w:rPr>
          <w:rFonts w:cs="Times New Roman"/>
        </w:rPr>
        <w:t>(UNE, 1995)</w:t>
      </w:r>
      <w:r>
        <w:fldChar w:fldCharType="end"/>
      </w:r>
      <w:r>
        <w:t xml:space="preserve">, expresa que “la calidad es el conjunto de propiedades y características de un producto o servicio que le confieren su aptitud para satisfacer unas necesidades explicitas o implícitas”. En el campo de la ingeniería de software, de acuerdo a la </w:t>
      </w:r>
      <w:r>
        <w:fldChar w:fldCharType="begin"/>
      </w:r>
      <w:r w:rsidR="00782C00">
        <w:instrText xml:space="preserve"> ADDIN ZOTERO_ITEM CSL_CITATION {"citationID":"gN8XbRKI","properties":{"formattedCitation":"(IEEE, 1991)","plainCitation":"(IEEE, 1991)","noteIndex":0},"citationItems":[{"id":62,"uris":["http://zotero.org/users/5687329/items/QH2FDLUC"],"uri":["http://zotero.org/users/5687329/items/QH2FDLUC"],"itemData":{"id":62,"type":"article","language":"Inglés","title":"A Compilation of IEEE Standard Computer Glossaries”, IEEE Standard Computer Dictionary (IEEE-STD-610)","author":[{"family":"IEEE","given":""}],"issued":{"date-parts":[["1991"]]}}}],"schema":"https://github.com/citation-style-language/schema/raw/master/csl-citation.json"} </w:instrText>
      </w:r>
      <w:r>
        <w:fldChar w:fldCharType="separate"/>
      </w:r>
      <w:r w:rsidRPr="00D33D18">
        <w:rPr>
          <w:rFonts w:cs="Times New Roman"/>
        </w:rPr>
        <w:t>(IEEE, 1991)</w:t>
      </w:r>
      <w:r>
        <w:fldChar w:fldCharType="end"/>
      </w:r>
      <w:r>
        <w:t>, la calidad de software es el nivel con el que un sistema o proceso acata correctamente con los requerimientos definidos y satisface con certeza las necesidades que el cliente expresó.</w:t>
      </w:r>
    </w:p>
    <w:p w14:paraId="22FC4355" w14:textId="676433DF" w:rsidR="0083099E" w:rsidRPr="0083099E" w:rsidRDefault="00F64E1C" w:rsidP="0083099E">
      <w:pPr>
        <w:pStyle w:val="Ttulo3"/>
      </w:pPr>
      <w:bookmarkStart w:id="19" w:name="_Toc39340804"/>
      <w:r w:rsidRPr="0083099E">
        <w:rPr>
          <w:rStyle w:val="Ttulo3Car"/>
          <w:b/>
          <w:bCs/>
        </w:rPr>
        <w:t>Modelo de calidad de software</w:t>
      </w:r>
      <w:bookmarkEnd w:id="19"/>
    </w:p>
    <w:p w14:paraId="381E7673" w14:textId="5A5673B3" w:rsidR="00F64E1C" w:rsidRPr="009A31B8" w:rsidRDefault="00F64E1C" w:rsidP="00F64E1C">
      <w:r>
        <w:t xml:space="preserve">Según </w:t>
      </w:r>
      <w:r>
        <w:fldChar w:fldCharType="begin"/>
      </w:r>
      <w:r w:rsidR="00782C00">
        <w:instrText xml:space="preserve"> ADDIN ZOTERO_ITEM CSL_CITATION {"citationID":"N8QAjSpY","properties":{"formattedCitation":"(Scalone, 2006)","plainCitation":"(Scalone, 2006)","noteIndex":0},"citationItems":[{"id":56,"uris":["http://zotero.org/users/5687329/items/Z2UM89F2"],"uri":["http://zotero.org/users/5687329/items/Z2UM89F2"],"itemData":{"id":56,"type":"thesis","event-place":"Buenos Aires","language":"Español","number-of-pages":"461","publisher":"Universidad Tecnológica Nacional Facultad Regional Buenos Aires","publisher-place":"Buenos Aires","title":"Estudio comparativo de los modelos y estándares de calidad del software","author":[{"family":"Scalone","given":"Fernanda"}],"issued":{"date-parts":[["2006"]]}}}],"schema":"https://github.com/citation-style-language/schema/raw/master/csl-citation.json"} </w:instrText>
      </w:r>
      <w:r>
        <w:fldChar w:fldCharType="separate"/>
      </w:r>
      <w:r w:rsidRPr="00EB0ECD">
        <w:rPr>
          <w:rFonts w:cs="Times New Roman"/>
        </w:rPr>
        <w:t>(Scalone, 2006)</w:t>
      </w:r>
      <w:r>
        <w:fldChar w:fldCharType="end"/>
      </w:r>
      <w:r>
        <w:t>, los modelos de calidad son documentaciones que: abarcan en gran medida las mejores prácticas para dar soporte a los procesos que conlleva un producto de software, ofrecen apoyo en temas de gestión en los que cada organización hay que tener presentes y, permiten medir los avances del producto en materia de calidad.</w:t>
      </w:r>
    </w:p>
    <w:p w14:paraId="5D851C9A" w14:textId="3D20BA8A" w:rsidR="00F34F3A" w:rsidRDefault="005B7B16" w:rsidP="00F34F3A">
      <w:pPr>
        <w:pStyle w:val="Ttulo2"/>
      </w:pPr>
      <w:bookmarkStart w:id="20" w:name="_Toc39340805"/>
      <w:r>
        <w:t>Marco teórico</w:t>
      </w:r>
      <w:bookmarkEnd w:id="20"/>
    </w:p>
    <w:p w14:paraId="6E51702F" w14:textId="77777777" w:rsidR="00742690" w:rsidRDefault="009B094F" w:rsidP="00742690">
      <w:pPr>
        <w:pStyle w:val="Ttulo3"/>
      </w:pPr>
      <w:bookmarkStart w:id="21" w:name="_Toc39340806"/>
      <w:r>
        <w:t>Revisión de área</w:t>
      </w:r>
      <w:bookmarkEnd w:id="21"/>
    </w:p>
    <w:p w14:paraId="6A425971" w14:textId="1FE4EAB2" w:rsidR="00742690" w:rsidRDefault="00742690" w:rsidP="00742690">
      <w:r>
        <w:lastRenderedPageBreak/>
        <w:t xml:space="preserve">La “crisis del software” del año 1969 perdura a día de hoy, llegando al punto de en qué aún están presentes los problemas relacionados con el fracaso de los proyectos. El </w:t>
      </w:r>
      <w:proofErr w:type="spellStart"/>
      <w:r>
        <w:t>Standish</w:t>
      </w:r>
      <w:proofErr w:type="spellEnd"/>
      <w:r>
        <w:t xml:space="preserve"> </w:t>
      </w:r>
      <w:proofErr w:type="spellStart"/>
      <w:r>
        <w:t>Group</w:t>
      </w:r>
      <w:proofErr w:type="spellEnd"/>
      <w:r>
        <w:t xml:space="preserve"> y Dove confirman que el fracaso de un proyecto es por la carencia de gestión en este.</w:t>
      </w:r>
    </w:p>
    <w:p w14:paraId="38380967" w14:textId="08642FA1" w:rsidR="00742690" w:rsidRDefault="00742690" w:rsidP="00742690">
      <w:proofErr w:type="spellStart"/>
      <w:r>
        <w:t>Capers</w:t>
      </w:r>
      <w:proofErr w:type="spellEnd"/>
      <w:r>
        <w:t xml:space="preserve"> Jones</w:t>
      </w:r>
      <w:r w:rsidR="00F24608">
        <w:t xml:space="preserve"> ha identificado que las principales causas de que </w:t>
      </w:r>
      <w:r w:rsidR="00B11F6D">
        <w:t>haya</w:t>
      </w:r>
      <w:r w:rsidR="00F24608">
        <w:t xml:space="preserve"> retrasos y fracasos en los proyectos de una organización son tres: estimación inexacta, pobre comunicación del estado del proyecto y la falta de información del seguimiento. Todas estas causas</w:t>
      </w:r>
      <w:r w:rsidR="00B11F6D">
        <w:t>,</w:t>
      </w:r>
      <w:r w:rsidR="00F24608">
        <w:t xml:space="preserve"> precisa Jones</w:t>
      </w:r>
      <w:r w:rsidR="00B11F6D">
        <w:t>, se pueden eliminar con una adecuada gestión de proyectos.</w:t>
      </w:r>
    </w:p>
    <w:p w14:paraId="0683DE80" w14:textId="6B6C9AC5" w:rsidR="00970DA4" w:rsidRDefault="00970DA4" w:rsidP="00742690">
      <w:r>
        <w:t>Con el fin de tratar estos problemas, las investigaciones se han enfocado en el desarrollo de aplicaciones que sean apoyo para la gestión de proyecto, un ejemplo de estas es Microsoft Project, desarrollada por Microsoft</w:t>
      </w:r>
      <w:r w:rsidR="00AE6BC4">
        <w:t xml:space="preserve"> </w:t>
      </w:r>
      <w:r w:rsidR="00AE6BC4">
        <w:fldChar w:fldCharType="begin"/>
      </w:r>
      <w:r w:rsidR="00AE6BC4">
        <w:instrText xml:space="preserve"> ADDIN ZOTERO_ITEM CSL_CITATION {"citationID":"AspLZGhF","properties":{"formattedCitation":"(Calvo Manzano &amp; Garc\\uc0\\u237{}a, 2008, p. 8)","plainCitation":"(Calvo Manzano &amp; García, 2008, p. 8)","noteIndex":0},"citationItems":[{"id":91,"uris":["http://zotero.org/users/5687329/items/PPPEVINL"],"uri":["http://zotero.org/users/5687329/items/PPPEVINL"],"itemData":{"id":91,"type":"article-journal","container-title":"Revista Español de Innovación, Calidad e Ingeniería del Software","ISSN":"1885.4486","issue":"2","language":"Español","page":"7-19","title":"Hacia la gestión cuantitativa en la gestión de proyectos en el ámbito de las pymes","volume":"4","author":[{"family":"Calvo Manzano","given":"José"},{"family":"García","given":"Iván"}],"issued":{"date-parts":[["2008",9]]}},"locator":"8","label":"page"}],"schema":"https://github.com/citation-style-language/schema/raw/master/csl-citation.json"} </w:instrText>
      </w:r>
      <w:r w:rsidR="00AE6BC4">
        <w:fldChar w:fldCharType="separate"/>
      </w:r>
      <w:r w:rsidR="00AE6BC4" w:rsidRPr="00AE6BC4">
        <w:rPr>
          <w:rFonts w:cs="Times New Roman"/>
          <w:szCs w:val="24"/>
        </w:rPr>
        <w:t>(Calvo Manzano &amp; García, 2008, p. 8)</w:t>
      </w:r>
      <w:r w:rsidR="00AE6BC4">
        <w:fldChar w:fldCharType="end"/>
      </w:r>
      <w:r w:rsidR="00AE6BC4">
        <w:t>.</w:t>
      </w:r>
    </w:p>
    <w:p w14:paraId="7470D02F" w14:textId="7691D7E5" w:rsidR="002128FB" w:rsidRDefault="002128FB" w:rsidP="00742690">
      <w:r w:rsidRPr="00E344F9">
        <w:t xml:space="preserve">En 1969 se funda PMI (Project Management </w:t>
      </w:r>
      <w:proofErr w:type="spellStart"/>
      <w:r w:rsidRPr="00E344F9">
        <w:t>Institute</w:t>
      </w:r>
      <w:proofErr w:type="spellEnd"/>
      <w:r w:rsidRPr="00E344F9">
        <w:t>)</w:t>
      </w:r>
      <w:r w:rsidR="00E344F9" w:rsidRPr="00E344F9">
        <w:t>, con el fin</w:t>
      </w:r>
      <w:r w:rsidR="00E344F9">
        <w:t xml:space="preserve"> de promover</w:t>
      </w:r>
      <w:r w:rsidR="00212779">
        <w:t xml:space="preserve"> y formular estándares profesionales en el tema de</w:t>
      </w:r>
      <w:r w:rsidR="00E344F9">
        <w:t xml:space="preserve"> gestión de proyectos</w:t>
      </w:r>
      <w:r w:rsidR="00212779">
        <w:t>.</w:t>
      </w:r>
    </w:p>
    <w:p w14:paraId="54145670" w14:textId="13310630" w:rsidR="006847A3" w:rsidRDefault="006847A3" w:rsidP="00742690">
      <w:r>
        <w:t>A mediados de los</w:t>
      </w:r>
      <w:r w:rsidR="00F403B8">
        <w:t xml:space="preserve"> años ochenta</w:t>
      </w:r>
      <w:r>
        <w:t xml:space="preserve"> el PMI y luego el APM</w:t>
      </w:r>
      <w:r w:rsidR="00F403B8">
        <w:t>,</w:t>
      </w:r>
      <w:r>
        <w:t xml:space="preserve"> se tomaron la tarea de crear programas para comprobar si las personas </w:t>
      </w:r>
      <w:r w:rsidR="00F403B8">
        <w:t>cumplían con la normatividad que la gestión de proyectos requería</w:t>
      </w:r>
      <w:r w:rsidR="000424EA">
        <w:t xml:space="preserve"> </w:t>
      </w:r>
      <w:r w:rsidR="000424EA">
        <w:fldChar w:fldCharType="begin"/>
      </w:r>
      <w:r w:rsidR="000424EA">
        <w:instrText xml:space="preserve"> ADDIN ZOTERO_ITEM CSL_CITATION {"citationID":"MT2YwCJu","properties":{"formattedCitation":"(V\\uc0\\u225{}squez Gonz\\uc0\\u225{}lez, 2007, p. 10)","plainCitation":"(Vásquez González, 2007, p. 10)","noteIndex":0},"citationItems":[{"id":94,"uris":["http://zotero.org/users/5687329/items/2RRCFC9Y"],"uri":["http://zotero.org/users/5687329/items/2RRCFC9Y"],"itemData":{"id":94,"type":"thesis","event-place":"Santiago de Chile","language":"Español","number-of-pages":"95","publisher":"Universidad de Chile","publisher-place":"Santiago de Chile","title":"Metodologías de Gestión de proyectos, alcance, impacto y tendencias","author":[{"family":"Vásquez González","given":"Paulo"}],"issued":{"date-parts":[["2007"]]}},"locator":"10","label":"page"}],"schema":"https://github.com/citation-style-language/schema/raw/master/csl-citation.json"} </w:instrText>
      </w:r>
      <w:r w:rsidR="000424EA">
        <w:fldChar w:fldCharType="separate"/>
      </w:r>
      <w:r w:rsidR="000424EA" w:rsidRPr="000424EA">
        <w:rPr>
          <w:rFonts w:cs="Times New Roman"/>
          <w:szCs w:val="24"/>
        </w:rPr>
        <w:t>(Vásquez González, 2007, p. 10)</w:t>
      </w:r>
      <w:r w:rsidR="000424EA">
        <w:fldChar w:fldCharType="end"/>
      </w:r>
      <w:r w:rsidR="00F403B8">
        <w:t>.</w:t>
      </w:r>
    </w:p>
    <w:p w14:paraId="44BE7D7C" w14:textId="51B1CC45" w:rsidR="00F403B8" w:rsidRDefault="00F403B8" w:rsidP="00742690">
      <w:r>
        <w:t>A comienzo</w:t>
      </w:r>
      <w:r w:rsidR="009B0E5D">
        <w:t>s</w:t>
      </w:r>
      <w:r>
        <w:t xml:space="preserve"> de los años noventa, la investigación por parte de los ingenieros de software se enfocaría en la mejora del proceso de software, </w:t>
      </w:r>
      <w:r w:rsidR="009B0E5D">
        <w:t>algunos</w:t>
      </w:r>
      <w:r>
        <w:t xml:space="preserve"> de los resultados obtenidos fue el modelo CMMI-DEV</w:t>
      </w:r>
      <w:r w:rsidR="00176D5D">
        <w:t>;</w:t>
      </w:r>
      <w:r>
        <w:t xml:space="preserve"> </w:t>
      </w:r>
      <w:r w:rsidR="00176D5D">
        <w:t>los</w:t>
      </w:r>
      <w:r>
        <w:t xml:space="preserve"> estándar</w:t>
      </w:r>
      <w:r w:rsidR="00176D5D">
        <w:t>es</w:t>
      </w:r>
      <w:r>
        <w:t xml:space="preserve"> ISO/IEC 15504:2004</w:t>
      </w:r>
      <w:r w:rsidR="00176D5D">
        <w:t>, ISO 10006:2007</w:t>
      </w:r>
      <w:r w:rsidR="007B6DE7">
        <w:t>, ISO</w:t>
      </w:r>
      <w:r w:rsidR="00176D5D">
        <w:t>/IEC 12207:2008</w:t>
      </w:r>
      <w:r w:rsidR="007B6DE7">
        <w:t xml:space="preserve"> e ISO/IEC 21500:2012</w:t>
      </w:r>
      <w:r w:rsidR="00176D5D">
        <w:t>.</w:t>
      </w:r>
      <w:r w:rsidR="000B15F7">
        <w:t xml:space="preserve"> En el año 1996, es publicada la guía para la gestión de proyectos PMBOK, resultado del trabajo hecho por el PMI.</w:t>
      </w:r>
    </w:p>
    <w:p w14:paraId="59ABB037" w14:textId="5F0146D8" w:rsidR="001B29C2" w:rsidRDefault="007C7EA2" w:rsidP="00742690">
      <w:r>
        <w:t xml:space="preserve">Luego </w:t>
      </w:r>
      <w:r w:rsidR="00750ADC">
        <w:t>con</w:t>
      </w:r>
      <w:r>
        <w:t xml:space="preserve"> el tiempo</w:t>
      </w:r>
      <w:r w:rsidR="000E2202">
        <w:t>,</w:t>
      </w:r>
      <w:r>
        <w:t xml:space="preserve"> se desarrollaron diferentes métodos </w:t>
      </w:r>
      <w:r w:rsidR="00FA26A6">
        <w:t xml:space="preserve">y modelos </w:t>
      </w:r>
      <w:r w:rsidR="000E2202">
        <w:t xml:space="preserve">para </w:t>
      </w:r>
      <w:r>
        <w:t>evaluar el estado actual de los procesos de software de</w:t>
      </w:r>
      <w:r w:rsidR="000E2202">
        <w:t xml:space="preserve"> un proyecto, como l</w:t>
      </w:r>
      <w:r w:rsidR="001D2327">
        <w:t>o son</w:t>
      </w:r>
      <w:r w:rsidR="000E2202">
        <w:t xml:space="preserve"> SCAMPI</w:t>
      </w:r>
      <w:r w:rsidR="00FA26A6">
        <w:t xml:space="preserve">, </w:t>
      </w:r>
      <w:r w:rsidR="001D2327">
        <w:t>CBA IPI</w:t>
      </w:r>
      <w:r w:rsidR="00FA26A6">
        <w:t xml:space="preserve"> e IDEAL (elaborado por el SEI)</w:t>
      </w:r>
      <w:r w:rsidR="00A43216">
        <w:t xml:space="preserve"> </w:t>
      </w:r>
      <w:r w:rsidR="00A43216">
        <w:fldChar w:fldCharType="begin"/>
      </w:r>
      <w:r w:rsidR="00A43216">
        <w:instrText xml:space="preserve"> ADDIN ZOTERO_ITEM CSL_CITATION {"citationID":"WWI7Cq2i","properties":{"formattedCitation":"(Calvo Manzano &amp; Garc\\uc0\\u237{}a, 2008, p. 10)","plainCitation":"(Calvo Manzano &amp; García, 2008, p. 10)","noteIndex":0},"citationItems":[{"id":91,"uris":["http://zotero.org/users/5687329/items/PPPEVINL"],"uri":["http://zotero.org/users/5687329/items/PPPEVINL"],"itemData":{"id":91,"type":"article-journal","container-title":"Revista Español de Innovación, Calidad e Ingeniería del Software","ISSN":"1885.4486","issue":"2","language":"Español","page":"7-19","title":"Hacia la gestión cuantitativa en la gestión de proyectos en el ámbito de las pymes","volume":"4","author":[{"family":"Calvo Manzano","given":"José"},{"family":"García","given":"Iván"}],"issued":{"date-parts":[["2008",9]]}},"locator":"10","label":"page"}],"schema":"https://github.com/citation-style-language/schema/raw/master/csl-citation.json"} </w:instrText>
      </w:r>
      <w:r w:rsidR="00A43216">
        <w:fldChar w:fldCharType="separate"/>
      </w:r>
      <w:r w:rsidR="00A43216" w:rsidRPr="00A43216">
        <w:rPr>
          <w:rFonts w:cs="Times New Roman"/>
          <w:szCs w:val="24"/>
        </w:rPr>
        <w:t>(Calvo Manzano &amp; García, 2008, p. 10)</w:t>
      </w:r>
      <w:r w:rsidR="00A43216">
        <w:fldChar w:fldCharType="end"/>
      </w:r>
      <w:r w:rsidR="00FA26A6">
        <w:t>.</w:t>
      </w:r>
    </w:p>
    <w:p w14:paraId="5C99CFAB" w14:textId="40EF698A" w:rsidR="00742690" w:rsidRPr="00E344F9" w:rsidRDefault="00D16C05" w:rsidP="00427FEF">
      <w:r>
        <w:lastRenderedPageBreak/>
        <w:t xml:space="preserve">En </w:t>
      </w:r>
      <w:r w:rsidR="00D2701B">
        <w:t>las últimas dos décadas</w:t>
      </w:r>
      <w:r>
        <w:t>, la ge</w:t>
      </w:r>
      <w:r w:rsidR="00C27B82">
        <w:t>st</w:t>
      </w:r>
      <w:r w:rsidR="00724396">
        <w:t>i</w:t>
      </w:r>
      <w:r w:rsidR="00C27B82">
        <w:t>ón</w:t>
      </w:r>
      <w:r>
        <w:t xml:space="preserve"> de proyectos ha </w:t>
      </w:r>
      <w:r w:rsidR="00C27B82">
        <w:t>tenido un alto crecimiento</w:t>
      </w:r>
      <w:r w:rsidR="008F5EFC">
        <w:t xml:space="preserve"> debido a la necesidad de muchas organizaciones de mejorar sus procesos</w:t>
      </w:r>
      <w:r w:rsidR="00724396">
        <w:t xml:space="preserve">, </w:t>
      </w:r>
      <w:r w:rsidR="004443F9">
        <w:t>y</w:t>
      </w:r>
      <w:r w:rsidR="00724396">
        <w:t xml:space="preserve"> tanto las herramientas como técnicas se están estableciendo cada vez más como aplicaciones estándares para la gestión de los proyectos</w:t>
      </w:r>
      <w:r w:rsidR="00114D63">
        <w:t>, no sólo de software, sino también de</w:t>
      </w:r>
      <w:r w:rsidR="004443F9">
        <w:t xml:space="preserve"> </w:t>
      </w:r>
      <w:r w:rsidR="005A5CB9">
        <w:t xml:space="preserve">las </w:t>
      </w:r>
      <w:r w:rsidR="004443F9">
        <w:t>otras áreas</w:t>
      </w:r>
      <w:r w:rsidR="00CC4D6A">
        <w:t xml:space="preserve"> </w:t>
      </w:r>
      <w:r w:rsidR="00CC4D6A">
        <w:fldChar w:fldCharType="begin"/>
      </w:r>
      <w:r w:rsidR="002E7416">
        <w:instrText xml:space="preserve"> ADDIN ZOTERO_ITEM CSL_CITATION {"citationID":"s5pQSLGU","properties":{"formattedCitation":"(Roberts &amp; Wallace, 2002, p. 43)","plainCitation":"(Roberts &amp; Wallace, 2002, p. 43)","noteIndex":0},"citationItems":[{"id":92,"uris":["http://zotero.org/users/5687329/items/65EZQ6UR"],"uri":["http://zotero.org/users/5687329/items/65EZQ6UR"],"itemData":{"id":92,"type":"chapter","edition":"1","event-place":"Edimburgo, Reino Unido","language":"Español","page":"54","publisher":"Edinburg Business School, Heriot-Watt University","publisher-place":"Edimburgo, Reino Unido","title":"Gestión de Proyectos","author":[{"family":"Roberts","given":"Alexander"},{"family":"Wallace","given":"William"}],"issued":{"date-parts":[["2002"]]}},"locator":"43","label":"page"}],"schema":"https://github.com/citation-style-language/schema/raw/master/csl-citation.json"} </w:instrText>
      </w:r>
      <w:r w:rsidR="00CC4D6A">
        <w:fldChar w:fldCharType="separate"/>
      </w:r>
      <w:r w:rsidR="002E7416" w:rsidRPr="002E7416">
        <w:rPr>
          <w:rFonts w:cs="Times New Roman"/>
        </w:rPr>
        <w:t>(Roberts &amp; Wallace, 2002, p. 43)</w:t>
      </w:r>
      <w:r w:rsidR="00CC4D6A">
        <w:fldChar w:fldCharType="end"/>
      </w:r>
      <w:r w:rsidR="008F5EFC">
        <w:t>.</w:t>
      </w:r>
      <w:r w:rsidR="000B15F7">
        <w:t xml:space="preserve"> </w:t>
      </w:r>
      <w:r w:rsidR="005A5CB9">
        <w:t>Y gracias a este crecimiento, la gestión de proyectos ha logrado internacionalizarse y posicionarse como</w:t>
      </w:r>
      <w:r w:rsidR="00715A4A">
        <w:t xml:space="preserve"> uno de los</w:t>
      </w:r>
      <w:r w:rsidR="005A5CB9">
        <w:t xml:space="preserve"> líder</w:t>
      </w:r>
      <w:r w:rsidR="00715A4A">
        <w:t>es</w:t>
      </w:r>
      <w:r w:rsidR="005A5CB9">
        <w:t xml:space="preserve"> del camino hacia el desarrollo de prácticas profesionales</w:t>
      </w:r>
      <w:r w:rsidR="00CC4D6A">
        <w:t xml:space="preserve"> </w:t>
      </w:r>
      <w:r w:rsidR="00CC4D6A">
        <w:fldChar w:fldCharType="begin"/>
      </w:r>
      <w:r w:rsidR="002E7416">
        <w:instrText xml:space="preserve"> ADDIN ZOTERO_ITEM CSL_CITATION {"citationID":"MdePhWkX","properties":{"formattedCitation":"(Roberts &amp; Wallace, 2002, p. 44)","plainCitation":"(Roberts &amp; Wallace, 2002, p. 44)","noteIndex":0},"citationItems":[{"id":92,"uris":["http://zotero.org/users/5687329/items/65EZQ6UR"],"uri":["http://zotero.org/users/5687329/items/65EZQ6UR"],"itemData":{"id":92,"type":"chapter","edition":"1","event-place":"Edimburgo, Reino Unido","language":"Español","page":"54","publisher":"Edinburg Business School, Heriot-Watt University","publisher-place":"Edimburgo, Reino Unido","title":"Gestión de Proyectos","author":[{"family":"Roberts","given":"Alexander"},{"family":"Wallace","given":"William"}],"issued":{"date-parts":[["2002"]]}},"locator":"44","label":"page"}],"schema":"https://github.com/citation-style-language/schema/raw/master/csl-citation.json"} </w:instrText>
      </w:r>
      <w:r w:rsidR="00CC4D6A">
        <w:fldChar w:fldCharType="separate"/>
      </w:r>
      <w:r w:rsidR="002E7416" w:rsidRPr="002E7416">
        <w:rPr>
          <w:rFonts w:cs="Times New Roman"/>
        </w:rPr>
        <w:t>(Roberts &amp; Wallace, 2002, p. 44)</w:t>
      </w:r>
      <w:r w:rsidR="00CC4D6A">
        <w:fldChar w:fldCharType="end"/>
      </w:r>
      <w:r w:rsidR="005A5CB9">
        <w:t>.</w:t>
      </w:r>
    </w:p>
    <w:p w14:paraId="745C1950" w14:textId="1C12219B" w:rsidR="00BA3B5A" w:rsidRDefault="00BA3B5A" w:rsidP="00BA3B5A">
      <w:pPr>
        <w:pStyle w:val="Ttulo3"/>
      </w:pPr>
      <w:bookmarkStart w:id="22" w:name="_Toc39340807"/>
      <w:r>
        <w:t>Estándares para la gestión de proyectos</w:t>
      </w:r>
      <w:bookmarkEnd w:id="22"/>
    </w:p>
    <w:p w14:paraId="7EA00262" w14:textId="5A2C23C4" w:rsidR="00BA3B5A" w:rsidRDefault="00E963C2" w:rsidP="00BA3B5A">
      <w:r>
        <w:t>En la tabla 3, se muestran algunos de los estándares más usados para la gestión de proyectos.</w:t>
      </w:r>
    </w:p>
    <w:p w14:paraId="5F840F6D" w14:textId="479ECD1B" w:rsidR="00E963C2" w:rsidRDefault="00E963C2" w:rsidP="00E963C2">
      <w:pPr>
        <w:pStyle w:val="Descripcin"/>
        <w:keepNext/>
      </w:pPr>
      <w:bookmarkStart w:id="23" w:name="_Toc39340738"/>
      <w:r w:rsidRPr="00E963C2">
        <w:rPr>
          <w:color w:val="auto"/>
          <w:sz w:val="24"/>
          <w:szCs w:val="24"/>
        </w:rPr>
        <w:t xml:space="preserve">Tabla </w:t>
      </w:r>
      <w:r w:rsidRPr="00E963C2">
        <w:rPr>
          <w:color w:val="auto"/>
          <w:sz w:val="24"/>
          <w:szCs w:val="24"/>
        </w:rPr>
        <w:fldChar w:fldCharType="begin"/>
      </w:r>
      <w:r w:rsidRPr="00E963C2">
        <w:rPr>
          <w:color w:val="auto"/>
          <w:sz w:val="24"/>
          <w:szCs w:val="24"/>
        </w:rPr>
        <w:instrText xml:space="preserve"> SEQ Tabla \* ARABIC </w:instrText>
      </w:r>
      <w:r w:rsidRPr="00E963C2">
        <w:rPr>
          <w:color w:val="auto"/>
          <w:sz w:val="24"/>
          <w:szCs w:val="24"/>
        </w:rPr>
        <w:fldChar w:fldCharType="separate"/>
      </w:r>
      <w:r w:rsidR="00C742CB">
        <w:rPr>
          <w:noProof/>
          <w:color w:val="auto"/>
          <w:sz w:val="24"/>
          <w:szCs w:val="24"/>
        </w:rPr>
        <w:t>3</w:t>
      </w:r>
      <w:r w:rsidRPr="00E963C2">
        <w:rPr>
          <w:color w:val="auto"/>
          <w:sz w:val="24"/>
          <w:szCs w:val="24"/>
        </w:rPr>
        <w:fldChar w:fldCharType="end"/>
      </w:r>
      <w:r w:rsidRPr="00E963C2">
        <w:rPr>
          <w:color w:val="auto"/>
          <w:sz w:val="24"/>
          <w:szCs w:val="24"/>
        </w:rPr>
        <w:t>. Estándares para la gestión de proyectos.</w:t>
      </w:r>
      <w:bookmarkEnd w:id="23"/>
    </w:p>
    <w:tbl>
      <w:tblPr>
        <w:tblStyle w:val="Tablaconcuadrcula"/>
        <w:tblW w:w="0" w:type="auto"/>
        <w:jc w:val="center"/>
        <w:tblLook w:val="04A0" w:firstRow="1" w:lastRow="0" w:firstColumn="1" w:lastColumn="0" w:noHBand="0" w:noVBand="1"/>
      </w:tblPr>
      <w:tblGrid>
        <w:gridCol w:w="2337"/>
        <w:gridCol w:w="2337"/>
        <w:gridCol w:w="2338"/>
      </w:tblGrid>
      <w:tr w:rsidR="00E963C2" w14:paraId="46BF30F1" w14:textId="77777777" w:rsidTr="00E963C2">
        <w:trPr>
          <w:jc w:val="center"/>
        </w:trPr>
        <w:tc>
          <w:tcPr>
            <w:tcW w:w="2337" w:type="dxa"/>
          </w:tcPr>
          <w:p w14:paraId="38FABF4C" w14:textId="49FD70A9" w:rsidR="00E963C2" w:rsidRPr="00E963C2" w:rsidRDefault="00E963C2" w:rsidP="003815C4">
            <w:pPr>
              <w:ind w:firstLine="0"/>
              <w:jc w:val="center"/>
              <w:rPr>
                <w:b/>
                <w:bCs/>
              </w:rPr>
            </w:pPr>
            <w:r>
              <w:rPr>
                <w:b/>
                <w:bCs/>
              </w:rPr>
              <w:t>Estándar</w:t>
            </w:r>
          </w:p>
        </w:tc>
        <w:tc>
          <w:tcPr>
            <w:tcW w:w="2337" w:type="dxa"/>
          </w:tcPr>
          <w:p w14:paraId="068992D1" w14:textId="1EB74925" w:rsidR="00E963C2" w:rsidRPr="00E963C2" w:rsidRDefault="00E963C2" w:rsidP="003815C4">
            <w:pPr>
              <w:ind w:firstLine="0"/>
              <w:jc w:val="center"/>
              <w:rPr>
                <w:b/>
                <w:bCs/>
              </w:rPr>
            </w:pPr>
            <w:r>
              <w:rPr>
                <w:b/>
                <w:bCs/>
              </w:rPr>
              <w:t>Organización</w:t>
            </w:r>
          </w:p>
        </w:tc>
        <w:tc>
          <w:tcPr>
            <w:tcW w:w="2338" w:type="dxa"/>
          </w:tcPr>
          <w:p w14:paraId="66D204FC" w14:textId="2B9AD1EB" w:rsidR="00E963C2" w:rsidRPr="00E963C2" w:rsidRDefault="00E963C2" w:rsidP="003815C4">
            <w:pPr>
              <w:ind w:firstLine="0"/>
              <w:jc w:val="center"/>
              <w:rPr>
                <w:b/>
                <w:bCs/>
              </w:rPr>
            </w:pPr>
            <w:r>
              <w:rPr>
                <w:b/>
                <w:bCs/>
              </w:rPr>
              <w:t>País</w:t>
            </w:r>
          </w:p>
        </w:tc>
      </w:tr>
      <w:tr w:rsidR="00E963C2" w14:paraId="0CE9558C" w14:textId="77777777" w:rsidTr="00E963C2">
        <w:trPr>
          <w:jc w:val="center"/>
        </w:trPr>
        <w:tc>
          <w:tcPr>
            <w:tcW w:w="2337" w:type="dxa"/>
          </w:tcPr>
          <w:p w14:paraId="2FC5746E" w14:textId="2F8B5470" w:rsidR="00E963C2" w:rsidRDefault="00E963C2" w:rsidP="003815C4">
            <w:pPr>
              <w:ind w:firstLine="0"/>
              <w:jc w:val="center"/>
            </w:pPr>
            <w:r>
              <w:t>PMBOK</w:t>
            </w:r>
          </w:p>
        </w:tc>
        <w:tc>
          <w:tcPr>
            <w:tcW w:w="2337" w:type="dxa"/>
          </w:tcPr>
          <w:p w14:paraId="4510627F" w14:textId="077C14FD" w:rsidR="00E963C2" w:rsidRDefault="00E963C2" w:rsidP="003815C4">
            <w:pPr>
              <w:ind w:firstLine="0"/>
              <w:jc w:val="center"/>
            </w:pPr>
            <w:r>
              <w:t>PMI</w:t>
            </w:r>
          </w:p>
        </w:tc>
        <w:tc>
          <w:tcPr>
            <w:tcW w:w="2338" w:type="dxa"/>
          </w:tcPr>
          <w:p w14:paraId="209F875E" w14:textId="1037F34E" w:rsidR="00E963C2" w:rsidRDefault="00E963C2" w:rsidP="003815C4">
            <w:pPr>
              <w:ind w:firstLine="0"/>
              <w:jc w:val="center"/>
            </w:pPr>
            <w:r>
              <w:t>Estados Unidos</w:t>
            </w:r>
          </w:p>
        </w:tc>
      </w:tr>
      <w:tr w:rsidR="00E963C2" w14:paraId="44DC951E" w14:textId="77777777" w:rsidTr="00E963C2">
        <w:trPr>
          <w:jc w:val="center"/>
        </w:trPr>
        <w:tc>
          <w:tcPr>
            <w:tcW w:w="2337" w:type="dxa"/>
          </w:tcPr>
          <w:p w14:paraId="6E83964D" w14:textId="33D17537" w:rsidR="00E963C2" w:rsidRDefault="00E963C2" w:rsidP="003815C4">
            <w:pPr>
              <w:ind w:firstLine="0"/>
              <w:jc w:val="center"/>
            </w:pPr>
            <w:r>
              <w:t>APMBOK</w:t>
            </w:r>
          </w:p>
        </w:tc>
        <w:tc>
          <w:tcPr>
            <w:tcW w:w="2337" w:type="dxa"/>
          </w:tcPr>
          <w:p w14:paraId="4929FBE3" w14:textId="3F244DFF" w:rsidR="00E963C2" w:rsidRDefault="00E963C2" w:rsidP="003815C4">
            <w:pPr>
              <w:ind w:firstLine="0"/>
              <w:jc w:val="center"/>
            </w:pPr>
            <w:r>
              <w:t>APM</w:t>
            </w:r>
          </w:p>
        </w:tc>
        <w:tc>
          <w:tcPr>
            <w:tcW w:w="2338" w:type="dxa"/>
          </w:tcPr>
          <w:p w14:paraId="6AB10D4D" w14:textId="6279CFC9" w:rsidR="00E963C2" w:rsidRDefault="00E963C2" w:rsidP="003815C4">
            <w:pPr>
              <w:ind w:firstLine="0"/>
              <w:jc w:val="center"/>
            </w:pPr>
            <w:r>
              <w:t>Reino Unido</w:t>
            </w:r>
          </w:p>
        </w:tc>
      </w:tr>
      <w:tr w:rsidR="00E963C2" w14:paraId="629156CE" w14:textId="77777777" w:rsidTr="00E963C2">
        <w:trPr>
          <w:jc w:val="center"/>
        </w:trPr>
        <w:tc>
          <w:tcPr>
            <w:tcW w:w="2337" w:type="dxa"/>
          </w:tcPr>
          <w:p w14:paraId="5D516E1F" w14:textId="48F905F6" w:rsidR="00E963C2" w:rsidRDefault="00E963C2" w:rsidP="003815C4">
            <w:pPr>
              <w:ind w:firstLine="0"/>
              <w:jc w:val="center"/>
            </w:pPr>
            <w:r>
              <w:t>BS 6079</w:t>
            </w:r>
          </w:p>
        </w:tc>
        <w:tc>
          <w:tcPr>
            <w:tcW w:w="2337" w:type="dxa"/>
          </w:tcPr>
          <w:p w14:paraId="17FA8D61" w14:textId="334A8136" w:rsidR="00E963C2" w:rsidRDefault="00E963C2" w:rsidP="003815C4">
            <w:pPr>
              <w:ind w:firstLine="0"/>
              <w:jc w:val="center"/>
            </w:pPr>
            <w:r>
              <w:t>BSI</w:t>
            </w:r>
          </w:p>
        </w:tc>
        <w:tc>
          <w:tcPr>
            <w:tcW w:w="2338" w:type="dxa"/>
          </w:tcPr>
          <w:p w14:paraId="020E8E38" w14:textId="46DA3B13" w:rsidR="00E963C2" w:rsidRDefault="00E963C2" w:rsidP="003815C4">
            <w:pPr>
              <w:ind w:firstLine="0"/>
              <w:jc w:val="center"/>
            </w:pPr>
            <w:r>
              <w:t>Reino Unido</w:t>
            </w:r>
          </w:p>
        </w:tc>
      </w:tr>
      <w:tr w:rsidR="00E963C2" w14:paraId="16112773" w14:textId="77777777" w:rsidTr="00E963C2">
        <w:trPr>
          <w:jc w:val="center"/>
        </w:trPr>
        <w:tc>
          <w:tcPr>
            <w:tcW w:w="2337" w:type="dxa"/>
          </w:tcPr>
          <w:p w14:paraId="7CBC0978" w14:textId="36C791FF" w:rsidR="00E963C2" w:rsidRDefault="00E963C2" w:rsidP="003815C4">
            <w:pPr>
              <w:ind w:firstLine="0"/>
              <w:jc w:val="center"/>
            </w:pPr>
            <w:r>
              <w:t>ISO 21500</w:t>
            </w:r>
          </w:p>
        </w:tc>
        <w:tc>
          <w:tcPr>
            <w:tcW w:w="2337" w:type="dxa"/>
          </w:tcPr>
          <w:p w14:paraId="54C4400C" w14:textId="57E4BFAF" w:rsidR="00E963C2" w:rsidRDefault="003815C4" w:rsidP="003815C4">
            <w:pPr>
              <w:ind w:firstLine="0"/>
              <w:jc w:val="center"/>
            </w:pPr>
            <w:r>
              <w:t>ISO</w:t>
            </w:r>
          </w:p>
        </w:tc>
        <w:tc>
          <w:tcPr>
            <w:tcW w:w="2338" w:type="dxa"/>
          </w:tcPr>
          <w:p w14:paraId="07D9E527" w14:textId="0BF00BEB" w:rsidR="00E963C2" w:rsidRDefault="003815C4" w:rsidP="003815C4">
            <w:pPr>
              <w:ind w:firstLine="0"/>
              <w:jc w:val="center"/>
            </w:pPr>
            <w:r>
              <w:t>Suiza</w:t>
            </w:r>
          </w:p>
        </w:tc>
      </w:tr>
      <w:tr w:rsidR="00E963C2" w14:paraId="667E57AA" w14:textId="77777777" w:rsidTr="00E963C2">
        <w:trPr>
          <w:jc w:val="center"/>
        </w:trPr>
        <w:tc>
          <w:tcPr>
            <w:tcW w:w="2337" w:type="dxa"/>
          </w:tcPr>
          <w:p w14:paraId="2B232FC2" w14:textId="533193F4" w:rsidR="00E963C2" w:rsidRDefault="003815C4" w:rsidP="003815C4">
            <w:pPr>
              <w:ind w:firstLine="0"/>
              <w:jc w:val="center"/>
            </w:pPr>
            <w:r>
              <w:t>ICB</w:t>
            </w:r>
          </w:p>
        </w:tc>
        <w:tc>
          <w:tcPr>
            <w:tcW w:w="2337" w:type="dxa"/>
          </w:tcPr>
          <w:p w14:paraId="7FEBFC2A" w14:textId="12A7E7E0" w:rsidR="00E963C2" w:rsidRDefault="003815C4" w:rsidP="003815C4">
            <w:pPr>
              <w:ind w:firstLine="0"/>
              <w:jc w:val="center"/>
            </w:pPr>
            <w:r>
              <w:t>IPMA</w:t>
            </w:r>
          </w:p>
        </w:tc>
        <w:tc>
          <w:tcPr>
            <w:tcW w:w="2338" w:type="dxa"/>
          </w:tcPr>
          <w:p w14:paraId="1B35DD88" w14:textId="0F2404FB" w:rsidR="00E963C2" w:rsidRDefault="003815C4" w:rsidP="003815C4">
            <w:pPr>
              <w:ind w:firstLine="0"/>
              <w:jc w:val="center"/>
            </w:pPr>
            <w:r>
              <w:t>Suiza</w:t>
            </w:r>
          </w:p>
        </w:tc>
      </w:tr>
      <w:tr w:rsidR="00E963C2" w14:paraId="210FA999" w14:textId="77777777" w:rsidTr="00E963C2">
        <w:trPr>
          <w:jc w:val="center"/>
        </w:trPr>
        <w:tc>
          <w:tcPr>
            <w:tcW w:w="2337" w:type="dxa"/>
          </w:tcPr>
          <w:p w14:paraId="17F6017B" w14:textId="46900BFA" w:rsidR="00E963C2" w:rsidRDefault="003815C4" w:rsidP="003815C4">
            <w:pPr>
              <w:ind w:firstLine="0"/>
              <w:jc w:val="center"/>
            </w:pPr>
            <w:r>
              <w:t>P2M</w:t>
            </w:r>
          </w:p>
        </w:tc>
        <w:tc>
          <w:tcPr>
            <w:tcW w:w="2337" w:type="dxa"/>
          </w:tcPr>
          <w:p w14:paraId="53A394AA" w14:textId="63577735" w:rsidR="00E963C2" w:rsidRDefault="003815C4" w:rsidP="003815C4">
            <w:pPr>
              <w:ind w:firstLine="0"/>
              <w:jc w:val="center"/>
            </w:pPr>
            <w:r>
              <w:t>PMAJ</w:t>
            </w:r>
          </w:p>
        </w:tc>
        <w:tc>
          <w:tcPr>
            <w:tcW w:w="2338" w:type="dxa"/>
          </w:tcPr>
          <w:p w14:paraId="458B1473" w14:textId="437690F6" w:rsidR="00E963C2" w:rsidRDefault="003815C4" w:rsidP="003815C4">
            <w:pPr>
              <w:ind w:firstLine="0"/>
              <w:jc w:val="center"/>
            </w:pPr>
            <w:r>
              <w:t>Japón</w:t>
            </w:r>
          </w:p>
        </w:tc>
      </w:tr>
      <w:tr w:rsidR="00E963C2" w14:paraId="65D55F13" w14:textId="77777777" w:rsidTr="00E963C2">
        <w:trPr>
          <w:jc w:val="center"/>
        </w:trPr>
        <w:tc>
          <w:tcPr>
            <w:tcW w:w="2337" w:type="dxa"/>
          </w:tcPr>
          <w:p w14:paraId="70EA1112" w14:textId="091D1190" w:rsidR="00E963C2" w:rsidRDefault="003815C4" w:rsidP="003815C4">
            <w:pPr>
              <w:ind w:firstLine="0"/>
              <w:jc w:val="center"/>
            </w:pPr>
            <w:r>
              <w:t>NCSPM</w:t>
            </w:r>
          </w:p>
        </w:tc>
        <w:tc>
          <w:tcPr>
            <w:tcW w:w="2337" w:type="dxa"/>
          </w:tcPr>
          <w:p w14:paraId="5E9DCC1C" w14:textId="4B487F4E" w:rsidR="00E963C2" w:rsidRDefault="003815C4" w:rsidP="003815C4">
            <w:pPr>
              <w:ind w:firstLine="0"/>
              <w:jc w:val="center"/>
            </w:pPr>
            <w:r>
              <w:t>AIPM</w:t>
            </w:r>
          </w:p>
        </w:tc>
        <w:tc>
          <w:tcPr>
            <w:tcW w:w="2338" w:type="dxa"/>
          </w:tcPr>
          <w:p w14:paraId="66AC2FA7" w14:textId="7E3EBCC3" w:rsidR="00E963C2" w:rsidRDefault="003815C4" w:rsidP="003815C4">
            <w:pPr>
              <w:ind w:firstLine="0"/>
              <w:jc w:val="center"/>
            </w:pPr>
            <w:r>
              <w:t>Australia</w:t>
            </w:r>
          </w:p>
        </w:tc>
      </w:tr>
      <w:tr w:rsidR="00E963C2" w14:paraId="51C8202D" w14:textId="77777777" w:rsidTr="00E963C2">
        <w:trPr>
          <w:jc w:val="center"/>
        </w:trPr>
        <w:tc>
          <w:tcPr>
            <w:tcW w:w="2337" w:type="dxa"/>
          </w:tcPr>
          <w:p w14:paraId="45AD506A" w14:textId="3BA18308" w:rsidR="00E963C2" w:rsidRDefault="003815C4" w:rsidP="003815C4">
            <w:pPr>
              <w:ind w:firstLine="0"/>
              <w:jc w:val="center"/>
            </w:pPr>
            <w:r>
              <w:t>PM CDF</w:t>
            </w:r>
          </w:p>
        </w:tc>
        <w:tc>
          <w:tcPr>
            <w:tcW w:w="2337" w:type="dxa"/>
          </w:tcPr>
          <w:p w14:paraId="24F2DDA8" w14:textId="764136EB" w:rsidR="00E963C2" w:rsidRDefault="003815C4" w:rsidP="003815C4">
            <w:pPr>
              <w:ind w:firstLine="0"/>
              <w:jc w:val="center"/>
            </w:pPr>
            <w:r>
              <w:t>PMI</w:t>
            </w:r>
          </w:p>
        </w:tc>
        <w:tc>
          <w:tcPr>
            <w:tcW w:w="2338" w:type="dxa"/>
          </w:tcPr>
          <w:p w14:paraId="142E4622" w14:textId="4A5B5AC5" w:rsidR="00E963C2" w:rsidRDefault="003815C4" w:rsidP="003815C4">
            <w:pPr>
              <w:ind w:firstLine="0"/>
              <w:jc w:val="center"/>
            </w:pPr>
            <w:r>
              <w:t>Estados Unidos</w:t>
            </w:r>
          </w:p>
        </w:tc>
      </w:tr>
      <w:tr w:rsidR="00E963C2" w14:paraId="54ECBBB2" w14:textId="77777777" w:rsidTr="00E963C2">
        <w:trPr>
          <w:jc w:val="center"/>
        </w:trPr>
        <w:tc>
          <w:tcPr>
            <w:tcW w:w="2337" w:type="dxa"/>
          </w:tcPr>
          <w:p w14:paraId="0587489A" w14:textId="1F7FF181" w:rsidR="00E963C2" w:rsidRDefault="003815C4" w:rsidP="003815C4">
            <w:pPr>
              <w:ind w:firstLine="0"/>
              <w:jc w:val="center"/>
            </w:pPr>
            <w:r>
              <w:t>SAQA</w:t>
            </w:r>
          </w:p>
        </w:tc>
        <w:tc>
          <w:tcPr>
            <w:tcW w:w="2337" w:type="dxa"/>
          </w:tcPr>
          <w:p w14:paraId="31F8DECA" w14:textId="4199D3DC" w:rsidR="00E963C2" w:rsidRDefault="003815C4" w:rsidP="003815C4">
            <w:pPr>
              <w:ind w:firstLine="0"/>
              <w:jc w:val="center"/>
            </w:pPr>
            <w:r>
              <w:t>SAQA</w:t>
            </w:r>
          </w:p>
        </w:tc>
        <w:tc>
          <w:tcPr>
            <w:tcW w:w="2338" w:type="dxa"/>
          </w:tcPr>
          <w:p w14:paraId="3387B09E" w14:textId="29516DD1" w:rsidR="00E963C2" w:rsidRDefault="003815C4" w:rsidP="003815C4">
            <w:pPr>
              <w:ind w:firstLine="0"/>
              <w:jc w:val="center"/>
            </w:pPr>
            <w:r>
              <w:t>Sudáfrica</w:t>
            </w:r>
          </w:p>
        </w:tc>
      </w:tr>
      <w:tr w:rsidR="00E963C2" w14:paraId="22DADEF8" w14:textId="77777777" w:rsidTr="00E963C2">
        <w:trPr>
          <w:jc w:val="center"/>
        </w:trPr>
        <w:tc>
          <w:tcPr>
            <w:tcW w:w="2337" w:type="dxa"/>
          </w:tcPr>
          <w:p w14:paraId="18E9761B" w14:textId="4818BE83" w:rsidR="00E963C2" w:rsidRDefault="003815C4" w:rsidP="003815C4">
            <w:pPr>
              <w:ind w:firstLine="0"/>
              <w:jc w:val="center"/>
            </w:pPr>
            <w:r>
              <w:t>ECITB</w:t>
            </w:r>
          </w:p>
        </w:tc>
        <w:tc>
          <w:tcPr>
            <w:tcW w:w="2337" w:type="dxa"/>
          </w:tcPr>
          <w:p w14:paraId="4F64A680" w14:textId="28AAFE58" w:rsidR="00E963C2" w:rsidRDefault="003815C4" w:rsidP="003815C4">
            <w:pPr>
              <w:ind w:firstLine="0"/>
              <w:jc w:val="center"/>
            </w:pPr>
            <w:r>
              <w:t>ECITB</w:t>
            </w:r>
          </w:p>
        </w:tc>
        <w:tc>
          <w:tcPr>
            <w:tcW w:w="2338" w:type="dxa"/>
          </w:tcPr>
          <w:p w14:paraId="63545B48" w14:textId="5A2CD886" w:rsidR="00E963C2" w:rsidRDefault="003815C4" w:rsidP="003815C4">
            <w:pPr>
              <w:ind w:firstLine="0"/>
              <w:jc w:val="center"/>
            </w:pPr>
            <w:r>
              <w:t>Reino Unido</w:t>
            </w:r>
          </w:p>
        </w:tc>
      </w:tr>
      <w:tr w:rsidR="00E963C2" w14:paraId="7B0AB077" w14:textId="77777777" w:rsidTr="00E963C2">
        <w:trPr>
          <w:jc w:val="center"/>
        </w:trPr>
        <w:tc>
          <w:tcPr>
            <w:tcW w:w="2337" w:type="dxa"/>
          </w:tcPr>
          <w:p w14:paraId="41A890AF" w14:textId="14B8A4F9" w:rsidR="00E963C2" w:rsidRDefault="003815C4" w:rsidP="003815C4">
            <w:pPr>
              <w:ind w:firstLine="0"/>
              <w:jc w:val="center"/>
            </w:pPr>
            <w:r>
              <w:t>PRINCE2</w:t>
            </w:r>
          </w:p>
        </w:tc>
        <w:tc>
          <w:tcPr>
            <w:tcW w:w="2337" w:type="dxa"/>
          </w:tcPr>
          <w:p w14:paraId="7AC35313" w14:textId="55B8864D" w:rsidR="00E963C2" w:rsidRDefault="003815C4" w:rsidP="003815C4">
            <w:pPr>
              <w:ind w:firstLine="0"/>
              <w:jc w:val="center"/>
            </w:pPr>
            <w:r>
              <w:t>OGC</w:t>
            </w:r>
          </w:p>
        </w:tc>
        <w:tc>
          <w:tcPr>
            <w:tcW w:w="2338" w:type="dxa"/>
          </w:tcPr>
          <w:p w14:paraId="32570760" w14:textId="002CD3FF" w:rsidR="00E963C2" w:rsidRDefault="003815C4" w:rsidP="003815C4">
            <w:pPr>
              <w:ind w:firstLine="0"/>
              <w:jc w:val="center"/>
            </w:pPr>
            <w:r>
              <w:t>Reino Unido</w:t>
            </w:r>
          </w:p>
        </w:tc>
      </w:tr>
    </w:tbl>
    <w:p w14:paraId="156BCFAA" w14:textId="77777777" w:rsidR="0097249D" w:rsidRDefault="0097249D" w:rsidP="0097249D">
      <w:pPr>
        <w:pStyle w:val="Bibliografa"/>
        <w:spacing w:line="240" w:lineRule="auto"/>
        <w:ind w:left="0" w:firstLine="0"/>
        <w:rPr>
          <w:i/>
          <w:iCs/>
          <w:sz w:val="20"/>
          <w:szCs w:val="18"/>
        </w:rPr>
      </w:pPr>
    </w:p>
    <w:p w14:paraId="61771D93" w14:textId="424C8DB3" w:rsidR="0097249D" w:rsidRDefault="00E963C2" w:rsidP="00867A19">
      <w:pPr>
        <w:pStyle w:val="Bibliografa"/>
        <w:spacing w:line="240" w:lineRule="auto"/>
        <w:ind w:left="284" w:firstLine="0"/>
        <w:rPr>
          <w:rFonts w:cs="Times New Roman"/>
          <w:sz w:val="20"/>
          <w:szCs w:val="18"/>
        </w:rPr>
      </w:pPr>
      <w:r w:rsidRPr="0097249D">
        <w:rPr>
          <w:i/>
          <w:iCs/>
          <w:sz w:val="20"/>
          <w:szCs w:val="18"/>
        </w:rPr>
        <w:t xml:space="preserve">Nota: </w:t>
      </w:r>
      <w:r w:rsidR="0097249D" w:rsidRPr="0097249D">
        <w:rPr>
          <w:rFonts w:cs="Times New Roman"/>
          <w:sz w:val="20"/>
          <w:szCs w:val="18"/>
        </w:rPr>
        <w:t xml:space="preserve">Estrada Reyes, J. N. (2015). Análisis de la gestión de proyectos a nivel mundial. </w:t>
      </w:r>
      <w:r w:rsidR="0097249D" w:rsidRPr="0097249D">
        <w:rPr>
          <w:rFonts w:cs="Times New Roman"/>
          <w:i/>
          <w:iCs/>
          <w:sz w:val="20"/>
          <w:szCs w:val="18"/>
        </w:rPr>
        <w:t xml:space="preserve">Palermo Business </w:t>
      </w:r>
      <w:proofErr w:type="spellStart"/>
      <w:r w:rsidR="0097249D" w:rsidRPr="0097249D">
        <w:rPr>
          <w:rFonts w:cs="Times New Roman"/>
          <w:i/>
          <w:iCs/>
          <w:sz w:val="20"/>
          <w:szCs w:val="18"/>
        </w:rPr>
        <w:t>Review</w:t>
      </w:r>
      <w:proofErr w:type="spellEnd"/>
      <w:r w:rsidR="0097249D" w:rsidRPr="0097249D">
        <w:rPr>
          <w:rFonts w:cs="Times New Roman"/>
          <w:sz w:val="20"/>
          <w:szCs w:val="18"/>
        </w:rPr>
        <w:t xml:space="preserve">, </w:t>
      </w:r>
      <w:r w:rsidR="0097249D" w:rsidRPr="0097249D">
        <w:rPr>
          <w:rFonts w:cs="Times New Roman"/>
          <w:i/>
          <w:iCs/>
          <w:sz w:val="20"/>
          <w:szCs w:val="18"/>
        </w:rPr>
        <w:t>12</w:t>
      </w:r>
      <w:r w:rsidR="0097249D" w:rsidRPr="0097249D">
        <w:rPr>
          <w:rFonts w:cs="Times New Roman"/>
          <w:sz w:val="20"/>
          <w:szCs w:val="18"/>
        </w:rPr>
        <w:t>, 38.</w:t>
      </w:r>
    </w:p>
    <w:p w14:paraId="0DE4DA8E" w14:textId="77777777" w:rsidR="0097249D" w:rsidRPr="0097249D" w:rsidRDefault="0097249D" w:rsidP="0097249D">
      <w:pPr>
        <w:spacing w:line="240" w:lineRule="auto"/>
      </w:pPr>
    </w:p>
    <w:p w14:paraId="3319B926" w14:textId="074691AB" w:rsidR="003815C4" w:rsidRDefault="003815C4" w:rsidP="00BA3B5A">
      <w:r>
        <w:t xml:space="preserve">Se explicará un poco acerca del estándar más conocido y usado por las empresas para </w:t>
      </w:r>
      <w:r w:rsidR="00E877AF">
        <w:t>la gestión</w:t>
      </w:r>
      <w:r>
        <w:t xml:space="preserve"> de sus proyectos: PMBOK</w:t>
      </w:r>
      <w:r w:rsidR="00DC0D7C">
        <w:t xml:space="preserve">. </w:t>
      </w:r>
    </w:p>
    <w:p w14:paraId="500236EB" w14:textId="2630DC5B" w:rsidR="00000B10" w:rsidRDefault="00000B10" w:rsidP="00000B10">
      <w:pPr>
        <w:pStyle w:val="Ttulo4"/>
      </w:pPr>
      <w:bookmarkStart w:id="24" w:name="_Toc39340808"/>
      <w:r>
        <w:t>PMBOK</w:t>
      </w:r>
      <w:bookmarkEnd w:id="24"/>
    </w:p>
    <w:p w14:paraId="49D49DDA" w14:textId="22922154" w:rsidR="00DC0D7C" w:rsidRPr="00604A9A" w:rsidRDefault="00BD4B97" w:rsidP="00604A9A">
      <w:pPr>
        <w:rPr>
          <w:b/>
          <w:bCs/>
        </w:rPr>
      </w:pPr>
      <w:r>
        <w:t>Es</w:t>
      </w:r>
      <w:r w:rsidR="00AB429C">
        <w:t xml:space="preserve"> una guía </w:t>
      </w:r>
      <w:r w:rsidR="00C2476B">
        <w:t>de apoyo</w:t>
      </w:r>
      <w:r w:rsidR="00AB429C">
        <w:t xml:space="preserve"> </w:t>
      </w:r>
      <w:r w:rsidR="00C2476B">
        <w:t>que proporc</w:t>
      </w:r>
      <w:r w:rsidR="005B479D">
        <w:t>i</w:t>
      </w:r>
      <w:r w:rsidR="00C2476B">
        <w:t>ona</w:t>
      </w:r>
      <w:r w:rsidR="00AB429C">
        <w:t xml:space="preserve"> los pasos necesarios para realizar proyectos de forma exitosa y explica a detalle aquellas variables que deben ser tenidas en cuenta para la ejecución de un proyecto </w:t>
      </w:r>
      <w:r w:rsidR="00AB429C">
        <w:fldChar w:fldCharType="begin"/>
      </w:r>
      <w:r w:rsidR="0097249D">
        <w:instrText xml:space="preserve"> ADDIN ZOTERO_ITEM CSL_CITATION {"citationID":"dLK4Daq3","properties":{"formattedCitation":"(Estrada Reyes, 2015, p. 80)","plainCitation":"(Estrada Reyes, 2015, p. 80)","noteIndex":0},"citationItems":[{"id":82,"uris":["http://zotero.org/users/5687329/items/LAFIV8VR"],"uri":["http://zotero.org/users/5687329/items/LAFIV8VR"],"itemData":{"id":82,"type":"article-journal","container-title":"Palermo Business Review","ISSN":"0328-5715","language":"Español","page":"38","title":"Análisis de la gestión de proyectos a nivel mundial","volume":"12","author":[{"family":"Estrada Reyes","given":"Juan Nicolás"}],"issued":{"date-parts":[["2015"]]}},"locator":"80","label":"page"}],"schema":"https://github.com/citation-style-language/schema/raw/master/csl-citation.json"} </w:instrText>
      </w:r>
      <w:r w:rsidR="00AB429C">
        <w:fldChar w:fldCharType="separate"/>
      </w:r>
      <w:r w:rsidR="00AB429C" w:rsidRPr="00AB429C">
        <w:rPr>
          <w:rFonts w:cs="Times New Roman"/>
        </w:rPr>
        <w:t>(Estrada Reyes, 2015, p. 80)</w:t>
      </w:r>
      <w:r w:rsidR="00AB429C">
        <w:fldChar w:fldCharType="end"/>
      </w:r>
      <w:r w:rsidR="00AB429C">
        <w:t>.</w:t>
      </w:r>
    </w:p>
    <w:p w14:paraId="3F084C6F" w14:textId="36E42115" w:rsidR="00117484" w:rsidRDefault="00117484" w:rsidP="00BA3B5A">
      <w:r>
        <w:lastRenderedPageBreak/>
        <w:t>PMBOK define formalmente un total de 5 grupos de procesos los cuales son: Inicio, Planeación; Ejecución; Monitoreo y Control; y Cierre.</w:t>
      </w:r>
    </w:p>
    <w:p w14:paraId="654ADDBA" w14:textId="5775DF6D" w:rsidR="00CC3B50" w:rsidRDefault="007B67A3" w:rsidP="00403E6B">
      <w:r>
        <w:t xml:space="preserve">Estos grupos son la base de partida para comprender la gestión de proyectos, cada uno de estos posee los pasos necesarios para que sean aplicados correctamente, de manera ordenada y con la probabilidad de que </w:t>
      </w:r>
      <w:r w:rsidR="00E57738">
        <w:t xml:space="preserve">aumente el éxito </w:t>
      </w:r>
      <w:r w:rsidR="00E57738">
        <w:fldChar w:fldCharType="begin"/>
      </w:r>
      <w:r w:rsidR="0097249D">
        <w:instrText xml:space="preserve"> ADDIN ZOTERO_ITEM CSL_CITATION {"citationID":"XMo0uwEn","properties":{"formattedCitation":"(Estrada Reyes, 2015, p. 81)","plainCitation":"(Estrada Reyes, 2015, p. 81)","noteIndex":0},"citationItems":[{"id":82,"uris":["http://zotero.org/users/5687329/items/LAFIV8VR"],"uri":["http://zotero.org/users/5687329/items/LAFIV8VR"],"itemData":{"id":82,"type":"article-journal","container-title":"Palermo Business Review","ISSN":"0328-5715","language":"Español","page":"38","title":"Análisis de la gestión de proyectos a nivel mundial","volume":"12","author":[{"family":"Estrada Reyes","given":"Juan Nicolás"}],"issued":{"date-parts":[["2015"]]}},"locator":"81","label":"page"}],"schema":"https://github.com/citation-style-language/schema/raw/master/csl-citation.json"} </w:instrText>
      </w:r>
      <w:r w:rsidR="00E57738">
        <w:fldChar w:fldCharType="separate"/>
      </w:r>
      <w:r w:rsidR="00E57738" w:rsidRPr="00E57738">
        <w:rPr>
          <w:rFonts w:cs="Times New Roman"/>
        </w:rPr>
        <w:t>(Estrada Reyes, 2015, p. 81)</w:t>
      </w:r>
      <w:r w:rsidR="00E57738">
        <w:fldChar w:fldCharType="end"/>
      </w:r>
      <w:r w:rsidR="00E57738">
        <w:t>.</w:t>
      </w:r>
    </w:p>
    <w:p w14:paraId="1E90A91C" w14:textId="0D5DB10F" w:rsidR="00EB3067" w:rsidRDefault="00EB3067" w:rsidP="00EB3067">
      <w:pPr>
        <w:pStyle w:val="Ttulo3"/>
      </w:pPr>
      <w:bookmarkStart w:id="25" w:name="_Toc39340809"/>
      <w:r>
        <w:t xml:space="preserve">Comparación entre </w:t>
      </w:r>
      <w:r w:rsidR="003415D4">
        <w:t>estándares para la gestión de proyectos</w:t>
      </w:r>
      <w:bookmarkEnd w:id="25"/>
    </w:p>
    <w:p w14:paraId="7567BA31" w14:textId="77777777" w:rsidR="00A40D41" w:rsidRDefault="00122352" w:rsidP="00A40D41">
      <w:r>
        <w:t xml:space="preserve">Se </w:t>
      </w:r>
      <w:r w:rsidR="00F46772">
        <w:t>llevó a cabo la</w:t>
      </w:r>
      <w:r>
        <w:t xml:space="preserve"> comparación entre dos estándares para la gestión de</w:t>
      </w:r>
      <w:r w:rsidR="0041175B">
        <w:t xml:space="preserve"> </w:t>
      </w:r>
      <w:r>
        <w:t>proyectos</w:t>
      </w:r>
      <w:r w:rsidR="00844603">
        <w:t>,</w:t>
      </w:r>
      <w:r w:rsidR="00F46772">
        <w:t xml:space="preserve"> con el fin de determinar cuál de estos e</w:t>
      </w:r>
      <w:r w:rsidR="00844603">
        <w:t>ra</w:t>
      </w:r>
      <w:r w:rsidR="00F46772">
        <w:t xml:space="preserve"> el ideal para </w:t>
      </w:r>
      <w:r w:rsidR="00844603">
        <w:t>ser aplicado en este caso</w:t>
      </w:r>
      <w:r w:rsidR="00F46772">
        <w:t>.</w:t>
      </w:r>
    </w:p>
    <w:p w14:paraId="665A0AC1" w14:textId="3E9637DD" w:rsidR="00122352" w:rsidRDefault="00F46772" w:rsidP="00A40D41">
      <w:r>
        <w:t>E</w:t>
      </w:r>
      <w:r w:rsidR="00122352">
        <w:t>xiste un amplio número de estándares que se pueden aplicar para la gestión de un proyect</w:t>
      </w:r>
      <w:r>
        <w:t xml:space="preserve">o, por lo cual, </w:t>
      </w:r>
      <w:r w:rsidR="009A638C">
        <w:t>es muy difícil seleccionar uno de ellos</w:t>
      </w:r>
      <w:r>
        <w:t>; sin embargo, es necesario determinar cuáles de estos estándares pueden asegurar</w:t>
      </w:r>
      <w:r w:rsidR="00743F94">
        <w:t xml:space="preserve"> que</w:t>
      </w:r>
      <w:r>
        <w:t xml:space="preserve"> </w:t>
      </w:r>
      <w:r w:rsidR="008D51DF">
        <w:t>el</w:t>
      </w:r>
      <w:r>
        <w:t xml:space="preserve"> proyecto</w:t>
      </w:r>
      <w:r w:rsidR="00743F94">
        <w:t xml:space="preserve"> </w:t>
      </w:r>
      <w:r w:rsidR="005A3528">
        <w:t>d</w:t>
      </w:r>
      <w:r w:rsidR="002A1A2A">
        <w:t>é</w:t>
      </w:r>
      <w:r w:rsidR="00743F94">
        <w:t xml:space="preserve"> resultados con alta probabilidad de éxito.</w:t>
      </w:r>
    </w:p>
    <w:p w14:paraId="7D3AE9D7" w14:textId="634737E4" w:rsidR="00743F94" w:rsidRDefault="00743F94" w:rsidP="00122352">
      <w:r>
        <w:t xml:space="preserve">Con el fin de seleccionar qué estándar era el adecuado para aplicar en este proyecto, se hizo la comparación entre la guía PMBOK y </w:t>
      </w:r>
      <w:r w:rsidR="00A11A2E">
        <w:t>el estándar</w:t>
      </w:r>
      <w:r>
        <w:t xml:space="preserve"> ISO/IEC 29110. En la tabla</w:t>
      </w:r>
      <w:r w:rsidR="0078571A">
        <w:t xml:space="preserve"> 4</w:t>
      </w:r>
      <w:r>
        <w:t>, se compararon estos dos estándares e</w:t>
      </w:r>
      <w:r w:rsidR="0078571A">
        <w:t>n cuanto a las características que cada uno posee.</w:t>
      </w:r>
    </w:p>
    <w:p w14:paraId="5FA053D8" w14:textId="21F5859E" w:rsidR="003415D4" w:rsidRPr="00BF67AC" w:rsidRDefault="003415D4" w:rsidP="00BF67AC">
      <w:pPr>
        <w:pStyle w:val="Descripcin"/>
        <w:keepNext/>
        <w:ind w:firstLine="0"/>
        <w:rPr>
          <w:color w:val="auto"/>
          <w:sz w:val="24"/>
          <w:szCs w:val="24"/>
        </w:rPr>
      </w:pPr>
      <w:bookmarkStart w:id="26" w:name="_Toc39340739"/>
      <w:r w:rsidRPr="00BF67AC">
        <w:rPr>
          <w:color w:val="auto"/>
          <w:sz w:val="24"/>
          <w:szCs w:val="24"/>
        </w:rPr>
        <w:t xml:space="preserve">Tabla </w:t>
      </w:r>
      <w:r w:rsidRPr="00BF67AC">
        <w:rPr>
          <w:color w:val="auto"/>
          <w:sz w:val="24"/>
          <w:szCs w:val="24"/>
        </w:rPr>
        <w:fldChar w:fldCharType="begin"/>
      </w:r>
      <w:r w:rsidRPr="00BF67AC">
        <w:rPr>
          <w:color w:val="auto"/>
          <w:sz w:val="24"/>
          <w:szCs w:val="24"/>
        </w:rPr>
        <w:instrText xml:space="preserve"> SEQ Tabla \* ARABIC </w:instrText>
      </w:r>
      <w:r w:rsidRPr="00BF67AC">
        <w:rPr>
          <w:color w:val="auto"/>
          <w:sz w:val="24"/>
          <w:szCs w:val="24"/>
        </w:rPr>
        <w:fldChar w:fldCharType="separate"/>
      </w:r>
      <w:r w:rsidR="00C742CB">
        <w:rPr>
          <w:noProof/>
          <w:color w:val="auto"/>
          <w:sz w:val="24"/>
          <w:szCs w:val="24"/>
        </w:rPr>
        <w:t>4</w:t>
      </w:r>
      <w:r w:rsidRPr="00BF67AC">
        <w:rPr>
          <w:color w:val="auto"/>
          <w:sz w:val="24"/>
          <w:szCs w:val="24"/>
        </w:rPr>
        <w:fldChar w:fldCharType="end"/>
      </w:r>
      <w:r w:rsidRPr="00BF67AC">
        <w:rPr>
          <w:color w:val="auto"/>
          <w:sz w:val="24"/>
          <w:szCs w:val="24"/>
        </w:rPr>
        <w:t xml:space="preserve">. </w:t>
      </w:r>
      <w:r w:rsidR="000D4CD1">
        <w:rPr>
          <w:color w:val="auto"/>
          <w:sz w:val="24"/>
          <w:szCs w:val="24"/>
        </w:rPr>
        <w:t>Comparación</w:t>
      </w:r>
      <w:r w:rsidRPr="00BF67AC">
        <w:rPr>
          <w:color w:val="auto"/>
          <w:sz w:val="24"/>
          <w:szCs w:val="24"/>
        </w:rPr>
        <w:t xml:space="preserve"> entre estándares para la gestión de proyectos.</w:t>
      </w:r>
      <w:bookmarkEnd w:id="26"/>
    </w:p>
    <w:tbl>
      <w:tblPr>
        <w:tblStyle w:val="Tablaconcuadrcula"/>
        <w:tblW w:w="0" w:type="auto"/>
        <w:tblLook w:val="04A0" w:firstRow="1" w:lastRow="0" w:firstColumn="1" w:lastColumn="0" w:noHBand="0" w:noVBand="1"/>
      </w:tblPr>
      <w:tblGrid>
        <w:gridCol w:w="4675"/>
        <w:gridCol w:w="4675"/>
      </w:tblGrid>
      <w:tr w:rsidR="003415D4" w14:paraId="02EBBC83" w14:textId="77777777" w:rsidTr="003415D4">
        <w:tc>
          <w:tcPr>
            <w:tcW w:w="4675" w:type="dxa"/>
          </w:tcPr>
          <w:p w14:paraId="4A6F02D5" w14:textId="3EE13A51" w:rsidR="003415D4" w:rsidRPr="003415D4" w:rsidRDefault="003415D4" w:rsidP="003415D4">
            <w:pPr>
              <w:ind w:firstLine="0"/>
              <w:jc w:val="center"/>
              <w:rPr>
                <w:b/>
                <w:bCs/>
              </w:rPr>
            </w:pPr>
            <w:r w:rsidRPr="003415D4">
              <w:rPr>
                <w:b/>
                <w:bCs/>
              </w:rPr>
              <w:t>ISO/IEC 29110</w:t>
            </w:r>
          </w:p>
        </w:tc>
        <w:tc>
          <w:tcPr>
            <w:tcW w:w="4675" w:type="dxa"/>
          </w:tcPr>
          <w:p w14:paraId="1FCC7D32" w14:textId="4B812A2A" w:rsidR="003415D4" w:rsidRPr="003415D4" w:rsidRDefault="003415D4" w:rsidP="003415D4">
            <w:pPr>
              <w:ind w:firstLine="0"/>
              <w:jc w:val="center"/>
              <w:rPr>
                <w:b/>
                <w:bCs/>
              </w:rPr>
            </w:pPr>
            <w:r w:rsidRPr="003415D4">
              <w:rPr>
                <w:b/>
                <w:bCs/>
              </w:rPr>
              <w:t>PMBOK</w:t>
            </w:r>
          </w:p>
        </w:tc>
      </w:tr>
      <w:tr w:rsidR="003415D4" w14:paraId="6D811374" w14:textId="77777777" w:rsidTr="003415D4">
        <w:tc>
          <w:tcPr>
            <w:tcW w:w="4675" w:type="dxa"/>
          </w:tcPr>
          <w:p w14:paraId="28AB9CCC" w14:textId="7562FB7D" w:rsidR="003415D4" w:rsidRDefault="00B4375C" w:rsidP="00122352">
            <w:pPr>
              <w:ind w:firstLine="0"/>
            </w:pPr>
            <w:r>
              <w:t>Guía para los procesos de</w:t>
            </w:r>
            <w:r w:rsidR="006B67F3">
              <w:t xml:space="preserve"> Gestión de proyectos </w:t>
            </w:r>
            <w:r>
              <w:t>e</w:t>
            </w:r>
            <w:r w:rsidR="006B67F3">
              <w:t xml:space="preserve"> Implementación de software</w:t>
            </w:r>
            <w:r w:rsidR="009F4DC8">
              <w:t>.</w:t>
            </w:r>
          </w:p>
        </w:tc>
        <w:tc>
          <w:tcPr>
            <w:tcW w:w="4675" w:type="dxa"/>
          </w:tcPr>
          <w:p w14:paraId="5AAB0238" w14:textId="155C441F" w:rsidR="003415D4" w:rsidRDefault="00B4375C" w:rsidP="00122352">
            <w:pPr>
              <w:ind w:firstLine="0"/>
            </w:pPr>
            <w:r>
              <w:t>Guía</w:t>
            </w:r>
            <w:r w:rsidR="00E01C8E">
              <w:t xml:space="preserve"> para el proceso de Gestión de proyectos.</w:t>
            </w:r>
          </w:p>
        </w:tc>
      </w:tr>
      <w:tr w:rsidR="003415D4" w14:paraId="2EDB9611" w14:textId="77777777" w:rsidTr="003415D4">
        <w:tc>
          <w:tcPr>
            <w:tcW w:w="4675" w:type="dxa"/>
          </w:tcPr>
          <w:p w14:paraId="0BD445AD" w14:textId="5EBD5F33" w:rsidR="003415D4" w:rsidRDefault="004D2C38" w:rsidP="00122352">
            <w:pPr>
              <w:ind w:firstLine="0"/>
            </w:pPr>
            <w:r>
              <w:t>Las fases</w:t>
            </w:r>
            <w:r w:rsidR="00F81C83">
              <w:t xml:space="preserve"> del proceso de gestión de proyectos son: Planificación del proyecto; ejecución del Plan del proyecto; evaluación y control del proyecto; y cierre del proyecto.</w:t>
            </w:r>
          </w:p>
        </w:tc>
        <w:tc>
          <w:tcPr>
            <w:tcW w:w="4675" w:type="dxa"/>
          </w:tcPr>
          <w:p w14:paraId="6981AD20" w14:textId="57DD7869" w:rsidR="003415D4" w:rsidRDefault="005F175E" w:rsidP="00122352">
            <w:pPr>
              <w:ind w:firstLine="0"/>
            </w:pPr>
            <w:r>
              <w:t>Las fases del proceso de gestión de proyectos son: Inicio, Planificación; Ejecución; Monitorización y control; y Cierre.</w:t>
            </w:r>
          </w:p>
        </w:tc>
      </w:tr>
      <w:tr w:rsidR="003415D4" w14:paraId="1A3F5BCC" w14:textId="77777777" w:rsidTr="003415D4">
        <w:tc>
          <w:tcPr>
            <w:tcW w:w="4675" w:type="dxa"/>
          </w:tcPr>
          <w:p w14:paraId="0CA6E068" w14:textId="77777777" w:rsidR="00BD2466" w:rsidRDefault="00BD2466" w:rsidP="00122352">
            <w:pPr>
              <w:ind w:firstLine="0"/>
            </w:pPr>
          </w:p>
          <w:p w14:paraId="3918E42A" w14:textId="650B5F91" w:rsidR="003415D4" w:rsidRDefault="00D72B0E" w:rsidP="00122352">
            <w:pPr>
              <w:ind w:firstLine="0"/>
            </w:pPr>
            <w:r>
              <w:t>Estándar dirigido a empresa</w:t>
            </w:r>
            <w:r w:rsidR="00407FF8">
              <w:t>s</w:t>
            </w:r>
            <w:r>
              <w:t xml:space="preserve"> pequeñas</w:t>
            </w:r>
            <w:r w:rsidR="00407FF8">
              <w:t>.</w:t>
            </w:r>
          </w:p>
        </w:tc>
        <w:tc>
          <w:tcPr>
            <w:tcW w:w="4675" w:type="dxa"/>
          </w:tcPr>
          <w:p w14:paraId="0AF5FEDF" w14:textId="091E6C54" w:rsidR="003415D4" w:rsidRDefault="00D72B0E" w:rsidP="00122352">
            <w:pPr>
              <w:ind w:firstLine="0"/>
            </w:pPr>
            <w:r>
              <w:t xml:space="preserve">Estándar dirigido a </w:t>
            </w:r>
            <w:r w:rsidR="00407FF8">
              <w:t>empresas de cualquier tamaño interesadas en mejorar la gestión de sus proyectos.</w:t>
            </w:r>
          </w:p>
        </w:tc>
      </w:tr>
      <w:tr w:rsidR="003415D4" w14:paraId="105E8286" w14:textId="77777777" w:rsidTr="003415D4">
        <w:tc>
          <w:tcPr>
            <w:tcW w:w="4675" w:type="dxa"/>
          </w:tcPr>
          <w:p w14:paraId="0BB17016" w14:textId="727F7FF4" w:rsidR="003415D4" w:rsidRDefault="009D0B2C" w:rsidP="00122352">
            <w:pPr>
              <w:ind w:firstLine="0"/>
            </w:pPr>
            <w:r>
              <w:t>No define área</w:t>
            </w:r>
            <w:r w:rsidR="00737F59">
              <w:t>s</w:t>
            </w:r>
            <w:r>
              <w:t xml:space="preserve"> de conocimientos</w:t>
            </w:r>
            <w:r w:rsidR="00737F59">
              <w:t xml:space="preserve"> para las fases.</w:t>
            </w:r>
          </w:p>
        </w:tc>
        <w:tc>
          <w:tcPr>
            <w:tcW w:w="4675" w:type="dxa"/>
          </w:tcPr>
          <w:p w14:paraId="3125C0B4" w14:textId="51D4B9F3" w:rsidR="003415D4" w:rsidRDefault="00737F59" w:rsidP="00122352">
            <w:pPr>
              <w:ind w:firstLine="0"/>
            </w:pPr>
            <w:r>
              <w:t>Defina áreas de conocimientos y esta las asocia a las fases.</w:t>
            </w:r>
          </w:p>
        </w:tc>
      </w:tr>
      <w:tr w:rsidR="003415D4" w14:paraId="49335689" w14:textId="77777777" w:rsidTr="003415D4">
        <w:tc>
          <w:tcPr>
            <w:tcW w:w="4675" w:type="dxa"/>
          </w:tcPr>
          <w:p w14:paraId="14C20CF3" w14:textId="7F0F7442" w:rsidR="003415D4" w:rsidRDefault="004478E7" w:rsidP="00122352">
            <w:pPr>
              <w:ind w:firstLine="0"/>
            </w:pPr>
            <w:r>
              <w:t>Es impulsada por los requisitos del cliente.</w:t>
            </w:r>
          </w:p>
        </w:tc>
        <w:tc>
          <w:tcPr>
            <w:tcW w:w="4675" w:type="dxa"/>
          </w:tcPr>
          <w:p w14:paraId="73777794" w14:textId="3A733CB0" w:rsidR="003415D4" w:rsidRDefault="004478E7" w:rsidP="00122352">
            <w:pPr>
              <w:ind w:firstLine="0"/>
            </w:pPr>
            <w:r>
              <w:t>Es impulsada</w:t>
            </w:r>
            <w:r w:rsidR="009F794A">
              <w:t xml:space="preserve"> por los requisitos del cliente.</w:t>
            </w:r>
          </w:p>
        </w:tc>
      </w:tr>
      <w:tr w:rsidR="00A9560B" w14:paraId="45CA3138" w14:textId="77777777" w:rsidTr="003415D4">
        <w:tc>
          <w:tcPr>
            <w:tcW w:w="4675" w:type="dxa"/>
          </w:tcPr>
          <w:p w14:paraId="4EFCCA73" w14:textId="43A68A2A" w:rsidR="00A9560B" w:rsidRDefault="00A9560B" w:rsidP="00122352">
            <w:pPr>
              <w:ind w:firstLine="0"/>
            </w:pPr>
            <w:r>
              <w:t>Es</w:t>
            </w:r>
            <w:r w:rsidR="00D7491F">
              <w:t>tá dirigida a empresas de desarrollo de software.</w:t>
            </w:r>
          </w:p>
        </w:tc>
        <w:tc>
          <w:tcPr>
            <w:tcW w:w="4675" w:type="dxa"/>
          </w:tcPr>
          <w:p w14:paraId="52EF6A34" w14:textId="29B5EEC9" w:rsidR="00A9560B" w:rsidRDefault="00A9560B" w:rsidP="00122352">
            <w:pPr>
              <w:ind w:firstLine="0"/>
            </w:pPr>
            <w:r>
              <w:t>Es</w:t>
            </w:r>
            <w:r w:rsidR="00D7491F">
              <w:t>tá dirigida a empresas de cualquier área.</w:t>
            </w:r>
          </w:p>
        </w:tc>
      </w:tr>
      <w:tr w:rsidR="00BF1CDA" w14:paraId="6D75C15A" w14:textId="77777777" w:rsidTr="003415D4">
        <w:tc>
          <w:tcPr>
            <w:tcW w:w="4675" w:type="dxa"/>
          </w:tcPr>
          <w:p w14:paraId="01119FA2" w14:textId="0EC36A57" w:rsidR="00BF1CDA" w:rsidRDefault="004D51E5" w:rsidP="00122352">
            <w:pPr>
              <w:ind w:firstLine="0"/>
            </w:pPr>
            <w:r>
              <w:lastRenderedPageBreak/>
              <w:t>No es muy amplia la documentación que proporciona</w:t>
            </w:r>
            <w:r w:rsidR="00BF1CDA">
              <w:t xml:space="preserve">, y </w:t>
            </w:r>
            <w:r w:rsidR="00795541">
              <w:t>la que se encuentra</w:t>
            </w:r>
            <w:r w:rsidR="00A734B7">
              <w:t>,</w:t>
            </w:r>
            <w:r w:rsidR="00795541">
              <w:t xml:space="preserve"> es </w:t>
            </w:r>
            <w:r w:rsidR="000B1092">
              <w:t>destinada para el área de desarrollo de software.</w:t>
            </w:r>
          </w:p>
        </w:tc>
        <w:tc>
          <w:tcPr>
            <w:tcW w:w="4675" w:type="dxa"/>
          </w:tcPr>
          <w:p w14:paraId="1C25B3F7" w14:textId="1778C3E1" w:rsidR="00BF1CDA" w:rsidRDefault="00795541" w:rsidP="00122352">
            <w:pPr>
              <w:ind w:firstLine="0"/>
            </w:pPr>
            <w:r>
              <w:t>Como apoyo, t</w:t>
            </w:r>
            <w:r w:rsidR="00BF1CDA">
              <w:t>iene una amplia documentación general de proyectos de distintas áreas</w:t>
            </w:r>
            <w:r>
              <w:t>.</w:t>
            </w:r>
          </w:p>
        </w:tc>
      </w:tr>
      <w:tr w:rsidR="00176DE6" w:rsidRPr="005955FC" w14:paraId="42B8DFE3" w14:textId="77777777" w:rsidTr="003415D4">
        <w:tc>
          <w:tcPr>
            <w:tcW w:w="4675" w:type="dxa"/>
          </w:tcPr>
          <w:p w14:paraId="72951920" w14:textId="351A567B" w:rsidR="00176DE6" w:rsidRDefault="00176DE6" w:rsidP="00122352">
            <w:pPr>
              <w:ind w:firstLine="0"/>
            </w:pPr>
            <w:r>
              <w:t>Posibilidad de certificación ISO/IEC 29110</w:t>
            </w:r>
            <w:r w:rsidR="007C7462">
              <w:t xml:space="preserve">. </w:t>
            </w:r>
          </w:p>
        </w:tc>
        <w:tc>
          <w:tcPr>
            <w:tcW w:w="4675" w:type="dxa"/>
          </w:tcPr>
          <w:p w14:paraId="5CF1C900" w14:textId="6A78BDE8" w:rsidR="00176DE6" w:rsidRPr="009F6835" w:rsidRDefault="00176DE6" w:rsidP="00122352">
            <w:pPr>
              <w:ind w:firstLine="0"/>
              <w:rPr>
                <w:lang w:val="en-US"/>
              </w:rPr>
            </w:pPr>
            <w:r w:rsidRPr="009F6835">
              <w:rPr>
                <w:lang w:val="en-US"/>
              </w:rPr>
              <w:t xml:space="preserve">Tiene dos </w:t>
            </w:r>
            <w:proofErr w:type="spellStart"/>
            <w:r w:rsidRPr="009F6835">
              <w:rPr>
                <w:lang w:val="en-US"/>
              </w:rPr>
              <w:t>niveles</w:t>
            </w:r>
            <w:proofErr w:type="spellEnd"/>
            <w:r w:rsidRPr="009F6835">
              <w:rPr>
                <w:lang w:val="en-US"/>
              </w:rPr>
              <w:t xml:space="preserve"> de </w:t>
            </w:r>
            <w:proofErr w:type="spellStart"/>
            <w:r w:rsidRPr="009F6835">
              <w:rPr>
                <w:lang w:val="en-US"/>
              </w:rPr>
              <w:t>certificación</w:t>
            </w:r>
            <w:proofErr w:type="spellEnd"/>
            <w:r w:rsidRPr="009F6835">
              <w:rPr>
                <w:lang w:val="en-US"/>
              </w:rPr>
              <w:t xml:space="preserve">: </w:t>
            </w:r>
            <w:r w:rsidR="0080098A" w:rsidRPr="009F6835">
              <w:rPr>
                <w:lang w:val="en-US"/>
              </w:rPr>
              <w:t xml:space="preserve">PMP (Project Management Professional) y </w:t>
            </w:r>
            <w:r w:rsidRPr="009F6835">
              <w:rPr>
                <w:lang w:val="en-US"/>
              </w:rPr>
              <w:t>CAMP</w:t>
            </w:r>
            <w:r w:rsidR="0080098A" w:rsidRPr="009F6835">
              <w:rPr>
                <w:lang w:val="en-US"/>
              </w:rPr>
              <w:t xml:space="preserve"> (Certificate Associate in Project </w:t>
            </w:r>
            <w:proofErr w:type="spellStart"/>
            <w:r w:rsidR="0080098A" w:rsidRPr="009F6835">
              <w:rPr>
                <w:lang w:val="en-US"/>
              </w:rPr>
              <w:t>Mangement</w:t>
            </w:r>
            <w:proofErr w:type="spellEnd"/>
            <w:r w:rsidR="0080098A" w:rsidRPr="009F6835">
              <w:rPr>
                <w:lang w:val="en-US"/>
              </w:rPr>
              <w:t>)</w:t>
            </w:r>
            <w:r w:rsidR="009F4DC8" w:rsidRPr="009F6835">
              <w:rPr>
                <w:lang w:val="en-US"/>
              </w:rPr>
              <w:t>.</w:t>
            </w:r>
          </w:p>
        </w:tc>
      </w:tr>
      <w:tr w:rsidR="00F101D0" w:rsidRPr="007C7462" w14:paraId="0A59DABC" w14:textId="77777777" w:rsidTr="003415D4">
        <w:tc>
          <w:tcPr>
            <w:tcW w:w="4675" w:type="dxa"/>
          </w:tcPr>
          <w:p w14:paraId="0FCBAC05" w14:textId="54ABACAE" w:rsidR="00F101D0" w:rsidRDefault="00F101D0" w:rsidP="00F101D0">
            <w:pPr>
              <w:ind w:firstLine="0"/>
            </w:pPr>
            <w:r>
              <w:t>Estándar creado por la ISO</w:t>
            </w:r>
            <w:r w:rsidR="000D4EA8">
              <w:t>.</w:t>
            </w:r>
          </w:p>
        </w:tc>
        <w:tc>
          <w:tcPr>
            <w:tcW w:w="4675" w:type="dxa"/>
          </w:tcPr>
          <w:p w14:paraId="13930600" w14:textId="6FEA06A6" w:rsidR="00F101D0" w:rsidRPr="007C7462" w:rsidRDefault="00F101D0" w:rsidP="00122352">
            <w:pPr>
              <w:ind w:firstLine="0"/>
            </w:pPr>
            <w:r>
              <w:t>Estándar creado por</w:t>
            </w:r>
            <w:r w:rsidR="009F4DC8">
              <w:t xml:space="preserve"> el</w:t>
            </w:r>
            <w:r>
              <w:t xml:space="preserve"> PMI</w:t>
            </w:r>
            <w:r w:rsidR="002128FB">
              <w:t>.</w:t>
            </w:r>
          </w:p>
        </w:tc>
      </w:tr>
    </w:tbl>
    <w:p w14:paraId="614A74B1" w14:textId="77777777" w:rsidR="00867CD3" w:rsidRDefault="00867CD3" w:rsidP="004D2C38">
      <w:pPr>
        <w:spacing w:line="240" w:lineRule="auto"/>
        <w:ind w:firstLine="0"/>
        <w:rPr>
          <w:i/>
          <w:iCs/>
        </w:rPr>
      </w:pPr>
    </w:p>
    <w:p w14:paraId="2174ED29" w14:textId="4409A640" w:rsidR="00ED1B0F" w:rsidRDefault="00BF67AC" w:rsidP="00ED1B0F">
      <w:pPr>
        <w:pStyle w:val="Bibliografa"/>
        <w:spacing w:line="240" w:lineRule="auto"/>
        <w:ind w:left="0" w:firstLine="0"/>
        <w:rPr>
          <w:rFonts w:cs="Times New Roman"/>
          <w:sz w:val="20"/>
          <w:szCs w:val="20"/>
        </w:rPr>
      </w:pPr>
      <w:r w:rsidRPr="00ED1B0F">
        <w:rPr>
          <w:i/>
          <w:iCs/>
          <w:sz w:val="20"/>
          <w:szCs w:val="20"/>
        </w:rPr>
        <w:t xml:space="preserve">Nota: </w:t>
      </w:r>
      <w:r w:rsidR="00737F59" w:rsidRPr="00ED1B0F">
        <w:rPr>
          <w:sz w:val="20"/>
          <w:szCs w:val="20"/>
        </w:rPr>
        <w:t>Elaboración propia</w:t>
      </w:r>
      <w:r w:rsidR="00F101D0" w:rsidRPr="00ED1B0F">
        <w:rPr>
          <w:sz w:val="20"/>
          <w:szCs w:val="20"/>
        </w:rPr>
        <w:t xml:space="preserve"> con información recopilada de: </w:t>
      </w:r>
      <w:proofErr w:type="spellStart"/>
      <w:r w:rsidR="006D0DC9" w:rsidRPr="00ED1B0F">
        <w:rPr>
          <w:rFonts w:cs="Times New Roman"/>
          <w:sz w:val="20"/>
          <w:szCs w:val="20"/>
        </w:rPr>
        <w:t>Assaff</w:t>
      </w:r>
      <w:proofErr w:type="spellEnd"/>
      <w:r w:rsidR="006D0DC9" w:rsidRPr="00ED1B0F">
        <w:rPr>
          <w:rFonts w:cs="Times New Roman"/>
          <w:sz w:val="20"/>
          <w:szCs w:val="20"/>
        </w:rPr>
        <w:t xml:space="preserve">, R. (s. f.). </w:t>
      </w:r>
      <w:r w:rsidR="006D0DC9" w:rsidRPr="00ED1B0F">
        <w:rPr>
          <w:rFonts w:cs="Times New Roman"/>
          <w:i/>
          <w:iCs/>
          <w:sz w:val="20"/>
          <w:szCs w:val="20"/>
        </w:rPr>
        <w:t>PMBOK - El cuerpo de conocimientos de la gestión de proyectos</w:t>
      </w:r>
      <w:r w:rsidR="006D0DC9" w:rsidRPr="00ED1B0F">
        <w:rPr>
          <w:rFonts w:cs="Times New Roman"/>
          <w:sz w:val="20"/>
          <w:szCs w:val="20"/>
        </w:rPr>
        <w:t>. 73-82</w:t>
      </w:r>
      <w:r w:rsidR="006D0DC9" w:rsidRPr="00ED1B0F">
        <w:rPr>
          <w:rFonts w:cs="Times New Roman"/>
          <w:b/>
          <w:bCs/>
          <w:sz w:val="20"/>
          <w:szCs w:val="20"/>
        </w:rPr>
        <w:t>,</w:t>
      </w:r>
      <w:r w:rsidR="006D0DC9" w:rsidRPr="00ED1B0F">
        <w:rPr>
          <w:rFonts w:cs="Times New Roman"/>
          <w:sz w:val="20"/>
          <w:szCs w:val="20"/>
        </w:rPr>
        <w:t xml:space="preserve"> </w:t>
      </w:r>
      <w:r w:rsidR="00ED1B0F" w:rsidRPr="00ED1B0F">
        <w:rPr>
          <w:rFonts w:cs="Times New Roman"/>
          <w:sz w:val="20"/>
          <w:szCs w:val="20"/>
        </w:rPr>
        <w:t xml:space="preserve">Fernández Parra, K., Garrido </w:t>
      </w:r>
      <w:proofErr w:type="spellStart"/>
      <w:r w:rsidR="00ED1B0F" w:rsidRPr="00ED1B0F">
        <w:rPr>
          <w:rFonts w:cs="Times New Roman"/>
          <w:sz w:val="20"/>
          <w:szCs w:val="20"/>
        </w:rPr>
        <w:t>Saroza</w:t>
      </w:r>
      <w:proofErr w:type="spellEnd"/>
      <w:r w:rsidR="00ED1B0F" w:rsidRPr="00ED1B0F">
        <w:rPr>
          <w:rFonts w:cs="Times New Roman"/>
          <w:sz w:val="20"/>
          <w:szCs w:val="20"/>
        </w:rPr>
        <w:t xml:space="preserve">, A., Ramírez Martínez, Y., &amp; Perdomo Bello, I. (s. f.). PMBOK y PRINCE 2 similitudes y diferencias. </w:t>
      </w:r>
      <w:r w:rsidR="00ED1B0F" w:rsidRPr="00ED1B0F">
        <w:rPr>
          <w:rFonts w:cs="Times New Roman"/>
          <w:i/>
          <w:iCs/>
          <w:sz w:val="20"/>
          <w:szCs w:val="20"/>
        </w:rPr>
        <w:t>Revista Científica</w:t>
      </w:r>
      <w:r w:rsidR="00ED1B0F" w:rsidRPr="00ED1B0F">
        <w:rPr>
          <w:rFonts w:cs="Times New Roman"/>
          <w:sz w:val="20"/>
          <w:szCs w:val="20"/>
        </w:rPr>
        <w:t xml:space="preserve">, </w:t>
      </w:r>
      <w:r w:rsidR="00ED1B0F" w:rsidRPr="00ED1B0F">
        <w:rPr>
          <w:rFonts w:cs="Times New Roman"/>
          <w:i/>
          <w:iCs/>
          <w:sz w:val="20"/>
          <w:szCs w:val="20"/>
        </w:rPr>
        <w:t>23</w:t>
      </w:r>
      <w:r w:rsidR="00ED1B0F" w:rsidRPr="00ED1B0F">
        <w:rPr>
          <w:rFonts w:cs="Times New Roman"/>
          <w:sz w:val="20"/>
          <w:szCs w:val="20"/>
        </w:rPr>
        <w:t xml:space="preserve">, 117-130. https://doi.org/10.14483/udistrital.jour.RC.2015.23.a9 </w:t>
      </w:r>
      <w:r w:rsidR="00ED1B0F" w:rsidRPr="00ED1B0F">
        <w:rPr>
          <w:rFonts w:cs="Times New Roman"/>
          <w:b/>
          <w:bCs/>
          <w:sz w:val="20"/>
          <w:szCs w:val="20"/>
        </w:rPr>
        <w:t>y</w:t>
      </w:r>
      <w:r w:rsidR="00ED1B0F" w:rsidRPr="00ED1B0F">
        <w:rPr>
          <w:rFonts w:cs="Times New Roman"/>
          <w:sz w:val="20"/>
          <w:szCs w:val="20"/>
        </w:rPr>
        <w:t xml:space="preserve"> Puerta Marín, H. A., &amp; Espinosa Bedoya, A. (2015). UNA ADAPTACIÓN DE PMBOK AL CICLO DE VIDA DE DESARROLLO DE PROYECTOS SOFTWARE EN PEQUEÑAS EMPRESAS. </w:t>
      </w:r>
      <w:r w:rsidR="00ED1B0F" w:rsidRPr="00ED1B0F">
        <w:rPr>
          <w:rFonts w:cs="Times New Roman"/>
          <w:i/>
          <w:iCs/>
          <w:sz w:val="20"/>
          <w:szCs w:val="20"/>
        </w:rPr>
        <w:t>VI Congreso Iberoamericano de Ingeniería de Proyectos - CIIP</w:t>
      </w:r>
      <w:r w:rsidR="00ED1B0F" w:rsidRPr="00ED1B0F">
        <w:rPr>
          <w:rFonts w:cs="Times New Roman"/>
          <w:sz w:val="20"/>
          <w:szCs w:val="20"/>
        </w:rPr>
        <w:t>.</w:t>
      </w:r>
    </w:p>
    <w:p w14:paraId="03EBD476" w14:textId="3B9D0836" w:rsidR="00B4614F" w:rsidRDefault="00B4614F" w:rsidP="00B4614F">
      <w:pPr>
        <w:spacing w:line="240" w:lineRule="auto"/>
      </w:pPr>
    </w:p>
    <w:p w14:paraId="61E3C89B" w14:textId="42BC1B98" w:rsidR="004D2C38" w:rsidRPr="00D62C12" w:rsidRDefault="009A638C" w:rsidP="00D62C12">
      <w:pPr>
        <w:rPr>
          <w:rFonts w:cs="Times New Roman"/>
          <w:szCs w:val="24"/>
          <w:lang w:val="es-MX"/>
        </w:rPr>
      </w:pPr>
      <w:r w:rsidRPr="00BB4463">
        <w:rPr>
          <w:rFonts w:cs="Times New Roman"/>
          <w:szCs w:val="24"/>
          <w:lang w:val="es-MX"/>
        </w:rPr>
        <w:t>Luego de haber realizado la comparación entre los dos estándares, se decidió aplicar la ISO/IEC 29110 en este caso, debido a que su enfoque son los proyectos de desarrollo de software</w:t>
      </w:r>
      <w:r w:rsidR="00550102">
        <w:rPr>
          <w:rFonts w:cs="Times New Roman"/>
          <w:szCs w:val="24"/>
          <w:lang w:val="es-MX"/>
        </w:rPr>
        <w:t>;</w:t>
      </w:r>
      <w:r w:rsidRPr="00BB4463">
        <w:rPr>
          <w:rFonts w:cs="Times New Roman"/>
          <w:szCs w:val="24"/>
          <w:lang w:val="es-MX"/>
        </w:rPr>
        <w:t xml:space="preserve"> brinda todas las herramientas necesarias para llevar a cabo el seguimiento y control adecuado de todos los recursos que intervienen en estos</w:t>
      </w:r>
      <w:r w:rsidR="00550102">
        <w:rPr>
          <w:rFonts w:cs="Times New Roman"/>
          <w:szCs w:val="24"/>
          <w:lang w:val="es-MX"/>
        </w:rPr>
        <w:t>;</w:t>
      </w:r>
      <w:r w:rsidRPr="00BB4463">
        <w:rPr>
          <w:rFonts w:cs="Times New Roman"/>
          <w:szCs w:val="24"/>
          <w:lang w:val="es-MX"/>
        </w:rPr>
        <w:t xml:space="preserve"> y está dirigida a las empresas pequeñas, como lo es Sanambiente.</w:t>
      </w:r>
      <w:r w:rsidR="00ED1B0F" w:rsidRPr="00ED1B0F">
        <w:rPr>
          <w:rFonts w:cs="Times New Roman"/>
          <w:sz w:val="20"/>
          <w:szCs w:val="18"/>
        </w:rPr>
        <w:fldChar w:fldCharType="begin"/>
      </w:r>
      <w:r w:rsidR="009C5CBA">
        <w:rPr>
          <w:rFonts w:cs="Times New Roman"/>
          <w:sz w:val="20"/>
          <w:szCs w:val="18"/>
        </w:rPr>
        <w:instrText xml:space="preserve"> ADDIN ZOTERO_ITEM CSL_CITATION {"citationID":"BdiiD2b8","properties":{"formattedCitation":"(Puerta Mar\\uc0\\u237{}n &amp; Espinosa Bedoya, 2015, p. 5)","plainCitation":"(Puerta Marín &amp; Espinosa Bedoya, 2015, p. 5)","dontUpdate":true,"noteIndex":0},"citationItems":[{"id":86,"uris":["http://zotero.org/users/5687329/items/ZWTPUATI"],"uri":["http://zotero.org/users/5687329/items/ZWTPUATI"],"itemData":{"id":86,"type":"article-journal","container-title":"VI Congreso Iberoamericano de Ingeniería de Proyectos - CIIP","title":"UNA ADAPTACIÓN DE PMBOK AL CICLO DE VIDA DE DESARROLLO DE PROYECTOS SOFTWARE EN PEQUEÑAS EMPRESAS","author":[{"family":"Puerta Marín","given":"Héctor Alejandro"},{"family":"Espinosa Bedoya","given":"Albeiro"}],"issued":{"date-parts":[["2015",11,12]]}},"locator":"5","label":"page"}],"schema":"https://github.com/citation-style-language/schema/raw/master/csl-citation.json"} </w:instrText>
      </w:r>
      <w:r w:rsidR="00ED1B0F" w:rsidRPr="00ED1B0F">
        <w:rPr>
          <w:rFonts w:cs="Times New Roman"/>
          <w:sz w:val="20"/>
          <w:szCs w:val="18"/>
        </w:rPr>
        <w:fldChar w:fldCharType="end"/>
      </w:r>
    </w:p>
    <w:p w14:paraId="6F487F40" w14:textId="518B6F5E" w:rsidR="0083099E" w:rsidRPr="0083099E" w:rsidRDefault="005B7B16" w:rsidP="0083099E">
      <w:pPr>
        <w:pStyle w:val="Ttulo3"/>
      </w:pPr>
      <w:bookmarkStart w:id="27" w:name="_Toc39340810"/>
      <w:r w:rsidRPr="0083099E">
        <w:rPr>
          <w:rStyle w:val="Ttulo3Car"/>
          <w:b/>
          <w:bCs/>
        </w:rPr>
        <w:t>Estándar ISO/IEC 29110</w:t>
      </w:r>
      <w:r w:rsidR="007D1EB5" w:rsidRPr="0083099E">
        <w:rPr>
          <w:rStyle w:val="Ttulo3Car"/>
          <w:b/>
          <w:bCs/>
        </w:rPr>
        <w:t>.</w:t>
      </w:r>
      <w:bookmarkEnd w:id="27"/>
      <w:r w:rsidR="007D1EB5" w:rsidRPr="0083099E">
        <w:t xml:space="preserve"> </w:t>
      </w:r>
    </w:p>
    <w:p w14:paraId="72DE0011" w14:textId="26B6B958" w:rsidR="00ED195D" w:rsidRDefault="002A5387" w:rsidP="001B39DD">
      <w:r w:rsidRPr="00BA2A14">
        <w:t>Es una norma</w:t>
      </w:r>
      <w:r w:rsidR="00A36F0A">
        <w:t xml:space="preserve"> creada por la ISO</w:t>
      </w:r>
      <w:r w:rsidRPr="00BA2A14">
        <w:t xml:space="preserve"> bajo el título </w:t>
      </w:r>
      <w:r w:rsidRPr="004B226F">
        <w:rPr>
          <w:i/>
        </w:rPr>
        <w:t>Ingeniería de Software</w:t>
      </w:r>
      <w:r w:rsidR="004B226F">
        <w:rPr>
          <w:i/>
        </w:rPr>
        <w:t xml:space="preserve"> – Perfiles del ciclo de vida para</w:t>
      </w:r>
      <w:r w:rsidRPr="004B226F">
        <w:rPr>
          <w:i/>
        </w:rPr>
        <w:t xml:space="preserve"> entidades muy pequeñas</w:t>
      </w:r>
      <w:r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782C00">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08F842AF" w:rsidR="003733F9" w:rsidRDefault="003733F9" w:rsidP="001B39DD">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o en 5 partes</w:t>
      </w:r>
      <w:r w:rsidR="007858B7">
        <w:t xml:space="preserve"> de acuerdo a un público objetivo</w:t>
      </w:r>
      <w:r w:rsidR="00E9572F">
        <w:t xml:space="preserve"> (ver </w:t>
      </w:r>
      <w:r w:rsidR="00A540CF">
        <w:t xml:space="preserve">tabla </w:t>
      </w:r>
      <w:r w:rsidR="0078571A">
        <w:t>5</w:t>
      </w:r>
      <w:r w:rsidR="00E9572F">
        <w:t>):</w:t>
      </w:r>
    </w:p>
    <w:p w14:paraId="411A6B6C" w14:textId="579A24DD" w:rsidR="00DE532C" w:rsidRPr="00A540CF" w:rsidRDefault="00DE532C" w:rsidP="00AD5634">
      <w:pPr>
        <w:pStyle w:val="Descripcin"/>
        <w:keepNext/>
        <w:spacing w:after="0" w:line="480" w:lineRule="auto"/>
        <w:ind w:firstLine="0"/>
        <w:rPr>
          <w:rFonts w:cs="Times New Roman"/>
          <w:color w:val="auto"/>
          <w:sz w:val="24"/>
          <w:szCs w:val="24"/>
        </w:rPr>
      </w:pPr>
      <w:bookmarkStart w:id="28" w:name="_Toc39340740"/>
      <w:r w:rsidRPr="00A540CF">
        <w:rPr>
          <w:rFonts w:cs="Times New Roman"/>
          <w:color w:val="auto"/>
          <w:sz w:val="24"/>
          <w:szCs w:val="24"/>
        </w:rPr>
        <w:lastRenderedPageBreak/>
        <w:t xml:space="preserve">Tabla </w:t>
      </w:r>
      <w:r w:rsidRPr="00A540CF">
        <w:rPr>
          <w:rFonts w:cs="Times New Roman"/>
          <w:color w:val="auto"/>
          <w:sz w:val="24"/>
          <w:szCs w:val="24"/>
        </w:rPr>
        <w:fldChar w:fldCharType="begin"/>
      </w:r>
      <w:r w:rsidRPr="00A540CF">
        <w:rPr>
          <w:rFonts w:cs="Times New Roman"/>
          <w:color w:val="auto"/>
          <w:sz w:val="24"/>
          <w:szCs w:val="24"/>
        </w:rPr>
        <w:instrText xml:space="preserve"> SEQ Tabla \* ARABIC </w:instrText>
      </w:r>
      <w:r w:rsidRPr="00A540CF">
        <w:rPr>
          <w:rFonts w:cs="Times New Roman"/>
          <w:color w:val="auto"/>
          <w:sz w:val="24"/>
          <w:szCs w:val="24"/>
        </w:rPr>
        <w:fldChar w:fldCharType="separate"/>
      </w:r>
      <w:r w:rsidR="00C742CB">
        <w:rPr>
          <w:rFonts w:cs="Times New Roman"/>
          <w:noProof/>
          <w:color w:val="auto"/>
          <w:sz w:val="24"/>
          <w:szCs w:val="24"/>
        </w:rPr>
        <w:t>5</w:t>
      </w:r>
      <w:r w:rsidRPr="00A540CF">
        <w:rPr>
          <w:rFonts w:cs="Times New Roman"/>
          <w:color w:val="auto"/>
          <w:sz w:val="24"/>
          <w:szCs w:val="24"/>
        </w:rPr>
        <w:fldChar w:fldCharType="end"/>
      </w:r>
      <w:r w:rsidRPr="00A540CF">
        <w:rPr>
          <w:rFonts w:cs="Times New Roman"/>
          <w:color w:val="auto"/>
          <w:sz w:val="24"/>
          <w:szCs w:val="24"/>
        </w:rPr>
        <w:t xml:space="preserve">. Público objetivo </w:t>
      </w:r>
      <w:r w:rsidR="000706C8">
        <w:rPr>
          <w:rFonts w:cs="Times New Roman"/>
          <w:color w:val="auto"/>
          <w:sz w:val="24"/>
          <w:szCs w:val="24"/>
        </w:rPr>
        <w:t xml:space="preserve">de la </w:t>
      </w:r>
      <w:r w:rsidRPr="00A540CF">
        <w:rPr>
          <w:rFonts w:cs="Times New Roman"/>
          <w:color w:val="auto"/>
          <w:sz w:val="24"/>
          <w:szCs w:val="24"/>
        </w:rPr>
        <w:t>ISO/IEC 29110.</w:t>
      </w:r>
      <w:bookmarkEnd w:id="28"/>
    </w:p>
    <w:tbl>
      <w:tblPr>
        <w:tblStyle w:val="Tablaconcuadrcula"/>
        <w:tblW w:w="9472" w:type="dxa"/>
        <w:tblLook w:val="04A0" w:firstRow="1" w:lastRow="0" w:firstColumn="1" w:lastColumn="0" w:noHBand="0" w:noVBand="1"/>
      </w:tblPr>
      <w:tblGrid>
        <w:gridCol w:w="2148"/>
        <w:gridCol w:w="2990"/>
        <w:gridCol w:w="4334"/>
      </w:tblGrid>
      <w:tr w:rsidR="002F7214" w14:paraId="7A84FAF3" w14:textId="77777777" w:rsidTr="00673EC8">
        <w:trPr>
          <w:trHeight w:val="41"/>
        </w:trPr>
        <w:tc>
          <w:tcPr>
            <w:tcW w:w="2148" w:type="dxa"/>
          </w:tcPr>
          <w:p w14:paraId="5618E713" w14:textId="4B5FD3AD" w:rsidR="002F7214" w:rsidRPr="00DE532C" w:rsidRDefault="002F7214" w:rsidP="00FA7657">
            <w:pPr>
              <w:keepNext/>
              <w:ind w:firstLine="0"/>
              <w:jc w:val="center"/>
              <w:rPr>
                <w:b/>
                <w:bCs/>
              </w:rPr>
            </w:pPr>
            <w:r w:rsidRPr="00DE532C">
              <w:rPr>
                <w:b/>
                <w:bCs/>
              </w:rPr>
              <w:t>ISO/IEC 29110</w:t>
            </w:r>
          </w:p>
        </w:tc>
        <w:tc>
          <w:tcPr>
            <w:tcW w:w="2990" w:type="dxa"/>
          </w:tcPr>
          <w:p w14:paraId="1465B100" w14:textId="24BFE584" w:rsidR="002F7214" w:rsidRPr="00DE532C" w:rsidRDefault="002F7214" w:rsidP="00FA7657">
            <w:pPr>
              <w:keepNext/>
              <w:ind w:firstLine="0"/>
              <w:jc w:val="center"/>
              <w:rPr>
                <w:b/>
                <w:bCs/>
              </w:rPr>
            </w:pPr>
            <w:r w:rsidRPr="00DE532C">
              <w:rPr>
                <w:b/>
                <w:bCs/>
              </w:rPr>
              <w:t>T</w:t>
            </w:r>
            <w:r w:rsidR="00DE532C">
              <w:rPr>
                <w:b/>
                <w:bCs/>
              </w:rPr>
              <w:t>í</w:t>
            </w:r>
            <w:r w:rsidRPr="00DE532C">
              <w:rPr>
                <w:b/>
                <w:bCs/>
              </w:rPr>
              <w:t>tulo</w:t>
            </w:r>
          </w:p>
        </w:tc>
        <w:tc>
          <w:tcPr>
            <w:tcW w:w="4334" w:type="dxa"/>
          </w:tcPr>
          <w:p w14:paraId="1C441276" w14:textId="2F290D1C" w:rsidR="002F7214" w:rsidRPr="00DE532C" w:rsidRDefault="00BD6CD3" w:rsidP="00FA7657">
            <w:pPr>
              <w:keepNext/>
              <w:ind w:firstLine="0"/>
              <w:jc w:val="center"/>
              <w:rPr>
                <w:b/>
                <w:bCs/>
              </w:rPr>
            </w:pPr>
            <w:r w:rsidRPr="00DE532C">
              <w:rPr>
                <w:b/>
                <w:bCs/>
              </w:rPr>
              <w:t>Público</w:t>
            </w:r>
            <w:r w:rsidR="002F7214" w:rsidRPr="00DE532C">
              <w:rPr>
                <w:b/>
                <w:bCs/>
              </w:rPr>
              <w:t xml:space="preserve"> </w:t>
            </w:r>
            <w:r w:rsidR="00DE532C">
              <w:rPr>
                <w:b/>
                <w:bCs/>
              </w:rPr>
              <w:t>o</w:t>
            </w:r>
            <w:r w:rsidR="002F7214" w:rsidRPr="00DE532C">
              <w:rPr>
                <w:b/>
                <w:bCs/>
              </w:rPr>
              <w:t>bjetivo</w:t>
            </w:r>
          </w:p>
        </w:tc>
      </w:tr>
      <w:tr w:rsidR="002F7214" w14:paraId="13BB2164" w14:textId="77777777" w:rsidTr="00673EC8">
        <w:trPr>
          <w:trHeight w:val="811"/>
        </w:trPr>
        <w:tc>
          <w:tcPr>
            <w:tcW w:w="2148" w:type="dxa"/>
          </w:tcPr>
          <w:p w14:paraId="3B0E6EE8" w14:textId="77777777" w:rsidR="00F33E9E" w:rsidRDefault="00F33E9E" w:rsidP="00F33E9E">
            <w:pPr>
              <w:keepNext/>
              <w:ind w:firstLine="0"/>
              <w:jc w:val="center"/>
            </w:pPr>
          </w:p>
          <w:p w14:paraId="5A9C446C" w14:textId="602D0B11" w:rsidR="002F7214" w:rsidRDefault="002F7214" w:rsidP="00F33E9E">
            <w:pPr>
              <w:keepNext/>
              <w:ind w:firstLine="0"/>
              <w:jc w:val="center"/>
            </w:pPr>
            <w:r>
              <w:t>Parte 1</w:t>
            </w:r>
          </w:p>
        </w:tc>
        <w:tc>
          <w:tcPr>
            <w:tcW w:w="2990" w:type="dxa"/>
          </w:tcPr>
          <w:p w14:paraId="1BFEFA98" w14:textId="77777777" w:rsidR="00F33E9E" w:rsidRDefault="00F33E9E" w:rsidP="00F33E9E">
            <w:pPr>
              <w:keepNext/>
              <w:ind w:firstLine="0"/>
              <w:jc w:val="center"/>
            </w:pPr>
          </w:p>
          <w:p w14:paraId="37F9BEB9" w14:textId="31802457" w:rsidR="002F7214" w:rsidRDefault="002F7214" w:rsidP="00F33E9E">
            <w:pPr>
              <w:keepNext/>
              <w:ind w:firstLine="0"/>
              <w:jc w:val="center"/>
            </w:pPr>
            <w:r>
              <w:t>Panorama General</w:t>
            </w:r>
          </w:p>
        </w:tc>
        <w:tc>
          <w:tcPr>
            <w:tcW w:w="4334" w:type="dxa"/>
          </w:tcPr>
          <w:p w14:paraId="031690BC" w14:textId="33CAF1DA" w:rsidR="002F7214" w:rsidRDefault="00BD6CD3" w:rsidP="00FA7657">
            <w:pPr>
              <w:keepNext/>
              <w:ind w:firstLine="0"/>
            </w:pPr>
            <w:r>
              <w:t>VSEs, Evaluadores, productores de estándares, vendedores de herramientas y vendedores de metodología</w:t>
            </w:r>
          </w:p>
        </w:tc>
      </w:tr>
      <w:tr w:rsidR="002F7214" w14:paraId="3DEE6EEF" w14:textId="77777777" w:rsidTr="00673EC8">
        <w:trPr>
          <w:trHeight w:val="802"/>
        </w:trPr>
        <w:tc>
          <w:tcPr>
            <w:tcW w:w="2148" w:type="dxa"/>
          </w:tcPr>
          <w:p w14:paraId="74520E9B" w14:textId="77777777" w:rsidR="00F33E9E" w:rsidRDefault="00F33E9E" w:rsidP="00F33E9E">
            <w:pPr>
              <w:keepNext/>
              <w:ind w:firstLine="0"/>
              <w:jc w:val="center"/>
            </w:pPr>
          </w:p>
          <w:p w14:paraId="0CFCA970" w14:textId="51BA54BF" w:rsidR="002F7214" w:rsidRDefault="002F7214" w:rsidP="00F33E9E">
            <w:pPr>
              <w:keepNext/>
              <w:ind w:firstLine="0"/>
              <w:jc w:val="center"/>
            </w:pPr>
            <w:r>
              <w:t>Parte 2</w:t>
            </w:r>
          </w:p>
        </w:tc>
        <w:tc>
          <w:tcPr>
            <w:tcW w:w="2990" w:type="dxa"/>
          </w:tcPr>
          <w:p w14:paraId="48FB9F06" w14:textId="77777777" w:rsidR="00F33E9E" w:rsidRDefault="00F33E9E" w:rsidP="00F33E9E">
            <w:pPr>
              <w:keepNext/>
              <w:ind w:firstLine="0"/>
              <w:jc w:val="center"/>
            </w:pPr>
          </w:p>
          <w:p w14:paraId="53FCE954" w14:textId="595C6781" w:rsidR="002F7214" w:rsidRDefault="00BD6CD3" w:rsidP="00F33E9E">
            <w:pPr>
              <w:keepNext/>
              <w:ind w:firstLine="0"/>
              <w:jc w:val="center"/>
            </w:pPr>
            <w:r>
              <w:t>Marco y Taxonomía</w:t>
            </w:r>
          </w:p>
        </w:tc>
        <w:tc>
          <w:tcPr>
            <w:tcW w:w="4334" w:type="dxa"/>
          </w:tcPr>
          <w:p w14:paraId="28902BD6" w14:textId="198E8423" w:rsidR="002F7214" w:rsidRDefault="00BD6CD3" w:rsidP="00FA7657">
            <w:pPr>
              <w:keepNext/>
              <w:ind w:firstLine="0"/>
            </w:pPr>
            <w:r>
              <w:t>Productores de normas, proveedores de herramientas de metodología. No está diseñado para VSEs.</w:t>
            </w:r>
          </w:p>
        </w:tc>
      </w:tr>
      <w:tr w:rsidR="002F7214" w14:paraId="311EF642" w14:textId="77777777" w:rsidTr="00673EC8">
        <w:trPr>
          <w:trHeight w:val="201"/>
        </w:trPr>
        <w:tc>
          <w:tcPr>
            <w:tcW w:w="2148" w:type="dxa"/>
          </w:tcPr>
          <w:p w14:paraId="7F229785" w14:textId="343E8345" w:rsidR="002F7214" w:rsidRDefault="002F7214" w:rsidP="00F33E9E">
            <w:pPr>
              <w:keepNext/>
              <w:ind w:firstLine="0"/>
              <w:jc w:val="center"/>
            </w:pPr>
            <w:r>
              <w:t>Parte 3</w:t>
            </w:r>
          </w:p>
        </w:tc>
        <w:tc>
          <w:tcPr>
            <w:tcW w:w="2990" w:type="dxa"/>
          </w:tcPr>
          <w:p w14:paraId="6D1BBB34" w14:textId="53AACFB0" w:rsidR="002F7214" w:rsidRDefault="00BD6CD3" w:rsidP="00F33E9E">
            <w:pPr>
              <w:keepNext/>
              <w:ind w:firstLine="0"/>
              <w:jc w:val="center"/>
            </w:pPr>
            <w:r>
              <w:t>Guía de evaluación</w:t>
            </w:r>
          </w:p>
        </w:tc>
        <w:tc>
          <w:tcPr>
            <w:tcW w:w="4334" w:type="dxa"/>
          </w:tcPr>
          <w:p w14:paraId="5BE9BDB0" w14:textId="5498A914" w:rsidR="002F7214" w:rsidRDefault="00BD6CD3" w:rsidP="00FA7657">
            <w:pPr>
              <w:keepNext/>
              <w:ind w:firstLine="0"/>
            </w:pPr>
            <w:r>
              <w:t>Asesores y VSEs</w:t>
            </w:r>
          </w:p>
        </w:tc>
      </w:tr>
      <w:tr w:rsidR="002F7214" w14:paraId="4784401A" w14:textId="77777777" w:rsidTr="00673EC8">
        <w:trPr>
          <w:trHeight w:val="811"/>
        </w:trPr>
        <w:tc>
          <w:tcPr>
            <w:tcW w:w="2148" w:type="dxa"/>
          </w:tcPr>
          <w:p w14:paraId="2035E437" w14:textId="77777777" w:rsidR="00F33E9E" w:rsidRDefault="00F33E9E" w:rsidP="00F33E9E">
            <w:pPr>
              <w:keepNext/>
              <w:ind w:firstLine="0"/>
              <w:jc w:val="center"/>
            </w:pPr>
          </w:p>
          <w:p w14:paraId="0BDA1C58" w14:textId="1E6B94BD" w:rsidR="002F7214" w:rsidRDefault="002F7214" w:rsidP="00F33E9E">
            <w:pPr>
              <w:keepNext/>
              <w:ind w:firstLine="0"/>
              <w:jc w:val="center"/>
            </w:pPr>
            <w:r>
              <w:t>Parte 4</w:t>
            </w:r>
          </w:p>
        </w:tc>
        <w:tc>
          <w:tcPr>
            <w:tcW w:w="2990" w:type="dxa"/>
          </w:tcPr>
          <w:p w14:paraId="24199A04" w14:textId="77777777" w:rsidR="00F33E9E" w:rsidRDefault="00F33E9E" w:rsidP="00F33E9E">
            <w:pPr>
              <w:keepNext/>
              <w:ind w:firstLine="0"/>
              <w:jc w:val="center"/>
            </w:pPr>
          </w:p>
          <w:p w14:paraId="497E11B1" w14:textId="5B31E48B" w:rsidR="002F7214" w:rsidRDefault="00BD6CD3" w:rsidP="00F33E9E">
            <w:pPr>
              <w:keepNext/>
              <w:ind w:firstLine="0"/>
              <w:jc w:val="center"/>
            </w:pPr>
            <w:r>
              <w:t>Especificaciones del perfil</w:t>
            </w:r>
          </w:p>
        </w:tc>
        <w:tc>
          <w:tcPr>
            <w:tcW w:w="4334" w:type="dxa"/>
          </w:tcPr>
          <w:p w14:paraId="04799636" w14:textId="3056D7C5" w:rsidR="002F7214" w:rsidRDefault="00F33E9E" w:rsidP="00FA7657">
            <w:pPr>
              <w:keepNext/>
              <w:ind w:firstLine="0"/>
            </w:pPr>
            <w:r>
              <w:t>Productores de normas, proveedores de herramientas de metodología. No está diseñado para VSEs.</w:t>
            </w:r>
          </w:p>
        </w:tc>
      </w:tr>
      <w:tr w:rsidR="002F7214" w14:paraId="1057AF04" w14:textId="77777777" w:rsidTr="00673EC8">
        <w:trPr>
          <w:trHeight w:val="201"/>
        </w:trPr>
        <w:tc>
          <w:tcPr>
            <w:tcW w:w="2148" w:type="dxa"/>
          </w:tcPr>
          <w:p w14:paraId="379BFEE9" w14:textId="37C13441" w:rsidR="002F7214" w:rsidRDefault="002F7214" w:rsidP="00F33E9E">
            <w:pPr>
              <w:keepNext/>
              <w:ind w:firstLine="0"/>
              <w:jc w:val="center"/>
            </w:pPr>
            <w:r>
              <w:t>Parte 5</w:t>
            </w:r>
          </w:p>
        </w:tc>
        <w:tc>
          <w:tcPr>
            <w:tcW w:w="2990" w:type="dxa"/>
          </w:tcPr>
          <w:p w14:paraId="768F05D6" w14:textId="07CFA983" w:rsidR="002F7214" w:rsidRDefault="00F33E9E" w:rsidP="00F33E9E">
            <w:pPr>
              <w:keepNext/>
              <w:ind w:firstLine="0"/>
              <w:jc w:val="center"/>
            </w:pPr>
            <w:r>
              <w:t>Guía</w:t>
            </w:r>
            <w:r w:rsidR="00A56831">
              <w:t xml:space="preserve"> </w:t>
            </w:r>
            <w:r w:rsidR="00A56831" w:rsidRPr="00DE532C">
              <w:t>d</w:t>
            </w:r>
            <w:r w:rsidR="00BD6CD3" w:rsidRPr="00DE532C">
              <w:t xml:space="preserve">e </w:t>
            </w:r>
            <w:r w:rsidR="00BD6CD3">
              <w:t xml:space="preserve">gestión e </w:t>
            </w:r>
            <w:r>
              <w:t>ingeniería</w:t>
            </w:r>
          </w:p>
        </w:tc>
        <w:tc>
          <w:tcPr>
            <w:tcW w:w="4334" w:type="dxa"/>
          </w:tcPr>
          <w:p w14:paraId="67DFD0BC" w14:textId="3A424EA8" w:rsidR="002F7214" w:rsidRDefault="00BD6CD3" w:rsidP="00FA7657">
            <w:pPr>
              <w:keepNext/>
              <w:ind w:firstLine="0"/>
            </w:pPr>
            <w:r>
              <w:t>VSEs</w:t>
            </w:r>
          </w:p>
        </w:tc>
      </w:tr>
    </w:tbl>
    <w:p w14:paraId="133412E5" w14:textId="77777777" w:rsidR="008A6C58" w:rsidRDefault="008A6C58" w:rsidP="008A6C58">
      <w:pPr>
        <w:spacing w:line="240" w:lineRule="auto"/>
        <w:ind w:firstLine="0"/>
        <w:rPr>
          <w:i/>
          <w:iCs/>
          <w:sz w:val="20"/>
          <w:szCs w:val="18"/>
          <w:lang w:val="en-US"/>
        </w:rPr>
      </w:pPr>
    </w:p>
    <w:p w14:paraId="2A71AA4B" w14:textId="6E063D47" w:rsidR="007C2C2B" w:rsidRDefault="008A6C58" w:rsidP="00AD5634">
      <w:pPr>
        <w:spacing w:line="240" w:lineRule="auto"/>
        <w:ind w:firstLine="0"/>
        <w:rPr>
          <w:sz w:val="20"/>
          <w:szCs w:val="18"/>
          <w:lang w:val="en-US"/>
        </w:rPr>
      </w:pPr>
      <w:r w:rsidRPr="008A6C58">
        <w:rPr>
          <w:i/>
          <w:iCs/>
          <w:sz w:val="20"/>
          <w:szCs w:val="18"/>
          <w:lang w:val="en-US"/>
        </w:rPr>
        <w:t xml:space="preserve">Nota: </w:t>
      </w:r>
      <w:r w:rsidRPr="008A6C58">
        <w:rPr>
          <w:rFonts w:eastAsia="Times New Roman" w:cs="Times New Roman"/>
          <w:sz w:val="20"/>
          <w:szCs w:val="20"/>
          <w:lang w:val="en-US" w:eastAsia="es-CO"/>
        </w:rPr>
        <w:t xml:space="preserve">ISO/IEC. (2011). </w:t>
      </w:r>
      <w:r w:rsidRPr="008A6C58">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8A6C58">
        <w:rPr>
          <w:rFonts w:eastAsia="Times New Roman" w:cs="Times New Roman"/>
          <w:sz w:val="20"/>
          <w:szCs w:val="20"/>
          <w:lang w:val="en-US" w:eastAsia="es-CO"/>
        </w:rPr>
        <w:t>, p.vi.</w:t>
      </w:r>
    </w:p>
    <w:p w14:paraId="0069B9F8" w14:textId="77777777" w:rsidR="00673EC8" w:rsidRPr="00673EC8" w:rsidRDefault="00673EC8" w:rsidP="00673EC8">
      <w:pPr>
        <w:spacing w:line="240" w:lineRule="auto"/>
        <w:ind w:firstLine="0"/>
        <w:rPr>
          <w:sz w:val="20"/>
          <w:szCs w:val="18"/>
          <w:lang w:val="en-US"/>
        </w:rPr>
      </w:pPr>
    </w:p>
    <w:p w14:paraId="7B7E498C" w14:textId="0CA234EF" w:rsidR="007C2C2B" w:rsidRDefault="007858B7" w:rsidP="007C2C2B">
      <w:r>
        <w:t>El estándar defin</w:t>
      </w:r>
      <w:r w:rsidR="001F77B2">
        <w:t>e</w:t>
      </w:r>
      <w:r>
        <w:t xml:space="preserve"> los procesos </w:t>
      </w:r>
      <w:r w:rsidR="009C5ED1">
        <w:t xml:space="preserve">de gestión de proyectos </w:t>
      </w:r>
      <w:r>
        <w:t>y desarrollo</w:t>
      </w:r>
      <w:r w:rsidR="009C5ED1">
        <w:t xml:space="preserve"> de software</w:t>
      </w:r>
      <w:r>
        <w:t xml:space="preserve"> (los cuales están interrelacionados)</w:t>
      </w:r>
      <w:r w:rsidR="001F77B2">
        <w:t>,</w:t>
      </w:r>
      <w:r>
        <w:t xml:space="preserve">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Sistemas e ingeniería de software – Contenido de los sistemas y productos de información del proceso del ciclo de vida del software (Documentación)</w:t>
      </w:r>
      <w:r>
        <w:rPr>
          <w:i/>
        </w:rPr>
        <w:t xml:space="preserve">, </w:t>
      </w:r>
      <w:r>
        <w:rPr>
          <w:iCs/>
        </w:rPr>
        <w:t>presentando los productos y documentos requeridos en cada etapa</w:t>
      </w:r>
      <w:r w:rsidR="002D1C14">
        <w:t xml:space="preserve"> </w:t>
      </w:r>
      <w:r>
        <w:t xml:space="preserve">(ver figura </w:t>
      </w:r>
      <w:r w:rsidR="00A540CF">
        <w:t>2</w:t>
      </w:r>
      <w:r>
        <w:t xml:space="preserve">) </w:t>
      </w:r>
      <w:r w:rsidR="002D1C14">
        <w:fldChar w:fldCharType="begin"/>
      </w:r>
      <w:r w:rsidR="00782C00">
        <w:instrText xml:space="preserve"> ADDIN ZOTERO_ITEM CSL_CITATION {"citationID":"RTxMfaSO","properties":{"formattedCitation":"(ISO/IEC, 2011, p. 3)","plainCitation":"(ISO/IEC, 2011, p. 3)","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36D8854F" w14:textId="709DE1DF" w:rsidR="007C2C2B" w:rsidRPr="007C2C2B" w:rsidRDefault="007C2C2B" w:rsidP="003E111A">
      <w:pPr>
        <w:pStyle w:val="Descripcin"/>
        <w:keepNext/>
        <w:rPr>
          <w:i w:val="0"/>
          <w:iCs w:val="0"/>
          <w:color w:val="auto"/>
          <w:sz w:val="24"/>
          <w:szCs w:val="24"/>
        </w:rPr>
      </w:pPr>
      <w:bookmarkStart w:id="29" w:name="_Toc39340766"/>
      <w:r w:rsidRPr="007C2C2B">
        <w:rPr>
          <w:i w:val="0"/>
          <w:iCs w:val="0"/>
          <w:color w:val="auto"/>
          <w:sz w:val="24"/>
          <w:szCs w:val="24"/>
        </w:rPr>
        <w:lastRenderedPageBreak/>
        <w:t xml:space="preserve">Figura </w:t>
      </w:r>
      <w:r w:rsidRPr="007C2C2B">
        <w:rPr>
          <w:i w:val="0"/>
          <w:iCs w:val="0"/>
          <w:color w:val="auto"/>
          <w:sz w:val="24"/>
          <w:szCs w:val="24"/>
        </w:rPr>
        <w:fldChar w:fldCharType="begin"/>
      </w:r>
      <w:r w:rsidRPr="007C2C2B">
        <w:rPr>
          <w:i w:val="0"/>
          <w:iCs w:val="0"/>
          <w:color w:val="auto"/>
          <w:sz w:val="24"/>
          <w:szCs w:val="24"/>
        </w:rPr>
        <w:instrText xml:space="preserve"> SEQ Figura \* ARABIC </w:instrText>
      </w:r>
      <w:r w:rsidRPr="007C2C2B">
        <w:rPr>
          <w:i w:val="0"/>
          <w:iCs w:val="0"/>
          <w:color w:val="auto"/>
          <w:sz w:val="24"/>
          <w:szCs w:val="24"/>
        </w:rPr>
        <w:fldChar w:fldCharType="separate"/>
      </w:r>
      <w:r w:rsidR="00AE70EA">
        <w:rPr>
          <w:i w:val="0"/>
          <w:iCs w:val="0"/>
          <w:noProof/>
          <w:color w:val="auto"/>
          <w:sz w:val="24"/>
          <w:szCs w:val="24"/>
        </w:rPr>
        <w:t>2</w:t>
      </w:r>
      <w:r w:rsidRPr="007C2C2B">
        <w:rPr>
          <w:i w:val="0"/>
          <w:iCs w:val="0"/>
          <w:color w:val="auto"/>
          <w:sz w:val="24"/>
          <w:szCs w:val="24"/>
        </w:rPr>
        <w:fldChar w:fldCharType="end"/>
      </w:r>
      <w:r w:rsidRPr="007C2C2B">
        <w:rPr>
          <w:i w:val="0"/>
          <w:iCs w:val="0"/>
          <w:color w:val="auto"/>
          <w:sz w:val="24"/>
          <w:szCs w:val="24"/>
        </w:rPr>
        <w:t>. Procesos básicos de la guía de perfiles.</w:t>
      </w:r>
      <w:bookmarkEnd w:id="29"/>
    </w:p>
    <w:p w14:paraId="4737B62F" w14:textId="480A44BD" w:rsidR="00CD5E66" w:rsidRDefault="00647FDD" w:rsidP="00225AEC">
      <w:pPr>
        <w:keepNext/>
        <w:jc w:val="center"/>
      </w:pPr>
      <w:r>
        <w:rPr>
          <w:noProof/>
          <w:lang w:val="en-US"/>
        </w:rPr>
        <mc:AlternateContent>
          <mc:Choice Requires="wps">
            <w:drawing>
              <wp:anchor distT="0" distB="0" distL="114300" distR="114300" simplePos="0" relativeHeight="251659264" behindDoc="0" locked="0" layoutInCell="1" allowOverlap="1" wp14:anchorId="5D69A0E7" wp14:editId="60DED8D9">
                <wp:simplePos x="0" y="0"/>
                <wp:positionH relativeFrom="column">
                  <wp:posOffset>4005101</wp:posOffset>
                </wp:positionH>
                <wp:positionV relativeFrom="paragraph">
                  <wp:posOffset>1290320</wp:posOffset>
                </wp:positionV>
                <wp:extent cx="396240" cy="449580"/>
                <wp:effectExtent l="0" t="38100" r="80010" b="26670"/>
                <wp:wrapNone/>
                <wp:docPr id="12" name="Conector: angular 12"/>
                <wp:cNvGraphicFramePr/>
                <a:graphic xmlns:a="http://schemas.openxmlformats.org/drawingml/2006/main">
                  <a:graphicData uri="http://schemas.microsoft.com/office/word/2010/wordprocessingShape">
                    <wps:wsp>
                      <wps:cNvCnPr/>
                      <wps:spPr>
                        <a:xfrm flipV="1">
                          <a:off x="0" y="0"/>
                          <a:ext cx="396240" cy="449580"/>
                        </a:xfrm>
                        <a:prstGeom prst="bentConnector3">
                          <a:avLst>
                            <a:gd name="adj1" fmla="val 100794"/>
                          </a:avLst>
                        </a:prstGeom>
                        <a:ln>
                          <a:solidFill>
                            <a:schemeClr val="accent1">
                              <a:lumMod val="40000"/>
                              <a:lumOff val="60000"/>
                            </a:schemeClr>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0C36B28"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12" o:spid="_x0000_s1026" type="#_x0000_t34" style="position:absolute;margin-left:315.35pt;margin-top:101.6pt;width:31.2pt;height:35.4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" adj="21772" strokecolor="#bdd6ee [1300]" strokeweight=".5pt">
                <v:stroke endarrow="block"/>
              </v:shape>
            </w:pict>
          </mc:Fallback>
        </mc:AlternateContent>
      </w:r>
      <w:r w:rsidR="00E00AC6">
        <w:rPr>
          <w:noProof/>
          <w:lang w:val="en-US"/>
        </w:rPr>
        <mc:AlternateContent>
          <mc:Choice Requires="wpg">
            <w:drawing>
              <wp:inline distT="0" distB="0" distL="0" distR="0" wp14:anchorId="786B59D8" wp14:editId="3DC761B2">
                <wp:extent cx="3928110" cy="1973580"/>
                <wp:effectExtent l="0" t="0" r="15240" b="26670"/>
                <wp:docPr id="1" name="Grupo 1"/>
                <wp:cNvGraphicFramePr/>
                <a:graphic xmlns:a="http://schemas.openxmlformats.org/drawingml/2006/main">
                  <a:graphicData uri="http://schemas.microsoft.com/office/word/2010/wordprocessingGroup">
                    <wpg:wgp>
                      <wpg:cNvGrpSpPr/>
                      <wpg:grpSpPr>
                        <a:xfrm>
                          <a:off x="0" y="0"/>
                          <a:ext cx="3928110" cy="1973580"/>
                          <a:chOff x="-101820" y="0"/>
                          <a:chExt cx="5903389" cy="3340525"/>
                        </a:xfrm>
                      </wpg:grpSpPr>
                      <wps:wsp>
                        <wps:cNvPr id="6" name="Rectángulo 6"/>
                        <wps:cNvSpPr/>
                        <wps:spPr>
                          <a:xfrm>
                            <a:off x="-101820" y="90284"/>
                            <a:ext cx="1351444" cy="889947"/>
                          </a:xfrm>
                          <a:prstGeom prst="rect">
                            <a:avLst/>
                          </a:prstGeom>
                          <a:solidFill>
                            <a:schemeClr val="accent1">
                              <a:lumMod val="20000"/>
                              <a:lumOff val="80000"/>
                            </a:schemeClr>
                          </a:solidFill>
                          <a:ln>
                            <a:solidFill>
                              <a:schemeClr val="accent1">
                                <a:lumMod val="60000"/>
                                <a:lumOff val="40000"/>
                              </a:schemeClr>
                            </a:solidFill>
                          </a:ln>
                        </wps:spPr>
                        <wps:style>
                          <a:lnRef idx="1">
                            <a:schemeClr val="accent3"/>
                          </a:lnRef>
                          <a:fillRef idx="2">
                            <a:schemeClr val="accent3"/>
                          </a:fillRef>
                          <a:effectRef idx="1">
                            <a:schemeClr val="accent3"/>
                          </a:effectRef>
                          <a:fontRef idx="minor">
                            <a:schemeClr val="dk1"/>
                          </a:fontRef>
                        </wps:style>
                        <wps:txbx>
                          <w:txbxContent>
                            <w:p w14:paraId="1DE16245" w14:textId="77777777" w:rsidR="00471F48" w:rsidRPr="00225AEC" w:rsidRDefault="00471F48" w:rsidP="00E00AC6">
                              <w:pPr>
                                <w:ind w:firstLine="0"/>
                                <w:jc w:val="center"/>
                                <w:rPr>
                                  <w:sz w:val="20"/>
                                  <w:szCs w:val="20"/>
                                </w:rPr>
                              </w:pPr>
                              <w:r w:rsidRPr="00225AEC">
                                <w:rPr>
                                  <w:sz w:val="20"/>
                                  <w:szCs w:val="20"/>
                                </w:rPr>
                                <w:t>Declaración de 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ángulo redondeado 2"/>
                        <wps:cNvSpPr/>
                        <wps:spPr>
                          <a:xfrm>
                            <a:off x="1897045" y="0"/>
                            <a:ext cx="1986352" cy="1070516"/>
                          </a:xfrm>
                          <a:prstGeom prst="round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5B6E0A93" w14:textId="136C7F6E" w:rsidR="00471F48" w:rsidRPr="00225AEC" w:rsidRDefault="00471F48"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Conector recto de flecha 8"/>
                        <wps:cNvCnPr/>
                        <wps:spPr>
                          <a:xfrm>
                            <a:off x="1261078" y="516548"/>
                            <a:ext cx="6476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Flecha arriba y abajo 5"/>
                        <wps:cNvSpPr/>
                        <wps:spPr>
                          <a:xfrm>
                            <a:off x="2604431" y="1070516"/>
                            <a:ext cx="637667" cy="1276880"/>
                          </a:xfrm>
                          <a:prstGeom prst="upDownArrow">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ángulo redondeado 6"/>
                        <wps:cNvSpPr/>
                        <wps:spPr>
                          <a:xfrm>
                            <a:off x="1309814" y="2321599"/>
                            <a:ext cx="2969858" cy="1018926"/>
                          </a:xfrm>
                          <a:prstGeom prst="roundRect">
                            <a:avLst/>
                          </a:prstGeom>
                          <a:solidFill>
                            <a:schemeClr val="accent1">
                              <a:lumMod val="20000"/>
                              <a:lumOff val="80000"/>
                            </a:schemeClr>
                          </a:solidFill>
                          <a:ln>
                            <a:solidFill>
                              <a:schemeClr val="accent1">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239054EF" w14:textId="446159A1" w:rsidR="00471F48" w:rsidRPr="00225AEC" w:rsidRDefault="00471F48"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471F48" w:rsidRPr="00225AEC" w:rsidRDefault="00471F48" w:rsidP="00225AEC">
                              <w:pPr>
                                <w:jc w:val="center"/>
                                <w:rPr>
                                  <w:sz w:val="20"/>
                                  <w:szCs w:val="20"/>
                                </w:rPr>
                              </w:pP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ángulo 11"/>
                        <wps:cNvSpPr/>
                        <wps:spPr>
                          <a:xfrm>
                            <a:off x="3826138" y="1241531"/>
                            <a:ext cx="1975431" cy="899498"/>
                          </a:xfrm>
                          <a:prstGeom prst="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2591E541" w14:textId="2663A31E" w:rsidR="00471F48" w:rsidRPr="00225AEC" w:rsidRDefault="00471F48"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86B59D8" id="Grupo 1" o:spid="_x0000_s1026" style="width:309.3pt;height:155.4pt;mso-position-horizontal-relative:char;mso-position-vertical-relative:line" coordorigin="-1018" coordsize="59033,334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">
                <v:rect id="Rectángulo 6" o:spid="_x0000_s1027" style="position:absolute;left:-1018;top:902;width:13514;height:8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" fillcolor="#deeaf6 [660]" strokecolor="#9cc2e5 [1940]" strokeweight=".5pt">
                  <v:textbox>
                    <w:txbxContent>
                      <w:p w14:paraId="1DE16245" w14:textId="77777777" w:rsidR="00471F48" w:rsidRPr="00225AEC" w:rsidRDefault="00471F48" w:rsidP="00E00AC6">
                        <w:pPr>
                          <w:ind w:firstLine="0"/>
                          <w:jc w:val="center"/>
                          <w:rPr>
                            <w:sz w:val="20"/>
                            <w:szCs w:val="20"/>
                          </w:rPr>
                        </w:pPr>
                        <w:r w:rsidRPr="00225AEC">
                          <w:rPr>
                            <w:sz w:val="20"/>
                            <w:szCs w:val="20"/>
                          </w:rPr>
                          <w:t>Declaración de trabajo</w:t>
                        </w:r>
                      </w:p>
                    </w:txbxContent>
                  </v:textbox>
                </v:rect>
                <v:roundrect id="Rectángulo redondeado 2" o:spid="_x0000_s1028" style="position:absolute;left:18970;width:19863;height:10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" fillcolor="#deeaf6 [660]" strokecolor="#bdd6ee [1300]" strokeweight=".5pt">
                  <v:stroke joinstyle="miter"/>
                  <v:textbox>
                    <w:txbxContent>
                      <w:p w14:paraId="5B6E0A93" w14:textId="136C7F6E" w:rsidR="00471F48" w:rsidRPr="00225AEC" w:rsidRDefault="00471F48"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v:textbox>
                </v:roundrect>
                <v:shapetype id="_x0000_t32" coordsize="21600,21600" o:spt="32" o:oned="t" path="m,l21600,21600e" filled="f">
                  <v:path arrowok="t" fillok="f" o:connecttype="none"/>
                  <o:lock v:ext="edit" shapetype="t"/>
                </v:shapetype>
                <v:shape id="Conector recto de flecha 8" o:spid="_x0000_s1029" type="#_x0000_t32" style="position:absolute;left:12610;top:5165;width:6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" strokecolor="#5b9bd5 [3204]" strokeweight=".5pt">
                  <v:stroke endarrow="block" joinstyle="miter"/>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Flecha arriba y abajo 5" o:spid="_x0000_s1030" type="#_x0000_t70" style="position:absolute;left:26044;top:10705;width:6376;height:127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" adj=",5393" fillcolor="#deeaf6 [660]" strokecolor="#bdd6ee [1300]" strokeweight=".5pt"/>
                <v:roundrect id="Rectángulo redondeado 6" o:spid="_x0000_s1031" style="position:absolute;left:13098;top:23215;width:29698;height:101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" fillcolor="#deeaf6 [660]" strokecolor="#deeaf6 [660]" strokeweight=".5pt">
                  <v:stroke joinstyle="miter"/>
                  <v:textbox>
                    <w:txbxContent>
                      <w:p w14:paraId="239054EF" w14:textId="446159A1" w:rsidR="00471F48" w:rsidRPr="00225AEC" w:rsidRDefault="00471F48"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471F48" w:rsidRPr="00225AEC" w:rsidRDefault="00471F48" w:rsidP="00225AEC">
                        <w:pPr>
                          <w:jc w:val="center"/>
                          <w:rPr>
                            <w:sz w:val="20"/>
                            <w:szCs w:val="20"/>
                          </w:rPr>
                        </w:pPr>
                        <w:r w:rsidRPr="00225AEC">
                          <w:rPr>
                            <w:sz w:val="20"/>
                            <w:szCs w:val="20"/>
                          </w:rPr>
                          <w:t>Software</w:t>
                        </w:r>
                      </w:p>
                    </w:txbxContent>
                  </v:textbox>
                </v:roundrect>
                <v:rect id="Rectángulo 11" o:spid="_x0000_s1032" style="position:absolute;left:38261;top:12415;width:19754;height:89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" fillcolor="#deeaf6 [660]" strokecolor="#bdd6ee [1300]" strokeweight=".5pt">
                  <v:textbox>
                    <w:txbxContent>
                      <w:p w14:paraId="2591E541" w14:textId="2663A31E" w:rsidR="00471F48" w:rsidRPr="00225AEC" w:rsidRDefault="00471F48"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v:textbox>
                </v:rect>
                <w10:anchorlock/>
              </v:group>
            </w:pict>
          </mc:Fallback>
        </mc:AlternateContent>
      </w:r>
    </w:p>
    <w:p w14:paraId="31652C2B" w14:textId="1340BBCD" w:rsidR="007C2C2B" w:rsidRDefault="007C2C2B" w:rsidP="003E111A">
      <w:pPr>
        <w:spacing w:line="240" w:lineRule="auto"/>
        <w:ind w:left="284" w:firstLine="0"/>
        <w:rPr>
          <w:rFonts w:eastAsia="Times New Roman" w:cs="Times New Roman"/>
          <w:sz w:val="20"/>
          <w:szCs w:val="20"/>
          <w:lang w:val="en-US" w:eastAsia="es-CO"/>
        </w:rPr>
      </w:pPr>
      <w:r w:rsidRPr="00511E8C">
        <w:rPr>
          <w:i/>
          <w:iCs/>
          <w:sz w:val="20"/>
          <w:szCs w:val="20"/>
          <w:lang w:val="en-US"/>
        </w:rPr>
        <w:t>Nota:</w:t>
      </w:r>
      <w:r w:rsidRPr="007C2C2B">
        <w:rPr>
          <w:sz w:val="20"/>
          <w:szCs w:val="20"/>
          <w:lang w:val="en-US"/>
        </w:rPr>
        <w:t xml:space="preserve"> </w:t>
      </w:r>
      <w:r w:rsidRPr="007C2C2B">
        <w:rPr>
          <w:rFonts w:eastAsia="Times New Roman" w:cs="Times New Roman"/>
          <w:sz w:val="20"/>
          <w:szCs w:val="20"/>
          <w:lang w:val="en-US" w:eastAsia="es-CO"/>
        </w:rPr>
        <w:t xml:space="preserve">ISO/IEC. (2011). </w:t>
      </w:r>
      <w:r w:rsidRPr="007C2C2B">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7C2C2B">
        <w:rPr>
          <w:rFonts w:eastAsia="Times New Roman" w:cs="Times New Roman"/>
          <w:sz w:val="20"/>
          <w:szCs w:val="20"/>
          <w:lang w:val="en-US" w:eastAsia="es-CO"/>
        </w:rPr>
        <w:t>, p.4.</w:t>
      </w:r>
    </w:p>
    <w:p w14:paraId="35716FA1" w14:textId="77777777" w:rsidR="007C2C2B" w:rsidRPr="007C2C2B" w:rsidRDefault="007C2C2B" w:rsidP="007C2C2B">
      <w:pPr>
        <w:spacing w:line="240" w:lineRule="auto"/>
        <w:ind w:firstLine="0"/>
        <w:rPr>
          <w:rFonts w:eastAsia="Times New Roman" w:cs="Times New Roman"/>
          <w:sz w:val="20"/>
          <w:szCs w:val="20"/>
          <w:lang w:val="en-US" w:eastAsia="es-CO"/>
        </w:rPr>
      </w:pPr>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B246E3">
      <w:pPr>
        <w:pStyle w:val="Prrafodelista"/>
        <w:numPr>
          <w:ilvl w:val="0"/>
          <w:numId w:val="123"/>
        </w:numPr>
        <w:rPr>
          <w:b/>
          <w:bCs/>
        </w:rPr>
      </w:pPr>
      <w:r w:rsidRPr="007D1EB5">
        <w:rPr>
          <w:b/>
          <w:bCs/>
        </w:rPr>
        <w:t>Proceso de gestión del proyecto (PM)</w:t>
      </w:r>
      <w:r w:rsidR="0038576C" w:rsidRPr="007D1EB5">
        <w:rPr>
          <w:b/>
          <w:bCs/>
        </w:rPr>
        <w:t>:</w:t>
      </w:r>
    </w:p>
    <w:p w14:paraId="4DEAC05F" w14:textId="46B65CD5" w:rsidR="007D1EB5" w:rsidRDefault="0008340E" w:rsidP="00640F5A">
      <w:pPr>
        <w:pStyle w:val="Prrafodelista"/>
      </w:pPr>
      <w:r>
        <w:t xml:space="preserve">Tiene como propósito </w:t>
      </w:r>
      <w:r w:rsidR="006150BC">
        <w:t xml:space="preserve">administrar </w:t>
      </w:r>
      <w:r>
        <w:t xml:space="preserve">de manera </w:t>
      </w:r>
      <w:r w:rsidR="006150BC">
        <w:t>jerárquica</w:t>
      </w:r>
      <w:r>
        <w:t xml:space="preserve"> 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47CD3E5D" w:rsidR="0038576C" w:rsidRPr="007D1EB5" w:rsidRDefault="00754850" w:rsidP="001B39DD">
      <w:pPr>
        <w:pStyle w:val="Prrafodelista"/>
        <w:rPr>
          <w:b/>
          <w:bCs/>
        </w:rPr>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 xml:space="preserve">igura </w:t>
      </w:r>
      <w:r w:rsidR="00A540CF">
        <w:t>3</w:t>
      </w:r>
      <w:r w:rsidR="00274BC6">
        <w:t>).</w:t>
      </w:r>
    </w:p>
    <w:p w14:paraId="3FECE6FE" w14:textId="557BEF2E" w:rsidR="00511E8C" w:rsidRPr="00511E8C" w:rsidRDefault="00511E8C" w:rsidP="00511E8C">
      <w:pPr>
        <w:pStyle w:val="Descripcin"/>
        <w:keepNext/>
        <w:rPr>
          <w:i w:val="0"/>
          <w:iCs w:val="0"/>
        </w:rPr>
      </w:pPr>
      <w:bookmarkStart w:id="30" w:name="_Toc39340767"/>
      <w:r w:rsidRPr="00511E8C">
        <w:rPr>
          <w:i w:val="0"/>
          <w:iCs w:val="0"/>
          <w:color w:val="auto"/>
          <w:sz w:val="24"/>
          <w:szCs w:val="24"/>
        </w:rPr>
        <w:lastRenderedPageBreak/>
        <w:t xml:space="preserve">Figura </w:t>
      </w:r>
      <w:r w:rsidRPr="00511E8C">
        <w:rPr>
          <w:i w:val="0"/>
          <w:iCs w:val="0"/>
          <w:color w:val="auto"/>
          <w:sz w:val="24"/>
          <w:szCs w:val="24"/>
        </w:rPr>
        <w:fldChar w:fldCharType="begin"/>
      </w:r>
      <w:r w:rsidRPr="00511E8C">
        <w:rPr>
          <w:i w:val="0"/>
          <w:iCs w:val="0"/>
          <w:color w:val="auto"/>
          <w:sz w:val="24"/>
          <w:szCs w:val="24"/>
        </w:rPr>
        <w:instrText xml:space="preserve"> SEQ Figura \* ARABIC </w:instrText>
      </w:r>
      <w:r w:rsidRPr="00511E8C">
        <w:rPr>
          <w:i w:val="0"/>
          <w:iCs w:val="0"/>
          <w:color w:val="auto"/>
          <w:sz w:val="24"/>
          <w:szCs w:val="24"/>
        </w:rPr>
        <w:fldChar w:fldCharType="separate"/>
      </w:r>
      <w:r w:rsidR="00AE70EA">
        <w:rPr>
          <w:i w:val="0"/>
          <w:iCs w:val="0"/>
          <w:noProof/>
          <w:color w:val="auto"/>
          <w:sz w:val="24"/>
          <w:szCs w:val="24"/>
        </w:rPr>
        <w:t>3</w:t>
      </w:r>
      <w:r w:rsidRPr="00511E8C">
        <w:rPr>
          <w:i w:val="0"/>
          <w:iCs w:val="0"/>
          <w:color w:val="auto"/>
          <w:sz w:val="24"/>
          <w:szCs w:val="24"/>
        </w:rPr>
        <w:fldChar w:fldCharType="end"/>
      </w:r>
      <w:r w:rsidRPr="00511E8C">
        <w:rPr>
          <w:i w:val="0"/>
          <w:iCs w:val="0"/>
          <w:color w:val="auto"/>
          <w:sz w:val="24"/>
          <w:szCs w:val="24"/>
        </w:rPr>
        <w:t>. Diagrama del proceso de gestión del proyecto.</w:t>
      </w:r>
      <w:bookmarkEnd w:id="30"/>
    </w:p>
    <w:p w14:paraId="729ED31E" w14:textId="77777777" w:rsidR="00511E8C" w:rsidRDefault="009A2B1B" w:rsidP="00511E8C">
      <w:pPr>
        <w:pStyle w:val="Prrafodelista"/>
        <w:keepNext/>
        <w:ind w:firstLine="0"/>
        <w:jc w:val="center"/>
        <w:rPr>
          <w:i/>
          <w:iCs/>
          <w:lang w:val="en-US"/>
        </w:rPr>
      </w:pPr>
      <w:r>
        <w:rPr>
          <w:noProof/>
          <w:lang w:val="en-US"/>
        </w:rPr>
        <w:drawing>
          <wp:inline distT="0" distB="0" distL="0" distR="0" wp14:anchorId="7E044757" wp14:editId="436961EC">
            <wp:extent cx="4488958" cy="431292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agrama del proceso de gestión del proyecto.png"/>
                    <pic:cNvPicPr/>
                  </pic:nvPicPr>
                  <pic:blipFill>
                    <a:blip r:embed="rId11">
                      <a:extLst>
                        <a:ext uri="{28A0092B-C50C-407E-A947-70E740481C1C}">
                          <a14:useLocalDpi xmlns:a14="http://schemas.microsoft.com/office/drawing/2010/main" val="0"/>
                        </a:ext>
                      </a:extLst>
                    </a:blip>
                    <a:stretch>
                      <a:fillRect/>
                    </a:stretch>
                  </pic:blipFill>
                  <pic:spPr>
                    <a:xfrm>
                      <a:off x="0" y="0"/>
                      <a:ext cx="4488958" cy="4312920"/>
                    </a:xfrm>
                    <a:prstGeom prst="rect">
                      <a:avLst/>
                    </a:prstGeom>
                  </pic:spPr>
                </pic:pic>
              </a:graphicData>
            </a:graphic>
          </wp:inline>
        </w:drawing>
      </w:r>
    </w:p>
    <w:p w14:paraId="2DFF52CB" w14:textId="60701342" w:rsidR="00511E8C" w:rsidRDefault="00511E8C" w:rsidP="00DA2AB4">
      <w:pPr>
        <w:pStyle w:val="Prrafodelista"/>
        <w:keepNext/>
        <w:spacing w:line="240" w:lineRule="auto"/>
        <w:ind w:left="284" w:firstLine="0"/>
        <w:rPr>
          <w:rFonts w:eastAsia="Times New Roman" w:cs="Times New Roman"/>
          <w:sz w:val="20"/>
          <w:szCs w:val="20"/>
          <w:lang w:val="en-US" w:eastAsia="es-CO"/>
        </w:rPr>
      </w:pPr>
      <w:r w:rsidRPr="00511E8C">
        <w:rPr>
          <w:i/>
          <w:iCs/>
          <w:sz w:val="20"/>
          <w:szCs w:val="20"/>
          <w:lang w:val="en-US"/>
        </w:rPr>
        <w:t xml:space="preserve">Nota: </w:t>
      </w:r>
      <w:r w:rsidRPr="00511E8C">
        <w:rPr>
          <w:rFonts w:eastAsia="Times New Roman" w:cs="Times New Roman"/>
          <w:sz w:val="20"/>
          <w:szCs w:val="20"/>
          <w:lang w:val="en-US" w:eastAsia="es-CO"/>
        </w:rPr>
        <w:t xml:space="preserve">ISO/IEC. (2011). </w:t>
      </w:r>
      <w:r w:rsidRPr="00511E8C">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511E8C">
        <w:rPr>
          <w:rFonts w:eastAsia="Times New Roman" w:cs="Times New Roman"/>
          <w:sz w:val="20"/>
          <w:szCs w:val="20"/>
          <w:lang w:val="en-US" w:eastAsia="es-CO"/>
        </w:rPr>
        <w:t>, p.9.</w:t>
      </w:r>
    </w:p>
    <w:p w14:paraId="469FAEDB" w14:textId="77777777" w:rsidR="00511E8C" w:rsidRPr="00403E6B" w:rsidRDefault="00511E8C" w:rsidP="00511E8C">
      <w:pPr>
        <w:pStyle w:val="Prrafodelista"/>
        <w:keepNext/>
        <w:spacing w:line="240" w:lineRule="auto"/>
        <w:ind w:firstLine="0"/>
        <w:rPr>
          <w:sz w:val="20"/>
          <w:szCs w:val="20"/>
          <w:lang w:val="en-US"/>
        </w:rPr>
      </w:pPr>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2DD79809"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782C00">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nicio de la 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6297B51C" w14:textId="0B670FDD" w:rsidR="00754850" w:rsidRDefault="00754850" w:rsidP="00AC64CD">
      <w:pPr>
        <w:pStyle w:val="Prrafodelista"/>
      </w:pPr>
      <w:r>
        <w:lastRenderedPageBreak/>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 xml:space="preserve">igura </w:t>
      </w:r>
      <w:r w:rsidR="00A540CF">
        <w:t>4</w:t>
      </w:r>
      <w:r>
        <w:t>).</w:t>
      </w:r>
    </w:p>
    <w:p w14:paraId="729EBD8A" w14:textId="3E1A15DD" w:rsidR="00F64A4F" w:rsidRPr="00F64A4F" w:rsidRDefault="00F64A4F" w:rsidP="00E24D55">
      <w:pPr>
        <w:pStyle w:val="Descripcin"/>
        <w:keepNext/>
        <w:rPr>
          <w:i w:val="0"/>
          <w:iCs w:val="0"/>
          <w:color w:val="auto"/>
          <w:sz w:val="24"/>
          <w:szCs w:val="24"/>
        </w:rPr>
      </w:pPr>
      <w:bookmarkStart w:id="31" w:name="_Toc39340768"/>
      <w:r w:rsidRPr="00F64A4F">
        <w:rPr>
          <w:i w:val="0"/>
          <w:iCs w:val="0"/>
          <w:color w:val="auto"/>
          <w:sz w:val="24"/>
          <w:szCs w:val="24"/>
        </w:rPr>
        <w:t xml:space="preserve">Figura </w:t>
      </w:r>
      <w:r w:rsidRPr="00F64A4F">
        <w:rPr>
          <w:i w:val="0"/>
          <w:iCs w:val="0"/>
          <w:color w:val="auto"/>
          <w:sz w:val="24"/>
          <w:szCs w:val="24"/>
        </w:rPr>
        <w:fldChar w:fldCharType="begin"/>
      </w:r>
      <w:r w:rsidRPr="00F64A4F">
        <w:rPr>
          <w:i w:val="0"/>
          <w:iCs w:val="0"/>
          <w:color w:val="auto"/>
          <w:sz w:val="24"/>
          <w:szCs w:val="24"/>
        </w:rPr>
        <w:instrText xml:space="preserve"> SEQ Figura \* ARABIC </w:instrText>
      </w:r>
      <w:r w:rsidRPr="00F64A4F">
        <w:rPr>
          <w:i w:val="0"/>
          <w:iCs w:val="0"/>
          <w:color w:val="auto"/>
          <w:sz w:val="24"/>
          <w:szCs w:val="24"/>
        </w:rPr>
        <w:fldChar w:fldCharType="separate"/>
      </w:r>
      <w:r w:rsidR="00AE70EA">
        <w:rPr>
          <w:i w:val="0"/>
          <w:iCs w:val="0"/>
          <w:noProof/>
          <w:color w:val="auto"/>
          <w:sz w:val="24"/>
          <w:szCs w:val="24"/>
        </w:rPr>
        <w:t>4</w:t>
      </w:r>
      <w:r w:rsidRPr="00F64A4F">
        <w:rPr>
          <w:i w:val="0"/>
          <w:iCs w:val="0"/>
          <w:color w:val="auto"/>
          <w:sz w:val="24"/>
          <w:szCs w:val="24"/>
        </w:rPr>
        <w:fldChar w:fldCharType="end"/>
      </w:r>
      <w:r w:rsidRPr="00F64A4F">
        <w:rPr>
          <w:i w:val="0"/>
          <w:iCs w:val="0"/>
          <w:color w:val="auto"/>
          <w:sz w:val="24"/>
          <w:szCs w:val="24"/>
        </w:rPr>
        <w:t>. Diagrama del proceso de implementa</w:t>
      </w:r>
      <w:r>
        <w:rPr>
          <w:i w:val="0"/>
          <w:iCs w:val="0"/>
          <w:color w:val="auto"/>
          <w:sz w:val="24"/>
          <w:szCs w:val="24"/>
        </w:rPr>
        <w:t>c</w:t>
      </w:r>
      <w:r w:rsidRPr="00F64A4F">
        <w:rPr>
          <w:i w:val="0"/>
          <w:iCs w:val="0"/>
          <w:color w:val="auto"/>
          <w:sz w:val="24"/>
          <w:szCs w:val="24"/>
        </w:rPr>
        <w:t>ión de software.</w:t>
      </w:r>
      <w:bookmarkEnd w:id="31"/>
    </w:p>
    <w:p w14:paraId="4488B72B" w14:textId="77777777" w:rsidR="00F64A4F" w:rsidRDefault="009A2B1B" w:rsidP="00F64A4F">
      <w:pPr>
        <w:pStyle w:val="Prrafodelista"/>
        <w:keepNext/>
        <w:ind w:firstLine="0"/>
        <w:jc w:val="center"/>
        <w:rPr>
          <w:i/>
          <w:iCs/>
          <w:lang w:val="en-US"/>
        </w:rPr>
      </w:pPr>
      <w:r>
        <w:rPr>
          <w:noProof/>
          <w:lang w:val="en-US"/>
        </w:rPr>
        <w:drawing>
          <wp:inline distT="0" distB="0" distL="0" distR="0" wp14:anchorId="023374CF" wp14:editId="60965852">
            <wp:extent cx="5019184" cy="4968240"/>
            <wp:effectExtent l="0" t="0" r="0" b="381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rama del proceso de implementación de software.png"/>
                    <pic:cNvPicPr/>
                  </pic:nvPicPr>
                  <pic:blipFill>
                    <a:blip r:embed="rId12">
                      <a:extLst>
                        <a:ext uri="{28A0092B-C50C-407E-A947-70E740481C1C}">
                          <a14:useLocalDpi xmlns:a14="http://schemas.microsoft.com/office/drawing/2010/main" val="0"/>
                        </a:ext>
                      </a:extLst>
                    </a:blip>
                    <a:stretch>
                      <a:fillRect/>
                    </a:stretch>
                  </pic:blipFill>
                  <pic:spPr>
                    <a:xfrm>
                      <a:off x="0" y="0"/>
                      <a:ext cx="5022547" cy="4971569"/>
                    </a:xfrm>
                    <a:prstGeom prst="rect">
                      <a:avLst/>
                    </a:prstGeom>
                  </pic:spPr>
                </pic:pic>
              </a:graphicData>
            </a:graphic>
          </wp:inline>
        </w:drawing>
      </w:r>
    </w:p>
    <w:p w14:paraId="5ACE3D29" w14:textId="6998FDA1" w:rsidR="00F64A4F" w:rsidRDefault="00F64A4F" w:rsidP="00E24D55">
      <w:pPr>
        <w:pStyle w:val="Prrafodelista"/>
        <w:keepNext/>
        <w:spacing w:line="240" w:lineRule="auto"/>
        <w:ind w:left="284" w:firstLine="0"/>
        <w:rPr>
          <w:rFonts w:eastAsia="Times New Roman" w:cs="Times New Roman"/>
          <w:sz w:val="20"/>
          <w:szCs w:val="24"/>
          <w:lang w:val="en-US" w:eastAsia="es-CO"/>
        </w:rPr>
      </w:pPr>
      <w:r w:rsidRPr="00F64A4F">
        <w:rPr>
          <w:i/>
          <w:iCs/>
          <w:lang w:val="en-US"/>
        </w:rPr>
        <w:t xml:space="preserve">Nota: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2D47014D" w14:textId="77777777" w:rsidR="00F64A4F" w:rsidRPr="00403E6B" w:rsidRDefault="00F64A4F" w:rsidP="00F64A4F">
      <w:pPr>
        <w:pStyle w:val="Prrafodelista"/>
        <w:keepNext/>
        <w:spacing w:line="240" w:lineRule="auto"/>
        <w:ind w:firstLine="0"/>
        <w:rPr>
          <w:lang w:val="en-US"/>
        </w:rPr>
      </w:pPr>
    </w:p>
    <w:p w14:paraId="739FB9E3" w14:textId="77777777" w:rsidR="00FD0D5E" w:rsidRDefault="00C70724" w:rsidP="00B246E3">
      <w:pPr>
        <w:pStyle w:val="Prrafodelista"/>
        <w:numPr>
          <w:ilvl w:val="0"/>
          <w:numId w:val="122"/>
        </w:numPr>
        <w:rPr>
          <w:b/>
          <w:bCs/>
        </w:rPr>
      </w:pPr>
      <w:r w:rsidRPr="00395467">
        <w:rPr>
          <w:b/>
          <w:bCs/>
        </w:rPr>
        <w:t>Productos o artefactos:</w:t>
      </w:r>
    </w:p>
    <w:p w14:paraId="24FBFFB8" w14:textId="467499FA" w:rsidR="00403E6B" w:rsidRPr="00AA44A6" w:rsidRDefault="002A4F93" w:rsidP="00403E6B">
      <w:pPr>
        <w:pStyle w:val="Prrafodelista"/>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78571A">
        <w:t>6</w:t>
      </w:r>
      <w:r w:rsidR="002224BC">
        <w:t>)</w:t>
      </w:r>
      <w:r w:rsidR="00C70724">
        <w:t>.</w:t>
      </w:r>
    </w:p>
    <w:p w14:paraId="7A5A8C6B" w14:textId="6B2AA8E3" w:rsidR="00AA44A6" w:rsidRPr="00AA44A6" w:rsidRDefault="00AA44A6" w:rsidP="00854C47">
      <w:pPr>
        <w:pStyle w:val="Descripcin"/>
        <w:keepNext/>
        <w:rPr>
          <w:color w:val="auto"/>
          <w:sz w:val="24"/>
          <w:szCs w:val="24"/>
        </w:rPr>
      </w:pPr>
      <w:bookmarkStart w:id="32" w:name="_Toc39340741"/>
      <w:r w:rsidRPr="00AA44A6">
        <w:rPr>
          <w:color w:val="auto"/>
          <w:sz w:val="24"/>
          <w:szCs w:val="24"/>
        </w:rPr>
        <w:t xml:space="preserve">Tabla </w:t>
      </w:r>
      <w:r w:rsidRPr="00AA44A6">
        <w:rPr>
          <w:color w:val="auto"/>
          <w:sz w:val="24"/>
          <w:szCs w:val="24"/>
        </w:rPr>
        <w:fldChar w:fldCharType="begin"/>
      </w:r>
      <w:r w:rsidRPr="00AA44A6">
        <w:rPr>
          <w:color w:val="auto"/>
          <w:sz w:val="24"/>
          <w:szCs w:val="24"/>
        </w:rPr>
        <w:instrText xml:space="preserve"> SEQ Tabla \* ARABIC </w:instrText>
      </w:r>
      <w:r w:rsidRPr="00AA44A6">
        <w:rPr>
          <w:color w:val="auto"/>
          <w:sz w:val="24"/>
          <w:szCs w:val="24"/>
        </w:rPr>
        <w:fldChar w:fldCharType="separate"/>
      </w:r>
      <w:r w:rsidR="00C742CB">
        <w:rPr>
          <w:noProof/>
          <w:color w:val="auto"/>
          <w:sz w:val="24"/>
          <w:szCs w:val="24"/>
        </w:rPr>
        <w:t>6</w:t>
      </w:r>
      <w:r w:rsidRPr="00AA44A6">
        <w:rPr>
          <w:color w:val="auto"/>
          <w:sz w:val="24"/>
          <w:szCs w:val="24"/>
        </w:rPr>
        <w:fldChar w:fldCharType="end"/>
      </w:r>
      <w:r w:rsidRPr="00AA44A6">
        <w:rPr>
          <w:color w:val="auto"/>
          <w:sz w:val="24"/>
          <w:szCs w:val="24"/>
        </w:rPr>
        <w:t>. Productos o artefactos según la ISO/IEC 29110.</w:t>
      </w:r>
      <w:bookmarkEnd w:id="32"/>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proofErr w:type="spellStart"/>
            <w:r>
              <w:t>Acceptance</w:t>
            </w:r>
            <w:proofErr w:type="spellEnd"/>
            <w:r>
              <w:t xml:space="preserve"> </w:t>
            </w:r>
            <w:proofErr w:type="spellStart"/>
            <w:r>
              <w:t>Record</w:t>
            </w:r>
            <w:proofErr w:type="spellEnd"/>
            <w:r>
              <w:t xml:space="preserve"> (Registro de aceptación)</w:t>
            </w:r>
          </w:p>
        </w:tc>
        <w:tc>
          <w:tcPr>
            <w:tcW w:w="2976" w:type="dxa"/>
          </w:tcPr>
          <w:p w14:paraId="52A2EB30" w14:textId="77777777"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p w14:paraId="4528C694" w14:textId="51234F38" w:rsidR="00581C7A" w:rsidRDefault="00581C7A" w:rsidP="00BF7FC7">
            <w:pPr>
              <w:pStyle w:val="Prrafodelista"/>
              <w:spacing w:line="240" w:lineRule="auto"/>
              <w:ind w:left="0" w:firstLine="0"/>
              <w:contextualSpacing w:val="0"/>
            </w:pPr>
          </w:p>
        </w:tc>
        <w:tc>
          <w:tcPr>
            <w:tcW w:w="3119" w:type="dxa"/>
          </w:tcPr>
          <w:p w14:paraId="47AB42E0" w14:textId="77777777" w:rsidR="00FA06DD" w:rsidRDefault="00FA06DD" w:rsidP="00BF7FC7">
            <w:pPr>
              <w:pStyle w:val="Prrafodelista"/>
              <w:spacing w:line="240" w:lineRule="auto"/>
              <w:ind w:left="0" w:firstLine="0"/>
              <w:contextualSpacing w:val="0"/>
            </w:pPr>
          </w:p>
          <w:p w14:paraId="114815C7" w14:textId="77777777" w:rsidR="002224BC" w:rsidRDefault="002224BC" w:rsidP="00BF7FC7">
            <w:pPr>
              <w:pStyle w:val="Prrafodelista"/>
              <w:spacing w:line="240" w:lineRule="auto"/>
              <w:ind w:left="0" w:firstLine="0"/>
              <w:contextualSpacing w:val="0"/>
            </w:pPr>
            <w:r>
              <w:t>Gestión del proyecto</w:t>
            </w:r>
            <w:r w:rsidR="00127EDE">
              <w:t>.</w:t>
            </w:r>
          </w:p>
          <w:p w14:paraId="4856E4BF" w14:textId="05F34DF6" w:rsidR="00D4077F" w:rsidRDefault="00D4077F" w:rsidP="00BF7FC7">
            <w:pPr>
              <w:pStyle w:val="Prrafodelista"/>
              <w:spacing w:line="240" w:lineRule="auto"/>
              <w:ind w:left="0" w:firstLine="0"/>
              <w:contextualSpacing w:val="0"/>
            </w:pP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252E02F2" w14:textId="77777777" w:rsidR="00F360F0" w:rsidRDefault="00F360F0" w:rsidP="00BF7FC7">
            <w:pPr>
              <w:pStyle w:val="Prrafodelista"/>
              <w:spacing w:line="240" w:lineRule="auto"/>
              <w:ind w:left="0" w:firstLine="0"/>
              <w:contextualSpacing w:val="0"/>
              <w:jc w:val="center"/>
            </w:pPr>
          </w:p>
          <w:p w14:paraId="349176AA" w14:textId="7A302CA7" w:rsidR="002224BC" w:rsidRPr="009A784F" w:rsidRDefault="002224BC" w:rsidP="00BF7FC7">
            <w:pPr>
              <w:pStyle w:val="Prrafodelista"/>
              <w:spacing w:line="240" w:lineRule="auto"/>
              <w:ind w:left="0" w:firstLine="0"/>
              <w:contextualSpacing w:val="0"/>
              <w:jc w:val="center"/>
            </w:pPr>
            <w:r>
              <w:t>2.</w:t>
            </w:r>
          </w:p>
        </w:tc>
        <w:tc>
          <w:tcPr>
            <w:tcW w:w="2020" w:type="dxa"/>
          </w:tcPr>
          <w:p w14:paraId="6DB074DD" w14:textId="77777777" w:rsidR="00ED13BD" w:rsidRDefault="00ED13BD" w:rsidP="00BF7FC7">
            <w:pPr>
              <w:pStyle w:val="Prrafodelista"/>
              <w:spacing w:line="240" w:lineRule="auto"/>
              <w:ind w:left="0" w:firstLine="0"/>
              <w:contextualSpacing w:val="0"/>
              <w:jc w:val="center"/>
            </w:pPr>
          </w:p>
          <w:p w14:paraId="1FD0DBA9" w14:textId="14F3F2A6"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7F89B030" w14:textId="77777777" w:rsidR="00581C7A" w:rsidRDefault="005D0F4E" w:rsidP="00BF7FC7">
            <w:pPr>
              <w:pStyle w:val="Prrafodelista"/>
              <w:spacing w:line="240" w:lineRule="auto"/>
              <w:ind w:left="0" w:firstLine="0"/>
              <w:contextualSpacing w:val="0"/>
            </w:pPr>
            <w:r>
              <w:t xml:space="preserve">Cuando se requiere una modificación en partes de algún producto, se diligencia </w:t>
            </w:r>
            <w:r w:rsidR="00F65BAA">
              <w:t xml:space="preserve">una de </w:t>
            </w:r>
            <w:r>
              <w:t>esta</w:t>
            </w:r>
            <w:r w:rsidR="00F65BAA">
              <w:t>s</w:t>
            </w:r>
            <w:r>
              <w:t xml:space="preserve"> para solicitarla.</w:t>
            </w:r>
          </w:p>
          <w:p w14:paraId="61A6E537" w14:textId="0243D687" w:rsidR="00403E6B" w:rsidRDefault="00403E6B" w:rsidP="00BF7FC7">
            <w:pPr>
              <w:pStyle w:val="Prrafodelista"/>
              <w:spacing w:line="240" w:lineRule="auto"/>
              <w:ind w:left="0" w:firstLine="0"/>
              <w:contextualSpacing w:val="0"/>
            </w:pPr>
          </w:p>
        </w:tc>
        <w:tc>
          <w:tcPr>
            <w:tcW w:w="3119" w:type="dxa"/>
          </w:tcPr>
          <w:p w14:paraId="6EE92241" w14:textId="77777777" w:rsidR="002277C5" w:rsidRDefault="002277C5" w:rsidP="00BF7FC7">
            <w:pPr>
              <w:pStyle w:val="Prrafodelista"/>
              <w:spacing w:line="240" w:lineRule="auto"/>
              <w:ind w:left="0" w:firstLine="0"/>
              <w:contextualSpacing w:val="0"/>
            </w:pPr>
          </w:p>
          <w:p w14:paraId="7C1C7D02" w14:textId="51C0DCF2"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40335B5" w14:textId="77777777" w:rsidR="00F360F0" w:rsidRDefault="00F360F0" w:rsidP="00BF7FC7">
            <w:pPr>
              <w:pStyle w:val="Prrafodelista"/>
              <w:spacing w:line="240" w:lineRule="auto"/>
              <w:ind w:left="0" w:firstLine="0"/>
              <w:contextualSpacing w:val="0"/>
              <w:jc w:val="center"/>
            </w:pPr>
          </w:p>
          <w:p w14:paraId="39F0C3D3" w14:textId="35951995" w:rsidR="00C10CF1" w:rsidRDefault="00C10CF1" w:rsidP="00BF7FC7">
            <w:pPr>
              <w:pStyle w:val="Prrafodelista"/>
              <w:spacing w:line="240" w:lineRule="auto"/>
              <w:ind w:left="0" w:firstLine="0"/>
              <w:contextualSpacing w:val="0"/>
              <w:jc w:val="center"/>
            </w:pPr>
            <w:r>
              <w:t>3.</w:t>
            </w:r>
          </w:p>
        </w:tc>
        <w:tc>
          <w:tcPr>
            <w:tcW w:w="2020" w:type="dxa"/>
          </w:tcPr>
          <w:p w14:paraId="3FC0BDFE" w14:textId="77777777" w:rsidR="00C10CF1" w:rsidRDefault="00C10CF1" w:rsidP="00ED13BD">
            <w:pPr>
              <w:pStyle w:val="Prrafodelista"/>
              <w:spacing w:line="240" w:lineRule="auto"/>
              <w:ind w:left="0" w:firstLine="0"/>
              <w:contextualSpacing w:val="0"/>
              <w:jc w:val="center"/>
            </w:pPr>
            <w:proofErr w:type="spellStart"/>
            <w:r>
              <w:t>Correction</w:t>
            </w:r>
            <w:proofErr w:type="spellEnd"/>
            <w:r>
              <w:t xml:space="preserve"> </w:t>
            </w:r>
            <w:proofErr w:type="spellStart"/>
            <w:r>
              <w:t>Register</w:t>
            </w:r>
            <w:proofErr w:type="spellEnd"/>
          </w:p>
          <w:p w14:paraId="64953B69" w14:textId="5EF664B3" w:rsidR="00ED13BD" w:rsidRDefault="00ED13BD" w:rsidP="00BF7FC7">
            <w:pPr>
              <w:pStyle w:val="Prrafodelista"/>
              <w:spacing w:line="240" w:lineRule="auto"/>
              <w:ind w:left="0" w:firstLine="0"/>
              <w:contextualSpacing w:val="0"/>
              <w:jc w:val="center"/>
            </w:pPr>
            <w:r>
              <w:t>(Registro de corrección)</w:t>
            </w:r>
          </w:p>
        </w:tc>
        <w:tc>
          <w:tcPr>
            <w:tcW w:w="2976" w:type="dxa"/>
          </w:tcPr>
          <w:p w14:paraId="4C15091B" w14:textId="7DAC3F01" w:rsidR="00581C7A"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C46075B" w14:textId="77777777" w:rsidR="00F360F0" w:rsidRDefault="00F360F0" w:rsidP="00BF7FC7">
            <w:pPr>
              <w:pStyle w:val="Prrafodelista"/>
              <w:spacing w:line="240" w:lineRule="auto"/>
              <w:ind w:left="0" w:firstLine="0"/>
              <w:contextualSpacing w:val="0"/>
              <w:jc w:val="center"/>
            </w:pPr>
          </w:p>
          <w:p w14:paraId="429DDF2C" w14:textId="288D3564"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Meeting Record (Acta de reunión)</w:t>
            </w:r>
          </w:p>
        </w:tc>
        <w:tc>
          <w:tcPr>
            <w:tcW w:w="2976" w:type="dxa"/>
          </w:tcPr>
          <w:p w14:paraId="11F8448D" w14:textId="0C8FA4A6" w:rsidR="00581C7A"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5EF0F4BB" w14:textId="77777777" w:rsidR="002277C5" w:rsidRDefault="002277C5" w:rsidP="00BF7FC7">
            <w:pPr>
              <w:pStyle w:val="Prrafodelista"/>
              <w:spacing w:line="240" w:lineRule="auto"/>
              <w:ind w:left="0" w:firstLine="0"/>
              <w:contextualSpacing w:val="0"/>
            </w:pPr>
          </w:p>
          <w:p w14:paraId="7C6A8433" w14:textId="00D3F880" w:rsidR="002D2B7D" w:rsidRDefault="002D2B7D" w:rsidP="00BF7FC7">
            <w:pPr>
              <w:pStyle w:val="Prrafodelista"/>
              <w:spacing w:line="240" w:lineRule="auto"/>
              <w:ind w:left="0" w:firstLine="0"/>
              <w:contextualSpacing w:val="0"/>
            </w:pPr>
            <w:r>
              <w:t>Gestión de</w:t>
            </w:r>
            <w:r w:rsidR="00ED13BD">
              <w:t>l</w:t>
            </w:r>
            <w:r>
              <w:t xml:space="preserve"> proyecto.</w:t>
            </w:r>
          </w:p>
        </w:tc>
      </w:tr>
      <w:tr w:rsidR="002D2B7D" w14:paraId="28BC012E" w14:textId="77777777" w:rsidTr="00F57120">
        <w:tc>
          <w:tcPr>
            <w:tcW w:w="516" w:type="dxa"/>
          </w:tcPr>
          <w:p w14:paraId="661757B9" w14:textId="77777777" w:rsidR="00F360F0" w:rsidRDefault="00F360F0" w:rsidP="00BF7FC7">
            <w:pPr>
              <w:pStyle w:val="Prrafodelista"/>
              <w:spacing w:line="240" w:lineRule="auto"/>
              <w:ind w:left="0" w:firstLine="0"/>
              <w:contextualSpacing w:val="0"/>
              <w:jc w:val="center"/>
            </w:pPr>
          </w:p>
          <w:p w14:paraId="6C7C9F84" w14:textId="38426487"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proofErr w:type="spellStart"/>
            <w:r>
              <w:t>Progress</w:t>
            </w:r>
            <w:proofErr w:type="spellEnd"/>
            <w:r>
              <w:t xml:space="preserve"> Status </w:t>
            </w:r>
            <w:proofErr w:type="spellStart"/>
            <w:r>
              <w:t>Record</w:t>
            </w:r>
            <w:proofErr w:type="spellEnd"/>
            <w:r>
              <w:t xml:space="preserve"> (Registro de estado de progreso)</w:t>
            </w:r>
          </w:p>
        </w:tc>
        <w:tc>
          <w:tcPr>
            <w:tcW w:w="2976" w:type="dxa"/>
          </w:tcPr>
          <w:p w14:paraId="1ED9C97A" w14:textId="7EC9535A" w:rsidR="002D2B7D" w:rsidRDefault="0002136A" w:rsidP="00BF7FC7">
            <w:pPr>
              <w:pStyle w:val="Prrafodelista"/>
              <w:spacing w:line="240" w:lineRule="auto"/>
              <w:ind w:left="0" w:firstLine="0"/>
              <w:contextualSpacing w:val="0"/>
            </w:pPr>
            <w:r>
              <w:t>Registro del avance en el proyecto con respecto al Plan d</w:t>
            </w:r>
            <w:r w:rsidR="00D70A39">
              <w:t>e</w:t>
            </w:r>
            <w:r>
              <w:t>l proyecto.</w:t>
            </w:r>
          </w:p>
        </w:tc>
        <w:tc>
          <w:tcPr>
            <w:tcW w:w="3119" w:type="dxa"/>
          </w:tcPr>
          <w:p w14:paraId="05DB7B49" w14:textId="77777777" w:rsidR="002277C5" w:rsidRDefault="002277C5" w:rsidP="00BF7FC7">
            <w:pPr>
              <w:pStyle w:val="Prrafodelista"/>
              <w:spacing w:line="240" w:lineRule="auto"/>
              <w:ind w:left="0" w:firstLine="0"/>
              <w:contextualSpacing w:val="0"/>
            </w:pPr>
          </w:p>
          <w:p w14:paraId="2413145B" w14:textId="5CE9868B" w:rsidR="002D2B7D" w:rsidRDefault="002D2B7D" w:rsidP="00BF7FC7">
            <w:pPr>
              <w:pStyle w:val="Prrafodelista"/>
              <w:spacing w:line="240" w:lineRule="auto"/>
              <w:ind w:left="0" w:firstLine="0"/>
              <w:contextualSpacing w:val="0"/>
            </w:pPr>
            <w:r>
              <w:t>Gestión del proyecto.</w:t>
            </w:r>
          </w:p>
        </w:tc>
      </w:tr>
      <w:tr w:rsidR="002D2B7D" w14:paraId="5D1E75E1" w14:textId="77777777" w:rsidTr="00E00AC6">
        <w:trPr>
          <w:trHeight w:val="1639"/>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008598EF" w14:textId="77777777" w:rsidR="00581C7A" w:rsidRDefault="00581C7A" w:rsidP="00BF7FC7">
            <w:pPr>
              <w:pStyle w:val="Prrafodelista"/>
              <w:spacing w:line="240" w:lineRule="auto"/>
              <w:ind w:left="0" w:firstLine="0"/>
              <w:contextualSpacing w:val="0"/>
              <w:jc w:val="center"/>
            </w:pPr>
          </w:p>
          <w:p w14:paraId="3254BE83" w14:textId="2559C920"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67EFD3E1" w:rsidR="00581C7A"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25FEBA6B" w14:textId="77777777" w:rsidR="00F360F0" w:rsidRDefault="00F360F0" w:rsidP="00BF7FC7">
            <w:pPr>
              <w:pStyle w:val="Prrafodelista"/>
              <w:spacing w:line="240" w:lineRule="auto"/>
              <w:ind w:left="0" w:firstLine="0"/>
              <w:contextualSpacing w:val="0"/>
              <w:jc w:val="center"/>
            </w:pPr>
          </w:p>
          <w:p w14:paraId="45B97F12" w14:textId="73E7FDC1"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 xml:space="preserve">Project </w:t>
            </w:r>
            <w:proofErr w:type="spellStart"/>
            <w:r>
              <w:t>Repository</w:t>
            </w:r>
            <w:proofErr w:type="spellEnd"/>
            <w:r>
              <w:t xml:space="preserve"> (Repositorio del proyecto)</w:t>
            </w:r>
          </w:p>
        </w:tc>
        <w:tc>
          <w:tcPr>
            <w:tcW w:w="2976" w:type="dxa"/>
          </w:tcPr>
          <w:p w14:paraId="30BA505E" w14:textId="536F17C5" w:rsidR="00581C7A"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11C82C02" w14:textId="77777777" w:rsidR="00396914" w:rsidRDefault="00396914" w:rsidP="00BF7FC7">
            <w:pPr>
              <w:pStyle w:val="Prrafodelista"/>
              <w:spacing w:line="240" w:lineRule="auto"/>
              <w:ind w:left="0" w:firstLine="0"/>
              <w:contextualSpacing w:val="0"/>
            </w:pPr>
          </w:p>
          <w:p w14:paraId="76AA012F" w14:textId="01CF8905"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94C22CD" w14:textId="77777777" w:rsidR="00F360F0" w:rsidRDefault="00F360F0" w:rsidP="00BF7FC7">
            <w:pPr>
              <w:pStyle w:val="Prrafodelista"/>
              <w:spacing w:line="240" w:lineRule="auto"/>
              <w:ind w:left="0" w:firstLine="0"/>
              <w:contextualSpacing w:val="0"/>
              <w:jc w:val="center"/>
            </w:pPr>
          </w:p>
          <w:p w14:paraId="2350F587" w14:textId="77777777" w:rsidR="00F360F0" w:rsidRDefault="00F360F0" w:rsidP="00BF7FC7">
            <w:pPr>
              <w:pStyle w:val="Prrafodelista"/>
              <w:spacing w:line="240" w:lineRule="auto"/>
              <w:ind w:left="0" w:firstLine="0"/>
              <w:contextualSpacing w:val="0"/>
              <w:jc w:val="center"/>
            </w:pPr>
          </w:p>
          <w:p w14:paraId="58FB3F1E" w14:textId="58DFF899"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proofErr w:type="spellStart"/>
            <w:r w:rsidR="00D235F9">
              <w:rPr>
                <w:rStyle w:val="tlid-translation"/>
              </w:rPr>
              <w:t>R</w:t>
            </w:r>
            <w:r w:rsidRPr="00F50D4A">
              <w:rPr>
                <w:rStyle w:val="tlid-translation"/>
              </w:rPr>
              <w:t>epository</w:t>
            </w:r>
            <w:proofErr w:type="spellEnd"/>
            <w:r w:rsidRPr="00F50D4A">
              <w:rPr>
                <w:rStyle w:val="tlid-translation"/>
              </w:rPr>
              <w:t xml:space="preserve"> </w:t>
            </w:r>
            <w:proofErr w:type="spellStart"/>
            <w:r w:rsidR="00D235F9">
              <w:rPr>
                <w:rStyle w:val="tlid-translation"/>
              </w:rPr>
              <w:t>B</w:t>
            </w:r>
            <w:r w:rsidRPr="00F50D4A">
              <w:rPr>
                <w:rStyle w:val="tlid-translation"/>
              </w:rPr>
              <w:t>ackup</w:t>
            </w:r>
            <w:proofErr w:type="spellEnd"/>
            <w:r>
              <w:t xml:space="preserve"> (Copia de seguridad del repositorio del proyecto)</w:t>
            </w:r>
          </w:p>
        </w:tc>
        <w:tc>
          <w:tcPr>
            <w:tcW w:w="2976" w:type="dxa"/>
          </w:tcPr>
          <w:p w14:paraId="4ED29CB4" w14:textId="3ADAAB03" w:rsidR="002266C8" w:rsidRDefault="00ED13BD" w:rsidP="00BF7FC7">
            <w:pPr>
              <w:pStyle w:val="Prrafodelista"/>
              <w:spacing w:line="240" w:lineRule="auto"/>
              <w:ind w:left="0" w:firstLine="0"/>
              <w:contextualSpacing w:val="0"/>
            </w:pPr>
            <w:r>
              <w:t>Repositorio de r</w:t>
            </w:r>
            <w:r w:rsidR="00F50D4A">
              <w:t>espaldo del repositorio principal</w:t>
            </w:r>
            <w:r w:rsidR="00B85F81">
              <w:t>,</w:t>
            </w:r>
            <w:r w:rsidR="00F50D4A">
              <w:t xml:space="preserve"> como medida de contingencia para poder realizar la recuperación de la información.</w:t>
            </w:r>
          </w:p>
          <w:p w14:paraId="61F9B48D" w14:textId="4867BD36" w:rsidR="002266C8" w:rsidRDefault="002266C8" w:rsidP="00BF7FC7">
            <w:pPr>
              <w:pStyle w:val="Prrafodelista"/>
              <w:spacing w:line="240" w:lineRule="auto"/>
              <w:ind w:left="0" w:firstLine="0"/>
              <w:contextualSpacing w:val="0"/>
            </w:pPr>
          </w:p>
        </w:tc>
        <w:tc>
          <w:tcPr>
            <w:tcW w:w="3119" w:type="dxa"/>
          </w:tcPr>
          <w:p w14:paraId="3D0194D3" w14:textId="38F54803" w:rsidR="00F50D4A" w:rsidRDefault="00F50D4A" w:rsidP="00BF7FC7">
            <w:pPr>
              <w:pStyle w:val="Prrafodelista"/>
              <w:spacing w:line="240" w:lineRule="auto"/>
              <w:ind w:left="0" w:firstLine="0"/>
              <w:contextualSpacing w:val="0"/>
            </w:pPr>
          </w:p>
          <w:p w14:paraId="34D867AB" w14:textId="77777777" w:rsidR="00A50F96" w:rsidRDefault="00A50F96"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501D9A33" w14:textId="77777777" w:rsidR="002C7C99" w:rsidRDefault="002C7C99" w:rsidP="00F360F0">
            <w:pPr>
              <w:pStyle w:val="Prrafodelista"/>
              <w:spacing w:line="240" w:lineRule="auto"/>
              <w:ind w:left="0" w:firstLine="0"/>
              <w:contextualSpacing w:val="0"/>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B246E3">
            <w:pPr>
              <w:pStyle w:val="Prrafodelista"/>
              <w:numPr>
                <w:ilvl w:val="0"/>
                <w:numId w:val="121"/>
              </w:numPr>
              <w:spacing w:line="240" w:lineRule="auto"/>
              <w:contextualSpacing w:val="0"/>
            </w:pPr>
            <w:r>
              <w:t>Especificación de requerimientos</w:t>
            </w:r>
          </w:p>
          <w:p w14:paraId="23966223" w14:textId="77777777" w:rsidR="002C7C99" w:rsidRDefault="002C7C99" w:rsidP="00B246E3">
            <w:pPr>
              <w:pStyle w:val="Prrafodelista"/>
              <w:numPr>
                <w:ilvl w:val="0"/>
                <w:numId w:val="121"/>
              </w:numPr>
              <w:spacing w:line="240" w:lineRule="auto"/>
              <w:ind w:left="357" w:hanging="357"/>
              <w:contextualSpacing w:val="0"/>
            </w:pPr>
            <w:r>
              <w:t>Diseño de software</w:t>
            </w:r>
          </w:p>
          <w:p w14:paraId="5B3FAA63" w14:textId="77777777" w:rsidR="002C7C99" w:rsidRDefault="002C7C99" w:rsidP="00B246E3">
            <w:pPr>
              <w:pStyle w:val="Prrafodelista"/>
              <w:numPr>
                <w:ilvl w:val="0"/>
                <w:numId w:val="121"/>
              </w:numPr>
              <w:spacing w:line="240" w:lineRule="auto"/>
              <w:ind w:left="357" w:hanging="357"/>
              <w:contextualSpacing w:val="0"/>
            </w:pPr>
            <w:r>
              <w:t>Registro de trazabilidad</w:t>
            </w:r>
          </w:p>
          <w:p w14:paraId="3478715B" w14:textId="77777777" w:rsidR="002C7C99" w:rsidRDefault="002C7C99" w:rsidP="00B246E3">
            <w:pPr>
              <w:pStyle w:val="Prrafodelista"/>
              <w:numPr>
                <w:ilvl w:val="0"/>
                <w:numId w:val="121"/>
              </w:numPr>
              <w:spacing w:line="240" w:lineRule="auto"/>
              <w:ind w:left="357" w:hanging="357"/>
              <w:contextualSpacing w:val="0"/>
            </w:pPr>
            <w:r>
              <w:t>Componentes de software</w:t>
            </w:r>
          </w:p>
          <w:p w14:paraId="0BA17E4A" w14:textId="77777777" w:rsidR="002C7C99" w:rsidRDefault="002C7C99" w:rsidP="00B246E3">
            <w:pPr>
              <w:pStyle w:val="Prrafodelista"/>
              <w:numPr>
                <w:ilvl w:val="0"/>
                <w:numId w:val="121"/>
              </w:numPr>
              <w:spacing w:line="240" w:lineRule="auto"/>
              <w:ind w:left="357" w:hanging="357"/>
              <w:contextualSpacing w:val="0"/>
            </w:pPr>
            <w:r>
              <w:t>Software</w:t>
            </w:r>
          </w:p>
          <w:p w14:paraId="4D768246" w14:textId="77777777" w:rsidR="002C7C99" w:rsidRDefault="002C7C99" w:rsidP="00B246E3">
            <w:pPr>
              <w:pStyle w:val="Prrafodelista"/>
              <w:numPr>
                <w:ilvl w:val="0"/>
                <w:numId w:val="121"/>
              </w:numPr>
              <w:spacing w:line="240" w:lineRule="auto"/>
              <w:ind w:left="357" w:hanging="357"/>
              <w:contextualSpacing w:val="0"/>
            </w:pPr>
            <w:r>
              <w:t>Casos de prueba y procedimientos de prueba</w:t>
            </w:r>
          </w:p>
          <w:p w14:paraId="56708368" w14:textId="77777777" w:rsidR="002C7C99" w:rsidRDefault="002C7C99" w:rsidP="00B246E3">
            <w:pPr>
              <w:pStyle w:val="Prrafodelista"/>
              <w:numPr>
                <w:ilvl w:val="0"/>
                <w:numId w:val="121"/>
              </w:numPr>
              <w:spacing w:line="240" w:lineRule="auto"/>
              <w:ind w:left="357" w:hanging="357"/>
              <w:contextualSpacing w:val="0"/>
            </w:pPr>
            <w:r>
              <w:t>Reporte de pruebas</w:t>
            </w:r>
          </w:p>
          <w:p w14:paraId="356E0DAA" w14:textId="77777777" w:rsidR="002C7C99" w:rsidRDefault="002C7C99" w:rsidP="00B246E3">
            <w:pPr>
              <w:pStyle w:val="Prrafodelista"/>
              <w:numPr>
                <w:ilvl w:val="0"/>
                <w:numId w:val="121"/>
              </w:numPr>
              <w:spacing w:line="240" w:lineRule="auto"/>
              <w:ind w:left="357" w:hanging="357"/>
              <w:contextualSpacing w:val="0"/>
            </w:pPr>
            <w:r>
              <w:t>Manual de operación</w:t>
            </w:r>
          </w:p>
          <w:p w14:paraId="463CC69A" w14:textId="77777777" w:rsidR="002C7C99" w:rsidRDefault="002C7C99" w:rsidP="00B246E3">
            <w:pPr>
              <w:pStyle w:val="Prrafodelista"/>
              <w:numPr>
                <w:ilvl w:val="0"/>
                <w:numId w:val="121"/>
              </w:numPr>
              <w:spacing w:line="240" w:lineRule="auto"/>
              <w:ind w:left="357" w:hanging="357"/>
              <w:contextualSpacing w:val="0"/>
            </w:pPr>
            <w:r>
              <w:t>Manual de usuario</w:t>
            </w:r>
          </w:p>
          <w:p w14:paraId="471F22EF" w14:textId="78755104" w:rsidR="002C7C99" w:rsidRDefault="002C7C99" w:rsidP="00B246E3">
            <w:pPr>
              <w:pStyle w:val="Prrafodelista"/>
              <w:numPr>
                <w:ilvl w:val="0"/>
                <w:numId w:val="121"/>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689BF346" w14:textId="77777777" w:rsidR="00F360F0" w:rsidRDefault="00F360F0" w:rsidP="00BF7FC7">
            <w:pPr>
              <w:pStyle w:val="Prrafodelista"/>
              <w:spacing w:line="240" w:lineRule="auto"/>
              <w:ind w:left="0" w:firstLine="0"/>
              <w:contextualSpacing w:val="0"/>
              <w:jc w:val="center"/>
            </w:pPr>
          </w:p>
          <w:p w14:paraId="7633C0E4" w14:textId="3351EA72"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proofErr w:type="spellStart"/>
            <w:r>
              <w:t>Verification</w:t>
            </w:r>
            <w:proofErr w:type="spellEnd"/>
            <w:r>
              <w:t xml:space="preserve"> </w:t>
            </w:r>
            <w:proofErr w:type="spellStart"/>
            <w:r>
              <w:t>Results</w:t>
            </w:r>
            <w:proofErr w:type="spellEnd"/>
            <w:r>
              <w:t xml:space="preserve">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BFE5F3D" w14:textId="77777777" w:rsidR="002277C5" w:rsidRDefault="002277C5" w:rsidP="00BF7FC7">
            <w:pPr>
              <w:pStyle w:val="Prrafodelista"/>
              <w:spacing w:line="240" w:lineRule="auto"/>
              <w:ind w:left="0" w:firstLine="0"/>
              <w:contextualSpacing w:val="0"/>
            </w:pPr>
          </w:p>
          <w:p w14:paraId="56BF5BF8" w14:textId="50154B80"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7F4E20F4" w14:textId="77777777" w:rsidR="00F360F0" w:rsidRDefault="00F360F0" w:rsidP="00BF7FC7">
            <w:pPr>
              <w:pStyle w:val="Prrafodelista"/>
              <w:spacing w:line="240" w:lineRule="auto"/>
              <w:ind w:left="0" w:firstLine="0"/>
              <w:contextualSpacing w:val="0"/>
              <w:jc w:val="center"/>
            </w:pPr>
          </w:p>
          <w:p w14:paraId="0FB938E3" w14:textId="41D0B8CB"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proofErr w:type="spellStart"/>
            <w:r>
              <w:t>Validation</w:t>
            </w:r>
            <w:proofErr w:type="spellEnd"/>
            <w:r>
              <w:t xml:space="preserve"> </w:t>
            </w:r>
            <w:proofErr w:type="spellStart"/>
            <w:r>
              <w:t>Results</w:t>
            </w:r>
            <w:proofErr w:type="spellEnd"/>
            <w:r>
              <w:t xml:space="preserve">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21CCBE4E" w14:textId="77777777" w:rsidR="002277C5" w:rsidRDefault="002277C5" w:rsidP="00BF7FC7">
            <w:pPr>
              <w:pStyle w:val="Prrafodelista"/>
              <w:spacing w:line="240" w:lineRule="auto"/>
              <w:ind w:left="0" w:firstLine="0"/>
              <w:contextualSpacing w:val="0"/>
            </w:pPr>
          </w:p>
          <w:p w14:paraId="7C8AA350" w14:textId="48989D06" w:rsidR="002C7C99" w:rsidRDefault="002C7C99" w:rsidP="00BF7FC7">
            <w:pPr>
              <w:pStyle w:val="Prrafodelista"/>
              <w:spacing w:line="240" w:lineRule="auto"/>
              <w:ind w:left="0" w:firstLine="0"/>
              <w:contextualSpacing w:val="0"/>
            </w:pPr>
            <w:r>
              <w:t>Implementación de software.</w:t>
            </w:r>
          </w:p>
        </w:tc>
      </w:tr>
    </w:tbl>
    <w:p w14:paraId="60210869" w14:textId="529ED6E3" w:rsidR="00AC2FC8" w:rsidRDefault="00AC2FC8" w:rsidP="002266C8">
      <w:pPr>
        <w:spacing w:line="240" w:lineRule="auto"/>
        <w:ind w:firstLine="0"/>
      </w:pPr>
    </w:p>
    <w:p w14:paraId="32A69C4E" w14:textId="220DB3BD" w:rsidR="002266C8" w:rsidRDefault="002266C8" w:rsidP="00854C47">
      <w:pPr>
        <w:spacing w:line="240" w:lineRule="auto"/>
        <w:ind w:left="284" w:firstLine="0"/>
        <w:rPr>
          <w:rFonts w:eastAsia="Times New Roman" w:cs="Times New Roman"/>
          <w:sz w:val="20"/>
          <w:szCs w:val="20"/>
          <w:lang w:val="en-US" w:eastAsia="es-CO"/>
        </w:rPr>
      </w:pPr>
      <w:r w:rsidRPr="002266C8">
        <w:rPr>
          <w:i/>
          <w:iCs/>
          <w:lang w:val="en-US"/>
        </w:rPr>
        <w:t xml:space="preserve">Nota: </w:t>
      </w:r>
      <w:r w:rsidRPr="00E540D7">
        <w:rPr>
          <w:rFonts w:eastAsia="Times New Roman" w:cs="Times New Roman"/>
          <w:sz w:val="20"/>
          <w:szCs w:val="20"/>
          <w:lang w:val="en-US" w:eastAsia="es-CO"/>
        </w:rPr>
        <w:t xml:space="preserve">ISO/IEC. (2011). </w:t>
      </w:r>
      <w:r w:rsidRPr="00E540D7">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E540D7">
        <w:rPr>
          <w:rFonts w:eastAsia="Times New Roman" w:cs="Times New Roman"/>
          <w:sz w:val="20"/>
          <w:szCs w:val="20"/>
          <w:lang w:val="en-US" w:eastAsia="es-CO"/>
        </w:rPr>
        <w:t>, p.33-40.</w:t>
      </w:r>
    </w:p>
    <w:p w14:paraId="02B514C8" w14:textId="77777777" w:rsidR="002266C8" w:rsidRPr="002266C8" w:rsidRDefault="002266C8" w:rsidP="002266C8">
      <w:pPr>
        <w:spacing w:line="240" w:lineRule="auto"/>
        <w:ind w:firstLine="0"/>
        <w:rPr>
          <w:rFonts w:eastAsia="Times New Roman" w:cs="Times New Roman"/>
          <w:sz w:val="20"/>
          <w:szCs w:val="20"/>
          <w:lang w:val="en-US" w:eastAsia="es-CO"/>
        </w:rPr>
      </w:pPr>
    </w:p>
    <w:p w14:paraId="50EB6808" w14:textId="3C8B7371"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CD87FC8" w14:textId="171209A7" w:rsidR="006537BE" w:rsidRDefault="006537BE" w:rsidP="006537BE">
      <w:pPr>
        <w:pStyle w:val="Ttulo3"/>
      </w:pPr>
      <w:bookmarkStart w:id="33" w:name="_Toc39340811"/>
      <w:r>
        <w:t>Comparación entre metodologías de desarrollo de software</w:t>
      </w:r>
      <w:bookmarkEnd w:id="33"/>
    </w:p>
    <w:p w14:paraId="2E3DB351" w14:textId="6BD5CEAE" w:rsidR="00C742CB" w:rsidRDefault="00F958E5" w:rsidP="006537BE">
      <w:pPr>
        <w:rPr>
          <w:color w:val="000000" w:themeColor="text1"/>
        </w:rPr>
      </w:pPr>
      <w:r>
        <w:rPr>
          <w:color w:val="000000" w:themeColor="text1"/>
        </w:rPr>
        <w:t xml:space="preserve">Se llevó a cabo la comparación </w:t>
      </w:r>
      <w:r w:rsidR="00C742CB">
        <w:rPr>
          <w:color w:val="000000" w:themeColor="text1"/>
        </w:rPr>
        <w:t>entre</w:t>
      </w:r>
      <w:r>
        <w:rPr>
          <w:color w:val="000000" w:themeColor="text1"/>
        </w:rPr>
        <w:t xml:space="preserve"> metodologías </w:t>
      </w:r>
      <w:r w:rsidR="00C742CB">
        <w:rPr>
          <w:color w:val="000000" w:themeColor="text1"/>
        </w:rPr>
        <w:t>de desarrollo de software</w:t>
      </w:r>
      <w:r>
        <w:rPr>
          <w:color w:val="000000" w:themeColor="text1"/>
        </w:rPr>
        <w:t>, con el fin de deter</w:t>
      </w:r>
      <w:r w:rsidR="00C742CB">
        <w:rPr>
          <w:color w:val="000000" w:themeColor="text1"/>
        </w:rPr>
        <w:t xml:space="preserve">minar cuál de estas era la </w:t>
      </w:r>
      <w:r>
        <w:rPr>
          <w:color w:val="000000" w:themeColor="text1"/>
        </w:rPr>
        <w:t xml:space="preserve">ideal </w:t>
      </w:r>
      <w:r w:rsidR="00C742CB">
        <w:rPr>
          <w:color w:val="000000" w:themeColor="text1"/>
        </w:rPr>
        <w:t>para ser aplicada en este caso.</w:t>
      </w:r>
    </w:p>
    <w:p w14:paraId="0466E1ED" w14:textId="71FAFC90" w:rsidR="009E3AB9" w:rsidRDefault="009E3AB9" w:rsidP="006537BE">
      <w:pPr>
        <w:rPr>
          <w:color w:val="000000" w:themeColor="text1"/>
        </w:rPr>
      </w:pPr>
      <w:r>
        <w:rPr>
          <w:color w:val="000000" w:themeColor="text1"/>
        </w:rPr>
        <w:t>Existen un amplio número de metodologías que se pueden aplicar para el desarrollo de software, por lo cu</w:t>
      </w:r>
      <w:r w:rsidR="009A638C">
        <w:rPr>
          <w:color w:val="000000" w:themeColor="text1"/>
        </w:rPr>
        <w:t>al, es muy difícil</w:t>
      </w:r>
      <w:r>
        <w:rPr>
          <w:color w:val="000000" w:themeColor="text1"/>
        </w:rPr>
        <w:t xml:space="preserve"> seleccionar un</w:t>
      </w:r>
      <w:r w:rsidR="00BE1B2D">
        <w:rPr>
          <w:color w:val="000000" w:themeColor="text1"/>
        </w:rPr>
        <w:t>a</w:t>
      </w:r>
      <w:r>
        <w:rPr>
          <w:color w:val="000000" w:themeColor="text1"/>
        </w:rPr>
        <w:t xml:space="preserve"> de ell</w:t>
      </w:r>
      <w:r w:rsidR="00BE1B2D">
        <w:rPr>
          <w:color w:val="000000" w:themeColor="text1"/>
        </w:rPr>
        <w:t>a</w:t>
      </w:r>
      <w:r>
        <w:rPr>
          <w:color w:val="000000" w:themeColor="text1"/>
        </w:rPr>
        <w:t xml:space="preserve">s; sin embargo, es necesario determinar cuáles de </w:t>
      </w:r>
      <w:r>
        <w:rPr>
          <w:color w:val="000000" w:themeColor="text1"/>
        </w:rPr>
        <w:lastRenderedPageBreak/>
        <w:t xml:space="preserve">estas metodologías pueden asegurar </w:t>
      </w:r>
      <w:r w:rsidR="009A0D97">
        <w:rPr>
          <w:color w:val="000000" w:themeColor="text1"/>
        </w:rPr>
        <w:t>que el producto obtenido sea de calidad y cumpla con lo requerido</w:t>
      </w:r>
      <w:r w:rsidR="0077032B">
        <w:rPr>
          <w:color w:val="000000" w:themeColor="text1"/>
        </w:rPr>
        <w:t>.</w:t>
      </w:r>
    </w:p>
    <w:p w14:paraId="1E4F5D67" w14:textId="74D215D6" w:rsidR="00C742CB" w:rsidRDefault="00471F48" w:rsidP="009A638C">
      <w:pPr>
        <w:rPr>
          <w:color w:val="000000" w:themeColor="text1"/>
        </w:rPr>
      </w:pPr>
      <w:r>
        <w:rPr>
          <w:color w:val="000000" w:themeColor="text1"/>
        </w:rPr>
        <w:t>Con el</w:t>
      </w:r>
      <w:r w:rsidR="009A638C">
        <w:rPr>
          <w:color w:val="000000" w:themeColor="text1"/>
        </w:rPr>
        <w:t xml:space="preserve"> fin de seleccionar qu</w:t>
      </w:r>
      <w:r>
        <w:rPr>
          <w:color w:val="000000" w:themeColor="text1"/>
        </w:rPr>
        <w:t>é</w:t>
      </w:r>
      <w:r w:rsidR="009A638C">
        <w:rPr>
          <w:color w:val="000000" w:themeColor="text1"/>
        </w:rPr>
        <w:t xml:space="preserve"> metodología era </w:t>
      </w:r>
      <w:r>
        <w:rPr>
          <w:color w:val="000000" w:themeColor="text1"/>
        </w:rPr>
        <w:t>la</w:t>
      </w:r>
      <w:r w:rsidR="009A638C">
        <w:rPr>
          <w:color w:val="000000" w:themeColor="text1"/>
        </w:rPr>
        <w:t xml:space="preserve"> adecuada para aplica</w:t>
      </w:r>
      <w:r>
        <w:rPr>
          <w:color w:val="000000" w:themeColor="text1"/>
        </w:rPr>
        <w:t>r</w:t>
      </w:r>
      <w:r w:rsidR="009A638C">
        <w:rPr>
          <w:color w:val="000000" w:themeColor="text1"/>
        </w:rPr>
        <w:t xml:space="preserve"> </w:t>
      </w:r>
      <w:r>
        <w:rPr>
          <w:color w:val="000000" w:themeColor="text1"/>
        </w:rPr>
        <w:t>en</w:t>
      </w:r>
      <w:r w:rsidR="009A638C">
        <w:rPr>
          <w:color w:val="000000" w:themeColor="text1"/>
        </w:rPr>
        <w:t xml:space="preserve"> este proyecto, se hizo la comparación </w:t>
      </w:r>
      <w:r>
        <w:rPr>
          <w:color w:val="000000" w:themeColor="text1"/>
        </w:rPr>
        <w:t>entre</w:t>
      </w:r>
      <w:r w:rsidR="009A638C">
        <w:rPr>
          <w:color w:val="000000" w:themeColor="text1"/>
        </w:rPr>
        <w:t xml:space="preserve"> Scrum, XP e Iconix. En la tabla 7, se compararon estas metodologías en cuanto a las características que posee.</w:t>
      </w:r>
    </w:p>
    <w:p w14:paraId="45AC555A" w14:textId="6B90939D" w:rsidR="00C742CB" w:rsidRPr="00C742CB" w:rsidRDefault="00C742CB" w:rsidP="00C742CB">
      <w:pPr>
        <w:pStyle w:val="Descripcin"/>
        <w:keepNext/>
        <w:ind w:firstLine="0"/>
        <w:rPr>
          <w:color w:val="000000" w:themeColor="text1"/>
          <w:sz w:val="24"/>
          <w:szCs w:val="24"/>
        </w:rPr>
      </w:pPr>
      <w:bookmarkStart w:id="34" w:name="_Toc39340742"/>
      <w:r w:rsidRPr="00C742CB">
        <w:rPr>
          <w:color w:val="000000" w:themeColor="text1"/>
          <w:sz w:val="24"/>
          <w:szCs w:val="24"/>
        </w:rPr>
        <w:t xml:space="preserve">Tabla </w:t>
      </w:r>
      <w:r w:rsidRPr="00C742CB">
        <w:rPr>
          <w:color w:val="000000" w:themeColor="text1"/>
          <w:sz w:val="24"/>
          <w:szCs w:val="24"/>
        </w:rPr>
        <w:fldChar w:fldCharType="begin"/>
      </w:r>
      <w:r w:rsidRPr="00C742CB">
        <w:rPr>
          <w:color w:val="000000" w:themeColor="text1"/>
          <w:sz w:val="24"/>
          <w:szCs w:val="24"/>
        </w:rPr>
        <w:instrText xml:space="preserve"> SEQ Tabla \* ARABIC </w:instrText>
      </w:r>
      <w:r w:rsidRPr="00C742CB">
        <w:rPr>
          <w:color w:val="000000" w:themeColor="text1"/>
          <w:sz w:val="24"/>
          <w:szCs w:val="24"/>
        </w:rPr>
        <w:fldChar w:fldCharType="separate"/>
      </w:r>
      <w:r w:rsidRPr="00C742CB">
        <w:rPr>
          <w:noProof/>
          <w:color w:val="000000" w:themeColor="text1"/>
          <w:sz w:val="24"/>
          <w:szCs w:val="24"/>
        </w:rPr>
        <w:t>7</w:t>
      </w:r>
      <w:r w:rsidRPr="00C742CB">
        <w:rPr>
          <w:color w:val="000000" w:themeColor="text1"/>
          <w:sz w:val="24"/>
          <w:szCs w:val="24"/>
        </w:rPr>
        <w:fldChar w:fldCharType="end"/>
      </w:r>
      <w:r w:rsidRPr="00C742CB">
        <w:rPr>
          <w:color w:val="000000" w:themeColor="text1"/>
          <w:sz w:val="24"/>
          <w:szCs w:val="24"/>
        </w:rPr>
        <w:t>. Comparación entre metodologías de desarrollo de software.</w:t>
      </w:r>
      <w:bookmarkEnd w:id="34"/>
    </w:p>
    <w:tbl>
      <w:tblPr>
        <w:tblStyle w:val="Tablaconcuadrcula"/>
        <w:tblW w:w="9432" w:type="dxa"/>
        <w:tblLook w:val="04A0" w:firstRow="1" w:lastRow="0" w:firstColumn="1" w:lastColumn="0" w:noHBand="0" w:noVBand="1"/>
      </w:tblPr>
      <w:tblGrid>
        <w:gridCol w:w="3124"/>
        <w:gridCol w:w="3064"/>
        <w:gridCol w:w="3244"/>
      </w:tblGrid>
      <w:tr w:rsidR="00F958E5" w14:paraId="6C62F7F7" w14:textId="77777777" w:rsidTr="005955FC">
        <w:trPr>
          <w:trHeight w:val="264"/>
        </w:trPr>
        <w:tc>
          <w:tcPr>
            <w:tcW w:w="3124" w:type="dxa"/>
          </w:tcPr>
          <w:p w14:paraId="5CFE6F81" w14:textId="33015DDA" w:rsidR="00F958E5" w:rsidRPr="000C39B5" w:rsidRDefault="00F958E5" w:rsidP="000C39B5">
            <w:pPr>
              <w:ind w:firstLine="0"/>
              <w:jc w:val="center"/>
              <w:rPr>
                <w:b/>
                <w:bCs/>
                <w:color w:val="000000" w:themeColor="text1"/>
              </w:rPr>
            </w:pPr>
            <w:r w:rsidRPr="000C39B5">
              <w:rPr>
                <w:b/>
                <w:bCs/>
                <w:color w:val="000000" w:themeColor="text1"/>
              </w:rPr>
              <w:t>S</w:t>
            </w:r>
            <w:r w:rsidR="000C39B5">
              <w:rPr>
                <w:b/>
                <w:bCs/>
                <w:color w:val="000000" w:themeColor="text1"/>
              </w:rPr>
              <w:t>crum</w:t>
            </w:r>
          </w:p>
        </w:tc>
        <w:tc>
          <w:tcPr>
            <w:tcW w:w="3064" w:type="dxa"/>
          </w:tcPr>
          <w:p w14:paraId="2808A213" w14:textId="2703D8DC" w:rsidR="00F958E5" w:rsidRPr="000C39B5" w:rsidRDefault="00F958E5" w:rsidP="000C39B5">
            <w:pPr>
              <w:ind w:firstLine="0"/>
              <w:jc w:val="center"/>
              <w:rPr>
                <w:b/>
                <w:bCs/>
                <w:color w:val="000000" w:themeColor="text1"/>
              </w:rPr>
            </w:pPr>
            <w:r w:rsidRPr="000C39B5">
              <w:rPr>
                <w:b/>
                <w:bCs/>
                <w:color w:val="000000" w:themeColor="text1"/>
              </w:rPr>
              <w:t>XP</w:t>
            </w:r>
          </w:p>
        </w:tc>
        <w:tc>
          <w:tcPr>
            <w:tcW w:w="3244" w:type="dxa"/>
          </w:tcPr>
          <w:p w14:paraId="6E3E7031" w14:textId="7D8E8180" w:rsidR="00F958E5" w:rsidRPr="000C39B5" w:rsidRDefault="00F958E5" w:rsidP="000C39B5">
            <w:pPr>
              <w:ind w:firstLine="0"/>
              <w:jc w:val="center"/>
              <w:rPr>
                <w:b/>
                <w:bCs/>
                <w:color w:val="000000" w:themeColor="text1"/>
              </w:rPr>
            </w:pPr>
            <w:r w:rsidRPr="000C39B5">
              <w:rPr>
                <w:b/>
                <w:bCs/>
                <w:color w:val="000000" w:themeColor="text1"/>
              </w:rPr>
              <w:t>I</w:t>
            </w:r>
            <w:r w:rsidR="000C39B5">
              <w:rPr>
                <w:b/>
                <w:bCs/>
                <w:color w:val="000000" w:themeColor="text1"/>
              </w:rPr>
              <w:t>conix</w:t>
            </w:r>
          </w:p>
        </w:tc>
      </w:tr>
      <w:tr w:rsidR="00F958E5" w14:paraId="7524EFA4" w14:textId="77777777" w:rsidTr="005955FC">
        <w:trPr>
          <w:trHeight w:val="5398"/>
        </w:trPr>
        <w:tc>
          <w:tcPr>
            <w:tcW w:w="3124" w:type="dxa"/>
          </w:tcPr>
          <w:p w14:paraId="40775535" w14:textId="38BC46B3" w:rsidR="00F958E5" w:rsidRPr="00AE095D" w:rsidRDefault="005E4D64" w:rsidP="00AE095D">
            <w:pPr>
              <w:pStyle w:val="Prrafodelista"/>
              <w:numPr>
                <w:ilvl w:val="0"/>
                <w:numId w:val="125"/>
              </w:numPr>
              <w:rPr>
                <w:color w:val="000000" w:themeColor="text1"/>
              </w:rPr>
            </w:pPr>
            <w:r w:rsidRPr="00AE095D">
              <w:rPr>
                <w:color w:val="000000" w:themeColor="text1"/>
              </w:rPr>
              <w:t xml:space="preserve">Scrum es una metodología </w:t>
            </w:r>
            <w:r w:rsidR="00F44A14" w:rsidRPr="00AE095D">
              <w:rPr>
                <w:color w:val="000000" w:themeColor="text1"/>
              </w:rPr>
              <w:t>ágil</w:t>
            </w:r>
            <w:r w:rsidRPr="00AE095D">
              <w:rPr>
                <w:color w:val="000000" w:themeColor="text1"/>
              </w:rPr>
              <w:t xml:space="preserve"> que brinda una gestión de proyecto y donde su enfoque es iterativo e incremental</w:t>
            </w:r>
            <w:r w:rsidR="00F44A14" w:rsidRPr="00AE095D">
              <w:rPr>
                <w:color w:val="000000" w:themeColor="text1"/>
              </w:rPr>
              <w:t>.</w:t>
            </w:r>
          </w:p>
          <w:p w14:paraId="29F12090" w14:textId="77777777" w:rsidR="00F44A14" w:rsidRDefault="00F44A14" w:rsidP="006537BE">
            <w:pPr>
              <w:ind w:firstLine="0"/>
              <w:rPr>
                <w:color w:val="000000" w:themeColor="text1"/>
              </w:rPr>
            </w:pPr>
          </w:p>
          <w:p w14:paraId="3DFCC1B6" w14:textId="415FE547" w:rsidR="00F44A14" w:rsidRPr="00AE095D" w:rsidRDefault="00F44A14" w:rsidP="00C742CB">
            <w:pPr>
              <w:pStyle w:val="Prrafodelista"/>
              <w:numPr>
                <w:ilvl w:val="0"/>
                <w:numId w:val="125"/>
              </w:numPr>
              <w:rPr>
                <w:color w:val="000000" w:themeColor="text1"/>
              </w:rPr>
            </w:pPr>
            <w:r w:rsidRPr="00AE095D">
              <w:rPr>
                <w:color w:val="000000" w:themeColor="text1"/>
              </w:rPr>
              <w:t xml:space="preserve">Scrum emplea en su proceso </w:t>
            </w:r>
            <w:r w:rsidR="004D65C4">
              <w:rPr>
                <w:color w:val="000000" w:themeColor="text1"/>
              </w:rPr>
              <w:t>tres</w:t>
            </w:r>
            <w:r w:rsidRPr="00AE095D">
              <w:rPr>
                <w:color w:val="000000" w:themeColor="text1"/>
              </w:rPr>
              <w:t xml:space="preserve"> elementos:</w:t>
            </w:r>
          </w:p>
          <w:p w14:paraId="0C3F3C8D" w14:textId="55BA5889" w:rsidR="00F44A14" w:rsidRPr="00AE095D" w:rsidRDefault="00F44A14" w:rsidP="00AE095D">
            <w:pPr>
              <w:pStyle w:val="Prrafodelista"/>
              <w:numPr>
                <w:ilvl w:val="0"/>
                <w:numId w:val="126"/>
              </w:numPr>
              <w:rPr>
                <w:color w:val="000000" w:themeColor="text1"/>
              </w:rPr>
            </w:pPr>
            <w:r w:rsidRPr="00AE095D">
              <w:rPr>
                <w:color w:val="000000" w:themeColor="text1"/>
              </w:rPr>
              <w:t xml:space="preserve">Planificación del </w:t>
            </w:r>
            <w:proofErr w:type="spellStart"/>
            <w:r w:rsidRPr="00AE095D">
              <w:rPr>
                <w:color w:val="000000" w:themeColor="text1"/>
              </w:rPr>
              <w:t>blacklog</w:t>
            </w:r>
            <w:proofErr w:type="spellEnd"/>
            <w:r w:rsidR="005955FC">
              <w:rPr>
                <w:color w:val="000000" w:themeColor="text1"/>
              </w:rPr>
              <w:t>.</w:t>
            </w:r>
          </w:p>
          <w:p w14:paraId="14FC7F50" w14:textId="37DE5AE5" w:rsidR="00F44A14" w:rsidRPr="00AE095D" w:rsidRDefault="00F44A14" w:rsidP="00AE095D">
            <w:pPr>
              <w:pStyle w:val="Prrafodelista"/>
              <w:numPr>
                <w:ilvl w:val="0"/>
                <w:numId w:val="126"/>
              </w:numPr>
              <w:rPr>
                <w:color w:val="000000" w:themeColor="text1"/>
              </w:rPr>
            </w:pPr>
            <w:r w:rsidRPr="00AE095D">
              <w:rPr>
                <w:color w:val="000000" w:themeColor="text1"/>
              </w:rPr>
              <w:t>Seguimiento de Sprint</w:t>
            </w:r>
          </w:p>
          <w:p w14:paraId="6851CE91" w14:textId="19406048" w:rsidR="00F44A14" w:rsidRDefault="00F44A14" w:rsidP="00AE095D">
            <w:pPr>
              <w:pStyle w:val="Prrafodelista"/>
              <w:numPr>
                <w:ilvl w:val="0"/>
                <w:numId w:val="126"/>
              </w:numPr>
              <w:rPr>
                <w:color w:val="000000" w:themeColor="text1"/>
              </w:rPr>
            </w:pPr>
            <w:r w:rsidRPr="00AE095D">
              <w:rPr>
                <w:color w:val="000000" w:themeColor="text1"/>
              </w:rPr>
              <w:t>Revisión del Sprint</w:t>
            </w:r>
            <w:r w:rsidR="005955FC">
              <w:rPr>
                <w:color w:val="000000" w:themeColor="text1"/>
              </w:rPr>
              <w:t>.</w:t>
            </w:r>
          </w:p>
          <w:p w14:paraId="0190F8F4" w14:textId="77777777" w:rsidR="00A72077" w:rsidRPr="00A72077" w:rsidRDefault="00A72077" w:rsidP="00A72077">
            <w:pPr>
              <w:pStyle w:val="Prrafodelista"/>
              <w:ind w:left="1440" w:firstLine="0"/>
              <w:rPr>
                <w:color w:val="000000" w:themeColor="text1"/>
              </w:rPr>
            </w:pPr>
          </w:p>
          <w:p w14:paraId="2BCFBBCA" w14:textId="5C85EF76" w:rsidR="00C42DDD" w:rsidRPr="005955FC" w:rsidRDefault="00A72077" w:rsidP="005955FC">
            <w:pPr>
              <w:pStyle w:val="Prrafodelista"/>
              <w:numPr>
                <w:ilvl w:val="0"/>
                <w:numId w:val="131"/>
              </w:numPr>
              <w:rPr>
                <w:color w:val="000000" w:themeColor="text1"/>
              </w:rPr>
            </w:pPr>
            <w:r>
              <w:t>El ciclo de vida de este marco de trabajo está compuesto de cuatro fases: planeación, puesta en escena, desarrollo y entrega</w:t>
            </w:r>
            <w:r w:rsidR="005955FC">
              <w:t>.</w:t>
            </w:r>
          </w:p>
        </w:tc>
        <w:tc>
          <w:tcPr>
            <w:tcW w:w="3064" w:type="dxa"/>
          </w:tcPr>
          <w:p w14:paraId="5F3711D5" w14:textId="6F21EE21" w:rsidR="00F958E5" w:rsidRPr="00AE095D" w:rsidRDefault="005E4D64" w:rsidP="00AE095D">
            <w:pPr>
              <w:pStyle w:val="Prrafodelista"/>
              <w:numPr>
                <w:ilvl w:val="0"/>
                <w:numId w:val="124"/>
              </w:numPr>
              <w:rPr>
                <w:color w:val="000000" w:themeColor="text1"/>
              </w:rPr>
            </w:pPr>
            <w:r w:rsidRPr="00AE095D">
              <w:rPr>
                <w:color w:val="000000" w:themeColor="text1"/>
              </w:rPr>
              <w:t>XP también es una metodología ligera que se basa en la simplicidad.</w:t>
            </w:r>
          </w:p>
          <w:p w14:paraId="03B94C3F" w14:textId="77777777" w:rsidR="00F44A14" w:rsidRDefault="00F44A14" w:rsidP="006537BE">
            <w:pPr>
              <w:ind w:firstLine="0"/>
              <w:rPr>
                <w:color w:val="000000" w:themeColor="text1"/>
              </w:rPr>
            </w:pPr>
          </w:p>
          <w:p w14:paraId="383C3AD1" w14:textId="3A1B1711" w:rsidR="00C42DDD" w:rsidRPr="00AE095D" w:rsidRDefault="00C42DDD" w:rsidP="00AE095D">
            <w:pPr>
              <w:pStyle w:val="Prrafodelista"/>
              <w:numPr>
                <w:ilvl w:val="0"/>
                <w:numId w:val="124"/>
              </w:numPr>
              <w:rPr>
                <w:color w:val="000000" w:themeColor="text1"/>
              </w:rPr>
            </w:pPr>
            <w:r w:rsidRPr="00AE095D">
              <w:rPr>
                <w:color w:val="000000" w:themeColor="text1"/>
              </w:rPr>
              <w:t>Esta metodología está fundamentada en pruebas y error</w:t>
            </w:r>
            <w:r w:rsidR="00F44A14" w:rsidRPr="00AE095D">
              <w:rPr>
                <w:color w:val="000000" w:themeColor="text1"/>
              </w:rPr>
              <w:t>.</w:t>
            </w:r>
          </w:p>
          <w:p w14:paraId="3C50B95F" w14:textId="77777777" w:rsidR="00F44A14" w:rsidRDefault="00F44A14" w:rsidP="006537BE">
            <w:pPr>
              <w:ind w:firstLine="0"/>
              <w:rPr>
                <w:color w:val="000000" w:themeColor="text1"/>
              </w:rPr>
            </w:pPr>
          </w:p>
          <w:p w14:paraId="7276E624" w14:textId="34AC4A9B" w:rsidR="00AE095D" w:rsidRDefault="00F44A14" w:rsidP="00AE095D">
            <w:pPr>
              <w:pStyle w:val="Prrafodelista"/>
              <w:numPr>
                <w:ilvl w:val="0"/>
                <w:numId w:val="124"/>
              </w:numPr>
              <w:rPr>
                <w:color w:val="000000" w:themeColor="text1"/>
              </w:rPr>
            </w:pPr>
            <w:r w:rsidRPr="00AE095D">
              <w:rPr>
                <w:color w:val="000000" w:themeColor="text1"/>
              </w:rPr>
              <w:t>Los requisitos pueden cambiar a lo largo del desarrollo.</w:t>
            </w:r>
          </w:p>
          <w:p w14:paraId="0F4F95C1" w14:textId="77777777" w:rsidR="00AE095D" w:rsidRPr="00AE095D" w:rsidRDefault="00AE095D" w:rsidP="00AE095D">
            <w:pPr>
              <w:pStyle w:val="Prrafodelista"/>
              <w:rPr>
                <w:color w:val="000000" w:themeColor="text1"/>
              </w:rPr>
            </w:pPr>
          </w:p>
          <w:p w14:paraId="5B63EE00" w14:textId="70EC46CF" w:rsidR="00F44A14" w:rsidRPr="005955FC" w:rsidRDefault="00AE095D" w:rsidP="005955FC">
            <w:pPr>
              <w:pStyle w:val="Prrafodelista"/>
              <w:numPr>
                <w:ilvl w:val="0"/>
                <w:numId w:val="124"/>
              </w:numPr>
              <w:rPr>
                <w:color w:val="000000" w:themeColor="text1"/>
              </w:rPr>
            </w:pPr>
            <w:r>
              <w:rPr>
                <w:color w:val="000000" w:themeColor="text1"/>
              </w:rPr>
              <w:t>Los grupos de trabajo por lo general pueden estar conformados de 2 -12 personas, pero lo más principal es de 2 personas.</w:t>
            </w:r>
          </w:p>
        </w:tc>
        <w:tc>
          <w:tcPr>
            <w:tcW w:w="3244" w:type="dxa"/>
          </w:tcPr>
          <w:p w14:paraId="7CC41784" w14:textId="1207B3F0" w:rsidR="00F958E5" w:rsidRPr="00AE095D" w:rsidRDefault="00C42DDD" w:rsidP="00AE095D">
            <w:pPr>
              <w:pStyle w:val="Prrafodelista"/>
              <w:numPr>
                <w:ilvl w:val="0"/>
                <w:numId w:val="128"/>
              </w:numPr>
              <w:rPr>
                <w:color w:val="000000" w:themeColor="text1"/>
              </w:rPr>
            </w:pPr>
            <w:r w:rsidRPr="00AE095D">
              <w:rPr>
                <w:color w:val="000000" w:themeColor="text1"/>
              </w:rPr>
              <w:t>Iconix es una pesada-ligera donde su proceso es simplificado a comparación con otras metodologías y además es iterativo e incremental</w:t>
            </w:r>
            <w:r w:rsidR="00F44A14" w:rsidRPr="00AE095D">
              <w:rPr>
                <w:color w:val="000000" w:themeColor="text1"/>
              </w:rPr>
              <w:t>.</w:t>
            </w:r>
          </w:p>
          <w:p w14:paraId="4C8ECC43" w14:textId="77777777" w:rsidR="00F44A14" w:rsidRDefault="00F44A14" w:rsidP="006537BE">
            <w:pPr>
              <w:ind w:firstLine="0"/>
              <w:rPr>
                <w:color w:val="000000" w:themeColor="text1"/>
              </w:rPr>
            </w:pPr>
          </w:p>
          <w:p w14:paraId="5FC2F2B3" w14:textId="6D80BE20" w:rsidR="00C42DDD" w:rsidRPr="00AE095D" w:rsidRDefault="00C42DDD" w:rsidP="00AE095D">
            <w:pPr>
              <w:pStyle w:val="Prrafodelista"/>
              <w:numPr>
                <w:ilvl w:val="0"/>
                <w:numId w:val="128"/>
              </w:numPr>
              <w:rPr>
                <w:color w:val="000000" w:themeColor="text1"/>
              </w:rPr>
            </w:pPr>
            <w:r w:rsidRPr="00AE095D">
              <w:rPr>
                <w:color w:val="000000" w:themeColor="text1"/>
              </w:rPr>
              <w:t>La capacidad de respuesta a cambio</w:t>
            </w:r>
            <w:r w:rsidR="00F44A14" w:rsidRPr="00AE095D">
              <w:rPr>
                <w:color w:val="000000" w:themeColor="text1"/>
              </w:rPr>
              <w:t>s de requisitos a lo largo del desarrollo.</w:t>
            </w:r>
          </w:p>
          <w:p w14:paraId="7F0ABA25" w14:textId="77777777" w:rsidR="00F44A14" w:rsidRDefault="00F44A14" w:rsidP="006537BE">
            <w:pPr>
              <w:ind w:firstLine="0"/>
              <w:rPr>
                <w:color w:val="000000" w:themeColor="text1"/>
              </w:rPr>
            </w:pPr>
          </w:p>
          <w:p w14:paraId="1F5EC423" w14:textId="77777777" w:rsidR="00F44A14" w:rsidRPr="00AE095D" w:rsidRDefault="00F44A14" w:rsidP="00AE095D">
            <w:pPr>
              <w:pStyle w:val="Prrafodelista"/>
              <w:numPr>
                <w:ilvl w:val="0"/>
                <w:numId w:val="128"/>
              </w:numPr>
              <w:rPr>
                <w:color w:val="000000" w:themeColor="text1"/>
              </w:rPr>
            </w:pPr>
            <w:r w:rsidRPr="00AE095D">
              <w:rPr>
                <w:color w:val="000000" w:themeColor="text1"/>
              </w:rPr>
              <w:t>Iconix contiene las siguientes bases:</w:t>
            </w:r>
          </w:p>
          <w:p w14:paraId="6CC4BB55" w14:textId="77777777" w:rsidR="00F44A14" w:rsidRPr="00AE095D" w:rsidRDefault="00F44A14" w:rsidP="00AE095D">
            <w:pPr>
              <w:pStyle w:val="Prrafodelista"/>
              <w:numPr>
                <w:ilvl w:val="0"/>
                <w:numId w:val="129"/>
              </w:numPr>
              <w:rPr>
                <w:color w:val="000000" w:themeColor="text1"/>
              </w:rPr>
            </w:pPr>
            <w:r w:rsidRPr="00AE095D">
              <w:rPr>
                <w:color w:val="000000" w:themeColor="text1"/>
              </w:rPr>
              <w:t>Revisión del diseño.</w:t>
            </w:r>
          </w:p>
          <w:p w14:paraId="5ECB7ED3" w14:textId="6B97B5F1" w:rsidR="00F44A14" w:rsidRPr="00AE095D" w:rsidRDefault="00F44A14" w:rsidP="00AE095D">
            <w:pPr>
              <w:pStyle w:val="Prrafodelista"/>
              <w:numPr>
                <w:ilvl w:val="0"/>
                <w:numId w:val="129"/>
              </w:numPr>
              <w:rPr>
                <w:color w:val="000000" w:themeColor="text1"/>
              </w:rPr>
            </w:pPr>
            <w:r w:rsidRPr="00AE095D">
              <w:rPr>
                <w:color w:val="000000" w:themeColor="text1"/>
              </w:rPr>
              <w:t>Análisis y diseño preliminar</w:t>
            </w:r>
            <w:r w:rsidR="005955FC">
              <w:rPr>
                <w:color w:val="000000" w:themeColor="text1"/>
              </w:rPr>
              <w:t>.</w:t>
            </w:r>
          </w:p>
          <w:p w14:paraId="23AE69FE" w14:textId="0181E42E" w:rsidR="00A72077" w:rsidRPr="005955FC" w:rsidRDefault="00F44A14" w:rsidP="005955FC">
            <w:pPr>
              <w:pStyle w:val="Prrafodelista"/>
              <w:numPr>
                <w:ilvl w:val="0"/>
                <w:numId w:val="129"/>
              </w:numPr>
              <w:rPr>
                <w:color w:val="000000" w:themeColor="text1"/>
              </w:rPr>
            </w:pPr>
            <w:r w:rsidRPr="00AE095D">
              <w:rPr>
                <w:color w:val="000000" w:themeColor="text1"/>
              </w:rPr>
              <w:t>Implementación y pruebas</w:t>
            </w:r>
            <w:r w:rsidR="005955FC">
              <w:rPr>
                <w:color w:val="000000" w:themeColor="text1"/>
              </w:rPr>
              <w:t>.</w:t>
            </w:r>
            <w:bookmarkStart w:id="35" w:name="_GoBack"/>
            <w:bookmarkEnd w:id="35"/>
          </w:p>
        </w:tc>
      </w:tr>
    </w:tbl>
    <w:p w14:paraId="65D7E88A" w14:textId="77777777" w:rsidR="00FB0754" w:rsidRDefault="00FB0754" w:rsidP="00FB0754">
      <w:pPr>
        <w:pStyle w:val="Bibliografa"/>
        <w:spacing w:line="240" w:lineRule="auto"/>
        <w:ind w:left="0" w:firstLine="0"/>
        <w:rPr>
          <w:i/>
          <w:iCs/>
          <w:sz w:val="20"/>
          <w:szCs w:val="20"/>
          <w:lang w:val="es-MX"/>
        </w:rPr>
      </w:pPr>
    </w:p>
    <w:p w14:paraId="031C2227" w14:textId="76DCA468" w:rsidR="00FB0754" w:rsidRPr="000F3A91" w:rsidRDefault="003D3720" w:rsidP="00FB0754">
      <w:pPr>
        <w:pStyle w:val="Bibliografa"/>
        <w:spacing w:line="240" w:lineRule="auto"/>
        <w:ind w:left="0" w:firstLine="0"/>
        <w:rPr>
          <w:rFonts w:cs="Times New Roman"/>
          <w:sz w:val="20"/>
          <w:szCs w:val="20"/>
          <w:lang w:val="es-MX"/>
        </w:rPr>
      </w:pPr>
      <w:r w:rsidRPr="00FB0754">
        <w:rPr>
          <w:i/>
          <w:iCs/>
          <w:sz w:val="20"/>
          <w:szCs w:val="20"/>
          <w:lang w:val="es-MX"/>
        </w:rPr>
        <w:t>Nota:</w:t>
      </w:r>
      <w:r w:rsidR="00FB0754" w:rsidRPr="00FB0754">
        <w:rPr>
          <w:rFonts w:ascii="Calibri" w:hAnsi="Calibri" w:cs="Calibri"/>
          <w:sz w:val="22"/>
          <w:lang w:val="es-MX"/>
        </w:rPr>
        <w:t xml:space="preserve"> </w:t>
      </w:r>
      <w:r w:rsidR="00FB0754" w:rsidRPr="00FF08D0">
        <w:rPr>
          <w:rFonts w:cs="Times New Roman"/>
          <w:sz w:val="20"/>
          <w:szCs w:val="20"/>
          <w:lang w:val="es-MX"/>
        </w:rPr>
        <w:t xml:space="preserve">Alva Salcedo, A. B., &amp; Reyes </w:t>
      </w:r>
      <w:proofErr w:type="spellStart"/>
      <w:r w:rsidR="00FB0754" w:rsidRPr="00FF08D0">
        <w:rPr>
          <w:rFonts w:cs="Times New Roman"/>
          <w:sz w:val="20"/>
          <w:szCs w:val="20"/>
          <w:lang w:val="es-MX"/>
        </w:rPr>
        <w:t>Laynes</w:t>
      </w:r>
      <w:proofErr w:type="spellEnd"/>
      <w:r w:rsidR="00FB0754" w:rsidRPr="00FF08D0">
        <w:rPr>
          <w:rFonts w:cs="Times New Roman"/>
          <w:sz w:val="20"/>
          <w:szCs w:val="20"/>
          <w:lang w:val="es-MX"/>
        </w:rPr>
        <w:t xml:space="preserve">, J. B. (2019). </w:t>
      </w:r>
      <w:r w:rsidR="00FB0754" w:rsidRPr="00FF08D0">
        <w:rPr>
          <w:rFonts w:cs="Times New Roman"/>
          <w:i/>
          <w:iCs/>
          <w:sz w:val="20"/>
          <w:szCs w:val="20"/>
          <w:lang w:val="es-MX"/>
        </w:rPr>
        <w:t xml:space="preserve">Desarrollo e implementación de un sistema de </w:t>
      </w:r>
      <w:proofErr w:type="spellStart"/>
      <w:r w:rsidR="00FB0754" w:rsidRPr="00FF08D0">
        <w:rPr>
          <w:rFonts w:cs="Times New Roman"/>
          <w:i/>
          <w:iCs/>
          <w:sz w:val="20"/>
          <w:szCs w:val="20"/>
          <w:lang w:val="es-MX"/>
        </w:rPr>
        <w:t>ventasa</w:t>
      </w:r>
      <w:proofErr w:type="spellEnd"/>
      <w:r w:rsidR="00FB0754" w:rsidRPr="00FF08D0">
        <w:rPr>
          <w:rFonts w:cs="Times New Roman"/>
          <w:i/>
          <w:iCs/>
          <w:sz w:val="20"/>
          <w:szCs w:val="20"/>
          <w:lang w:val="es-MX"/>
        </w:rPr>
        <w:t xml:space="preserve"> basado en la </w:t>
      </w:r>
      <w:proofErr w:type="spellStart"/>
      <w:r w:rsidR="00FB0754" w:rsidRPr="00FF08D0">
        <w:rPr>
          <w:rFonts w:cs="Times New Roman"/>
          <w:i/>
          <w:iCs/>
          <w:sz w:val="20"/>
          <w:szCs w:val="20"/>
          <w:lang w:val="es-MX"/>
        </w:rPr>
        <w:t>metodologia</w:t>
      </w:r>
      <w:proofErr w:type="spellEnd"/>
      <w:r w:rsidR="00FB0754" w:rsidRPr="00FF08D0">
        <w:rPr>
          <w:rFonts w:cs="Times New Roman"/>
          <w:i/>
          <w:iCs/>
          <w:sz w:val="20"/>
          <w:szCs w:val="20"/>
          <w:lang w:val="es-MX"/>
        </w:rPr>
        <w:t xml:space="preserve"> scrum y </w:t>
      </w:r>
      <w:proofErr w:type="spellStart"/>
      <w:r w:rsidR="00FB0754" w:rsidRPr="00FF08D0">
        <w:rPr>
          <w:rFonts w:cs="Times New Roman"/>
          <w:i/>
          <w:iCs/>
          <w:sz w:val="20"/>
          <w:szCs w:val="20"/>
          <w:lang w:val="es-MX"/>
        </w:rPr>
        <w:t>xp</w:t>
      </w:r>
      <w:proofErr w:type="spellEnd"/>
      <w:r w:rsidR="00FB0754" w:rsidRPr="00FF08D0">
        <w:rPr>
          <w:rFonts w:cs="Times New Roman"/>
          <w:i/>
          <w:iCs/>
          <w:sz w:val="20"/>
          <w:szCs w:val="20"/>
          <w:lang w:val="es-MX"/>
        </w:rPr>
        <w:t xml:space="preserve"> el proceso de ventas de servicio de la empresa </w:t>
      </w:r>
      <w:proofErr w:type="spellStart"/>
      <w:r w:rsidR="00FB0754" w:rsidRPr="00FF08D0">
        <w:rPr>
          <w:rFonts w:cs="Times New Roman"/>
          <w:i/>
          <w:iCs/>
          <w:sz w:val="20"/>
          <w:szCs w:val="20"/>
          <w:lang w:val="es-MX"/>
        </w:rPr>
        <w:t>emsoir</w:t>
      </w:r>
      <w:proofErr w:type="spellEnd"/>
      <w:r w:rsidR="00FB0754">
        <w:rPr>
          <w:rFonts w:cs="Times New Roman"/>
          <w:sz w:val="20"/>
          <w:szCs w:val="20"/>
          <w:lang w:val="es-MX"/>
        </w:rPr>
        <w:t xml:space="preserve">. Universidad Autónoma del Perú, </w:t>
      </w:r>
      <w:r w:rsidR="00FB0754" w:rsidRPr="00FF08D0">
        <w:rPr>
          <w:rFonts w:cs="Times New Roman"/>
          <w:sz w:val="20"/>
          <w:szCs w:val="20"/>
          <w:lang w:val="es-MX"/>
        </w:rPr>
        <w:t xml:space="preserve">Amavizca Valdez, L. O., </w:t>
      </w:r>
      <w:proofErr w:type="spellStart"/>
      <w:r w:rsidR="00FB0754" w:rsidRPr="00FF08D0">
        <w:rPr>
          <w:rFonts w:cs="Times New Roman"/>
          <w:sz w:val="20"/>
          <w:szCs w:val="20"/>
          <w:lang w:val="es-MX"/>
        </w:rPr>
        <w:t>Garcia</w:t>
      </w:r>
      <w:proofErr w:type="spellEnd"/>
      <w:r w:rsidR="00FB0754" w:rsidRPr="00FF08D0">
        <w:rPr>
          <w:rFonts w:cs="Times New Roman"/>
          <w:sz w:val="20"/>
          <w:szCs w:val="20"/>
          <w:lang w:val="es-MX"/>
        </w:rPr>
        <w:t xml:space="preserve"> Ruiz, A. C., Jiménez López, E., Duarte Guerrero, G. L., &amp; Vázquez Brindis, J. C. (2014). </w:t>
      </w:r>
      <w:r w:rsidR="00FB0754" w:rsidRPr="00FF08D0">
        <w:rPr>
          <w:rFonts w:cs="Times New Roman"/>
          <w:i/>
          <w:iCs/>
          <w:sz w:val="20"/>
          <w:szCs w:val="20"/>
          <w:lang w:val="es-MX"/>
        </w:rPr>
        <w:t>Aplicación de la metodología semi-ágil ICONIX para el desarrollo de software: Implementación y publicación de un sitio WEB para una empresa SPIN - OFF en el Sur de Sonora, México.</w:t>
      </w:r>
      <w:r w:rsidR="00FB0754" w:rsidRPr="00FF08D0">
        <w:rPr>
          <w:rFonts w:cs="Times New Roman"/>
          <w:sz w:val="20"/>
          <w:szCs w:val="20"/>
          <w:lang w:val="es-MX"/>
        </w:rPr>
        <w:t xml:space="preserve"> Universidad Tecnológica del Sur de Sonora.</w:t>
      </w:r>
      <w:r w:rsidR="00FB0754" w:rsidRPr="00FB0754">
        <w:rPr>
          <w:rFonts w:cs="Times New Roman"/>
          <w:sz w:val="20"/>
          <w:szCs w:val="20"/>
          <w:lang w:val="es-MX"/>
        </w:rPr>
        <w:t xml:space="preserve"> </w:t>
      </w:r>
      <w:proofErr w:type="gramStart"/>
      <w:r w:rsidR="00FB0754" w:rsidRPr="00FF08D0">
        <w:rPr>
          <w:rFonts w:cs="Times New Roman"/>
          <w:sz w:val="20"/>
          <w:szCs w:val="20"/>
          <w:lang w:val="es-MX"/>
        </w:rPr>
        <w:t>Lozano  Argote</w:t>
      </w:r>
      <w:proofErr w:type="gramEnd"/>
      <w:r w:rsidR="00FB0754" w:rsidRPr="00FF08D0">
        <w:rPr>
          <w:rFonts w:cs="Times New Roman"/>
          <w:sz w:val="20"/>
          <w:szCs w:val="20"/>
          <w:lang w:val="es-MX"/>
        </w:rPr>
        <w:t xml:space="preserve">, J., </w:t>
      </w:r>
      <w:proofErr w:type="spellStart"/>
      <w:r w:rsidR="00FB0754" w:rsidRPr="00FF08D0">
        <w:rPr>
          <w:rFonts w:cs="Times New Roman"/>
          <w:sz w:val="20"/>
          <w:szCs w:val="20"/>
          <w:lang w:val="es-MX"/>
        </w:rPr>
        <w:t>Bolivar</w:t>
      </w:r>
      <w:proofErr w:type="spellEnd"/>
      <w:r w:rsidR="00FB0754" w:rsidRPr="00FF08D0">
        <w:rPr>
          <w:rFonts w:cs="Times New Roman"/>
          <w:sz w:val="20"/>
          <w:szCs w:val="20"/>
          <w:lang w:val="es-MX"/>
        </w:rPr>
        <w:t xml:space="preserve"> </w:t>
      </w:r>
      <w:proofErr w:type="spellStart"/>
      <w:r w:rsidR="00FB0754" w:rsidRPr="00FF08D0">
        <w:rPr>
          <w:rFonts w:cs="Times New Roman"/>
          <w:sz w:val="20"/>
          <w:szCs w:val="20"/>
          <w:lang w:val="es-MX"/>
        </w:rPr>
        <w:t>Guzman</w:t>
      </w:r>
      <w:proofErr w:type="spellEnd"/>
      <w:r w:rsidR="00FB0754" w:rsidRPr="00FF08D0">
        <w:rPr>
          <w:rFonts w:cs="Times New Roman"/>
          <w:sz w:val="20"/>
          <w:szCs w:val="20"/>
          <w:lang w:val="es-MX"/>
        </w:rPr>
        <w:t xml:space="preserve">, J., &amp; Ramírez, J. J. (2019). </w:t>
      </w:r>
      <w:r w:rsidR="00FB0754" w:rsidRPr="00FF08D0">
        <w:rPr>
          <w:rFonts w:cs="Times New Roman"/>
          <w:i/>
          <w:iCs/>
          <w:sz w:val="20"/>
          <w:szCs w:val="20"/>
          <w:lang w:val="es-MX"/>
        </w:rPr>
        <w:t>Desarrollo de los módulos de transferencia y comunicación de datos ambientales para la empresa de SANAMBIENTE de Cali</w:t>
      </w:r>
      <w:r w:rsidR="00FB0754" w:rsidRPr="00FF08D0">
        <w:rPr>
          <w:rFonts w:cs="Times New Roman"/>
          <w:sz w:val="20"/>
          <w:szCs w:val="20"/>
          <w:lang w:val="es-MX"/>
        </w:rPr>
        <w:t>. Instituto Uni</w:t>
      </w:r>
      <w:r w:rsidR="000F3A91">
        <w:rPr>
          <w:rFonts w:cs="Times New Roman"/>
          <w:sz w:val="20"/>
          <w:szCs w:val="20"/>
          <w:lang w:val="es-MX"/>
        </w:rPr>
        <w:t xml:space="preserve">versitario Antonio </w:t>
      </w:r>
      <w:proofErr w:type="spellStart"/>
      <w:r w:rsidR="000F3A91">
        <w:rPr>
          <w:rFonts w:cs="Times New Roman"/>
          <w:sz w:val="20"/>
          <w:szCs w:val="20"/>
          <w:lang w:val="es-MX"/>
        </w:rPr>
        <w:t>Jose</w:t>
      </w:r>
      <w:proofErr w:type="spellEnd"/>
      <w:r w:rsidR="000F3A91">
        <w:rPr>
          <w:rFonts w:cs="Times New Roman"/>
          <w:sz w:val="20"/>
          <w:szCs w:val="20"/>
          <w:lang w:val="es-MX"/>
        </w:rPr>
        <w:t xml:space="preserve"> Camacho, </w:t>
      </w:r>
      <w:r w:rsidR="00FB0754" w:rsidRPr="00FF08D0">
        <w:rPr>
          <w:rFonts w:cs="Times New Roman"/>
          <w:sz w:val="20"/>
          <w:szCs w:val="20"/>
          <w:lang w:val="es-MX"/>
        </w:rPr>
        <w:t xml:space="preserve">Navarro Cadavid, A., Fernández Martínez, J. D., &amp; Morales Vélez, J. (2013, septiembre 20). </w:t>
      </w:r>
      <w:r w:rsidR="00FB0754" w:rsidRPr="00FF08D0">
        <w:rPr>
          <w:rFonts w:cs="Times New Roman"/>
          <w:i/>
          <w:iCs/>
          <w:sz w:val="20"/>
          <w:szCs w:val="20"/>
        </w:rPr>
        <w:t xml:space="preserve">Revisión de metodologías ágiles para el </w:t>
      </w:r>
      <w:proofErr w:type="spellStart"/>
      <w:r w:rsidR="00FB0754" w:rsidRPr="00FF08D0">
        <w:rPr>
          <w:rFonts w:cs="Times New Roman"/>
          <w:i/>
          <w:iCs/>
          <w:sz w:val="20"/>
          <w:szCs w:val="20"/>
        </w:rPr>
        <w:t>desarollo</w:t>
      </w:r>
      <w:proofErr w:type="spellEnd"/>
      <w:r w:rsidR="00FB0754" w:rsidRPr="00FF08D0">
        <w:rPr>
          <w:rFonts w:cs="Times New Roman"/>
          <w:i/>
          <w:iCs/>
          <w:sz w:val="20"/>
          <w:szCs w:val="20"/>
        </w:rPr>
        <w:t xml:space="preserve"> de software</w:t>
      </w:r>
      <w:r w:rsidR="00FB0754" w:rsidRPr="00FF08D0">
        <w:rPr>
          <w:rFonts w:cs="Times New Roman"/>
          <w:sz w:val="20"/>
          <w:szCs w:val="20"/>
        </w:rPr>
        <w:t>. 11.</w:t>
      </w:r>
    </w:p>
    <w:p w14:paraId="22D6B36E" w14:textId="0C4757BF" w:rsidR="00FB0754" w:rsidRPr="001343FF" w:rsidRDefault="00FB0754" w:rsidP="00FB0754">
      <w:pPr>
        <w:pStyle w:val="Bibliografa"/>
        <w:ind w:left="0" w:firstLine="0"/>
        <w:rPr>
          <w:rFonts w:ascii="Calibri" w:hAnsi="Calibri" w:cs="Calibri"/>
          <w:sz w:val="22"/>
          <w:lang w:val="es-MX"/>
        </w:rPr>
      </w:pPr>
    </w:p>
    <w:p w14:paraId="258390BA" w14:textId="07428367" w:rsidR="00F958E5" w:rsidRPr="009A638C" w:rsidRDefault="00FB0754" w:rsidP="009A638C">
      <w:pPr>
        <w:rPr>
          <w:rFonts w:cs="Times New Roman"/>
          <w:szCs w:val="24"/>
          <w:lang w:val="es-MX"/>
        </w:rPr>
      </w:pPr>
      <w:r>
        <w:rPr>
          <w:color w:val="000000" w:themeColor="text1"/>
        </w:rPr>
        <w:t xml:space="preserve">Luego de realizar la </w:t>
      </w:r>
      <w:r w:rsidR="00B70150">
        <w:rPr>
          <w:color w:val="000000" w:themeColor="text1"/>
        </w:rPr>
        <w:t>comparación</w:t>
      </w:r>
      <w:r w:rsidR="000F3A91">
        <w:rPr>
          <w:color w:val="000000" w:themeColor="text1"/>
        </w:rPr>
        <w:t>,</w:t>
      </w:r>
      <w:r w:rsidR="00B70150">
        <w:rPr>
          <w:color w:val="000000" w:themeColor="text1"/>
        </w:rPr>
        <w:t xml:space="preserve"> se </w:t>
      </w:r>
      <w:r w:rsidR="000F3A91">
        <w:rPr>
          <w:color w:val="000000" w:themeColor="text1"/>
        </w:rPr>
        <w:t xml:space="preserve">seleccionó </w:t>
      </w:r>
      <w:r w:rsidR="00B70150">
        <w:rPr>
          <w:color w:val="000000" w:themeColor="text1"/>
        </w:rPr>
        <w:t>la metodología Iconix, debido</w:t>
      </w:r>
      <w:r w:rsidR="000F3A91">
        <w:rPr>
          <w:color w:val="000000" w:themeColor="text1"/>
        </w:rPr>
        <w:t xml:space="preserve"> a</w:t>
      </w:r>
      <w:r w:rsidR="00162A6E">
        <w:rPr>
          <w:color w:val="000000" w:themeColor="text1"/>
        </w:rPr>
        <w:t xml:space="preserve"> que las </w:t>
      </w:r>
      <w:r w:rsidR="0096248D">
        <w:rPr>
          <w:color w:val="000000" w:themeColor="text1"/>
        </w:rPr>
        <w:t>f</w:t>
      </w:r>
      <w:r w:rsidR="00B70150">
        <w:rPr>
          <w:color w:val="000000" w:themeColor="text1"/>
        </w:rPr>
        <w:t>ases</w:t>
      </w:r>
      <w:r w:rsidR="000F3A91">
        <w:rPr>
          <w:color w:val="000000" w:themeColor="text1"/>
        </w:rPr>
        <w:t xml:space="preserve"> </w:t>
      </w:r>
      <w:r w:rsidR="00162A6E">
        <w:rPr>
          <w:color w:val="000000" w:themeColor="text1"/>
        </w:rPr>
        <w:t>proporcionaban los elementos necesarios</w:t>
      </w:r>
      <w:r w:rsidR="00297822">
        <w:rPr>
          <w:color w:val="000000" w:themeColor="text1"/>
        </w:rPr>
        <w:t xml:space="preserve"> </w:t>
      </w:r>
      <w:r w:rsidR="00162A6E">
        <w:rPr>
          <w:color w:val="000000" w:themeColor="text1"/>
        </w:rPr>
        <w:t xml:space="preserve">para la implementación del software propuesto por la </w:t>
      </w:r>
      <w:r w:rsidR="00162A6E">
        <w:rPr>
          <w:color w:val="000000" w:themeColor="text1"/>
        </w:rPr>
        <w:lastRenderedPageBreak/>
        <w:t xml:space="preserve">empresa San ambiente. </w:t>
      </w:r>
      <w:r w:rsidR="009A638C" w:rsidRPr="00BB4463">
        <w:rPr>
          <w:rFonts w:cs="Times New Roman"/>
          <w:szCs w:val="24"/>
          <w:lang w:val="es-MX"/>
        </w:rPr>
        <w:t>La ISO/IEC 29110 contaba con una guía para la Implementación de software, pero los elementos que proporcionaba eran de difícil comprensión para ser aplicados y seguidos en este proyecto, por ende, se tomó la decisión de no emplearse.</w:t>
      </w:r>
    </w:p>
    <w:p w14:paraId="10651410" w14:textId="77777777" w:rsidR="007004AD" w:rsidRPr="007004AD" w:rsidRDefault="00C15C62" w:rsidP="007004AD">
      <w:pPr>
        <w:pStyle w:val="Ttulo3"/>
        <w:rPr>
          <w:rStyle w:val="Ttulo3Car"/>
          <w:b/>
        </w:rPr>
      </w:pPr>
      <w:bookmarkStart w:id="36" w:name="_Toc39340812"/>
      <w:r w:rsidRPr="007004AD">
        <w:rPr>
          <w:rStyle w:val="Ttulo3Car"/>
          <w:b/>
        </w:rPr>
        <w:t xml:space="preserve">Metodología </w:t>
      </w:r>
      <w:r w:rsidR="00D41CEE" w:rsidRPr="007004AD">
        <w:rPr>
          <w:rStyle w:val="Ttulo3Car"/>
          <w:b/>
        </w:rPr>
        <w:t>I</w:t>
      </w:r>
      <w:r w:rsidR="00550816" w:rsidRPr="007004AD">
        <w:rPr>
          <w:rStyle w:val="Ttulo3Car"/>
          <w:b/>
        </w:rPr>
        <w:t>conix</w:t>
      </w:r>
      <w:r w:rsidR="00B13319" w:rsidRPr="007004AD">
        <w:rPr>
          <w:rStyle w:val="Ttulo3Car"/>
          <w:b/>
        </w:rPr>
        <w:t>.</w:t>
      </w:r>
      <w:bookmarkEnd w:id="36"/>
    </w:p>
    <w:p w14:paraId="40DF2E5B" w14:textId="1EB96EDC" w:rsidR="00032469" w:rsidRDefault="00B13319" w:rsidP="00B13319">
      <w:r>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w:t>
      </w:r>
      <w:proofErr w:type="spellStart"/>
      <w:r w:rsidR="00B20F55">
        <w:t>Unified</w:t>
      </w:r>
      <w:proofErr w:type="spellEnd"/>
      <w:r w:rsidR="00B20F55">
        <w:t xml:space="preserve"> </w:t>
      </w:r>
      <w:proofErr w:type="spellStart"/>
      <w:r w:rsidR="00B20F55">
        <w:t>Modeling</w:t>
      </w:r>
      <w:proofErr w:type="spellEnd"/>
      <w:r w:rsidR="00B20F55">
        <w:t xml:space="preserve"> </w:t>
      </w:r>
      <w:proofErr w:type="spellStart"/>
      <w:r w:rsidR="00B20F55">
        <w:t>Language</w:t>
      </w:r>
      <w:proofErr w:type="spellEnd"/>
      <w:r w:rsidR="00B20F55">
        <w:t>)</w:t>
      </w:r>
      <w:r w:rsidR="00BB2D4D">
        <w:t xml:space="preserve"> </w:t>
      </w:r>
      <w:r w:rsidR="00A74BEE">
        <w:fldChar w:fldCharType="begin"/>
      </w:r>
      <w:r w:rsidR="00782C00">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genre":"Científico","language":"Inglés","title":"A Survey of Agile Methodologie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w:t>
      </w:r>
      <w:proofErr w:type="spellStart"/>
      <w:r w:rsidR="00A74BEE" w:rsidRPr="00A74BEE">
        <w:rPr>
          <w:rFonts w:cs="Times New Roman"/>
        </w:rPr>
        <w:t>Mnkandla</w:t>
      </w:r>
      <w:proofErr w:type="spellEnd"/>
      <w:r w:rsidR="00A74BEE" w:rsidRPr="00A74BEE">
        <w:rPr>
          <w:rFonts w:cs="Times New Roman"/>
        </w:rPr>
        <w:t xml:space="preserve"> &amp; Dwolatzky, 2004, p. 1)</w:t>
      </w:r>
      <w:r w:rsidR="00A74BEE">
        <w:fldChar w:fldCharType="end"/>
      </w:r>
      <w:r w:rsidR="002826F4">
        <w:t xml:space="preserve">. </w:t>
      </w:r>
      <w:r w:rsidR="005827D9">
        <w:t xml:space="preserve">Fue elaborada por Doug Rosenberg y Kendall Scott. </w:t>
      </w:r>
      <w:r w:rsidR="002826F4">
        <w:t>Se dice que ICONIX se encuentra entre la complejidad de RUP (</w:t>
      </w:r>
      <w:proofErr w:type="spellStart"/>
      <w:r w:rsidR="002826F4">
        <w:t>Rational</w:t>
      </w:r>
      <w:proofErr w:type="spellEnd"/>
      <w:r w:rsidR="002826F4">
        <w:t xml:space="preserve"> </w:t>
      </w:r>
      <w:proofErr w:type="spellStart"/>
      <w:r w:rsidR="002826F4">
        <w:t>Unified</w:t>
      </w:r>
      <w:proofErr w:type="spellEnd"/>
      <w:r w:rsidR="002826F4">
        <w:t xml:space="preserve"> </w:t>
      </w:r>
      <w:proofErr w:type="spellStart"/>
      <w:r w:rsidR="002826F4">
        <w:t>Processes</w:t>
      </w:r>
      <w:proofErr w:type="spellEnd"/>
      <w:r w:rsidR="002826F4">
        <w:t>) y la simplicidad de XP (</w:t>
      </w:r>
      <w:proofErr w:type="spellStart"/>
      <w:r w:rsidR="002826F4">
        <w:t>eXtreme</w:t>
      </w:r>
      <w:proofErr w:type="spellEnd"/>
      <w:r w:rsidR="002826F4">
        <w:t xml:space="preserve"> </w:t>
      </w:r>
      <w:proofErr w:type="spellStart"/>
      <w:r w:rsidR="002826F4">
        <w:t>Programming</w:t>
      </w:r>
      <w:proofErr w:type="spellEnd"/>
      <w:r w:rsidR="002826F4">
        <w:t>)</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782C00">
        <w:instrText xml:space="preserve"> ADDIN ZOTERO_ITEM CSL_CITATION {"citationID":"fh8TztYU","properties":{"formattedCitation":"(Amavizca Valdez et\\uc0\\u160{}al., 2014, p. 3)","plainCitation":"(Amavizca Valdez et al., 2014, p. 3)","noteIndex":0},"citationItems":[{"id":32,"uris":["http://zotero.org/users/5687329/items/5PNX9K2B"],"uri":["http://zotero.org/users/5687329/items/5PNX9K2B"],"itemData":{"id":32,"type":"report","genre":"Científico","language":"Español","title":"Aplicación de la metodología semi-ágil ICONIX para el desarrollo de software: implementación y publicación de un sitio WEB para una empresa SPIN -OFF en el Sur de Sonora, México.","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782C00" w:rsidRPr="00782C00">
        <w:rPr>
          <w:rFonts w:cs="Times New Roman"/>
          <w:szCs w:val="24"/>
        </w:rPr>
        <w:t>(Amavizca Valdez et al., 2014, p. 3)</w:t>
      </w:r>
      <w:r w:rsidR="005827D9">
        <w:fldChar w:fldCharType="end"/>
      </w:r>
      <w:r w:rsidR="00B00A13">
        <w:t>.</w:t>
      </w:r>
    </w:p>
    <w:p w14:paraId="3A035D09" w14:textId="6BD6081A" w:rsidR="00032469" w:rsidRDefault="00F6171E" w:rsidP="00C7692B">
      <w:r>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782C00">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language":"Español","title":"Manual introductorio de ICONIX","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7A9405F6" w:rsidR="007C37BA" w:rsidRDefault="00726B5C" w:rsidP="00C7692B">
      <w:r>
        <w:t xml:space="preserve">El proceso de ICONIX </w:t>
      </w:r>
      <w:r w:rsidR="00FD4807">
        <w:t xml:space="preserve">(ver figura </w:t>
      </w:r>
      <w:r w:rsidR="00A540CF">
        <w:t>5</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782C00">
        <w:instrText xml:space="preserve"> ADDIN ZOTERO_ITEM CSL_CITATION {"citationID":"iQekkANS","properties":{"formattedCitation":"(Rosenberg et\\uc0\\u160{}al., 2005, p. 41)","plainCitation":"(Rosenberg et al., 2005, p. 41)","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1","label":"page"}],"schema":"https://github.com/citation-style-language/schema/raw/master/csl-citation.json"} </w:instrText>
      </w:r>
      <w:r>
        <w:fldChar w:fldCharType="separate"/>
      </w:r>
      <w:r w:rsidR="00782C00" w:rsidRPr="00782C00">
        <w:rPr>
          <w:rFonts w:cs="Times New Roman"/>
          <w:szCs w:val="24"/>
        </w:rPr>
        <w:t>(Rosenberg et al., 2005, p. 41)</w:t>
      </w:r>
      <w:r>
        <w:fldChar w:fldCharType="end"/>
      </w:r>
      <w:r w:rsidR="00B00A13">
        <w:t>.</w:t>
      </w:r>
    </w:p>
    <w:p w14:paraId="2327C1B8" w14:textId="49DE75E6" w:rsidR="000239C4" w:rsidRPr="000239C4" w:rsidRDefault="000239C4" w:rsidP="00402B48">
      <w:pPr>
        <w:pStyle w:val="Descripcin"/>
        <w:keepNext/>
        <w:rPr>
          <w:i w:val="0"/>
          <w:iCs w:val="0"/>
          <w:color w:val="auto"/>
          <w:sz w:val="24"/>
          <w:szCs w:val="24"/>
        </w:rPr>
      </w:pPr>
      <w:bookmarkStart w:id="37" w:name="_Toc39340769"/>
      <w:r w:rsidRPr="000239C4">
        <w:rPr>
          <w:i w:val="0"/>
          <w:iCs w:val="0"/>
          <w:color w:val="auto"/>
          <w:sz w:val="24"/>
          <w:szCs w:val="24"/>
        </w:rPr>
        <w:lastRenderedPageBreak/>
        <w:t xml:space="preserve">Figura </w:t>
      </w:r>
      <w:r w:rsidRPr="000239C4">
        <w:rPr>
          <w:i w:val="0"/>
          <w:iCs w:val="0"/>
          <w:color w:val="auto"/>
          <w:sz w:val="24"/>
          <w:szCs w:val="24"/>
        </w:rPr>
        <w:fldChar w:fldCharType="begin"/>
      </w:r>
      <w:r w:rsidRPr="000239C4">
        <w:rPr>
          <w:i w:val="0"/>
          <w:iCs w:val="0"/>
          <w:color w:val="auto"/>
          <w:sz w:val="24"/>
          <w:szCs w:val="24"/>
        </w:rPr>
        <w:instrText xml:space="preserve"> SEQ Figura \* ARABIC </w:instrText>
      </w:r>
      <w:r w:rsidRPr="000239C4">
        <w:rPr>
          <w:i w:val="0"/>
          <w:iCs w:val="0"/>
          <w:color w:val="auto"/>
          <w:sz w:val="24"/>
          <w:szCs w:val="24"/>
        </w:rPr>
        <w:fldChar w:fldCharType="separate"/>
      </w:r>
      <w:r w:rsidR="00AE70EA">
        <w:rPr>
          <w:i w:val="0"/>
          <w:iCs w:val="0"/>
          <w:noProof/>
          <w:color w:val="auto"/>
          <w:sz w:val="24"/>
          <w:szCs w:val="24"/>
        </w:rPr>
        <w:t>5</w:t>
      </w:r>
      <w:r w:rsidRPr="000239C4">
        <w:rPr>
          <w:i w:val="0"/>
          <w:iCs w:val="0"/>
          <w:color w:val="auto"/>
          <w:sz w:val="24"/>
          <w:szCs w:val="24"/>
        </w:rPr>
        <w:fldChar w:fldCharType="end"/>
      </w:r>
      <w:r w:rsidRPr="000239C4">
        <w:rPr>
          <w:i w:val="0"/>
          <w:iCs w:val="0"/>
          <w:color w:val="auto"/>
          <w:sz w:val="24"/>
          <w:szCs w:val="24"/>
        </w:rPr>
        <w:t>. Procesos de ICONIX.</w:t>
      </w:r>
      <w:bookmarkEnd w:id="37"/>
    </w:p>
    <w:p w14:paraId="6EBE40A9" w14:textId="3646F219" w:rsidR="00932ADD" w:rsidRDefault="0067587B" w:rsidP="009107B1">
      <w:pPr>
        <w:keepNext/>
        <w:jc w:val="center"/>
      </w:pPr>
      <w:r w:rsidRPr="0067587B">
        <w:rPr>
          <w:noProof/>
          <w:lang w:val="en-US"/>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72B67936" w14:textId="2526B95E" w:rsidR="000239C4" w:rsidRDefault="000239C4" w:rsidP="00402B48">
      <w:pPr>
        <w:spacing w:line="240" w:lineRule="auto"/>
        <w:ind w:left="284" w:firstLine="0"/>
        <w:rPr>
          <w:rFonts w:eastAsia="Times New Roman" w:cs="Times New Roman"/>
          <w:sz w:val="20"/>
          <w:szCs w:val="20"/>
          <w:lang w:eastAsia="es-CO"/>
        </w:rPr>
      </w:pPr>
      <w:r w:rsidRPr="000239C4">
        <w:rPr>
          <w:i/>
          <w:iCs/>
          <w:sz w:val="20"/>
          <w:szCs w:val="20"/>
          <w:lang w:val="en-US"/>
        </w:rPr>
        <w:t xml:space="preserve">Nota: </w:t>
      </w:r>
      <w:r w:rsidRPr="000239C4">
        <w:rPr>
          <w:rFonts w:eastAsia="Times New Roman" w:cs="Times New Roman"/>
          <w:sz w:val="20"/>
          <w:szCs w:val="20"/>
          <w:lang w:val="en-US" w:eastAsia="es-CO"/>
        </w:rPr>
        <w:t xml:space="preserve">Rosenberg, D., Stephens, M., &amp; Collins-Cope, M. (2005). </w:t>
      </w:r>
      <w:r w:rsidRPr="000239C4">
        <w:rPr>
          <w:rFonts w:eastAsia="Times New Roman" w:cs="Times New Roman"/>
          <w:i/>
          <w:iCs/>
          <w:sz w:val="20"/>
          <w:szCs w:val="20"/>
          <w:lang w:val="en-US" w:eastAsia="es-CO"/>
        </w:rPr>
        <w:t>Agile Development with ICONIX Process</w:t>
      </w:r>
      <w:r w:rsidRPr="000239C4">
        <w:rPr>
          <w:rFonts w:eastAsia="Times New Roman" w:cs="Times New Roman"/>
          <w:sz w:val="20"/>
          <w:szCs w:val="20"/>
          <w:lang w:val="en-US" w:eastAsia="es-CO"/>
        </w:rPr>
        <w:t xml:space="preserve">. </w:t>
      </w:r>
      <w:proofErr w:type="spellStart"/>
      <w:r w:rsidRPr="000239C4">
        <w:rPr>
          <w:rFonts w:eastAsia="Times New Roman" w:cs="Times New Roman"/>
          <w:sz w:val="20"/>
          <w:szCs w:val="20"/>
          <w:lang w:eastAsia="es-CO"/>
        </w:rPr>
        <w:t>United</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States</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of</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America</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Apress</w:t>
      </w:r>
      <w:proofErr w:type="spellEnd"/>
      <w:r w:rsidRPr="000239C4">
        <w:rPr>
          <w:rFonts w:eastAsia="Times New Roman" w:cs="Times New Roman"/>
          <w:sz w:val="20"/>
          <w:szCs w:val="20"/>
          <w:lang w:eastAsia="es-CO"/>
        </w:rPr>
        <w:t>, p.45.</w:t>
      </w:r>
    </w:p>
    <w:p w14:paraId="59A21002" w14:textId="77777777" w:rsidR="000239C4" w:rsidRPr="000239C4" w:rsidRDefault="000239C4" w:rsidP="000239C4">
      <w:pPr>
        <w:spacing w:line="240" w:lineRule="auto"/>
        <w:ind w:firstLine="0"/>
        <w:rPr>
          <w:rFonts w:eastAsia="Times New Roman" w:cs="Times New Roman"/>
          <w:sz w:val="20"/>
          <w:szCs w:val="20"/>
          <w:lang w:eastAsia="es-CO"/>
        </w:rPr>
      </w:pPr>
    </w:p>
    <w:p w14:paraId="4474B2A9" w14:textId="7DE8A845" w:rsidR="004C1410" w:rsidRDefault="000C47DF" w:rsidP="00B246E3">
      <w:pPr>
        <w:pStyle w:val="Prrafodelista"/>
        <w:numPr>
          <w:ilvl w:val="0"/>
          <w:numId w:val="121"/>
        </w:numPr>
      </w:pPr>
      <w:r w:rsidRPr="00B062ED">
        <w:rPr>
          <w:b/>
          <w:bCs/>
        </w:rPr>
        <w:t>Orígenes</w:t>
      </w:r>
      <w:r w:rsidR="00B20F55">
        <w:t xml:space="preserve"> </w:t>
      </w:r>
      <w:r w:rsidR="00B20F55">
        <w:fldChar w:fldCharType="begin"/>
      </w:r>
      <w:r w:rsidR="00782C00">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w:t>
      </w:r>
      <w:proofErr w:type="spellStart"/>
      <w:r>
        <w:t>Object</w:t>
      </w:r>
      <w:proofErr w:type="spellEnd"/>
      <w:r>
        <w:t xml:space="preserve"> </w:t>
      </w:r>
      <w:proofErr w:type="spellStart"/>
      <w:r>
        <w:t>Modeling</w:t>
      </w:r>
      <w:proofErr w:type="spellEnd"/>
      <w:r>
        <w:t xml:space="preserve"> </w:t>
      </w:r>
      <w:proofErr w:type="spellStart"/>
      <w:r>
        <w:t>Technique</w:t>
      </w:r>
      <w:proofErr w:type="spellEnd"/>
      <w:r>
        <w:t xml:space="preserve"> (OMT)) de Jim Rumbaugh, el método </w:t>
      </w:r>
      <w:proofErr w:type="spellStart"/>
      <w:r>
        <w:t>Objectory</w:t>
      </w:r>
      <w:proofErr w:type="spellEnd"/>
      <w:r>
        <w:t xml:space="preserve"> de Ivar Jacobson y el método Booch de Grady Booch</w:t>
      </w:r>
      <w:r w:rsidR="00C01F5C">
        <w:t>; debido a que</w:t>
      </w:r>
      <w:r w:rsidR="00C01F5C" w:rsidRPr="00C01F5C">
        <w:t xml:space="preserve"> </w:t>
      </w:r>
      <w:r w:rsidR="00C01F5C">
        <w:t>las fortalezas y debilidades que estas metodologías poseían se complementaban entre sí.</w:t>
      </w:r>
    </w:p>
    <w:p w14:paraId="09EA69EC" w14:textId="15E840D7" w:rsidR="009C133B" w:rsidRPr="009C133B" w:rsidRDefault="00016DEF" w:rsidP="00B246E3">
      <w:pPr>
        <w:pStyle w:val="Prrafodelista"/>
        <w:numPr>
          <w:ilvl w:val="0"/>
          <w:numId w:val="121"/>
        </w:numPr>
      </w:pPr>
      <w:r>
        <w:rPr>
          <w:b/>
          <w:bCs/>
        </w:rPr>
        <w:t>Principales d</w:t>
      </w:r>
      <w:r w:rsidR="008313F4">
        <w:rPr>
          <w:b/>
          <w:bCs/>
        </w:rPr>
        <w:t xml:space="preserve">iagramas </w:t>
      </w:r>
      <w:r>
        <w:rPr>
          <w:b/>
          <w:bCs/>
        </w:rPr>
        <w:t>que maneja</w:t>
      </w:r>
      <w:r w:rsidR="008313F4">
        <w:rPr>
          <w:b/>
          <w:bCs/>
        </w:rPr>
        <w:t xml:space="preserve"> </w:t>
      </w:r>
      <w:r w:rsidR="00550816">
        <w:rPr>
          <w:b/>
          <w:bCs/>
        </w:rPr>
        <w:t>Iconix</w:t>
      </w:r>
    </w:p>
    <w:p w14:paraId="12868651" w14:textId="04249164" w:rsidR="008313F4" w:rsidRDefault="008313F4" w:rsidP="009C133B">
      <w:pPr>
        <w:pStyle w:val="Prrafodelista"/>
        <w:ind w:left="357"/>
      </w:pPr>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4A925ED1" w:rsidR="008313F4" w:rsidRPr="007F65F1" w:rsidRDefault="008313F4" w:rsidP="00B246E3">
      <w:pPr>
        <w:pStyle w:val="Prrafodelista"/>
        <w:numPr>
          <w:ilvl w:val="1"/>
          <w:numId w:val="121"/>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rsidR="00782C00">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4FCFB0DF" w:rsidR="008313F4" w:rsidRDefault="007F65F1" w:rsidP="00B246E3">
      <w:pPr>
        <w:pStyle w:val="Prrafodelista"/>
        <w:numPr>
          <w:ilvl w:val="1"/>
          <w:numId w:val="121"/>
        </w:numPr>
      </w:pPr>
      <w:r>
        <w:rPr>
          <w:b/>
          <w:bCs/>
        </w:rPr>
        <w:lastRenderedPageBreak/>
        <w:t xml:space="preserve">Diagrama de caso de uso: </w:t>
      </w:r>
      <w:r>
        <w:t>describe la secuencia de acciones que un actor realiza dentro del sistema</w:t>
      </w:r>
      <w:r w:rsidR="00CA4F6C">
        <w:t xml:space="preserve"> </w:t>
      </w:r>
      <w:r w:rsidR="00CA4F6C">
        <w:fldChar w:fldCharType="begin"/>
      </w:r>
      <w:r w:rsidR="00782C00">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782C00">
        <w:instrText xml:space="preserve"> ADDIN ZOTERO_ITEM CSL_CITATION {"citationID":"YBY4TVWE","properties":{"formattedCitation":"(Bona, 2002, p. 68)","plainCitation":"(Bona, 2002, p. 68)","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B246E3">
      <w:pPr>
        <w:pStyle w:val="Prrafodelista"/>
        <w:numPr>
          <w:ilvl w:val="1"/>
          <w:numId w:val="121"/>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B246E3">
      <w:pPr>
        <w:pStyle w:val="Prrafodelista"/>
        <w:numPr>
          <w:ilvl w:val="2"/>
          <w:numId w:val="121"/>
        </w:numPr>
      </w:pPr>
      <w:r>
        <w:rPr>
          <w:b/>
          <w:bCs/>
        </w:rPr>
        <w:t xml:space="preserve">Objetos de límite: </w:t>
      </w:r>
      <w:r>
        <w:t>usados por los actores para comunicarse con el sistema.</w:t>
      </w:r>
    </w:p>
    <w:p w14:paraId="3F76DD02" w14:textId="41F30647" w:rsidR="0060407C" w:rsidRDefault="0060407C" w:rsidP="00B246E3">
      <w:pPr>
        <w:pStyle w:val="Prrafodelista"/>
        <w:numPr>
          <w:ilvl w:val="2"/>
          <w:numId w:val="121"/>
        </w:numPr>
      </w:pPr>
      <w:r>
        <w:rPr>
          <w:b/>
          <w:bCs/>
        </w:rPr>
        <w:t xml:space="preserve">Objetos de entidad: </w:t>
      </w:r>
      <w:r>
        <w:t>son objetos del modelado de dominio.</w:t>
      </w:r>
    </w:p>
    <w:p w14:paraId="2344B826" w14:textId="75CA9FC8" w:rsidR="0060407C" w:rsidRDefault="0060407C" w:rsidP="00B246E3">
      <w:pPr>
        <w:pStyle w:val="Prrafodelista"/>
        <w:numPr>
          <w:ilvl w:val="2"/>
          <w:numId w:val="121"/>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B246E3">
      <w:pPr>
        <w:pStyle w:val="Prrafodelista"/>
        <w:numPr>
          <w:ilvl w:val="1"/>
          <w:numId w:val="121"/>
        </w:numPr>
      </w:pPr>
      <w:r>
        <w:rPr>
          <w:b/>
          <w:bCs/>
        </w:rPr>
        <w:t xml:space="preserve">Diagrama de secuencia: </w:t>
      </w:r>
      <w:r>
        <w:t>diagrama que muestra todos los cursos posibles que los casos de uso pueden elegir y además muestra tanto los métodos pertenecientes a cada objeto como los mensajes</w:t>
      </w:r>
      <w:r w:rsidR="00016DEF">
        <w:t xml:space="preserve"> que se producen al realizar una acción determinada al sistema.</w:t>
      </w:r>
    </w:p>
    <w:p w14:paraId="3999B7CE" w14:textId="5AA7F5BE" w:rsidR="005827D9" w:rsidRPr="00B062ED" w:rsidRDefault="00740D7C" w:rsidP="00B246E3">
      <w:pPr>
        <w:pStyle w:val="Prrafodelista"/>
        <w:numPr>
          <w:ilvl w:val="0"/>
          <w:numId w:val="121"/>
        </w:numPr>
        <w:rPr>
          <w:b/>
          <w:bCs/>
        </w:rPr>
      </w:pPr>
      <w:r w:rsidRPr="00B062ED">
        <w:rPr>
          <w:b/>
          <w:bCs/>
        </w:rPr>
        <w:t>Características de I</w:t>
      </w:r>
      <w:r w:rsidR="00550816">
        <w:rPr>
          <w:b/>
          <w:bCs/>
        </w:rPr>
        <w:t>conix</w:t>
      </w:r>
      <w:r w:rsidRPr="00B062ED">
        <w:rPr>
          <w:b/>
          <w:bCs/>
        </w:rPr>
        <w:t>:</w:t>
      </w:r>
    </w:p>
    <w:p w14:paraId="4FD70F41" w14:textId="77777777" w:rsidR="004C1410" w:rsidRDefault="00740D7C" w:rsidP="004C1410">
      <w:r>
        <w:t>Se destacan tres características fundamentales de ICONIX:</w:t>
      </w:r>
    </w:p>
    <w:p w14:paraId="3ECD04D8" w14:textId="6BFFCC08" w:rsidR="004C1410" w:rsidRDefault="00740D7C" w:rsidP="00B246E3">
      <w:pPr>
        <w:pStyle w:val="Prrafodelista"/>
        <w:numPr>
          <w:ilvl w:val="1"/>
          <w:numId w:val="121"/>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782C00">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782C00">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1CDC809" w14:textId="56D10A57" w:rsidR="004C1410" w:rsidRDefault="0077716B" w:rsidP="00B246E3">
      <w:pPr>
        <w:pStyle w:val="Prrafodelista"/>
        <w:numPr>
          <w:ilvl w:val="1"/>
          <w:numId w:val="121"/>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782C00">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31F9B593" w:rsidR="0077716B" w:rsidRDefault="0077716B" w:rsidP="00B246E3">
      <w:pPr>
        <w:pStyle w:val="Prrafodelista"/>
        <w:numPr>
          <w:ilvl w:val="1"/>
          <w:numId w:val="121"/>
        </w:numPr>
      </w:pPr>
      <w:r w:rsidRPr="00B062ED">
        <w:rPr>
          <w:b/>
          <w:bCs/>
        </w:rPr>
        <w:lastRenderedPageBreak/>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782C00">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957D67F" w14:textId="3E07D47E" w:rsidR="00B72F35" w:rsidRDefault="0009194E" w:rsidP="00C7692B">
      <w:r>
        <w:t xml:space="preserve">En </w:t>
      </w:r>
      <w:r>
        <w:fldChar w:fldCharType="begin"/>
      </w:r>
      <w:r w:rsidR="00782C00">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B246E3">
      <w:pPr>
        <w:pStyle w:val="Prrafodelista"/>
        <w:numPr>
          <w:ilvl w:val="0"/>
          <w:numId w:val="4"/>
        </w:numPr>
        <w:rPr>
          <w:b/>
          <w:bCs/>
        </w:rPr>
      </w:pPr>
      <w:r w:rsidRPr="00B062ED">
        <w:rPr>
          <w:b/>
          <w:bCs/>
        </w:rPr>
        <w:t>Análisis de requerimientos:</w:t>
      </w:r>
    </w:p>
    <w:p w14:paraId="74BAD824" w14:textId="2DEDB47C"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782C00">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782C00">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B246E3">
      <w:pPr>
        <w:pStyle w:val="Prrafodelista"/>
        <w:numPr>
          <w:ilvl w:val="0"/>
          <w:numId w:val="5"/>
        </w:numPr>
      </w:pPr>
      <w:r>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B246E3">
      <w:pPr>
        <w:pStyle w:val="Prrafodelista"/>
        <w:numPr>
          <w:ilvl w:val="0"/>
          <w:numId w:val="5"/>
        </w:numPr>
      </w:pPr>
      <w:r>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B246E3">
      <w:pPr>
        <w:pStyle w:val="Prrafodelista"/>
        <w:numPr>
          <w:ilvl w:val="0"/>
          <w:numId w:val="5"/>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B246E3">
      <w:pPr>
        <w:pStyle w:val="Prrafodelista"/>
        <w:numPr>
          <w:ilvl w:val="0"/>
          <w:numId w:val="5"/>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B246E3">
      <w:pPr>
        <w:pStyle w:val="Prrafodelista"/>
        <w:numPr>
          <w:ilvl w:val="0"/>
          <w:numId w:val="5"/>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B246E3">
      <w:pPr>
        <w:pStyle w:val="Prrafodelista"/>
        <w:numPr>
          <w:ilvl w:val="0"/>
          <w:numId w:val="4"/>
        </w:numPr>
        <w:rPr>
          <w:b/>
          <w:bCs/>
        </w:rPr>
      </w:pPr>
      <w:r w:rsidRPr="00B062ED">
        <w:rPr>
          <w:b/>
          <w:bCs/>
        </w:rPr>
        <w:lastRenderedPageBreak/>
        <w:t>Análisis y diseño preliminar:</w:t>
      </w:r>
    </w:p>
    <w:p w14:paraId="3E908B56" w14:textId="4DC7E73C"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782C00">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B246E3">
      <w:pPr>
        <w:pStyle w:val="Prrafodelista"/>
        <w:numPr>
          <w:ilvl w:val="0"/>
          <w:numId w:val="6"/>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B246E3">
      <w:pPr>
        <w:pStyle w:val="Prrafodelista"/>
        <w:numPr>
          <w:ilvl w:val="0"/>
          <w:numId w:val="6"/>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B246E3">
      <w:pPr>
        <w:pStyle w:val="Prrafodelista"/>
        <w:numPr>
          <w:ilvl w:val="0"/>
          <w:numId w:val="6"/>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Pr="00B062ED" w:rsidRDefault="002E09B9" w:rsidP="00B246E3">
      <w:pPr>
        <w:pStyle w:val="Prrafodelista"/>
        <w:numPr>
          <w:ilvl w:val="0"/>
          <w:numId w:val="4"/>
        </w:numPr>
        <w:rPr>
          <w:b/>
          <w:bCs/>
        </w:rPr>
      </w:pPr>
      <w:r w:rsidRPr="00B062ED">
        <w:rPr>
          <w:b/>
          <w:bCs/>
        </w:rPr>
        <w:t>Diseño detallado:</w:t>
      </w:r>
    </w:p>
    <w:p w14:paraId="57BD92F2" w14:textId="5C2153B5" w:rsidR="002E09B9" w:rsidRDefault="002E09B9" w:rsidP="00C7692B">
      <w:pPr>
        <w:pStyle w:val="Prrafodelista"/>
        <w:ind w:left="1004"/>
      </w:pPr>
      <w:r>
        <w:t xml:space="preserve">Las actividades que se llevan a cabo en esta </w:t>
      </w:r>
      <w:r w:rsidR="00A05A62">
        <w:t>fase</w:t>
      </w:r>
      <w:r>
        <w:t xml:space="preserve"> son </w:t>
      </w:r>
      <w:r>
        <w:fldChar w:fldCharType="begin"/>
      </w:r>
      <w:r w:rsidR="00782C00">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782C00">
        <w:instrText xml:space="preserve"> ADDIN ZOTERO_ITEM CSL_CITATION {"citationID":"2BY1lApJ","properties":{"formattedCitation":"(Bona, 2002, p. 64)","plainCitation":"(Bona, 2002, p. 64)","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B246E3">
      <w:pPr>
        <w:pStyle w:val="Prrafodelista"/>
        <w:numPr>
          <w:ilvl w:val="0"/>
          <w:numId w:val="7"/>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B246E3">
      <w:pPr>
        <w:pStyle w:val="Prrafodelista"/>
        <w:numPr>
          <w:ilvl w:val="0"/>
          <w:numId w:val="7"/>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B246E3">
      <w:pPr>
        <w:pStyle w:val="Prrafodelista"/>
        <w:numPr>
          <w:ilvl w:val="0"/>
          <w:numId w:val="7"/>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B246E3">
      <w:pPr>
        <w:pStyle w:val="Prrafodelista"/>
        <w:numPr>
          <w:ilvl w:val="0"/>
          <w:numId w:val="8"/>
        </w:numPr>
        <w:rPr>
          <w:b/>
          <w:bCs/>
        </w:rPr>
      </w:pPr>
      <w:r w:rsidRPr="00B062ED">
        <w:rPr>
          <w:b/>
          <w:bCs/>
        </w:rPr>
        <w:t>Implementación:</w:t>
      </w:r>
    </w:p>
    <w:p w14:paraId="577FE211" w14:textId="306F4424"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782C00">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B246E3">
      <w:pPr>
        <w:pStyle w:val="Prrafodelista"/>
        <w:numPr>
          <w:ilvl w:val="0"/>
          <w:numId w:val="9"/>
        </w:numPr>
      </w:pPr>
      <w:r>
        <w:lastRenderedPageBreak/>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B246E3">
      <w:pPr>
        <w:pStyle w:val="Prrafodelista"/>
        <w:numPr>
          <w:ilvl w:val="0"/>
          <w:numId w:val="9"/>
        </w:numPr>
      </w:pPr>
      <w:r>
        <w:t>Se realizan las</w:t>
      </w:r>
      <w:r w:rsidR="000D5897">
        <w:t xml:space="preserve"> pruebas unitarias y de integración</w:t>
      </w:r>
      <w:r>
        <w:t xml:space="preserve"> al software creado</w:t>
      </w:r>
      <w:r w:rsidR="000D5897">
        <w:t>.</w:t>
      </w:r>
    </w:p>
    <w:p w14:paraId="66CA7D6A" w14:textId="430ABD2F" w:rsidR="000D5897" w:rsidRDefault="00CA1E15" w:rsidP="00B246E3">
      <w:pPr>
        <w:pStyle w:val="Prrafodelista"/>
        <w:numPr>
          <w:ilvl w:val="0"/>
          <w:numId w:val="9"/>
        </w:numPr>
      </w:pPr>
      <w:r>
        <w:t>Se llevan a cabo las</w:t>
      </w:r>
      <w:r w:rsidR="000D5897">
        <w:t xml:space="preserve"> pruebas de aceptación del usuario</w:t>
      </w:r>
      <w:r>
        <w:t xml:space="preserve"> del proyecto finalizado</w:t>
      </w:r>
      <w:r w:rsidR="000D5897">
        <w:t>.</w:t>
      </w:r>
    </w:p>
    <w:p w14:paraId="2410B2FE" w14:textId="77777777" w:rsidR="001F14B9" w:rsidRDefault="00FF47E5" w:rsidP="001F14B9">
      <w:pPr>
        <w:ind w:left="1648" w:firstLine="0"/>
      </w:pPr>
      <w:r>
        <w:rPr>
          <w:b/>
        </w:rPr>
        <w:t xml:space="preserve">Hito: </w:t>
      </w:r>
      <w:r>
        <w:t>Entrega.</w:t>
      </w:r>
    </w:p>
    <w:p w14:paraId="2B07F6F9" w14:textId="73B1F42D" w:rsidR="001F14B9" w:rsidRDefault="001F14B9" w:rsidP="006A1D5B">
      <w:pPr>
        <w:pStyle w:val="Ttulo3"/>
      </w:pPr>
      <w:bookmarkStart w:id="38" w:name="_Toc39340813"/>
      <w:r w:rsidRPr="001F14B9">
        <w:t>Reconocimiento de las tecnologías utilizadas por los equipos de trabajo</w:t>
      </w:r>
      <w:bookmarkEnd w:id="38"/>
    </w:p>
    <w:p w14:paraId="68CAD401" w14:textId="68A0B54B" w:rsidR="00B35326" w:rsidRDefault="006A1D5B" w:rsidP="0022225C">
      <w:r>
        <w:t>En este subcapítulo se hará una breve descripción de</w:t>
      </w:r>
      <w:r w:rsidR="009863A9">
        <w:t xml:space="preserve"> las principales tecnologías</w:t>
      </w:r>
      <w:r>
        <w:t xml:space="preserve"> que fueron utilizadas por parte de los equipos de trabajo</w:t>
      </w:r>
      <w:r w:rsidR="00750104">
        <w:t xml:space="preserve"> (gestión, desarrollo y calidad)</w:t>
      </w:r>
      <w:r>
        <w:t xml:space="preserve"> para llevar a cabo sus actividades durante el desarrollo del </w:t>
      </w:r>
      <w:r w:rsidR="009863A9">
        <w:t>macro proyecto</w:t>
      </w:r>
      <w:r>
        <w:t xml:space="preserve"> propuesto por la empresa Sanambiente.</w:t>
      </w:r>
    </w:p>
    <w:p w14:paraId="09FDEB7B" w14:textId="39536465" w:rsidR="0022225C" w:rsidRDefault="00183FA8" w:rsidP="00183FA8">
      <w:pPr>
        <w:pStyle w:val="Ttulo4"/>
      </w:pPr>
      <w:bookmarkStart w:id="39" w:name="_Toc39340814"/>
      <w:r>
        <w:t>Angular Framework</w:t>
      </w:r>
      <w:bookmarkEnd w:id="39"/>
    </w:p>
    <w:p w14:paraId="4F3F3D7F" w14:textId="70B4B0B0" w:rsidR="00183FA8" w:rsidRDefault="00183FA8" w:rsidP="00183FA8">
      <w:r>
        <w:t xml:space="preserve">El objetivo principal de este framework es facilitar la creación de aplicaciones cliente en HTML y </w:t>
      </w:r>
      <w:r w:rsidR="00B43BAC">
        <w:t>JavaScript o en el lenguaje TypeScript que se agrupa en JavaScript. Una aplicación consta de plantillas de componentes HTML, clases de componentes que se encargan de administrar estas, y además de la lógica que se encuentra en los servicios y componentes</w:t>
      </w:r>
      <w:r w:rsidR="009C5CBA">
        <w:t xml:space="preserve"> </w:t>
      </w:r>
      <w:r w:rsidR="009C5CBA">
        <w:fldChar w:fldCharType="begin"/>
      </w:r>
      <w:r w:rsidR="009C5CBA">
        <w:instrText xml:space="preserve"> ADDIN ZOTERO_ITEM CSL_CITATION {"citationID":"cTyfYFDA","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rsidR="009C5CBA">
        <w:fldChar w:fldCharType="separate"/>
      </w:r>
      <w:r w:rsidR="009C5CBA" w:rsidRPr="009C5CBA">
        <w:rPr>
          <w:rFonts w:cs="Times New Roman"/>
          <w:szCs w:val="24"/>
        </w:rPr>
        <w:t>(Bolívar Guzmán et al., 2020, p. 16)</w:t>
      </w:r>
      <w:r w:rsidR="009C5CBA">
        <w:fldChar w:fldCharType="end"/>
      </w:r>
      <w:r w:rsidR="009C5CBA">
        <w:t>.</w:t>
      </w:r>
    </w:p>
    <w:p w14:paraId="7BDCA91E" w14:textId="591D9817" w:rsidR="009C5CBA" w:rsidRDefault="009C5CBA" w:rsidP="009C5CBA">
      <w:pPr>
        <w:pStyle w:val="Ttulo4"/>
      </w:pPr>
      <w:bookmarkStart w:id="40" w:name="_Toc39340815"/>
      <w:r>
        <w:t>JavaScript</w:t>
      </w:r>
      <w:bookmarkEnd w:id="40"/>
    </w:p>
    <w:p w14:paraId="5F608504" w14:textId="38BF03A5" w:rsidR="009C5CBA" w:rsidRDefault="009C5CBA" w:rsidP="009C5CBA">
      <w:r>
        <w:t xml:space="preserve">Es un lenguaje de programación interpretado, orientado a objetos, basado en prototipos y además se caracteriza por ser imperativo, dinámico y tipado </w:t>
      </w:r>
      <w:r>
        <w:fldChar w:fldCharType="begin"/>
      </w:r>
      <w:r>
        <w:instrText xml:space="preserve"> ADDIN ZOTERO_ITEM CSL_CITATION {"citationID":"o9gwq7HU","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9C5CBA">
        <w:rPr>
          <w:rFonts w:cs="Times New Roman"/>
          <w:szCs w:val="24"/>
        </w:rPr>
        <w:t>(Bolívar Guzmán et al., 2020, p. 16)</w:t>
      </w:r>
      <w:r>
        <w:fldChar w:fldCharType="end"/>
      </w:r>
      <w:r w:rsidR="0053788D">
        <w:t>.</w:t>
      </w:r>
    </w:p>
    <w:p w14:paraId="12FB9581" w14:textId="47C95310" w:rsidR="0053788D" w:rsidRDefault="0053788D" w:rsidP="0053788D">
      <w:pPr>
        <w:pStyle w:val="Ttulo4"/>
      </w:pPr>
      <w:bookmarkStart w:id="41" w:name="_Toc39340816"/>
      <w:r>
        <w:t>TypeScript</w:t>
      </w:r>
      <w:bookmarkEnd w:id="41"/>
    </w:p>
    <w:p w14:paraId="11845533" w14:textId="53C19454" w:rsidR="0053788D" w:rsidRPr="0053788D" w:rsidRDefault="00DC50C2" w:rsidP="0053788D">
      <w:r>
        <w:t xml:space="preserve">Lenguaje de programación de código abierto, orientado a objetos, ideal para ser usado en proyectos a gran escala </w:t>
      </w:r>
      <w:r>
        <w:fldChar w:fldCharType="begin"/>
      </w:r>
      <w:r>
        <w:instrText xml:space="preserve"> ADDIN ZOTERO_ITEM CSL_CITATION {"citationID":"p60r79tn","properties":{"formattedCitation":"(Bol\\uc0\\u237{}var Guzm\\uc0\\u225{}n et\\uc0\\u160{}al., 2020, p. 17)","plainCitation":"(Bolívar Guzmán et al., 2020, p. 17)","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7","label":"page"}],"schema":"https://github.com/citation-style-language/schema/raw/master/csl-citation.json"} </w:instrText>
      </w:r>
      <w:r>
        <w:fldChar w:fldCharType="separate"/>
      </w:r>
      <w:r w:rsidRPr="00DC50C2">
        <w:rPr>
          <w:rFonts w:cs="Times New Roman"/>
          <w:szCs w:val="24"/>
        </w:rPr>
        <w:t>(Bolívar Guzmán et al., 2020, p. 17)</w:t>
      </w:r>
      <w:r>
        <w:fldChar w:fldCharType="end"/>
      </w:r>
      <w:r>
        <w:t>.</w:t>
      </w:r>
    </w:p>
    <w:p w14:paraId="2C781C75" w14:textId="513D21B4" w:rsidR="0053788D" w:rsidRDefault="0053788D" w:rsidP="0053788D">
      <w:pPr>
        <w:pStyle w:val="Ttulo4"/>
      </w:pPr>
      <w:bookmarkStart w:id="42" w:name="_Toc39340817"/>
      <w:r>
        <w:lastRenderedPageBreak/>
        <w:t>PostgreSQL</w:t>
      </w:r>
      <w:bookmarkEnd w:id="42"/>
    </w:p>
    <w:p w14:paraId="3142DB9F" w14:textId="2994D860" w:rsidR="0053788D" w:rsidRDefault="0053788D" w:rsidP="0053788D">
      <w:r>
        <w:t xml:space="preserve">Es un gesto de base de datos relacional libre, de código abierto. Dirigido a la comunidad de desarrolladores. Está bajo licencia Berkeley Software </w:t>
      </w:r>
      <w:proofErr w:type="spellStart"/>
      <w:r>
        <w:t>Distribution</w:t>
      </w:r>
      <w:proofErr w:type="spellEnd"/>
      <w:r>
        <w:t xml:space="preserve"> (BSD) </w:t>
      </w:r>
      <w:r>
        <w:fldChar w:fldCharType="begin"/>
      </w:r>
      <w:r>
        <w:instrText xml:space="preserve"> ADDIN ZOTERO_ITEM CSL_CITATION {"citationID":"Xxha9uK2","properties":{"formattedCitation":"(Mina Posu &amp; Romero Dorado, 2020, p. 33)","plainCitation":"(Mina Posu &amp; Romero Dorado, 2020, p. 33)","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3","label":"page"}],"schema":"https://github.com/citation-style-language/schema/raw/master/csl-citation.json"} </w:instrText>
      </w:r>
      <w:r>
        <w:fldChar w:fldCharType="separate"/>
      </w:r>
      <w:r w:rsidRPr="0053788D">
        <w:rPr>
          <w:rFonts w:cs="Times New Roman"/>
        </w:rPr>
        <w:t>(Mina Posu &amp; Romero Dorado, 2020, p. 33)</w:t>
      </w:r>
      <w:r>
        <w:fldChar w:fldCharType="end"/>
      </w:r>
      <w:r>
        <w:t xml:space="preserve"> </w:t>
      </w:r>
      <w:r>
        <w:fldChar w:fldCharType="begin"/>
      </w:r>
      <w:r>
        <w:instrText xml:space="preserve"> ADDIN ZOTERO_ITEM CSL_CITATION {"citationID":"MWAsezYx","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53788D">
        <w:rPr>
          <w:rFonts w:cs="Times New Roman"/>
          <w:szCs w:val="24"/>
        </w:rPr>
        <w:t>(Bolívar Guzmán et al., 2020, p. 16)</w:t>
      </w:r>
      <w:r>
        <w:fldChar w:fldCharType="end"/>
      </w:r>
      <w:r>
        <w:t>.</w:t>
      </w:r>
    </w:p>
    <w:p w14:paraId="4E3D959E" w14:textId="68EEC1EC" w:rsidR="0053788D" w:rsidRDefault="00DC50C2" w:rsidP="0053788D">
      <w:pPr>
        <w:pStyle w:val="Ttulo4"/>
      </w:pPr>
      <w:bookmarkStart w:id="43" w:name="_Toc39340818"/>
      <w:proofErr w:type="spellStart"/>
      <w:r>
        <w:t>NodeJS</w:t>
      </w:r>
      <w:bookmarkEnd w:id="43"/>
      <w:proofErr w:type="spellEnd"/>
    </w:p>
    <w:p w14:paraId="2A9271A6" w14:textId="189A7A41" w:rsidR="00DC50C2" w:rsidRDefault="00DC50C2" w:rsidP="00DC50C2">
      <w:r>
        <w:t xml:space="preserve">Es un entorno multiplataforma, que se encuentra en tiempo de ejecución, igualmente de código abierto. Útil para la creación de aplicaciones web altamente escalables </w:t>
      </w:r>
      <w:r>
        <w:fldChar w:fldCharType="begin"/>
      </w:r>
      <w:r>
        <w:instrText xml:space="preserve"> ADDIN ZOTERO_ITEM CSL_CITATION {"citationID":"Zw67gcpk","properties":{"formattedCitation":"(Bol\\uc0\\u237{}var Guzm\\uc0\\u225{}n et\\uc0\\u160{}al., 2020, p. 18)","plainCitation":"(Bolívar Guzmán et al., 2020, p. 18)","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8","label":"page"}],"schema":"https://github.com/citation-style-language/schema/raw/master/csl-citation.json"} </w:instrText>
      </w:r>
      <w:r>
        <w:fldChar w:fldCharType="separate"/>
      </w:r>
      <w:r w:rsidRPr="00DC50C2">
        <w:rPr>
          <w:rFonts w:cs="Times New Roman"/>
          <w:szCs w:val="24"/>
        </w:rPr>
        <w:t>(Bolívar Guzmán et al., 2020, p. 18)</w:t>
      </w:r>
      <w:r>
        <w:fldChar w:fldCharType="end"/>
      </w:r>
      <w:r>
        <w:t>.</w:t>
      </w:r>
    </w:p>
    <w:p w14:paraId="7950E03C" w14:textId="119B9ECF" w:rsidR="00835AE4" w:rsidRDefault="00835AE4" w:rsidP="00835AE4">
      <w:pPr>
        <w:pStyle w:val="Ttulo4"/>
      </w:pPr>
      <w:bookmarkStart w:id="44" w:name="_Toc39340819"/>
      <w:r>
        <w:t>GitHub</w:t>
      </w:r>
      <w:bookmarkEnd w:id="44"/>
    </w:p>
    <w:p w14:paraId="1A28390D" w14:textId="0CBFEBF3" w:rsidR="00835AE4" w:rsidRDefault="00835AE4" w:rsidP="00835AE4">
      <w:r>
        <w:t>Plataforma de desarrollo colaborativo de aplicativos, ideal para el alojamiento de proyectos mediante el sistema de control de versiones que esta proporciona Git.</w:t>
      </w:r>
    </w:p>
    <w:p w14:paraId="39CB8239" w14:textId="07A14167" w:rsidR="0061118D" w:rsidRDefault="00233FB2" w:rsidP="00233FB2">
      <w:pPr>
        <w:pStyle w:val="Ttulo4"/>
      </w:pPr>
      <w:bookmarkStart w:id="45" w:name="_Toc39340820"/>
      <w:r>
        <w:t>GitHub Desktop</w:t>
      </w:r>
      <w:bookmarkEnd w:id="45"/>
    </w:p>
    <w:p w14:paraId="5056CF07" w14:textId="27BAF5E9" w:rsidR="00233FB2" w:rsidRDefault="00233FB2" w:rsidP="00233FB2">
      <w:r>
        <w:t>Aplicación de escritorio, con interfaz gráfica que permite el</w:t>
      </w:r>
      <w:r w:rsidR="00283852">
        <w:t xml:space="preserve"> fácil</w:t>
      </w:r>
      <w:r>
        <w:t xml:space="preserve"> </w:t>
      </w:r>
      <w:r w:rsidR="00283852">
        <w:t xml:space="preserve">mantenimiento </w:t>
      </w:r>
      <w:r>
        <w:t>de versiones de un proyecto</w:t>
      </w:r>
      <w:r w:rsidR="00283852">
        <w:t>. Básicamente fue diseñado para brindar facilidad al realizar control de versiones sobre los proyectos mediante una interfaz gráfica amigable</w:t>
      </w:r>
      <w:r w:rsidR="00A609AB">
        <w:t>. Su principal</w:t>
      </w:r>
      <w:r w:rsidR="00283852">
        <w:t xml:space="preserve"> diferencia </w:t>
      </w:r>
      <w:r w:rsidR="00A609AB">
        <w:t xml:space="preserve">con el </w:t>
      </w:r>
      <w:r w:rsidR="00283852">
        <w:t xml:space="preserve">software Git, </w:t>
      </w:r>
      <w:r w:rsidR="00A609AB">
        <w:t>es que est</w:t>
      </w:r>
      <w:r w:rsidR="009327B5">
        <w:t>e último</w:t>
      </w:r>
      <w:r w:rsidR="00A609AB">
        <w:t xml:space="preserve"> se usa </w:t>
      </w:r>
      <w:r w:rsidR="00283852">
        <w:t>mediante líneas de comando</w:t>
      </w:r>
      <w:r w:rsidR="002D7664">
        <w:t xml:space="preserve"> </w:t>
      </w:r>
      <w:r w:rsidR="00070A25">
        <w:t>por</w:t>
      </w:r>
      <w:r w:rsidR="002D7664">
        <w:t xml:space="preserve"> </w:t>
      </w:r>
      <w:r w:rsidR="006E3F81">
        <w:t>consola.</w:t>
      </w:r>
    </w:p>
    <w:p w14:paraId="71491610" w14:textId="3301684B" w:rsidR="005B00B2" w:rsidRDefault="005B00B2" w:rsidP="005B00B2">
      <w:pPr>
        <w:pStyle w:val="Ttulo4"/>
      </w:pPr>
      <w:bookmarkStart w:id="46" w:name="_Toc39340821"/>
      <w:r>
        <w:t xml:space="preserve">Visual Studio </w:t>
      </w:r>
      <w:proofErr w:type="spellStart"/>
      <w:r>
        <w:t>Code</w:t>
      </w:r>
      <w:bookmarkEnd w:id="46"/>
      <w:proofErr w:type="spellEnd"/>
    </w:p>
    <w:p w14:paraId="580ADD23" w14:textId="102A6B46" w:rsidR="005B00B2" w:rsidRDefault="005B00B2" w:rsidP="005B00B2">
      <w:r>
        <w:t xml:space="preserve">Editor de código fuente desarrollado por Microsoft para Windows, Linux y macOS. Entre sus características incluye control integrado de Git, depuración, finalización inteligente de código y resaltado de errores por sintaxis </w:t>
      </w:r>
      <w:r>
        <w:fldChar w:fldCharType="begin"/>
      </w:r>
      <w:r>
        <w:instrText xml:space="preserve"> ADDIN ZOTERO_ITEM CSL_CITATION {"citationID":"aJcIKXnM","properties":{"formattedCitation":"(Mina Posu &amp; Romero Dorado, 2020, p. 34)","plainCitation":"(Mina Posu &amp; Romero Dorado, 2020, p. 34)","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fldChar w:fldCharType="separate"/>
      </w:r>
      <w:r w:rsidRPr="005B00B2">
        <w:rPr>
          <w:rFonts w:cs="Times New Roman"/>
        </w:rPr>
        <w:t>(Mina Posu &amp; Romero Dorado, 2020, p. 34)</w:t>
      </w:r>
      <w:r>
        <w:fldChar w:fldCharType="end"/>
      </w:r>
      <w:r>
        <w:t>.</w:t>
      </w:r>
    </w:p>
    <w:p w14:paraId="46620C62" w14:textId="37035434" w:rsidR="00B11BAE" w:rsidRDefault="00B11BAE" w:rsidP="00B11BAE">
      <w:pPr>
        <w:pStyle w:val="Ttulo4"/>
      </w:pPr>
      <w:bookmarkStart w:id="47" w:name="_Toc39340822"/>
      <w:proofErr w:type="spellStart"/>
      <w:r>
        <w:lastRenderedPageBreak/>
        <w:t>Jest</w:t>
      </w:r>
      <w:bookmarkEnd w:id="47"/>
      <w:proofErr w:type="spellEnd"/>
    </w:p>
    <w:p w14:paraId="15C21494" w14:textId="1FC043CC" w:rsidR="00B11BAE" w:rsidRDefault="00B11BAE" w:rsidP="00B11BAE">
      <w:r>
        <w:t xml:space="preserve">Plataforma de pruebas universal, la cual se adapta a cualquier biblioteca de JavaScript. Esta plataforma se puede ejecutar sobre proyectos que estén basado en Angular, </w:t>
      </w:r>
      <w:proofErr w:type="spellStart"/>
      <w:r>
        <w:t>Node</w:t>
      </w:r>
      <w:proofErr w:type="spellEnd"/>
      <w:r>
        <w:t xml:space="preserve">, TypeScript, </w:t>
      </w:r>
      <w:proofErr w:type="spellStart"/>
      <w:r>
        <w:t>Vue</w:t>
      </w:r>
      <w:proofErr w:type="spellEnd"/>
      <w:r>
        <w:t>, entre otros</w:t>
      </w:r>
      <w:r w:rsidR="00193D8F">
        <w:t xml:space="preserve"> </w:t>
      </w:r>
      <w:r w:rsidR="00193D8F">
        <w:fldChar w:fldCharType="begin"/>
      </w:r>
      <w:r w:rsidR="00193D8F">
        <w:instrText xml:space="preserve"> ADDIN ZOTERO_ITEM CSL_CITATION {"citationID":"l3gfu4Kn","properties":{"formattedCitation":"(Mina Posu &amp; Romero Dorado, 2020, p. 34)","plainCitation":"(Mina Posu &amp; Romero Dorado, 2020, p. 34)","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rsidR="00193D8F">
        <w:fldChar w:fldCharType="separate"/>
      </w:r>
      <w:r w:rsidR="00193D8F" w:rsidRPr="00193D8F">
        <w:rPr>
          <w:rFonts w:cs="Times New Roman"/>
        </w:rPr>
        <w:t>(Mina Posu &amp; Romero Dorado, 2020, p. 34)</w:t>
      </w:r>
      <w:r w:rsidR="00193D8F">
        <w:fldChar w:fldCharType="end"/>
      </w:r>
      <w:r>
        <w:t>.</w:t>
      </w:r>
    </w:p>
    <w:p w14:paraId="7DC758FE" w14:textId="2B3BAE37" w:rsidR="00B11BAE" w:rsidRDefault="00B11BAE" w:rsidP="00B11BAE">
      <w:pPr>
        <w:pStyle w:val="Ttulo4"/>
      </w:pPr>
      <w:bookmarkStart w:id="48" w:name="_Toc39340823"/>
      <w:proofErr w:type="spellStart"/>
      <w:r>
        <w:t>Jmeter</w:t>
      </w:r>
      <w:bookmarkEnd w:id="48"/>
      <w:proofErr w:type="spellEnd"/>
    </w:p>
    <w:p w14:paraId="496B0E14" w14:textId="6CA605F7" w:rsidR="001F14B9" w:rsidRDefault="00B11BAE" w:rsidP="009327B5">
      <w:r>
        <w:t>Es un proyecto de Apache, que puede ser utilizado como herramienta para pruebas de carga, para analizar el rendimiento de una variedad de servicios. Además, es utilizada para realizar pruebas unitarias sobre conexiones de bases de datos y conexiones TCP genéricas</w:t>
      </w:r>
      <w:r w:rsidR="00193D8F">
        <w:t xml:space="preserve"> </w:t>
      </w:r>
      <w:r w:rsidR="00193D8F">
        <w:fldChar w:fldCharType="begin"/>
      </w:r>
      <w:r w:rsidR="00193D8F">
        <w:instrText xml:space="preserve"> ADDIN ZOTERO_ITEM CSL_CITATION {"citationID":"vL6w274H","properties":{"formattedCitation":"(Mina Posu &amp; Romero Dorado, 2020, p. 35)","plainCitation":"(Mina Posu &amp; Romero Dorado, 2020, p. 35)","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5","label":"page"}],"schema":"https://github.com/citation-style-language/schema/raw/master/csl-citation.json"} </w:instrText>
      </w:r>
      <w:r w:rsidR="00193D8F">
        <w:fldChar w:fldCharType="separate"/>
      </w:r>
      <w:r w:rsidR="00193D8F" w:rsidRPr="00193D8F">
        <w:rPr>
          <w:rFonts w:cs="Times New Roman"/>
        </w:rPr>
        <w:t>(Mina Posu &amp; Romero Dorado, 2020, p. 35)</w:t>
      </w:r>
      <w:r w:rsidR="00193D8F">
        <w:fldChar w:fldCharType="end"/>
      </w:r>
      <w:r>
        <w:t>.</w:t>
      </w:r>
    </w:p>
    <w:p w14:paraId="7F001C3C" w14:textId="3AED370A" w:rsidR="00F13A0D" w:rsidRDefault="008555C1" w:rsidP="008555C1">
      <w:pPr>
        <w:pStyle w:val="Ttulo2"/>
      </w:pPr>
      <w:bookmarkStart w:id="49" w:name="_Toc39340824"/>
      <w:r>
        <w:t>Marco legal</w:t>
      </w:r>
      <w:bookmarkEnd w:id="49"/>
    </w:p>
    <w:p w14:paraId="39653E38" w14:textId="08E1296C"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0FED353" w14:textId="1080DEC6" w:rsidR="009C1537" w:rsidRDefault="009C1537" w:rsidP="00C7692B">
      <w:r>
        <w:t xml:space="preserve">Conforme al </w:t>
      </w:r>
      <w:r w:rsidR="00042701">
        <w:fldChar w:fldCharType="begin"/>
      </w:r>
      <w:r w:rsidR="00042701">
        <w:instrText xml:space="preserve"> ADDIN ZOTERO_ITEM CSL_CITATION {"citationID":"p5XS0K9G","properties":{"formattedCitation":"(Estatuto de Investigaciones y Producci\\uc0\\u243{}n Intelectual, 2018, p. 8)","plainCitation":"(Estatuto de Investigaciones y Producción Intelectual, 2018, p. 8)","noteIndex":0},"citationItems":[{"id":81,"uris":["http://zotero.org/users/5687329/items/BXI5SKYD"],"uri":["http://zotero.org/users/5687329/items/BXI5SKYD"],"itemData":{"id":81,"type":"legislation","language":"Español","number":"Acuerdo No. 14","page":"11","title":"Estatuto de Investigaciones y Producción Intelectual","author":[{"family":"UNIAJC","given":""}],"issued":{"date-parts":[["2018",8,9]]}},"locator":"8","label":"page"}],"schema":"https://github.com/citation-style-language/schema/raw/master/csl-citation.json"} </w:instrText>
      </w:r>
      <w:r w:rsidR="00042701">
        <w:fldChar w:fldCharType="separate"/>
      </w:r>
      <w:r w:rsidR="00042701" w:rsidRPr="00C245C2">
        <w:rPr>
          <w:rFonts w:cs="Times New Roman"/>
          <w:szCs w:val="24"/>
        </w:rPr>
        <w:t>(Estatuto de Investigaciones y Producción Intelectual, 2018, p. 8)</w:t>
      </w:r>
      <w:r w:rsidR="00042701">
        <w:fldChar w:fldCharType="end"/>
      </w:r>
      <w:r>
        <w:t xml:space="preserve">, un proyecto de investigación se puede definir como </w:t>
      </w:r>
      <w:r w:rsidRPr="00336420">
        <w:rPr>
          <w:i/>
          <w:iCs/>
        </w:rPr>
        <w:t xml:space="preserve">“la unidad básica de trabajo que comprende un conjunto de actividades organizadas coherentemente </w:t>
      </w:r>
      <w:r w:rsidR="00336420" w:rsidRPr="00336420">
        <w:rPr>
          <w:i/>
          <w:iCs/>
        </w:rPr>
        <w:t>en una propuesta de investigación…”</w:t>
      </w:r>
      <w:r w:rsidR="00042701">
        <w:rPr>
          <w:i/>
          <w:iCs/>
        </w:rPr>
        <w:t xml:space="preserve"> </w:t>
      </w:r>
      <w:r w:rsidR="00042701">
        <w:t xml:space="preserve">y para poder llevar a cabo </w:t>
      </w:r>
      <w:r w:rsidR="00940E7A">
        <w:t>estas actividades y lograr unos resultados concretos, se debe hacer uso de recursos tanto humanos como financieros, bibliográficos y de infraestructura.</w:t>
      </w:r>
    </w:p>
    <w:p w14:paraId="3AEF1B23" w14:textId="52BBED48" w:rsidR="00F45DD5" w:rsidRPr="003B6F11" w:rsidRDefault="006A513E" w:rsidP="00A96557">
      <w:r>
        <w:t>Además</w:t>
      </w:r>
      <w:r w:rsidR="00F45DD5">
        <w:t>,</w:t>
      </w:r>
      <w:r w:rsidR="00556817">
        <w:t xml:space="preserve"> la</w:t>
      </w:r>
      <w:r w:rsidR="002644F3">
        <w:t>s</w:t>
      </w:r>
      <w:r w:rsidR="00556817">
        <w:t xml:space="preserve"> </w:t>
      </w:r>
      <w:r w:rsidR="002644F3">
        <w:t>normas internas de la Institución</w:t>
      </w:r>
      <w:r w:rsidR="00F266BE">
        <w:t xml:space="preserve"> Universitaria Antonio José Camacho</w:t>
      </w:r>
      <w:r w:rsidR="00556817">
        <w:t xml:space="preserve"> </w:t>
      </w:r>
      <w:r w:rsidR="002644F3">
        <w:t>reglamentan sobre la Propiedad Intelectual</w:t>
      </w:r>
      <w:r w:rsidR="003B6F11">
        <w:t>,</w:t>
      </w:r>
      <w:r w:rsidR="002644F3">
        <w:t xml:space="preserve"> los derechos sobre las diversas formas de creación de productos derivados del talento y actividad investigativa en la Institución</w:t>
      </w:r>
      <w:r w:rsidR="0002745D">
        <w:t xml:space="preserve"> y</w:t>
      </w:r>
      <w:r w:rsidR="003B6F11">
        <w:t xml:space="preserve"> </w:t>
      </w:r>
      <w:r w:rsidR="00F45DD5" w:rsidRPr="00556817">
        <w:rPr>
          <w:i/>
          <w:iCs/>
        </w:rPr>
        <w:t>“</w:t>
      </w:r>
      <w:r w:rsidR="0002745D">
        <w:rPr>
          <w:i/>
          <w:iCs/>
        </w:rPr>
        <w:t>…</w:t>
      </w:r>
      <w:r w:rsidR="00F45DD5" w:rsidRPr="00556817">
        <w:rPr>
          <w:i/>
          <w:iCs/>
        </w:rPr>
        <w:t>reconoce, respeta y se subordina a lo establecido en la Constitución Política de C</w:t>
      </w:r>
      <w:r w:rsidR="00556817" w:rsidRPr="00556817">
        <w:rPr>
          <w:i/>
          <w:iCs/>
        </w:rPr>
        <w:t xml:space="preserve">olombia, así como en la ley 23 de 1982, sobre derechos de Autor, Decreto 1360 de 1989 sobre la inscripción del soporte lógico (software) </w:t>
      </w:r>
      <w:r w:rsidR="00556817" w:rsidRPr="00556817">
        <w:rPr>
          <w:i/>
          <w:iCs/>
        </w:rPr>
        <w:lastRenderedPageBreak/>
        <w:t>en el Registro Nacional de derecho de autor</w:t>
      </w:r>
      <w:r w:rsidR="0002745D">
        <w:rPr>
          <w:i/>
          <w:iCs/>
        </w:rPr>
        <w:t>…</w:t>
      </w:r>
      <w:r w:rsidR="00556817" w:rsidRPr="00556817">
        <w:rPr>
          <w:i/>
          <w:iCs/>
        </w:rPr>
        <w:t>”</w:t>
      </w:r>
      <w:r w:rsidR="003B6F11">
        <w:t xml:space="preserve">. </w:t>
      </w:r>
      <w:r w:rsidR="00A96557">
        <w:t>Además, cu</w:t>
      </w:r>
      <w:r>
        <w:t>ando</w:t>
      </w:r>
      <w:r w:rsidR="003B6F11">
        <w:t xml:space="preserve"> un proyecto de investigación </w:t>
      </w:r>
      <w:r>
        <w:t>es aprobado</w:t>
      </w:r>
      <w:r w:rsidR="003B6F11">
        <w:t xml:space="preserve"> por parte de la Institución, </w:t>
      </w:r>
      <w:r w:rsidR="00E72079">
        <w:t>se debe suscribir el Acta de Propiedad Intelectual</w:t>
      </w:r>
      <w:r w:rsidR="00A96557">
        <w:t xml:space="preserve"> </w:t>
      </w:r>
      <w:r w:rsidR="00732755">
        <w:t xml:space="preserve">de </w:t>
      </w:r>
      <w:r w:rsidR="00A96557">
        <w:t>este</w:t>
      </w:r>
      <w:r w:rsidR="00E72079">
        <w:t>.</w:t>
      </w:r>
    </w:p>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092514E2" w14:textId="0707543A" w:rsidR="00513742" w:rsidRDefault="00513742" w:rsidP="00E13F64">
      <w:pPr>
        <w:ind w:firstLine="0"/>
      </w:pPr>
    </w:p>
    <w:p w14:paraId="3F36EA0C" w14:textId="38BD91F2" w:rsidR="0053788D" w:rsidRDefault="0053788D" w:rsidP="00E13F64">
      <w:pPr>
        <w:ind w:firstLine="0"/>
      </w:pPr>
    </w:p>
    <w:p w14:paraId="5B94C49C" w14:textId="791D48D1" w:rsidR="0053788D" w:rsidRDefault="0053788D" w:rsidP="00E13F64">
      <w:pPr>
        <w:ind w:firstLine="0"/>
      </w:pPr>
    </w:p>
    <w:p w14:paraId="737F60E0" w14:textId="696185A3" w:rsidR="0053788D" w:rsidRDefault="0053788D" w:rsidP="00E13F64">
      <w:pPr>
        <w:ind w:firstLine="0"/>
      </w:pPr>
    </w:p>
    <w:p w14:paraId="31A71201" w14:textId="001115AB" w:rsidR="00000B10" w:rsidRDefault="00000B10" w:rsidP="00E13F64">
      <w:pPr>
        <w:ind w:firstLine="0"/>
      </w:pPr>
    </w:p>
    <w:p w14:paraId="76A7B8BE" w14:textId="528E0AEE" w:rsidR="003A5D5A" w:rsidRDefault="003A5D5A" w:rsidP="00E13F64">
      <w:pPr>
        <w:ind w:firstLine="0"/>
      </w:pPr>
    </w:p>
    <w:p w14:paraId="2E463D74" w14:textId="04BC74AB" w:rsidR="00D414DC" w:rsidRDefault="00D414DC" w:rsidP="00E13F64">
      <w:pPr>
        <w:ind w:firstLine="0"/>
      </w:pPr>
    </w:p>
    <w:p w14:paraId="4CD464CA" w14:textId="6D6A8820" w:rsidR="00D414DC" w:rsidRDefault="00D414DC" w:rsidP="00E13F64">
      <w:pPr>
        <w:ind w:firstLine="0"/>
      </w:pPr>
    </w:p>
    <w:p w14:paraId="2AF52E49" w14:textId="47D2BFF1" w:rsidR="00D414DC" w:rsidRDefault="00D414DC" w:rsidP="00E13F64">
      <w:pPr>
        <w:ind w:firstLine="0"/>
      </w:pPr>
    </w:p>
    <w:p w14:paraId="7B1A6B2C" w14:textId="57662A38" w:rsidR="00D414DC" w:rsidRDefault="00D414DC" w:rsidP="00E13F64">
      <w:pPr>
        <w:ind w:firstLine="0"/>
      </w:pPr>
    </w:p>
    <w:p w14:paraId="056E81FC" w14:textId="169D873F" w:rsidR="00D414DC" w:rsidRDefault="00D414DC" w:rsidP="00E13F64">
      <w:pPr>
        <w:ind w:firstLine="0"/>
      </w:pPr>
    </w:p>
    <w:p w14:paraId="345A4BFC" w14:textId="22CB14D9" w:rsidR="00D414DC" w:rsidRDefault="00D414DC" w:rsidP="00E13F64">
      <w:pPr>
        <w:ind w:firstLine="0"/>
      </w:pPr>
    </w:p>
    <w:p w14:paraId="63EB9A81" w14:textId="52F43949" w:rsidR="00D414DC" w:rsidRDefault="00D414DC" w:rsidP="00E13F64">
      <w:pPr>
        <w:ind w:firstLine="0"/>
      </w:pPr>
    </w:p>
    <w:p w14:paraId="7E46783D" w14:textId="77777777" w:rsidR="00D414DC" w:rsidRDefault="00D414DC" w:rsidP="00E13F64">
      <w:pPr>
        <w:ind w:firstLine="0"/>
      </w:pPr>
    </w:p>
    <w:p w14:paraId="02CF989B" w14:textId="77777777" w:rsidR="003A5D5A" w:rsidRDefault="003A5D5A" w:rsidP="00E13F64">
      <w:pPr>
        <w:ind w:firstLine="0"/>
      </w:pPr>
    </w:p>
    <w:p w14:paraId="0D3BC087" w14:textId="0E060717" w:rsidR="00227E9A" w:rsidRDefault="0098321D" w:rsidP="0089359C">
      <w:pPr>
        <w:pStyle w:val="Ttulo1"/>
      </w:pPr>
      <w:bookmarkStart w:id="50" w:name="_Toc39340825"/>
      <w:r>
        <w:lastRenderedPageBreak/>
        <w:t>Resultados</w:t>
      </w:r>
      <w:bookmarkEnd w:id="50"/>
    </w:p>
    <w:p w14:paraId="7C69C46C" w14:textId="6C729E47" w:rsidR="005C3BD5" w:rsidRDefault="001455A5" w:rsidP="00956D7D">
      <w:pPr>
        <w:pBdr>
          <w:top w:val="nil"/>
          <w:left w:val="nil"/>
          <w:bottom w:val="nil"/>
          <w:right w:val="nil"/>
          <w:between w:val="nil"/>
        </w:pBdr>
      </w:pPr>
      <w:r>
        <w:t>A partir del estudio realizado en el marco teórico</w:t>
      </w:r>
      <w:r w:rsidR="000B71B1">
        <w:t>,</w:t>
      </w:r>
      <w:r>
        <w:t xml:space="preserve"> se determ</w:t>
      </w:r>
      <w:r w:rsidR="000956EB">
        <w:t xml:space="preserve">inó que para el desarrollo de este </w:t>
      </w:r>
      <w:r w:rsidR="00F123A1">
        <w:t>caso</w:t>
      </w:r>
      <w:r w:rsidR="000956EB">
        <w:t xml:space="preserve"> se ejecut</w:t>
      </w:r>
      <w:r w:rsidR="00F87BF8">
        <w:t>aría</w:t>
      </w:r>
      <w:r w:rsidR="000956EB">
        <w:t xml:space="preserve"> el proceso de </w:t>
      </w:r>
      <w:r w:rsidR="000956EB" w:rsidRPr="000956EB">
        <w:t>Gestión de</w:t>
      </w:r>
      <w:r w:rsidR="00F13DC6">
        <w:t>l</w:t>
      </w:r>
      <w:r w:rsidR="000956EB" w:rsidRPr="000956EB">
        <w:t xml:space="preserve"> proyecto</w:t>
      </w:r>
      <w:r w:rsidR="00656A4A">
        <w:t xml:space="preserve"> definido en el estándar ISO/IEC 29110</w:t>
      </w:r>
      <w:r w:rsidR="00F87BF8">
        <w:t>, junto con</w:t>
      </w:r>
      <w:r w:rsidR="00BA53A3">
        <w:t xml:space="preserve"> sus </w:t>
      </w:r>
      <w:r>
        <w:t>fases</w:t>
      </w:r>
      <w:r w:rsidR="005356C8">
        <w:t xml:space="preserve"> </w:t>
      </w:r>
      <w:r w:rsidR="00656A4A">
        <w:t>y</w:t>
      </w:r>
      <w:r w:rsidR="005356C8">
        <w:t xml:space="preserve"> artefactos</w:t>
      </w:r>
      <w:r w:rsidR="00D2799D">
        <w:t xml:space="preserve"> correspondientes</w:t>
      </w:r>
      <w:r w:rsidR="00BA53A3">
        <w:t>.</w:t>
      </w:r>
      <w:r w:rsidR="00F123A1">
        <w:t xml:space="preserve"> </w:t>
      </w:r>
      <w:r w:rsidR="00105AA2">
        <w:t>La razón por la que se</w:t>
      </w:r>
      <w:r w:rsidR="00A033DE">
        <w:t xml:space="preserve"> eligió</w:t>
      </w:r>
      <w:r w:rsidR="00105AA2">
        <w:t xml:space="preserve"> </w:t>
      </w:r>
      <w:r w:rsidR="00FE1A46">
        <w:t>seguir</w:t>
      </w:r>
      <w:r w:rsidR="007D5FC7">
        <w:t xml:space="preserve"> este estándar </w:t>
      </w:r>
      <w:r w:rsidR="001C4EAF">
        <w:t>en particular</w:t>
      </w:r>
      <w:r w:rsidR="008B6212">
        <w:t>,</w:t>
      </w:r>
      <w:r w:rsidR="00105AA2">
        <w:t xml:space="preserve"> es porque </w:t>
      </w:r>
      <w:r w:rsidR="00F25B91">
        <w:t>proporciona</w:t>
      </w:r>
      <w:r w:rsidR="00E60657">
        <w:t>ba</w:t>
      </w:r>
      <w:r w:rsidR="00105AA2">
        <w:t xml:space="preserve"> l</w:t>
      </w:r>
      <w:r w:rsidR="0052307B">
        <w:t xml:space="preserve">os pasos y </w:t>
      </w:r>
      <w:r w:rsidR="004C4D59">
        <w:t>artefactos</w:t>
      </w:r>
      <w:r w:rsidR="0052307B">
        <w:t xml:space="preserve"> </w:t>
      </w:r>
      <w:r w:rsidR="00105AA2">
        <w:t>necesari</w:t>
      </w:r>
      <w:r w:rsidR="004C4D59">
        <w:t>os</w:t>
      </w:r>
      <w:r w:rsidR="00105AA2">
        <w:t xml:space="preserve"> para </w:t>
      </w:r>
      <w:r w:rsidR="006207C2">
        <w:t>llevar a cab</w:t>
      </w:r>
      <w:r w:rsidR="008B6212">
        <w:t>o el</w:t>
      </w:r>
      <w:r w:rsidR="006207C2">
        <w:t xml:space="preserve"> </w:t>
      </w:r>
      <w:r w:rsidR="008B6212">
        <w:t xml:space="preserve">seguimiento y control </w:t>
      </w:r>
      <w:r w:rsidR="006207C2">
        <w:t xml:space="preserve">adecuado </w:t>
      </w:r>
      <w:r w:rsidR="008B6212">
        <w:t>de todos los recursos que interv</w:t>
      </w:r>
      <w:r w:rsidR="00E60657">
        <w:t>e</w:t>
      </w:r>
      <w:r w:rsidR="002167A4">
        <w:t>n</w:t>
      </w:r>
      <w:r w:rsidR="00E60657">
        <w:t>ían</w:t>
      </w:r>
      <w:r w:rsidR="008B6212">
        <w:t xml:space="preserve"> en el proyecto</w:t>
      </w:r>
      <w:r w:rsidR="00AB36B6">
        <w:t>.</w:t>
      </w:r>
    </w:p>
    <w:p w14:paraId="7A4737B0" w14:textId="064809E8" w:rsidR="00B20BC0" w:rsidRDefault="001A5896" w:rsidP="00956D7D">
      <w:pPr>
        <w:pBdr>
          <w:top w:val="nil"/>
          <w:left w:val="nil"/>
          <w:bottom w:val="nil"/>
          <w:right w:val="nil"/>
          <w:between w:val="nil"/>
        </w:pBdr>
      </w:pPr>
      <w:r>
        <w:rPr>
          <w:color w:val="000000"/>
        </w:rPr>
        <w:t>C</w:t>
      </w:r>
      <w:r w:rsidR="00D20B9D">
        <w:rPr>
          <w:color w:val="000000"/>
        </w:rPr>
        <w:t>ada</w:t>
      </w:r>
      <w:r w:rsidR="006E1EF3">
        <w:rPr>
          <w:color w:val="000000"/>
        </w:rPr>
        <w:t xml:space="preserve"> </w:t>
      </w:r>
      <w:r w:rsidR="000B65FD">
        <w:rPr>
          <w:color w:val="000000"/>
        </w:rPr>
        <w:t xml:space="preserve">uno de los </w:t>
      </w:r>
      <w:r w:rsidR="006E1EF3">
        <w:rPr>
          <w:color w:val="000000"/>
        </w:rPr>
        <w:t>artefacto</w:t>
      </w:r>
      <w:r w:rsidR="000B65FD">
        <w:rPr>
          <w:color w:val="000000"/>
        </w:rPr>
        <w:t>s</w:t>
      </w:r>
      <w:r w:rsidR="00C54AE4">
        <w:rPr>
          <w:color w:val="000000"/>
        </w:rPr>
        <w:t xml:space="preserve"> </w:t>
      </w:r>
      <w:r w:rsidR="004D4FB2">
        <w:rPr>
          <w:color w:val="000000"/>
        </w:rPr>
        <w:t>se</w:t>
      </w:r>
      <w:r w:rsidR="00C54AE4">
        <w:rPr>
          <w:color w:val="000000"/>
        </w:rPr>
        <w:t xml:space="preserve"> elaboró </w:t>
      </w:r>
      <w:r w:rsidR="00A9543F">
        <w:rPr>
          <w:color w:val="000000"/>
        </w:rPr>
        <w:t>de acuerdo</w:t>
      </w:r>
      <w:r w:rsidR="00EA4291">
        <w:rPr>
          <w:color w:val="000000"/>
        </w:rPr>
        <w:t xml:space="preserve"> al </w:t>
      </w:r>
      <w:r w:rsidR="00C54AE4">
        <w:rPr>
          <w:color w:val="000000"/>
        </w:rPr>
        <w:t xml:space="preserve">contexto del proyecto de </w:t>
      </w:r>
      <w:r w:rsidR="00EA4291">
        <w:rPr>
          <w:color w:val="000000"/>
        </w:rPr>
        <w:t xml:space="preserve">la empresa </w:t>
      </w:r>
      <w:r w:rsidR="00C54AE4">
        <w:rPr>
          <w:color w:val="000000"/>
        </w:rPr>
        <w:t>Sanambient</w:t>
      </w:r>
      <w:r w:rsidR="00A4334E">
        <w:rPr>
          <w:color w:val="000000"/>
        </w:rPr>
        <w:t>e</w:t>
      </w:r>
      <w:r w:rsidR="00386071">
        <w:rPr>
          <w:color w:val="000000"/>
        </w:rPr>
        <w:t>,</w:t>
      </w:r>
      <w:r w:rsidR="004A1BBE">
        <w:rPr>
          <w:color w:val="000000"/>
        </w:rPr>
        <w:t xml:space="preserve"> eliminando algunos</w:t>
      </w:r>
      <w:r w:rsidR="008A4C4F">
        <w:rPr>
          <w:color w:val="000000"/>
        </w:rPr>
        <w:t xml:space="preserve"> ítem</w:t>
      </w:r>
      <w:r w:rsidR="00DE129B">
        <w:rPr>
          <w:color w:val="000000"/>
        </w:rPr>
        <w:t>s</w:t>
      </w:r>
      <w:r w:rsidR="008A4C4F">
        <w:rPr>
          <w:color w:val="000000"/>
        </w:rPr>
        <w:t xml:space="preserve"> </w:t>
      </w:r>
      <w:r w:rsidR="00F123C3">
        <w:rPr>
          <w:color w:val="000000"/>
        </w:rPr>
        <w:t>que por defecto el estándar</w:t>
      </w:r>
      <w:r w:rsidR="007855AF">
        <w:rPr>
          <w:color w:val="000000"/>
        </w:rPr>
        <w:t xml:space="preserve"> tenía definido</w:t>
      </w:r>
      <w:r w:rsidR="000E738E">
        <w:rPr>
          <w:color w:val="000000"/>
        </w:rPr>
        <w:t>s</w:t>
      </w:r>
      <w:r w:rsidR="00844A0C">
        <w:rPr>
          <w:color w:val="000000"/>
        </w:rPr>
        <w:t xml:space="preserve"> para </w:t>
      </w:r>
      <w:r w:rsidR="003A60B5">
        <w:rPr>
          <w:color w:val="000000"/>
        </w:rPr>
        <w:t>estos</w:t>
      </w:r>
      <w:r w:rsidR="000D6BA4">
        <w:rPr>
          <w:color w:val="000000"/>
        </w:rPr>
        <w:t xml:space="preserve"> y</w:t>
      </w:r>
      <w:r w:rsidR="00844A0C">
        <w:rPr>
          <w:color w:val="000000"/>
        </w:rPr>
        <w:t xml:space="preserve"> adicionando otros</w:t>
      </w:r>
      <w:r w:rsidR="009A6902">
        <w:rPr>
          <w:color w:val="000000"/>
        </w:rPr>
        <w:t xml:space="preserve"> de los que carecía</w:t>
      </w:r>
      <w:r w:rsidR="003A60B5">
        <w:rPr>
          <w:color w:val="000000"/>
        </w:rPr>
        <w:t>n</w:t>
      </w:r>
      <w:r w:rsidR="00F123C3">
        <w:rPr>
          <w:color w:val="000000"/>
        </w:rPr>
        <w:t>. Además, se optó</w:t>
      </w:r>
      <w:r w:rsidR="005C3BD5">
        <w:rPr>
          <w:color w:val="000000"/>
        </w:rPr>
        <w:t xml:space="preserve"> por </w:t>
      </w:r>
      <w:r w:rsidR="00F123C3">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 xml:space="preserve">ya que no se </w:t>
      </w:r>
      <w:r w:rsidR="00E56506">
        <w:rPr>
          <w:color w:val="000000"/>
        </w:rPr>
        <w:t>vio</w:t>
      </w:r>
      <w:r w:rsidR="00F123C3">
        <w:rPr>
          <w:color w:val="000000"/>
        </w:rPr>
        <w:t xml:space="preserve"> necesario tener un repositorio adicional como </w:t>
      </w:r>
      <w:r w:rsidR="00D5440E">
        <w:rPr>
          <w:color w:val="000000"/>
        </w:rPr>
        <w:t>respaldo</w:t>
      </w:r>
      <w:r w:rsidR="00F123C3">
        <w:rPr>
          <w:color w:val="000000"/>
        </w:rPr>
        <w:t xml:space="preserve"> del repositorio principal</w:t>
      </w:r>
      <w:r w:rsidR="00C16A03">
        <w:t>; sin embargo, se realizan copias de seguridad del repositorio en el servicio de la nube de Google Drive un día a la semana</w:t>
      </w:r>
      <w:r w:rsidR="005938E2">
        <w:t>,</w:t>
      </w:r>
      <w:r w:rsidR="00C16A03">
        <w:t xml:space="preserve"> como </w:t>
      </w:r>
      <w:r w:rsidR="005938E2">
        <w:t>medida de contingencia ante cualquier pérdida de información.</w:t>
      </w:r>
    </w:p>
    <w:p w14:paraId="73EA3A64" w14:textId="43AC4176" w:rsidR="00ED5A34" w:rsidRPr="00956D7D" w:rsidRDefault="003F3363" w:rsidP="00956D7D">
      <w:pPr>
        <w:pBdr>
          <w:top w:val="nil"/>
          <w:left w:val="nil"/>
          <w:bottom w:val="nil"/>
          <w:right w:val="nil"/>
          <w:between w:val="nil"/>
        </w:pBdr>
        <w:rPr>
          <w:color w:val="000000"/>
        </w:rPr>
      </w:pPr>
      <w:r>
        <w:t xml:space="preserve">Aclarado </w:t>
      </w:r>
      <w:r w:rsidR="00EF7C1E">
        <w:t xml:space="preserve">todo </w:t>
      </w:r>
      <w:r>
        <w:t>esto</w:t>
      </w:r>
      <w:r w:rsidR="00B20BC0">
        <w:t>, se pro</w:t>
      </w:r>
      <w:r w:rsidR="00972CA1">
        <w:t xml:space="preserve">cede a </w:t>
      </w:r>
      <w:r w:rsidR="00665FC0">
        <w:t>detallar</w:t>
      </w:r>
      <w:r w:rsidR="00C06980">
        <w:t xml:space="preserve"> cómo fueron implementadas</w:t>
      </w:r>
      <w:r w:rsidR="00972CA1">
        <w:t xml:space="preserve"> </w:t>
      </w:r>
      <w:r w:rsidR="00C06980">
        <w:t>cada una de las</w:t>
      </w:r>
      <w:r w:rsidR="00956D7D">
        <w:t xml:space="preserve"> fases</w:t>
      </w:r>
      <w:r w:rsidR="00C06980">
        <w:t xml:space="preserve"> y </w:t>
      </w:r>
      <w:r>
        <w:t>artefacto</w:t>
      </w:r>
      <w:r w:rsidR="004A3A09">
        <w:t>s</w:t>
      </w:r>
      <w:r w:rsidR="00C06980">
        <w:t xml:space="preserve"> del proceso de Gestión</w:t>
      </w:r>
      <w:r w:rsidR="004E3EBE">
        <w:t xml:space="preserve"> </w:t>
      </w:r>
      <w:r w:rsidR="002A011E">
        <w:t>en el</w:t>
      </w:r>
      <w:r w:rsidR="003D7C4E">
        <w:t xml:space="preserve"> proyecto de la empresa Sanambiente</w:t>
      </w:r>
      <w:r w:rsidR="00972CA1">
        <w:t>.</w:t>
      </w:r>
    </w:p>
    <w:p w14:paraId="7201C032" w14:textId="228E78D5" w:rsidR="00ED5A34" w:rsidRDefault="00ED5A34" w:rsidP="00A53A08">
      <w:pPr>
        <w:pStyle w:val="Ttulo2"/>
      </w:pPr>
      <w:bookmarkStart w:id="51" w:name="_Toc39340826"/>
      <w:r>
        <w:t>Fase 1: Planificación del proyecto</w:t>
      </w:r>
      <w:bookmarkEnd w:id="51"/>
    </w:p>
    <w:p w14:paraId="7ECADC19" w14:textId="77777777"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794C25C1" w14:textId="03064D97" w:rsidR="00513742" w:rsidRPr="00513742" w:rsidRDefault="00D60BD6" w:rsidP="00513742">
      <w:pPr>
        <w:pStyle w:val="Ttulo3"/>
      </w:pPr>
      <w:bookmarkStart w:id="52" w:name="_Toc39340827"/>
      <w:r>
        <w:rPr>
          <w:rStyle w:val="Ttulo3Car"/>
          <w:b/>
        </w:rPr>
        <w:t>Crear el p</w:t>
      </w:r>
      <w:r w:rsidR="000956EB" w:rsidRPr="00513742">
        <w:rPr>
          <w:rStyle w:val="Ttulo3Car"/>
          <w:b/>
        </w:rPr>
        <w:t>lan de</w:t>
      </w:r>
      <w:r w:rsidR="00456D66" w:rsidRPr="00513742">
        <w:rPr>
          <w:rStyle w:val="Ttulo3Car"/>
          <w:b/>
        </w:rPr>
        <w:t>l</w:t>
      </w:r>
      <w:r w:rsidR="000956EB" w:rsidRPr="00513742">
        <w:rPr>
          <w:rStyle w:val="Ttulo3Car"/>
          <w:b/>
        </w:rPr>
        <w:t xml:space="preserve"> proyecto</w:t>
      </w:r>
      <w:r w:rsidR="00DF5989" w:rsidRPr="00513742">
        <w:rPr>
          <w:rStyle w:val="Ttulo3Car"/>
          <w:b/>
        </w:rPr>
        <w:t>.</w:t>
      </w:r>
      <w:bookmarkEnd w:id="52"/>
      <w:r w:rsidR="00DF5989" w:rsidRPr="00513742">
        <w:t xml:space="preserve"> </w:t>
      </w:r>
    </w:p>
    <w:p w14:paraId="070B4176" w14:textId="472BE064" w:rsidR="002E49F7" w:rsidRPr="00E71A45" w:rsidRDefault="00DF5989" w:rsidP="00D33F32">
      <w:r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Sanambient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160537">
        <w:t>:</w:t>
      </w:r>
    </w:p>
    <w:p w14:paraId="7DDDD506" w14:textId="318162A7" w:rsidR="008A791E" w:rsidRPr="00654957" w:rsidRDefault="008A791E" w:rsidP="002E49F7">
      <w:pPr>
        <w:jc w:val="center"/>
        <w:rPr>
          <w:rFonts w:eastAsia="Times New Roman" w:cs="Times New Roman"/>
          <w:bCs/>
          <w:color w:val="FF0000"/>
          <w:szCs w:val="24"/>
        </w:rPr>
      </w:pPr>
      <w:r>
        <w:rPr>
          <w:rFonts w:eastAsia="Times New Roman" w:cs="Times New Roman"/>
          <w:b/>
          <w:szCs w:val="24"/>
        </w:rPr>
        <w:t>Plan del proyecto de Sanambiente</w:t>
      </w:r>
    </w:p>
    <w:p w14:paraId="01A5845A" w14:textId="3528B262" w:rsidR="008A791E" w:rsidRDefault="008A791E" w:rsidP="00CB31F8">
      <w:pPr>
        <w:rPr>
          <w:rFonts w:eastAsia="Times New Roman" w:cs="Times New Roman"/>
          <w:b/>
          <w:szCs w:val="24"/>
        </w:rPr>
      </w:pPr>
      <w:r>
        <w:rPr>
          <w:rFonts w:eastAsia="Times New Roman" w:cs="Times New Roman"/>
          <w:b/>
          <w:szCs w:val="24"/>
        </w:rPr>
        <w:t>Descripción del producto:</w:t>
      </w:r>
    </w:p>
    <w:p w14:paraId="755024C0" w14:textId="3388B469" w:rsidR="00CB31F8" w:rsidRPr="00CB31F8" w:rsidRDefault="00CB31F8" w:rsidP="00CB31F8">
      <w:pPr>
        <w:rPr>
          <w:rFonts w:eastAsia="Times New Roman" w:cs="Times New Roman"/>
          <w:szCs w:val="24"/>
        </w:rPr>
      </w:pPr>
      <w:r>
        <w:rPr>
          <w:rFonts w:eastAsia="Times New Roman" w:cs="Times New Roman"/>
          <w:szCs w:val="24"/>
        </w:rPr>
        <w:lastRenderedPageBreak/>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3030C05C" w14:textId="77777777" w:rsidR="00D414DC" w:rsidRDefault="00D414DC" w:rsidP="00CB31F8">
      <w:pPr>
        <w:rPr>
          <w:rFonts w:eastAsia="Times New Roman" w:cs="Times New Roman"/>
          <w:b/>
          <w:szCs w:val="24"/>
        </w:rPr>
      </w:pPr>
    </w:p>
    <w:p w14:paraId="516A0EC9" w14:textId="36C7F5E2" w:rsidR="008A791E" w:rsidRDefault="008A791E" w:rsidP="00CB31F8">
      <w:pPr>
        <w:rPr>
          <w:rFonts w:eastAsia="Times New Roman" w:cs="Times New Roman"/>
          <w:b/>
          <w:szCs w:val="24"/>
        </w:rPr>
      </w:pPr>
      <w:r>
        <w:rPr>
          <w:rFonts w:eastAsia="Times New Roman" w:cs="Times New Roman"/>
          <w:b/>
          <w:szCs w:val="24"/>
        </w:rPr>
        <w:t>Propósito:</w:t>
      </w:r>
    </w:p>
    <w:p w14:paraId="04D323FF" w14:textId="1E7DF770" w:rsidR="008A791E" w:rsidRDefault="008A791E"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0D8BF01" w14:textId="618A4E9D" w:rsidR="008A791E" w:rsidRDefault="008A791E" w:rsidP="00CB31F8">
      <w:pPr>
        <w:rPr>
          <w:rFonts w:eastAsia="Times New Roman" w:cs="Times New Roman"/>
          <w:b/>
          <w:szCs w:val="24"/>
        </w:rPr>
      </w:pPr>
      <w:r>
        <w:rPr>
          <w:rFonts w:eastAsia="Times New Roman" w:cs="Times New Roman"/>
          <w:b/>
          <w:szCs w:val="24"/>
        </w:rPr>
        <w:t>Requisitos generales del cliente</w:t>
      </w:r>
    </w:p>
    <w:p w14:paraId="262459C3" w14:textId="77777777" w:rsidR="008A791E" w:rsidRDefault="008A791E" w:rsidP="008A791E">
      <w:pPr>
        <w:rPr>
          <w:rFonts w:eastAsia="Times New Roman" w:cs="Times New Roman"/>
          <w:b/>
          <w:szCs w:val="24"/>
        </w:rPr>
      </w:pPr>
      <w:r>
        <w:rPr>
          <w:rFonts w:eastAsia="Times New Roman" w:cs="Times New Roman"/>
          <w:b/>
          <w:szCs w:val="24"/>
        </w:rPr>
        <w:t>Comunicación y traspaso de información.</w:t>
      </w:r>
    </w:p>
    <w:p w14:paraId="5B9463DB" w14:textId="77777777" w:rsidR="008A791E" w:rsidRDefault="008A791E" w:rsidP="008A791E">
      <w:pPr>
        <w:rPr>
          <w:rFonts w:eastAsia="Times New Roman" w:cs="Times New Roman"/>
          <w:szCs w:val="24"/>
        </w:rPr>
      </w:pPr>
      <w:r>
        <w:rPr>
          <w:rFonts w:eastAsia="Times New Roman" w:cs="Times New Roman"/>
          <w:szCs w:val="24"/>
        </w:rPr>
        <w:t>1. El sistema debe permitir el enlace y transferencia de datos de los datalogger mediante Internet.</w:t>
      </w:r>
    </w:p>
    <w:p w14:paraId="66C7B67A" w14:textId="77777777" w:rsidR="008A791E" w:rsidRDefault="008A791E" w:rsidP="008A791E">
      <w:pPr>
        <w:rPr>
          <w:rFonts w:eastAsia="Times New Roman" w:cs="Times New Roman"/>
          <w:szCs w:val="24"/>
        </w:rPr>
      </w:pPr>
      <w:r>
        <w:rPr>
          <w:rFonts w:eastAsia="Times New Roman" w:cs="Times New Roman"/>
          <w:szCs w:val="24"/>
        </w:rPr>
        <w:t xml:space="preserve">2. El sistema debe permitir crear, modificar, borrar, visualizar comandos para ser utilizados por los protocolos de comunicación X y </w:t>
      </w:r>
      <w:proofErr w:type="spellStart"/>
      <w:r>
        <w:rPr>
          <w:rFonts w:eastAsia="Times New Roman" w:cs="Times New Roman"/>
          <w:szCs w:val="24"/>
        </w:rPr>
        <w:t>Y</w:t>
      </w:r>
      <w:proofErr w:type="spellEnd"/>
      <w:r>
        <w:rPr>
          <w:rFonts w:eastAsia="Times New Roman" w:cs="Times New Roman"/>
          <w:szCs w:val="24"/>
        </w:rPr>
        <w:t>.</w:t>
      </w:r>
    </w:p>
    <w:p w14:paraId="16B05212" w14:textId="7A33A78E" w:rsidR="008A791E" w:rsidRDefault="008A791E" w:rsidP="008A791E">
      <w:pPr>
        <w:rPr>
          <w:rFonts w:eastAsia="Times New Roman" w:cs="Times New Roman"/>
          <w:szCs w:val="24"/>
        </w:rPr>
      </w:pPr>
      <w:r>
        <w:rPr>
          <w:rFonts w:eastAsia="Times New Roman" w:cs="Times New Roman"/>
          <w:szCs w:val="24"/>
        </w:rPr>
        <w:t>3</w:t>
      </w:r>
      <w:r w:rsidR="00422A6E">
        <w:rPr>
          <w:rFonts w:eastAsia="Times New Roman" w:cs="Times New Roman"/>
          <w:szCs w:val="24"/>
        </w:rPr>
        <w:t>.</w:t>
      </w:r>
      <w:r>
        <w:rPr>
          <w:rFonts w:eastAsia="Times New Roman" w:cs="Times New Roman"/>
          <w:szCs w:val="24"/>
        </w:rPr>
        <w:t xml:space="preserve"> El sistema debe permitir elegir </w:t>
      </w:r>
      <w:r w:rsidR="00422A6E">
        <w:rPr>
          <w:rFonts w:eastAsia="Times New Roman" w:cs="Times New Roman"/>
          <w:szCs w:val="24"/>
        </w:rPr>
        <w:t>qué</w:t>
      </w:r>
      <w:r>
        <w:rPr>
          <w:rFonts w:eastAsia="Times New Roman" w:cs="Times New Roman"/>
          <w:szCs w:val="24"/>
        </w:rPr>
        <w:t xml:space="preserve"> tipo de protocolo de comunicación usará una estación, pero en una organización </w:t>
      </w:r>
      <w:r w:rsidR="00422A6E">
        <w:rPr>
          <w:rFonts w:eastAsia="Times New Roman" w:cs="Times New Roman"/>
          <w:szCs w:val="24"/>
        </w:rPr>
        <w:t>puede</w:t>
      </w:r>
      <w:r>
        <w:rPr>
          <w:rFonts w:eastAsia="Times New Roman" w:cs="Times New Roman"/>
          <w:szCs w:val="24"/>
        </w:rPr>
        <w:t xml:space="preserve"> haber múltiples estaciones con diferentes protocolos y a su vez, que usen diferentes comandos.</w:t>
      </w:r>
    </w:p>
    <w:p w14:paraId="054937A9" w14:textId="77777777" w:rsidR="008A791E" w:rsidRDefault="008A791E" w:rsidP="008A791E">
      <w:pPr>
        <w:rPr>
          <w:rFonts w:eastAsia="Times New Roman" w:cs="Times New Roman"/>
          <w:szCs w:val="24"/>
        </w:rPr>
      </w:pPr>
      <w:r>
        <w:rPr>
          <w:rFonts w:eastAsia="Times New Roman" w:cs="Times New Roman"/>
          <w:szCs w:val="24"/>
        </w:rPr>
        <w:t>4. El sistema debe permitir establecer los parámetros necesarios para garantizar la comunicación vía FTP como cliente o servidor.</w:t>
      </w:r>
    </w:p>
    <w:p w14:paraId="64E90DEF" w14:textId="77777777" w:rsidR="008A791E" w:rsidRDefault="008A791E" w:rsidP="008A791E">
      <w:pPr>
        <w:rPr>
          <w:rFonts w:eastAsia="Times New Roman" w:cs="Times New Roman"/>
          <w:szCs w:val="24"/>
        </w:rPr>
      </w:pPr>
      <w:r>
        <w:rPr>
          <w:rFonts w:eastAsia="Times New Roman" w:cs="Times New Roman"/>
          <w:szCs w:val="24"/>
        </w:rPr>
        <w:t>5. El sistema debe permitir crear plantillas para leer los archivos planos y cargar los datos al sistema.</w:t>
      </w:r>
    </w:p>
    <w:p w14:paraId="5BC864DC" w14:textId="77777777" w:rsidR="008A791E" w:rsidRDefault="008A791E" w:rsidP="008A791E">
      <w:pPr>
        <w:rPr>
          <w:rFonts w:eastAsia="Times New Roman" w:cs="Times New Roman"/>
          <w:szCs w:val="24"/>
        </w:rPr>
      </w:pPr>
      <w:r>
        <w:rPr>
          <w:rFonts w:eastAsia="Times New Roman" w:cs="Times New Roman"/>
          <w:szCs w:val="24"/>
        </w:rPr>
        <w:t>6. El sistema debe permitir usar las plantillas de textos planos de FTP para otras estaciones.</w:t>
      </w:r>
    </w:p>
    <w:p w14:paraId="31D2405D" w14:textId="77777777" w:rsidR="008A791E" w:rsidRDefault="008A791E" w:rsidP="008A791E">
      <w:pPr>
        <w:rPr>
          <w:rFonts w:eastAsia="Times New Roman" w:cs="Times New Roman"/>
          <w:szCs w:val="24"/>
        </w:rPr>
      </w:pPr>
      <w:r>
        <w:rPr>
          <w:rFonts w:eastAsia="Times New Roman" w:cs="Times New Roman"/>
          <w:szCs w:val="24"/>
        </w:rPr>
        <w:lastRenderedPageBreak/>
        <w:t>7. El sistema debe permitir acceder al FTP de acuerdo a la base de tiempo de las estaciones, leer los archivos de texto y almacenar la información en la base de datos.</w:t>
      </w:r>
    </w:p>
    <w:p w14:paraId="69FBED99" w14:textId="77777777" w:rsidR="008A791E" w:rsidRDefault="008A791E" w:rsidP="008A791E">
      <w:pPr>
        <w:rPr>
          <w:rFonts w:eastAsia="Times New Roman" w:cs="Times New Roman"/>
          <w:szCs w:val="24"/>
        </w:rPr>
      </w:pPr>
      <w:r>
        <w:rPr>
          <w:rFonts w:eastAsia="Times New Roman" w:cs="Times New Roman"/>
          <w:szCs w:val="24"/>
        </w:rPr>
        <w:t>8. El sistema debe permitir establecer los parámetros necesarios para garantizar la comunicación vía Modbus como cliente o servidor.</w:t>
      </w:r>
    </w:p>
    <w:p w14:paraId="00D7012B" w14:textId="77777777" w:rsidR="008A791E" w:rsidRDefault="008A791E" w:rsidP="008A791E">
      <w:pPr>
        <w:rPr>
          <w:rFonts w:eastAsia="Times New Roman" w:cs="Times New Roman"/>
          <w:szCs w:val="24"/>
        </w:rPr>
      </w:pPr>
      <w:r>
        <w:rPr>
          <w:rFonts w:eastAsia="Times New Roman" w:cs="Times New Roman"/>
          <w:szCs w:val="24"/>
        </w:rPr>
        <w:t xml:space="preserve">9. El sistema debe permitir configurar los comandos de </w:t>
      </w:r>
      <w:proofErr w:type="spellStart"/>
      <w:r>
        <w:rPr>
          <w:rFonts w:eastAsia="Times New Roman" w:cs="Times New Roman"/>
          <w:szCs w:val="24"/>
        </w:rPr>
        <w:t>modbus</w:t>
      </w:r>
      <w:proofErr w:type="spellEnd"/>
      <w:r>
        <w:rPr>
          <w:rFonts w:eastAsia="Times New Roman" w:cs="Times New Roman"/>
          <w:szCs w:val="24"/>
        </w:rPr>
        <w:t xml:space="preserve"> para acceder a los dataloggers y obtener la información de estos.</w:t>
      </w:r>
    </w:p>
    <w:p w14:paraId="53548864" w14:textId="77777777" w:rsidR="008A791E" w:rsidRDefault="008A791E" w:rsidP="008A791E">
      <w:pPr>
        <w:rPr>
          <w:rFonts w:eastAsia="Times New Roman" w:cs="Times New Roman"/>
          <w:szCs w:val="24"/>
        </w:rPr>
      </w:pPr>
      <w:r>
        <w:rPr>
          <w:rFonts w:eastAsia="Times New Roman" w:cs="Times New Roman"/>
          <w:szCs w:val="24"/>
        </w:rPr>
        <w:t>10. El sistema debe permitir acceder a las estaciones mediante Modbus de acuerdo a la base de tiempo creado y almacenar la información en la base de datos.</w:t>
      </w:r>
    </w:p>
    <w:p w14:paraId="6D013FE4" w14:textId="77777777" w:rsidR="008A791E" w:rsidRDefault="008A791E" w:rsidP="008A791E">
      <w:pPr>
        <w:rPr>
          <w:rFonts w:eastAsia="Times New Roman" w:cs="Times New Roman"/>
          <w:szCs w:val="24"/>
        </w:rPr>
      </w:pPr>
      <w:r>
        <w:rPr>
          <w:rFonts w:eastAsia="Times New Roman" w:cs="Times New Roman"/>
          <w:szCs w:val="24"/>
        </w:rPr>
        <w:t>11. El sistema debe permitir usar las plantillas comandos de Modbus para otras estaciones.</w:t>
      </w:r>
    </w:p>
    <w:p w14:paraId="79D46B7B" w14:textId="11F6CF74" w:rsidR="008A791E" w:rsidRPr="00CB31F8" w:rsidRDefault="008A791E" w:rsidP="00CB31F8">
      <w:pPr>
        <w:rPr>
          <w:rFonts w:eastAsia="Times New Roman" w:cs="Times New Roman"/>
          <w:szCs w:val="24"/>
        </w:rPr>
      </w:pPr>
      <w:r>
        <w:rPr>
          <w:rFonts w:eastAsia="Times New Roman" w:cs="Times New Roman"/>
          <w:szCs w:val="24"/>
        </w:rPr>
        <w:t>12. El sistema debe permitir subir textos planos de manera manual cuando una estación no tenga acceso a Internet.</w:t>
      </w:r>
    </w:p>
    <w:p w14:paraId="652C481D" w14:textId="77777777" w:rsidR="008A791E" w:rsidRDefault="008A791E" w:rsidP="008A791E">
      <w:pPr>
        <w:rPr>
          <w:rFonts w:eastAsia="Times New Roman" w:cs="Times New Roman"/>
          <w:b/>
          <w:szCs w:val="24"/>
        </w:rPr>
      </w:pPr>
      <w:r>
        <w:rPr>
          <w:rFonts w:eastAsia="Times New Roman" w:cs="Times New Roman"/>
          <w:b/>
          <w:szCs w:val="24"/>
        </w:rPr>
        <w:t>Procesamiento</w:t>
      </w:r>
    </w:p>
    <w:p w14:paraId="6ED7793E" w14:textId="77777777" w:rsidR="008A791E" w:rsidRDefault="008A791E" w:rsidP="008A791E">
      <w:pPr>
        <w:rPr>
          <w:rFonts w:eastAsia="Times New Roman" w:cs="Times New Roman"/>
          <w:szCs w:val="24"/>
        </w:rPr>
      </w:pPr>
      <w:r>
        <w:rPr>
          <w:rFonts w:eastAsia="Times New Roman" w:cs="Times New Roman"/>
          <w:szCs w:val="24"/>
        </w:rPr>
        <w:t>13. El sistema debe permitir recibir o capturar los datos de las estaciones y almacenarlos en la base de datos teniendo en cuenta que los datos pasan por dos formas de almacenar, la primera son los datos crudos, como llegan de las estaciones, la segunda son los datos editados, los cuales ya pasaron por el procesamiento de datos.</w:t>
      </w:r>
    </w:p>
    <w:p w14:paraId="5B533143" w14:textId="77777777" w:rsidR="008A791E" w:rsidRDefault="008A791E" w:rsidP="008A791E">
      <w:pPr>
        <w:rPr>
          <w:rFonts w:eastAsia="Times New Roman" w:cs="Times New Roman"/>
          <w:szCs w:val="24"/>
        </w:rPr>
      </w:pPr>
      <w:r>
        <w:rPr>
          <w:rFonts w:eastAsia="Times New Roman" w:cs="Times New Roman"/>
          <w:szCs w:val="24"/>
        </w:rPr>
        <w:t>14. El sistema debe permitir crear reglas o criterios de validación de la siguiente manera: rangos máximos, mínimos, valores de pico, valores constantes, valores negativos, % de variación, pérdida de datos parciales o totales.</w:t>
      </w:r>
    </w:p>
    <w:p w14:paraId="2195CD5B" w14:textId="77777777" w:rsidR="008A791E" w:rsidRDefault="008A791E" w:rsidP="008A791E">
      <w:pPr>
        <w:rPr>
          <w:rFonts w:eastAsia="Times New Roman" w:cs="Times New Roman"/>
          <w:szCs w:val="24"/>
        </w:rPr>
      </w:pPr>
      <w:r>
        <w:rPr>
          <w:rFonts w:eastAsia="Times New Roman" w:cs="Times New Roman"/>
          <w:szCs w:val="24"/>
        </w:rPr>
        <w:t>15. Permitir correcciones, estados, fórmulas lineales, fórmulas extendidas, corrección de alertas en los datos históricos por parámetro ambiental de forma manual por un rango de tiempo.</w:t>
      </w:r>
    </w:p>
    <w:p w14:paraId="0AF3D2C3" w14:textId="77777777" w:rsidR="008A791E" w:rsidRDefault="008A791E" w:rsidP="008A791E">
      <w:pPr>
        <w:rPr>
          <w:rFonts w:eastAsia="Times New Roman" w:cs="Times New Roman"/>
          <w:szCs w:val="24"/>
        </w:rPr>
      </w:pPr>
      <w:r>
        <w:rPr>
          <w:rFonts w:eastAsia="Times New Roman" w:cs="Times New Roman"/>
          <w:szCs w:val="24"/>
        </w:rPr>
        <w:t>16. Permitir correcciones, estados, fórmulas lineales, fórmulas extendidas, corrección de alertas, de manera automática en los datos nuevos.</w:t>
      </w:r>
    </w:p>
    <w:p w14:paraId="46E926E1" w14:textId="77777777" w:rsidR="008A791E" w:rsidRDefault="008A791E" w:rsidP="008A791E">
      <w:pPr>
        <w:rPr>
          <w:rFonts w:eastAsia="Times New Roman" w:cs="Times New Roman"/>
          <w:szCs w:val="24"/>
        </w:rPr>
      </w:pPr>
      <w:r>
        <w:rPr>
          <w:rFonts w:eastAsia="Times New Roman" w:cs="Times New Roman"/>
          <w:szCs w:val="24"/>
        </w:rPr>
        <w:lastRenderedPageBreak/>
        <w:t xml:space="preserve">17. El sistema debe permitir que el usuario pueda crear plantillas de procesamiento de información para los parámetros ambientales, con lo anterior se podrá ej. SO2 en valor alto 200 </w:t>
      </w:r>
      <w:proofErr w:type="spellStart"/>
      <w:r>
        <w:rPr>
          <w:rFonts w:eastAsia="Times New Roman" w:cs="Times New Roman"/>
          <w:szCs w:val="24"/>
        </w:rPr>
        <w:t>ppb</w:t>
      </w:r>
      <w:proofErr w:type="spellEnd"/>
      <w:r>
        <w:rPr>
          <w:rFonts w:eastAsia="Times New Roman" w:cs="Times New Roman"/>
          <w:szCs w:val="24"/>
        </w:rPr>
        <w:t xml:space="preserve">, valor bajo 30 </w:t>
      </w:r>
      <w:proofErr w:type="spellStart"/>
      <w:r>
        <w:rPr>
          <w:rFonts w:eastAsia="Times New Roman" w:cs="Times New Roman"/>
          <w:szCs w:val="24"/>
        </w:rPr>
        <w:t>ppb</w:t>
      </w:r>
      <w:proofErr w:type="spellEnd"/>
      <w:r>
        <w:rPr>
          <w:rFonts w:eastAsia="Times New Roman" w:cs="Times New Roman"/>
          <w:szCs w:val="24"/>
        </w:rPr>
        <w:t>, valor constante, valor pico de 5%, etc. Que pueden ser aplicados a X estaciones del mismo cliente. (O de otros clientes) Sin necesidad de volverlos a crear.</w:t>
      </w:r>
    </w:p>
    <w:p w14:paraId="79856DBC" w14:textId="77777777" w:rsidR="008A791E" w:rsidRDefault="008A791E" w:rsidP="008A791E">
      <w:pPr>
        <w:rPr>
          <w:rFonts w:eastAsia="Times New Roman" w:cs="Times New Roman"/>
          <w:szCs w:val="24"/>
        </w:rPr>
      </w:pPr>
      <w:r>
        <w:rPr>
          <w:rFonts w:eastAsia="Times New Roman" w:cs="Times New Roman"/>
          <w:szCs w:val="24"/>
        </w:rPr>
        <w:t>18. El sistema debe permitir bloquear por un usuario de permisos altos como (Editor final) intervalos de tiempo donde los datos hayan sido validados tanto automática como manualmente, con el fin que no puedan ser modificados alterando la información oficial.</w:t>
      </w:r>
    </w:p>
    <w:p w14:paraId="5485097C" w14:textId="448156A1" w:rsidR="008A791E" w:rsidRDefault="008A791E" w:rsidP="00CB31F8">
      <w:pPr>
        <w:rPr>
          <w:rFonts w:eastAsia="Times New Roman" w:cs="Times New Roman"/>
          <w:szCs w:val="24"/>
        </w:rPr>
      </w:pPr>
      <w:r>
        <w:rPr>
          <w:rFonts w:eastAsia="Times New Roman" w:cs="Times New Roman"/>
          <w:szCs w:val="24"/>
        </w:rPr>
        <w:t>19. El sistema de permitir agregar banderas de estados de validación o recepción de datos para acompañar el dato almacenado. Algunos de los estados son "Datos Válidos, Inválidos, rango alto, rango bajo, Sin datos, Apagado, etc."</w:t>
      </w:r>
    </w:p>
    <w:p w14:paraId="0EC9CFB0" w14:textId="77777777" w:rsidR="008A791E" w:rsidRDefault="008A791E" w:rsidP="008A791E">
      <w:pPr>
        <w:rPr>
          <w:rFonts w:eastAsia="Times New Roman" w:cs="Times New Roman"/>
          <w:b/>
          <w:szCs w:val="24"/>
        </w:rPr>
      </w:pPr>
      <w:r>
        <w:rPr>
          <w:rFonts w:eastAsia="Times New Roman" w:cs="Times New Roman"/>
          <w:b/>
          <w:szCs w:val="24"/>
        </w:rPr>
        <w:t>Configuración</w:t>
      </w:r>
    </w:p>
    <w:p w14:paraId="6F314D27" w14:textId="77777777" w:rsidR="008A791E" w:rsidRDefault="008A791E" w:rsidP="008A791E">
      <w:pPr>
        <w:rPr>
          <w:rFonts w:eastAsia="Times New Roman" w:cs="Times New Roman"/>
          <w:szCs w:val="24"/>
        </w:rPr>
      </w:pPr>
      <w:r>
        <w:rPr>
          <w:rFonts w:eastAsia="Times New Roman" w:cs="Times New Roman"/>
          <w:szCs w:val="24"/>
        </w:rPr>
        <w:t>20. El sistema debe permitir la creación, modificación, eliminación y visualización de organizaciones.</w:t>
      </w:r>
    </w:p>
    <w:p w14:paraId="5169D68A" w14:textId="77777777" w:rsidR="008A791E" w:rsidRDefault="008A791E" w:rsidP="008A791E">
      <w:pPr>
        <w:rPr>
          <w:rFonts w:eastAsia="Times New Roman" w:cs="Times New Roman"/>
          <w:szCs w:val="24"/>
        </w:rPr>
      </w:pPr>
      <w:r>
        <w:rPr>
          <w:rFonts w:eastAsia="Times New Roman" w:cs="Times New Roman"/>
          <w:szCs w:val="24"/>
        </w:rPr>
        <w:t>21. El sistema debe permitir la creación, modificación, eliminación y visualización de estaciones</w:t>
      </w:r>
    </w:p>
    <w:p w14:paraId="64585242" w14:textId="77777777" w:rsidR="008A791E" w:rsidRDefault="008A791E" w:rsidP="008A791E">
      <w:pPr>
        <w:rPr>
          <w:rFonts w:eastAsia="Times New Roman" w:cs="Times New Roman"/>
          <w:szCs w:val="24"/>
        </w:rPr>
      </w:pPr>
      <w:r>
        <w:rPr>
          <w:rFonts w:eastAsia="Times New Roman" w:cs="Times New Roman"/>
          <w:szCs w:val="24"/>
        </w:rPr>
        <w:t>22. El sistema debe permitir la creación, modificación, eliminación y visualización de parámetros por estación</w:t>
      </w:r>
    </w:p>
    <w:p w14:paraId="2B589DEC" w14:textId="77777777" w:rsidR="008A791E" w:rsidRDefault="008A791E" w:rsidP="008A791E">
      <w:pPr>
        <w:rPr>
          <w:rFonts w:eastAsia="Times New Roman" w:cs="Times New Roman"/>
          <w:szCs w:val="24"/>
        </w:rPr>
      </w:pPr>
      <w:r>
        <w:rPr>
          <w:rFonts w:eastAsia="Times New Roman" w:cs="Times New Roman"/>
          <w:szCs w:val="24"/>
        </w:rPr>
        <w:t>23. El sistema debe permitir asignación de parámetros a estaciones.</w:t>
      </w:r>
    </w:p>
    <w:p w14:paraId="01AF2873" w14:textId="77777777" w:rsidR="008A791E" w:rsidRDefault="008A791E" w:rsidP="008A791E">
      <w:pPr>
        <w:rPr>
          <w:rFonts w:eastAsia="Times New Roman" w:cs="Times New Roman"/>
          <w:szCs w:val="24"/>
        </w:rPr>
      </w:pPr>
      <w:r>
        <w:rPr>
          <w:rFonts w:eastAsia="Times New Roman" w:cs="Times New Roman"/>
          <w:szCs w:val="24"/>
        </w:rPr>
        <w:t>24. El sistema debe permitir asignación de estaciones a organizaciones.</w:t>
      </w:r>
    </w:p>
    <w:p w14:paraId="37AF82B8" w14:textId="77777777" w:rsidR="008A791E" w:rsidRDefault="008A791E" w:rsidP="008A791E">
      <w:pPr>
        <w:rPr>
          <w:rFonts w:eastAsia="Times New Roman" w:cs="Times New Roman"/>
          <w:szCs w:val="24"/>
        </w:rPr>
      </w:pPr>
      <w:r>
        <w:rPr>
          <w:rFonts w:eastAsia="Times New Roman" w:cs="Times New Roman"/>
          <w:szCs w:val="24"/>
        </w:rPr>
        <w:t>25. El sistema debe permitir asignación de estaciones a usuarios.</w:t>
      </w:r>
    </w:p>
    <w:p w14:paraId="63369680" w14:textId="77777777" w:rsidR="008A791E" w:rsidRDefault="008A791E" w:rsidP="008A791E">
      <w:pPr>
        <w:rPr>
          <w:rFonts w:eastAsia="Times New Roman" w:cs="Times New Roman"/>
          <w:szCs w:val="24"/>
        </w:rPr>
      </w:pPr>
      <w:r>
        <w:rPr>
          <w:rFonts w:eastAsia="Times New Roman" w:cs="Times New Roman"/>
          <w:szCs w:val="24"/>
        </w:rPr>
        <w:t>26. El sistema debe permitir que una estación tenga diferentes bases de tiempo.</w:t>
      </w:r>
    </w:p>
    <w:p w14:paraId="40388C2F" w14:textId="77777777" w:rsidR="008A791E" w:rsidRDefault="008A791E" w:rsidP="008A791E">
      <w:pPr>
        <w:rPr>
          <w:rFonts w:eastAsia="Times New Roman" w:cs="Times New Roman"/>
          <w:szCs w:val="24"/>
        </w:rPr>
      </w:pPr>
      <w:r>
        <w:rPr>
          <w:rFonts w:eastAsia="Times New Roman" w:cs="Times New Roman"/>
          <w:szCs w:val="24"/>
        </w:rPr>
        <w:t xml:space="preserve">27.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04C185A8" w14:textId="30E52EE3" w:rsidR="008A791E" w:rsidRDefault="008A791E" w:rsidP="00CB31F8">
      <w:pPr>
        <w:rPr>
          <w:rFonts w:eastAsia="Times New Roman" w:cs="Times New Roman"/>
          <w:szCs w:val="24"/>
        </w:rPr>
      </w:pPr>
      <w:r>
        <w:rPr>
          <w:rFonts w:eastAsia="Times New Roman" w:cs="Times New Roman"/>
          <w:szCs w:val="24"/>
        </w:rPr>
        <w:lastRenderedPageBreak/>
        <w:t>28. El sistema debe permitir agregar, modificar y visualizar la latitud, longitud y altura para mostrar las estaciones en un mapa.</w:t>
      </w:r>
    </w:p>
    <w:p w14:paraId="0F31431E" w14:textId="77777777" w:rsidR="008A791E" w:rsidRDefault="008A791E" w:rsidP="008A791E">
      <w:pPr>
        <w:rPr>
          <w:rFonts w:eastAsia="Times New Roman" w:cs="Times New Roman"/>
          <w:b/>
          <w:szCs w:val="24"/>
        </w:rPr>
      </w:pPr>
      <w:r>
        <w:rPr>
          <w:rFonts w:eastAsia="Times New Roman" w:cs="Times New Roman"/>
          <w:b/>
          <w:szCs w:val="24"/>
        </w:rPr>
        <w:t>Seguridad</w:t>
      </w:r>
    </w:p>
    <w:p w14:paraId="6FE89B81" w14:textId="77777777" w:rsidR="008A791E" w:rsidRDefault="008A791E" w:rsidP="008A791E">
      <w:pPr>
        <w:rPr>
          <w:rFonts w:eastAsia="Times New Roman" w:cs="Times New Roman"/>
          <w:szCs w:val="24"/>
        </w:rPr>
      </w:pPr>
      <w:r>
        <w:rPr>
          <w:rFonts w:eastAsia="Times New Roman" w:cs="Times New Roman"/>
          <w:szCs w:val="24"/>
        </w:rPr>
        <w:t>29. El sistema debe permitir crear, modificar, eliminar y visualizar usuarios del sistema</w:t>
      </w:r>
    </w:p>
    <w:p w14:paraId="49A29A40" w14:textId="77777777" w:rsidR="008A791E" w:rsidRDefault="008A791E" w:rsidP="008A791E">
      <w:pPr>
        <w:rPr>
          <w:rFonts w:eastAsia="Times New Roman" w:cs="Times New Roman"/>
          <w:szCs w:val="24"/>
        </w:rPr>
      </w:pPr>
      <w:r>
        <w:rPr>
          <w:rFonts w:eastAsia="Times New Roman" w:cs="Times New Roman"/>
          <w:szCs w:val="24"/>
        </w:rPr>
        <w:t>30. El sistema debe permitir asignar o revocar permisos y roles del usuario por organización y estaciones.</w:t>
      </w:r>
    </w:p>
    <w:p w14:paraId="7E0462C9" w14:textId="77777777" w:rsidR="008A791E" w:rsidRDefault="008A791E" w:rsidP="008A791E">
      <w:pPr>
        <w:rPr>
          <w:rFonts w:eastAsia="Times New Roman" w:cs="Times New Roman"/>
          <w:szCs w:val="24"/>
        </w:rPr>
      </w:pPr>
      <w:r>
        <w:rPr>
          <w:rFonts w:eastAsia="Times New Roman" w:cs="Times New Roman"/>
          <w:szCs w:val="24"/>
        </w:rPr>
        <w:t xml:space="preserve">31. El sistema debe permitir mantener los siguientes roles visualizador: solo puede ver datos de las estaciones, operador: puede modificar datos de las estaciones (parámetros, nombres, </w:t>
      </w:r>
      <w:proofErr w:type="spellStart"/>
      <w:r>
        <w:rPr>
          <w:rFonts w:eastAsia="Times New Roman" w:cs="Times New Roman"/>
          <w:szCs w:val="24"/>
        </w:rPr>
        <w:t>etc</w:t>
      </w:r>
      <w:proofErr w:type="spellEnd"/>
      <w:r>
        <w:rPr>
          <w:rFonts w:eastAsia="Times New Roman" w:cs="Times New Roman"/>
          <w:szCs w:val="24"/>
        </w:rPr>
        <w:t>), editor preliminar: puede realizar validación y corrección de datos. Editor final puede realizar la validación y corrección de datos y deshacer ediciones del preliminar o cerrar datos para evitar modificación.</w:t>
      </w:r>
    </w:p>
    <w:p w14:paraId="2C7DAD85" w14:textId="6344907B" w:rsidR="008A791E" w:rsidRDefault="008A791E" w:rsidP="00CB31F8">
      <w:pPr>
        <w:rPr>
          <w:rFonts w:eastAsia="Times New Roman" w:cs="Times New Roman"/>
          <w:szCs w:val="24"/>
        </w:rPr>
      </w:pPr>
      <w:r>
        <w:rPr>
          <w:rFonts w:eastAsia="Times New Roman" w:cs="Times New Roman"/>
          <w:szCs w:val="24"/>
        </w:rPr>
        <w:t>32. El sistema debe permitir que el administrador elija si desea que los datos se pueden publicar.</w:t>
      </w:r>
    </w:p>
    <w:p w14:paraId="6C76A1FA" w14:textId="77777777" w:rsidR="008A791E" w:rsidRDefault="008A791E" w:rsidP="008A791E">
      <w:pPr>
        <w:rPr>
          <w:rFonts w:eastAsia="Times New Roman" w:cs="Times New Roman"/>
          <w:b/>
          <w:szCs w:val="24"/>
        </w:rPr>
      </w:pPr>
      <w:r>
        <w:rPr>
          <w:rFonts w:eastAsia="Times New Roman" w:cs="Times New Roman"/>
          <w:b/>
          <w:szCs w:val="24"/>
        </w:rPr>
        <w:t>Reportes</w:t>
      </w:r>
    </w:p>
    <w:p w14:paraId="1E30EBC8" w14:textId="77777777" w:rsidR="008A791E" w:rsidRDefault="008A791E" w:rsidP="008A791E">
      <w:pPr>
        <w:rPr>
          <w:rFonts w:eastAsia="Times New Roman" w:cs="Times New Roman"/>
          <w:szCs w:val="24"/>
        </w:rPr>
      </w:pPr>
      <w:r>
        <w:rPr>
          <w:rFonts w:eastAsia="Times New Roman" w:cs="Times New Roman"/>
          <w:szCs w:val="24"/>
        </w:rPr>
        <w:t>33. Realizar el reporte de las estaciones (Reportes estadísticos tanto tabulares como gráficos [Incluidos rosas de vientos], de una estación o múltiples estaciones y parámetros sean uno o varios de una o varias estaciones).</w:t>
      </w:r>
    </w:p>
    <w:p w14:paraId="55D22A27" w14:textId="77777777" w:rsidR="008A791E" w:rsidRDefault="008A791E" w:rsidP="008A791E">
      <w:pPr>
        <w:rPr>
          <w:rFonts w:eastAsia="Times New Roman" w:cs="Times New Roman"/>
          <w:szCs w:val="24"/>
        </w:rPr>
      </w:pPr>
      <w:r>
        <w:rPr>
          <w:rFonts w:eastAsia="Times New Roman" w:cs="Times New Roman"/>
          <w:szCs w:val="24"/>
        </w:rPr>
        <w:t xml:space="preserve">34.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7AA7F37B" w14:textId="77777777" w:rsidR="008A791E" w:rsidRDefault="008A791E" w:rsidP="008A791E">
      <w:pPr>
        <w:rPr>
          <w:rFonts w:eastAsia="Times New Roman" w:cs="Times New Roman"/>
          <w:szCs w:val="24"/>
        </w:rPr>
      </w:pPr>
      <w:r>
        <w:rPr>
          <w:rFonts w:eastAsia="Times New Roman" w:cs="Times New Roman"/>
          <w:szCs w:val="24"/>
        </w:rPr>
        <w:t xml:space="preserve">35. El sistema debe permitir generar reportes, de acuerdo a la base de tiempo, diarios, mensuales, anuales, grupo de estaciones/parámetros, reportes datos máximos, mínimos y desviación estándar, reporte percentil (porcentajes de datos válidos y promedios), reportes </w:t>
      </w:r>
      <w:proofErr w:type="spellStart"/>
      <w:r>
        <w:rPr>
          <w:rFonts w:eastAsia="Times New Roman" w:cs="Times New Roman"/>
          <w:szCs w:val="24"/>
        </w:rPr>
        <w:t>multiestaciones</w:t>
      </w:r>
      <w:proofErr w:type="spellEnd"/>
      <w:r>
        <w:rPr>
          <w:rFonts w:eastAsia="Times New Roman" w:cs="Times New Roman"/>
          <w:szCs w:val="24"/>
        </w:rPr>
        <w:t xml:space="preserve"> y multiparámetros, reportes de histogramas, rosa de los vientos y rosa contaminantes, requieran se visualicen en gráficas ya sean líneas o barras, en 2D o 3D, reportes tabulados de fecha / parámetro.</w:t>
      </w:r>
    </w:p>
    <w:p w14:paraId="1834A34E" w14:textId="77777777" w:rsidR="008A791E" w:rsidRDefault="008A791E" w:rsidP="008A791E">
      <w:pPr>
        <w:rPr>
          <w:rFonts w:eastAsia="Times New Roman" w:cs="Times New Roman"/>
          <w:szCs w:val="24"/>
        </w:rPr>
      </w:pPr>
      <w:r>
        <w:rPr>
          <w:rFonts w:eastAsia="Times New Roman" w:cs="Times New Roman"/>
          <w:szCs w:val="24"/>
        </w:rPr>
        <w:lastRenderedPageBreak/>
        <w:t xml:space="preserve">36. El sistema debe permitir generar reportes de manera automática y descargarlos o enviarlos por correo de acuerdo en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permitiendo a su vez crear una plantilla de los reportes con imágenes y descripciones, estos deben ser preparados de acuerdo a un intervalo de tiempo o una única vez, eligiendo a qué usuarios se deben enviar. Estos usuarios pueden ser o no propios del sistema.</w:t>
      </w:r>
    </w:p>
    <w:p w14:paraId="3669B749" w14:textId="77777777" w:rsidR="008A791E" w:rsidRDefault="008A791E" w:rsidP="008A791E">
      <w:pPr>
        <w:rPr>
          <w:rFonts w:eastAsia="Times New Roman" w:cs="Times New Roman"/>
          <w:szCs w:val="24"/>
        </w:rPr>
      </w:pPr>
      <w:r>
        <w:rPr>
          <w:rFonts w:eastAsia="Times New Roman" w:cs="Times New Roman"/>
          <w:szCs w:val="24"/>
        </w:rPr>
        <w:t>37. El sistema debe permitir crear y visualizar índices de calidad de aire.</w:t>
      </w:r>
    </w:p>
    <w:p w14:paraId="10A93E18" w14:textId="77777777" w:rsidR="008A791E" w:rsidRDefault="008A791E" w:rsidP="008A791E">
      <w:pPr>
        <w:rPr>
          <w:rFonts w:eastAsia="Times New Roman" w:cs="Times New Roman"/>
          <w:szCs w:val="24"/>
        </w:rPr>
      </w:pPr>
      <w:r>
        <w:rPr>
          <w:rFonts w:eastAsia="Times New Roman" w:cs="Times New Roman"/>
          <w:szCs w:val="24"/>
        </w:rPr>
        <w:t>38. El mapa debe permitir mostrar las estaciones y su indicativo de color de acuerdo a la calidad del aire, en el caso que el parámetro no tenga colores, permitir crear una escala de color y numérica con el valor del parámetro.</w:t>
      </w:r>
    </w:p>
    <w:p w14:paraId="25E6CEB7" w14:textId="5867AC9A" w:rsidR="008A791E" w:rsidRDefault="008A791E" w:rsidP="00CB31F8">
      <w:pPr>
        <w:rPr>
          <w:rFonts w:eastAsia="Times New Roman" w:cs="Times New Roman"/>
          <w:szCs w:val="24"/>
        </w:rPr>
      </w:pPr>
      <w:r>
        <w:rPr>
          <w:rFonts w:eastAsia="Times New Roman" w:cs="Times New Roman"/>
          <w:szCs w:val="24"/>
        </w:rPr>
        <w:t>39. El sistema debe permitir generar reportes sobre las estaciones que tengan mayores banderas de datos negativas para generar *ordenes de revisión* para visitar las estaciones.</w:t>
      </w:r>
    </w:p>
    <w:p w14:paraId="229512BB" w14:textId="77777777" w:rsidR="008A791E" w:rsidRDefault="008A791E" w:rsidP="008A791E">
      <w:pPr>
        <w:rPr>
          <w:rFonts w:eastAsia="Times New Roman" w:cs="Times New Roman"/>
          <w:b/>
          <w:szCs w:val="24"/>
        </w:rPr>
      </w:pPr>
      <w:r>
        <w:rPr>
          <w:rFonts w:eastAsia="Times New Roman" w:cs="Times New Roman"/>
          <w:b/>
          <w:szCs w:val="24"/>
        </w:rPr>
        <w:t>No funcionales</w:t>
      </w:r>
    </w:p>
    <w:p w14:paraId="4BFC5804" w14:textId="77777777" w:rsidR="008A791E" w:rsidRDefault="008A791E" w:rsidP="008A791E">
      <w:pPr>
        <w:rPr>
          <w:rFonts w:eastAsia="Times New Roman" w:cs="Times New Roman"/>
          <w:szCs w:val="24"/>
        </w:rPr>
      </w:pPr>
      <w:r>
        <w:rPr>
          <w:rFonts w:eastAsia="Times New Roman" w:cs="Times New Roman"/>
          <w:szCs w:val="24"/>
        </w:rPr>
        <w:t>40. El software debe ser web con la capacidad de ser accedido con móviles.</w:t>
      </w:r>
    </w:p>
    <w:p w14:paraId="2AC96141" w14:textId="77777777" w:rsidR="008A791E" w:rsidRDefault="008A791E" w:rsidP="008A791E">
      <w:pPr>
        <w:rPr>
          <w:rFonts w:eastAsia="Times New Roman" w:cs="Times New Roman"/>
          <w:szCs w:val="24"/>
        </w:rPr>
      </w:pPr>
      <w:r>
        <w:rPr>
          <w:rFonts w:eastAsia="Times New Roman" w:cs="Times New Roman"/>
          <w:szCs w:val="24"/>
        </w:rPr>
        <w:t>41. El sistema debe ser creado con herramientas libres.</w:t>
      </w:r>
    </w:p>
    <w:p w14:paraId="0AA4BF40" w14:textId="77777777" w:rsidR="008A791E" w:rsidRDefault="008A791E" w:rsidP="008A791E">
      <w:pPr>
        <w:rPr>
          <w:rFonts w:eastAsia="Times New Roman" w:cs="Times New Roman"/>
          <w:szCs w:val="24"/>
        </w:rPr>
      </w:pPr>
      <w:r>
        <w:rPr>
          <w:rFonts w:eastAsia="Times New Roman" w:cs="Times New Roman"/>
          <w:szCs w:val="24"/>
        </w:rPr>
        <w:t>42. Se debe configurar un servidor FTP.</w:t>
      </w:r>
    </w:p>
    <w:p w14:paraId="6D49BC69" w14:textId="77777777" w:rsidR="008A791E" w:rsidRDefault="008A791E" w:rsidP="008A791E">
      <w:pPr>
        <w:rPr>
          <w:rFonts w:eastAsia="Times New Roman" w:cs="Times New Roman"/>
          <w:szCs w:val="24"/>
        </w:rPr>
      </w:pPr>
      <w:r>
        <w:rPr>
          <w:rFonts w:eastAsia="Times New Roman" w:cs="Times New Roman"/>
          <w:szCs w:val="24"/>
        </w:rPr>
        <w:t xml:space="preserve">43. El sistema debe ser </w:t>
      </w:r>
      <w:proofErr w:type="spellStart"/>
      <w:r>
        <w:rPr>
          <w:rFonts w:eastAsia="Times New Roman" w:cs="Times New Roman"/>
          <w:szCs w:val="24"/>
        </w:rPr>
        <w:t>responsive</w:t>
      </w:r>
      <w:proofErr w:type="spellEnd"/>
      <w:r>
        <w:rPr>
          <w:rFonts w:eastAsia="Times New Roman" w:cs="Times New Roman"/>
          <w:szCs w:val="24"/>
        </w:rPr>
        <w:t xml:space="preserve"> </w:t>
      </w:r>
      <w:proofErr w:type="spellStart"/>
      <w:r>
        <w:rPr>
          <w:rFonts w:eastAsia="Times New Roman" w:cs="Times New Roman"/>
          <w:szCs w:val="24"/>
        </w:rPr>
        <w:t>design</w:t>
      </w:r>
      <w:proofErr w:type="spellEnd"/>
    </w:p>
    <w:p w14:paraId="379F58A2" w14:textId="1C557BB2" w:rsidR="008A791E" w:rsidRPr="00CB31F8" w:rsidRDefault="008A791E" w:rsidP="00CB31F8">
      <w:pPr>
        <w:rPr>
          <w:rFonts w:eastAsia="Times New Roman" w:cs="Times New Roman"/>
          <w:szCs w:val="24"/>
        </w:rPr>
      </w:pPr>
      <w:r>
        <w:rPr>
          <w:rFonts w:eastAsia="Times New Roman" w:cs="Times New Roman"/>
          <w:szCs w:val="24"/>
        </w:rPr>
        <w:t>44. El sistema debe permitir S.A.A.S. u On Premise.</w:t>
      </w:r>
    </w:p>
    <w:p w14:paraId="7252B1A7" w14:textId="167716C9" w:rsidR="008A791E" w:rsidRPr="00CB31F8" w:rsidRDefault="008A791E" w:rsidP="00CB31F8">
      <w:pPr>
        <w:rPr>
          <w:rFonts w:eastAsia="Times New Roman" w:cs="Times New Roman"/>
          <w:b/>
          <w:szCs w:val="24"/>
        </w:rPr>
      </w:pPr>
      <w:r>
        <w:rPr>
          <w:rFonts w:eastAsia="Times New Roman" w:cs="Times New Roman"/>
          <w:b/>
          <w:szCs w:val="24"/>
        </w:rPr>
        <w:t>Alcance</w:t>
      </w:r>
    </w:p>
    <w:p w14:paraId="77F5CC5D" w14:textId="1BE4B569" w:rsidR="008A791E" w:rsidRDefault="008A791E" w:rsidP="00CB31F8">
      <w:pPr>
        <w:rPr>
          <w:rFonts w:eastAsia="Times New Roman" w:cs="Times New Roman"/>
          <w:b/>
          <w:szCs w:val="24"/>
        </w:rPr>
      </w:pPr>
      <w:bookmarkStart w:id="53" w:name="_Hlk16973520"/>
      <w:r>
        <w:rPr>
          <w:rFonts w:eastAsia="Times New Roman" w:cs="Times New Roman"/>
          <w:szCs w:val="24"/>
        </w:rPr>
        <w:t xml:space="preserve">El alcance del proyecto </w:t>
      </w:r>
      <w:r w:rsidR="00FD76F2">
        <w:rPr>
          <w:rFonts w:eastAsia="Times New Roman" w:cs="Times New Roman"/>
          <w:szCs w:val="24"/>
        </w:rPr>
        <w:t xml:space="preserve">será el desarrollo de </w:t>
      </w:r>
      <w:r>
        <w:rPr>
          <w:rFonts w:eastAsia="Times New Roman" w:cs="Times New Roman"/>
          <w:szCs w:val="24"/>
        </w:rPr>
        <w:t>los requerimientos 1</w:t>
      </w:r>
      <w:r w:rsidR="00E0021F">
        <w:rPr>
          <w:rFonts w:eastAsia="Times New Roman" w:cs="Times New Roman"/>
          <w:szCs w:val="24"/>
        </w:rPr>
        <w:t xml:space="preserve"> y </w:t>
      </w:r>
      <w:r>
        <w:rPr>
          <w:rFonts w:eastAsia="Times New Roman" w:cs="Times New Roman"/>
          <w:szCs w:val="24"/>
        </w:rPr>
        <w:t>2</w:t>
      </w:r>
      <w:r w:rsidR="00FD76F2">
        <w:rPr>
          <w:rFonts w:eastAsia="Times New Roman" w:cs="Times New Roman"/>
          <w:szCs w:val="24"/>
        </w:rPr>
        <w:t xml:space="preserve"> del módulo de comunicación y transferencia de información</w:t>
      </w:r>
      <w:r w:rsidR="00810A5C">
        <w:rPr>
          <w:rFonts w:eastAsia="Times New Roman" w:cs="Times New Roman"/>
          <w:szCs w:val="24"/>
        </w:rPr>
        <w:t>. D</w:t>
      </w:r>
      <w:r>
        <w:rPr>
          <w:rFonts w:eastAsia="Times New Roman" w:cs="Times New Roman"/>
          <w:szCs w:val="24"/>
        </w:rPr>
        <w:t>epend</w:t>
      </w:r>
      <w:r w:rsidR="00733C90">
        <w:rPr>
          <w:rFonts w:eastAsia="Times New Roman" w:cs="Times New Roman"/>
          <w:szCs w:val="24"/>
        </w:rPr>
        <w:t>iendo</w:t>
      </w:r>
      <w:r>
        <w:rPr>
          <w:rFonts w:eastAsia="Times New Roman" w:cs="Times New Roman"/>
          <w:szCs w:val="24"/>
        </w:rPr>
        <w:t xml:space="preserve"> </w:t>
      </w:r>
      <w:r w:rsidR="006A7A30">
        <w:rPr>
          <w:rFonts w:eastAsia="Times New Roman" w:cs="Times New Roman"/>
          <w:szCs w:val="24"/>
        </w:rPr>
        <w:t>del tiempo que quede</w:t>
      </w:r>
      <w:r>
        <w:rPr>
          <w:rFonts w:eastAsia="Times New Roman" w:cs="Times New Roman"/>
          <w:szCs w:val="24"/>
        </w:rPr>
        <w:t xml:space="preserve"> </w:t>
      </w:r>
      <w:r w:rsidR="00013F4F">
        <w:rPr>
          <w:rFonts w:eastAsia="Times New Roman" w:cs="Times New Roman"/>
          <w:szCs w:val="24"/>
        </w:rPr>
        <w:t>después</w:t>
      </w:r>
      <w:r>
        <w:rPr>
          <w:rFonts w:eastAsia="Times New Roman" w:cs="Times New Roman"/>
          <w:szCs w:val="24"/>
        </w:rPr>
        <w:t xml:space="preserve"> de haber</w:t>
      </w:r>
      <w:r w:rsidR="0020777E">
        <w:rPr>
          <w:rFonts w:eastAsia="Times New Roman" w:cs="Times New Roman"/>
          <w:szCs w:val="24"/>
        </w:rPr>
        <w:t>se</w:t>
      </w:r>
      <w:r w:rsidR="00501261">
        <w:rPr>
          <w:rFonts w:eastAsia="Times New Roman" w:cs="Times New Roman"/>
          <w:szCs w:val="24"/>
        </w:rPr>
        <w:t xml:space="preserve"> </w:t>
      </w:r>
      <w:r w:rsidR="00013F4F">
        <w:rPr>
          <w:rFonts w:eastAsia="Times New Roman" w:cs="Times New Roman"/>
          <w:szCs w:val="24"/>
        </w:rPr>
        <w:t>solucionado</w:t>
      </w:r>
      <w:r>
        <w:rPr>
          <w:rFonts w:eastAsia="Times New Roman" w:cs="Times New Roman"/>
          <w:szCs w:val="24"/>
        </w:rPr>
        <w:t xml:space="preserve"> </w:t>
      </w:r>
      <w:r w:rsidR="00733C90">
        <w:rPr>
          <w:rFonts w:eastAsia="Times New Roman" w:cs="Times New Roman"/>
          <w:szCs w:val="24"/>
        </w:rPr>
        <w:t>estos requerimientos, se podría avanzar con la solución de otros.</w:t>
      </w:r>
    </w:p>
    <w:bookmarkEnd w:id="53"/>
    <w:p w14:paraId="2BAE082B" w14:textId="77777777" w:rsidR="008A791E" w:rsidRDefault="008A791E" w:rsidP="008A791E">
      <w:pPr>
        <w:rPr>
          <w:rFonts w:eastAsia="Times New Roman" w:cs="Times New Roman"/>
          <w:b/>
          <w:szCs w:val="24"/>
        </w:rPr>
      </w:pPr>
      <w:r>
        <w:rPr>
          <w:rFonts w:eastAsia="Times New Roman" w:cs="Times New Roman"/>
          <w:b/>
          <w:szCs w:val="24"/>
        </w:rPr>
        <w:t>Objetivos</w:t>
      </w:r>
    </w:p>
    <w:p w14:paraId="4E7C212D" w14:textId="77777777" w:rsidR="008A791E" w:rsidRDefault="008A791E" w:rsidP="00CB31F8">
      <w:pPr>
        <w:ind w:firstLine="720"/>
        <w:rPr>
          <w:rFonts w:eastAsia="Times New Roman" w:cs="Times New Roman"/>
          <w:b/>
          <w:szCs w:val="24"/>
        </w:rPr>
      </w:pPr>
      <w:r>
        <w:rPr>
          <w:rFonts w:eastAsia="Times New Roman" w:cs="Times New Roman"/>
          <w:b/>
          <w:szCs w:val="24"/>
        </w:rPr>
        <w:t>General</w:t>
      </w:r>
    </w:p>
    <w:p w14:paraId="3F442533" w14:textId="22811BA1" w:rsidR="008A791E" w:rsidRPr="00CB31F8" w:rsidRDefault="008A791E" w:rsidP="00B246E3">
      <w:pPr>
        <w:numPr>
          <w:ilvl w:val="0"/>
          <w:numId w:val="63"/>
        </w:numPr>
        <w:rPr>
          <w:rFonts w:eastAsia="Times New Roman" w:cs="Times New Roman"/>
          <w:szCs w:val="24"/>
        </w:rPr>
      </w:pPr>
      <w:r>
        <w:rPr>
          <w:rFonts w:eastAsia="Times New Roman" w:cs="Times New Roman"/>
          <w:szCs w:val="24"/>
        </w:rPr>
        <w:lastRenderedPageBreak/>
        <w:t>Desarrollar una herramienta que permita gestionar los datos ambientales de la empresa San Ambiente de Cali.</w:t>
      </w:r>
    </w:p>
    <w:p w14:paraId="3453FB6E" w14:textId="77777777" w:rsidR="008A791E" w:rsidRDefault="008A791E" w:rsidP="00CB31F8">
      <w:pPr>
        <w:ind w:firstLine="720"/>
        <w:rPr>
          <w:rFonts w:eastAsia="Times New Roman" w:cs="Times New Roman"/>
          <w:b/>
          <w:szCs w:val="24"/>
        </w:rPr>
      </w:pPr>
      <w:r>
        <w:rPr>
          <w:rFonts w:eastAsia="Times New Roman" w:cs="Times New Roman"/>
          <w:b/>
          <w:szCs w:val="24"/>
        </w:rPr>
        <w:t>Específicos</w:t>
      </w:r>
    </w:p>
    <w:p w14:paraId="14E18600" w14:textId="3B4B1214" w:rsidR="008A791E" w:rsidRDefault="008A791E" w:rsidP="00B246E3">
      <w:pPr>
        <w:numPr>
          <w:ilvl w:val="0"/>
          <w:numId w:val="54"/>
        </w:numPr>
        <w:rPr>
          <w:rFonts w:eastAsia="Times New Roman" w:cs="Times New Roman"/>
          <w:b/>
          <w:szCs w:val="24"/>
        </w:rPr>
      </w:pPr>
      <w:r>
        <w:rPr>
          <w:rFonts w:eastAsia="Times New Roman" w:cs="Times New Roman"/>
          <w:szCs w:val="24"/>
        </w:rPr>
        <w:t>Establecer un marco de trabajo siguiendo los lineamientos dados por la ISO 29110 utilizando como caso de estudio la integración de procesos del proyecto.</w:t>
      </w:r>
    </w:p>
    <w:p w14:paraId="2ADE7C14" w14:textId="77777777" w:rsidR="008A791E" w:rsidRDefault="008A791E" w:rsidP="00B246E3">
      <w:pPr>
        <w:numPr>
          <w:ilvl w:val="0"/>
          <w:numId w:val="54"/>
        </w:numPr>
        <w:rPr>
          <w:rFonts w:eastAsia="Times New Roman" w:cs="Times New Roman"/>
          <w:b/>
          <w:szCs w:val="24"/>
        </w:rPr>
      </w:pPr>
      <w:r>
        <w:rPr>
          <w:rFonts w:eastAsia="Times New Roman" w:cs="Times New Roman"/>
          <w:szCs w:val="24"/>
        </w:rPr>
        <w:t>Desarrollar la interfaz de los módulos de comunicación y transferencia de datos ambientales de la empresa San Ambiente aplicando DCU</w:t>
      </w:r>
    </w:p>
    <w:p w14:paraId="344AC915" w14:textId="77777777" w:rsidR="008A791E" w:rsidRDefault="008A791E" w:rsidP="00B246E3">
      <w:pPr>
        <w:numPr>
          <w:ilvl w:val="0"/>
          <w:numId w:val="54"/>
        </w:numPr>
        <w:rPr>
          <w:rFonts w:eastAsia="Times New Roman" w:cs="Times New Roman"/>
          <w:b/>
          <w:szCs w:val="24"/>
        </w:rPr>
      </w:pPr>
      <w:r>
        <w:rPr>
          <w:rFonts w:eastAsia="Times New Roman" w:cs="Times New Roman"/>
          <w:szCs w:val="24"/>
        </w:rPr>
        <w:t>Aplicar un modelo de calidad al módulo de comunicación de información del sistema de gestión de datos ambientales de la empresa San Ambiente de Cali.</w:t>
      </w:r>
    </w:p>
    <w:p w14:paraId="3410FED9" w14:textId="77777777" w:rsidR="008A791E" w:rsidRDefault="008A791E" w:rsidP="00B246E3">
      <w:pPr>
        <w:numPr>
          <w:ilvl w:val="0"/>
          <w:numId w:val="54"/>
        </w:numPr>
        <w:rPr>
          <w:rFonts w:eastAsia="Times New Roman" w:cs="Times New Roman"/>
          <w:b/>
          <w:szCs w:val="24"/>
        </w:rPr>
      </w:pPr>
      <w:r>
        <w:rPr>
          <w:rFonts w:eastAsia="Times New Roman" w:cs="Times New Roman"/>
          <w:szCs w:val="24"/>
        </w:rPr>
        <w:t>Desarrollar los módulos web y móvil de comunicación y transferencia de los datos ambientales de la empresa San Ambiente.</w:t>
      </w:r>
    </w:p>
    <w:p w14:paraId="2664A14B" w14:textId="1B9FB5D0" w:rsidR="008A791E" w:rsidRPr="00CB31F8" w:rsidRDefault="008A791E" w:rsidP="00B246E3">
      <w:pPr>
        <w:numPr>
          <w:ilvl w:val="0"/>
          <w:numId w:val="54"/>
        </w:numPr>
        <w:rPr>
          <w:rFonts w:eastAsia="Times New Roman" w:cs="Times New Roman"/>
          <w:szCs w:val="24"/>
        </w:rPr>
      </w:pPr>
      <w:r>
        <w:rPr>
          <w:rFonts w:eastAsia="Times New Roman" w:cs="Times New Roman"/>
          <w:szCs w:val="24"/>
        </w:rPr>
        <w:t>Desarrollar un sistema geográfico que permita visualizar la información de estaciones y dispositivos de captura de datos de la empresa Sanambiente.</w:t>
      </w:r>
    </w:p>
    <w:p w14:paraId="7D8C92BC" w14:textId="77777777" w:rsidR="008A791E" w:rsidRDefault="008A791E" w:rsidP="008A791E">
      <w:pPr>
        <w:rPr>
          <w:rFonts w:eastAsia="Times New Roman" w:cs="Times New Roman"/>
          <w:b/>
          <w:szCs w:val="24"/>
        </w:rPr>
      </w:pPr>
      <w:r>
        <w:rPr>
          <w:rFonts w:eastAsia="Times New Roman" w:cs="Times New Roman"/>
          <w:b/>
          <w:szCs w:val="24"/>
        </w:rPr>
        <w:t>Entregables</w:t>
      </w:r>
    </w:p>
    <w:p w14:paraId="5BFF9E1D" w14:textId="671C5F86" w:rsidR="008A791E" w:rsidRDefault="008A791E" w:rsidP="00CB31F8">
      <w:pPr>
        <w:rPr>
          <w:rFonts w:eastAsia="Times New Roman" w:cs="Times New Roman"/>
          <w:szCs w:val="24"/>
        </w:rPr>
      </w:pPr>
      <w:r>
        <w:rPr>
          <w:rFonts w:eastAsia="Times New Roman" w:cs="Times New Roman"/>
          <w:szCs w:val="24"/>
        </w:rPr>
        <w:t xml:space="preserve">Los entregables que se darán al cliente por parte del </w:t>
      </w:r>
      <w:r w:rsidR="00EF4E93">
        <w:rPr>
          <w:rFonts w:eastAsia="Times New Roman" w:cs="Times New Roman"/>
          <w:szCs w:val="24"/>
        </w:rPr>
        <w:t>e</w:t>
      </w:r>
      <w:r w:rsidR="0060439E">
        <w:rPr>
          <w:rFonts w:eastAsia="Times New Roman" w:cs="Times New Roman"/>
          <w:szCs w:val="24"/>
        </w:rPr>
        <w:t>quipo</w:t>
      </w:r>
      <w:r>
        <w:rPr>
          <w:rFonts w:eastAsia="Times New Roman" w:cs="Times New Roman"/>
          <w:szCs w:val="24"/>
        </w:rPr>
        <w:t xml:space="preserve"> de desarrollo son con base a los establecidos en las fases de la metodología seleccionada, ICONIX.</w:t>
      </w:r>
    </w:p>
    <w:tbl>
      <w:tblPr>
        <w:tblW w:w="87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100"/>
        <w:gridCol w:w="2535"/>
        <w:gridCol w:w="1980"/>
        <w:gridCol w:w="2100"/>
      </w:tblGrid>
      <w:tr w:rsidR="008A791E" w14:paraId="561EEA04" w14:textId="77777777" w:rsidTr="008A791E">
        <w:trPr>
          <w:trHeight w:val="560"/>
        </w:trPr>
        <w:tc>
          <w:tcPr>
            <w:tcW w:w="8715" w:type="dxa"/>
            <w:gridSpan w:val="4"/>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tcPr>
          <w:p w14:paraId="7861AC60" w14:textId="77777777" w:rsidR="008A791E" w:rsidRDefault="008A791E" w:rsidP="008A791E">
            <w:pPr>
              <w:ind w:left="-20"/>
              <w:jc w:val="center"/>
              <w:rPr>
                <w:rFonts w:eastAsia="Times New Roman" w:cs="Times New Roman"/>
                <w:b/>
                <w:szCs w:val="24"/>
              </w:rPr>
            </w:pPr>
            <w:r>
              <w:rPr>
                <w:rFonts w:eastAsia="Times New Roman" w:cs="Times New Roman"/>
                <w:b/>
                <w:szCs w:val="24"/>
              </w:rPr>
              <w:t>Fases y entregables correspondientes</w:t>
            </w:r>
          </w:p>
        </w:tc>
      </w:tr>
      <w:tr w:rsidR="008A791E" w14:paraId="27380EA1" w14:textId="77777777" w:rsidTr="008A791E">
        <w:trPr>
          <w:trHeight w:val="120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B048121" w14:textId="77777777" w:rsidR="008A791E" w:rsidRDefault="008A791E" w:rsidP="008A791E">
            <w:pPr>
              <w:ind w:left="-20"/>
              <w:jc w:val="center"/>
              <w:rPr>
                <w:rFonts w:eastAsia="Times New Roman" w:cs="Times New Roman"/>
                <w:b/>
                <w:szCs w:val="24"/>
              </w:rPr>
            </w:pPr>
            <w:r>
              <w:rPr>
                <w:rFonts w:eastAsia="Times New Roman" w:cs="Times New Roman"/>
                <w:b/>
                <w:szCs w:val="24"/>
              </w:rPr>
              <w:t>Fase 1:</w:t>
            </w:r>
          </w:p>
          <w:p w14:paraId="76DABB7B"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de requerimientos</w:t>
            </w:r>
          </w:p>
          <w:p w14:paraId="40575E7C" w14:textId="77777777" w:rsidR="008A791E" w:rsidRDefault="008A791E" w:rsidP="008A791E">
            <w:pPr>
              <w:ind w:left="340"/>
              <w:jc w:val="center"/>
              <w:rPr>
                <w:rFonts w:eastAsia="Times New Roman" w:cs="Times New Roman"/>
                <w:szCs w:val="24"/>
              </w:rPr>
            </w:pPr>
            <w:r>
              <w:rPr>
                <w:rFonts w:eastAsia="Times New Roman" w:cs="Times New Roman"/>
                <w:szCs w:val="24"/>
              </w:rPr>
              <w:t xml:space="preserve"> </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72D09E2D" w14:textId="77777777" w:rsidR="008A791E" w:rsidRDefault="008A791E" w:rsidP="008A791E">
            <w:pPr>
              <w:ind w:left="-20"/>
              <w:jc w:val="center"/>
              <w:rPr>
                <w:rFonts w:eastAsia="Times New Roman" w:cs="Times New Roman"/>
                <w:b/>
                <w:szCs w:val="24"/>
              </w:rPr>
            </w:pPr>
            <w:r>
              <w:rPr>
                <w:rFonts w:eastAsia="Times New Roman" w:cs="Times New Roman"/>
                <w:b/>
                <w:szCs w:val="24"/>
              </w:rPr>
              <w:t>Fase 2:</w:t>
            </w:r>
          </w:p>
          <w:p w14:paraId="48510A1A"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y diseño preliminar</w:t>
            </w:r>
          </w:p>
          <w:p w14:paraId="67FD54B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7CA714EA" w14:textId="77777777" w:rsidR="008A791E" w:rsidRDefault="008A791E" w:rsidP="008A791E">
            <w:pPr>
              <w:ind w:left="-20"/>
              <w:jc w:val="center"/>
              <w:rPr>
                <w:rFonts w:eastAsia="Times New Roman" w:cs="Times New Roman"/>
                <w:b/>
                <w:szCs w:val="24"/>
              </w:rPr>
            </w:pPr>
            <w:r>
              <w:rPr>
                <w:rFonts w:eastAsia="Times New Roman" w:cs="Times New Roman"/>
                <w:b/>
                <w:szCs w:val="24"/>
              </w:rPr>
              <w:t>Fase 3:</w:t>
            </w:r>
          </w:p>
          <w:p w14:paraId="30DA568F" w14:textId="77777777" w:rsidR="008A791E" w:rsidRDefault="008A791E" w:rsidP="008A791E">
            <w:pPr>
              <w:ind w:left="-20"/>
              <w:jc w:val="center"/>
              <w:rPr>
                <w:rFonts w:eastAsia="Times New Roman" w:cs="Times New Roman"/>
                <w:b/>
                <w:szCs w:val="24"/>
              </w:rPr>
            </w:pPr>
            <w:r>
              <w:rPr>
                <w:rFonts w:eastAsia="Times New Roman" w:cs="Times New Roman"/>
                <w:b/>
                <w:szCs w:val="24"/>
              </w:rPr>
              <w:t>Diseño detall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43378809" w14:textId="77777777" w:rsidR="008A791E" w:rsidRDefault="008A791E" w:rsidP="008A791E">
            <w:pPr>
              <w:ind w:left="-20"/>
              <w:jc w:val="center"/>
              <w:rPr>
                <w:rFonts w:eastAsia="Times New Roman" w:cs="Times New Roman"/>
                <w:b/>
                <w:szCs w:val="24"/>
              </w:rPr>
            </w:pPr>
            <w:r>
              <w:rPr>
                <w:rFonts w:eastAsia="Times New Roman" w:cs="Times New Roman"/>
                <w:b/>
                <w:szCs w:val="24"/>
              </w:rPr>
              <w:t>Fase 4:</w:t>
            </w:r>
          </w:p>
          <w:p w14:paraId="446AA42D" w14:textId="77777777" w:rsidR="008A791E" w:rsidRDefault="008A791E" w:rsidP="008A791E">
            <w:pPr>
              <w:ind w:left="-20"/>
              <w:jc w:val="center"/>
              <w:rPr>
                <w:rFonts w:eastAsia="Times New Roman" w:cs="Times New Roman"/>
                <w:b/>
                <w:szCs w:val="24"/>
              </w:rPr>
            </w:pPr>
            <w:r>
              <w:rPr>
                <w:rFonts w:eastAsia="Times New Roman" w:cs="Times New Roman"/>
                <w:b/>
                <w:szCs w:val="24"/>
              </w:rPr>
              <w:t>Implementación</w:t>
            </w:r>
          </w:p>
          <w:p w14:paraId="4A29233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081AF9D3" w14:textId="77777777" w:rsidTr="008A791E">
        <w:trPr>
          <w:trHeight w:val="21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2C960BAF"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 xml:space="preserve"> </w:t>
            </w:r>
          </w:p>
          <w:p w14:paraId="134B0035"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53BD9B" w14:textId="77777777" w:rsidR="008A791E" w:rsidRDefault="008A791E" w:rsidP="008A791E">
            <w:pPr>
              <w:ind w:left="-20"/>
              <w:jc w:val="center"/>
              <w:rPr>
                <w:rFonts w:eastAsia="Times New Roman" w:cs="Times New Roman"/>
                <w:szCs w:val="24"/>
              </w:rPr>
            </w:pPr>
            <w:r>
              <w:rPr>
                <w:rFonts w:eastAsia="Times New Roman" w:cs="Times New Roman"/>
                <w:szCs w:val="24"/>
              </w:rPr>
              <w:t>Realizar el prototipad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A9DC0A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0F54666"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C9A8E92" w14:textId="77777777" w:rsidR="008A791E" w:rsidRDefault="008A791E" w:rsidP="008A791E">
            <w:pPr>
              <w:ind w:left="-20"/>
              <w:jc w:val="center"/>
              <w:rPr>
                <w:rFonts w:eastAsia="Times New Roman" w:cs="Times New Roman"/>
                <w:szCs w:val="24"/>
              </w:rPr>
            </w:pPr>
            <w:r>
              <w:rPr>
                <w:rFonts w:eastAsia="Times New Roman" w:cs="Times New Roman"/>
                <w:szCs w:val="24"/>
              </w:rPr>
              <w:t>Diagrama de robustez.</w:t>
            </w:r>
          </w:p>
          <w:p w14:paraId="105C56E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17D8F1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8E641CA"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476A838" w14:textId="77777777" w:rsidR="008A791E" w:rsidRDefault="008A791E" w:rsidP="008A791E">
            <w:pPr>
              <w:ind w:left="-20"/>
              <w:jc w:val="center"/>
              <w:rPr>
                <w:rFonts w:eastAsia="Times New Roman" w:cs="Times New Roman"/>
                <w:szCs w:val="24"/>
              </w:rPr>
            </w:pPr>
            <w:r>
              <w:rPr>
                <w:rFonts w:eastAsia="Times New Roman" w:cs="Times New Roman"/>
                <w:szCs w:val="24"/>
              </w:rPr>
              <w:t>Diagrama de secuenci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57202AE8" w14:textId="77777777" w:rsidR="008A791E" w:rsidRDefault="008A791E" w:rsidP="008A791E">
            <w:pPr>
              <w:ind w:left="-20"/>
              <w:jc w:val="center"/>
              <w:rPr>
                <w:rFonts w:eastAsia="Times New Roman" w:cs="Times New Roman"/>
                <w:szCs w:val="24"/>
              </w:rPr>
            </w:pPr>
            <w:r>
              <w:rPr>
                <w:rFonts w:eastAsia="Times New Roman" w:cs="Times New Roman"/>
                <w:szCs w:val="24"/>
              </w:rPr>
              <w:t>Escribir/generar el código (Desarrollo de los módulos de comunicación y transferencia de datos).</w:t>
            </w:r>
          </w:p>
        </w:tc>
      </w:tr>
      <w:tr w:rsidR="008A791E" w14:paraId="46B07315" w14:textId="77777777" w:rsidTr="008A791E">
        <w:trPr>
          <w:trHeight w:val="15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0DEECA94" w14:textId="77777777" w:rsidR="008A791E" w:rsidRDefault="008A791E" w:rsidP="008A791E">
            <w:pPr>
              <w:ind w:left="-20"/>
              <w:jc w:val="center"/>
              <w:rPr>
                <w:rFonts w:eastAsia="Times New Roman" w:cs="Times New Roman"/>
                <w:szCs w:val="24"/>
              </w:rPr>
            </w:pPr>
            <w:r>
              <w:rPr>
                <w:rFonts w:eastAsia="Times New Roman" w:cs="Times New Roman"/>
                <w:szCs w:val="24"/>
              </w:rPr>
              <w:t>Diagramas de caso de us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1CDE48B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69849C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B525092"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FE9DA9D"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59749053"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 refin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67D1B171"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unitarias y de integración.</w:t>
            </w:r>
          </w:p>
          <w:p w14:paraId="72912E7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3CC251FB" w14:textId="77777777" w:rsidTr="00C24C2F">
        <w:trPr>
          <w:trHeight w:val="1607"/>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A3BBD2C" w14:textId="77777777" w:rsidR="008A791E" w:rsidRDefault="008A791E" w:rsidP="008A791E">
            <w:pPr>
              <w:ind w:left="-20"/>
              <w:jc w:val="center"/>
              <w:rPr>
                <w:rFonts w:eastAsia="Times New Roman" w:cs="Times New Roman"/>
                <w:szCs w:val="24"/>
              </w:rPr>
            </w:pPr>
          </w:p>
          <w:p w14:paraId="60D54B4D" w14:textId="77777777" w:rsidR="008A791E" w:rsidRDefault="008A791E" w:rsidP="008A791E">
            <w:pPr>
              <w:ind w:left="-20"/>
              <w:jc w:val="center"/>
              <w:rPr>
                <w:rFonts w:eastAsia="Times New Roman" w:cs="Times New Roman"/>
                <w:szCs w:val="24"/>
              </w:rPr>
            </w:pPr>
          </w:p>
          <w:p w14:paraId="71B6AECC"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85CC28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9A020D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18C9D9"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35045955" w14:textId="77777777" w:rsidR="008A791E" w:rsidRDefault="008A791E" w:rsidP="008A791E">
            <w:pPr>
              <w:ind w:left="-20"/>
              <w:jc w:val="center"/>
              <w:rPr>
                <w:rFonts w:eastAsia="Times New Roman" w:cs="Times New Roman"/>
                <w:szCs w:val="24"/>
              </w:rPr>
            </w:pPr>
            <w:r>
              <w:rPr>
                <w:rFonts w:eastAsia="Times New Roman" w:cs="Times New Roman"/>
                <w:szCs w:val="24"/>
              </w:rPr>
              <w:t>Planes de prueb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02E3E102"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de aceptación del usuario.</w:t>
            </w:r>
          </w:p>
          <w:p w14:paraId="7B3BB60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bl>
    <w:p w14:paraId="05CFE048" w14:textId="77777777" w:rsidR="008A791E" w:rsidRDefault="008A791E" w:rsidP="008A791E">
      <w:pPr>
        <w:rPr>
          <w:rFonts w:eastAsia="Times New Roman" w:cs="Times New Roman"/>
          <w:szCs w:val="24"/>
        </w:rPr>
      </w:pPr>
    </w:p>
    <w:p w14:paraId="1620550E" w14:textId="232999C5" w:rsidR="008A791E" w:rsidRDefault="008A791E" w:rsidP="00CB31F8">
      <w:pPr>
        <w:rPr>
          <w:rFonts w:eastAsia="Times New Roman" w:cs="Times New Roman"/>
          <w:b/>
          <w:szCs w:val="24"/>
        </w:rPr>
      </w:pPr>
      <w:r>
        <w:rPr>
          <w:rFonts w:eastAsia="Times New Roman" w:cs="Times New Roman"/>
          <w:b/>
          <w:szCs w:val="24"/>
        </w:rPr>
        <w:t>Tareas y su duración estimada</w:t>
      </w:r>
    </w:p>
    <w:p w14:paraId="4C21D125" w14:textId="0DFCDED4" w:rsidR="008A791E" w:rsidRDefault="008A791E" w:rsidP="00CB31F8">
      <w:pPr>
        <w:rPr>
          <w:rFonts w:eastAsia="Times New Roman" w:cs="Times New Roman"/>
          <w:szCs w:val="24"/>
        </w:rPr>
      </w:pPr>
      <w:r>
        <w:rPr>
          <w:rFonts w:eastAsia="Times New Roman" w:cs="Times New Roman"/>
          <w:b/>
          <w:szCs w:val="24"/>
        </w:rPr>
        <w:t>Nota:</w:t>
      </w:r>
      <w:r>
        <w:rPr>
          <w:rFonts w:eastAsia="Times New Roman" w:cs="Times New Roman"/>
          <w:szCs w:val="24"/>
        </w:rPr>
        <w:t xml:space="preserve"> En la fase 3, el refinamiento del diagrama de clases y los planes de prueba se realizarán de forma implícita en la fase 4, por lo cual no se mencionará como tarea independiente. Adicionalmente el diagrama de secuencia de la fase 3 se pasará a realizar en la fase de 2 en conjunto con el diagrama de clases. </w:t>
      </w:r>
    </w:p>
    <w:p w14:paraId="5B7884FA" w14:textId="38FD30B3" w:rsidR="008A791E" w:rsidRDefault="008A791E" w:rsidP="00CB31F8">
      <w:pPr>
        <w:rPr>
          <w:rFonts w:eastAsia="Times New Roman" w:cs="Times New Roman"/>
          <w:szCs w:val="24"/>
        </w:rPr>
      </w:pPr>
      <w:r>
        <w:rPr>
          <w:rFonts w:eastAsia="Times New Roman" w:cs="Times New Roman"/>
          <w:szCs w:val="24"/>
        </w:rPr>
        <w:t xml:space="preserve">Por lo tanto, la fase 3 se elimina por completo y quedan finalmente de la siguiente manera: </w:t>
      </w:r>
    </w:p>
    <w:p w14:paraId="39925FA2" w14:textId="77777777" w:rsidR="008A791E" w:rsidRDefault="008A791E" w:rsidP="008A791E">
      <w:pPr>
        <w:rPr>
          <w:rFonts w:eastAsia="Times New Roman" w:cs="Times New Roman"/>
          <w:szCs w:val="24"/>
        </w:rPr>
      </w:pPr>
      <w:r>
        <w:rPr>
          <w:rFonts w:eastAsia="Times New Roman" w:cs="Times New Roman"/>
          <w:b/>
          <w:szCs w:val="24"/>
        </w:rPr>
        <w:lastRenderedPageBreak/>
        <w:t>Fase 1:</w:t>
      </w:r>
      <w:r>
        <w:rPr>
          <w:rFonts w:eastAsia="Times New Roman" w:cs="Times New Roman"/>
          <w:szCs w:val="24"/>
        </w:rPr>
        <w:t xml:space="preserve"> Análisis de requerimientos.</w:t>
      </w:r>
    </w:p>
    <w:p w14:paraId="3F6BAA82" w14:textId="77777777" w:rsidR="008A791E" w:rsidRDefault="008A791E" w:rsidP="008A791E">
      <w:pPr>
        <w:rPr>
          <w:rFonts w:eastAsia="Times New Roman" w:cs="Times New Roman"/>
          <w:szCs w:val="24"/>
        </w:rPr>
      </w:pPr>
      <w:r>
        <w:rPr>
          <w:rFonts w:eastAsia="Times New Roman" w:cs="Times New Roman"/>
          <w:b/>
          <w:szCs w:val="24"/>
        </w:rPr>
        <w:t>Fase 2:</w:t>
      </w:r>
      <w:r>
        <w:rPr>
          <w:rFonts w:eastAsia="Times New Roman" w:cs="Times New Roman"/>
          <w:szCs w:val="24"/>
        </w:rPr>
        <w:t xml:space="preserve"> Análisis y diseño preliminar.</w:t>
      </w:r>
    </w:p>
    <w:p w14:paraId="624863E5" w14:textId="64421A04" w:rsidR="008A791E" w:rsidRDefault="008A791E" w:rsidP="00CB31F8">
      <w:pPr>
        <w:rPr>
          <w:rFonts w:eastAsia="Times New Roman" w:cs="Times New Roman"/>
          <w:szCs w:val="24"/>
        </w:rPr>
      </w:pPr>
      <w:r>
        <w:rPr>
          <w:rFonts w:eastAsia="Times New Roman" w:cs="Times New Roman"/>
          <w:b/>
          <w:szCs w:val="24"/>
        </w:rPr>
        <w:t>Fase 3:</w:t>
      </w:r>
      <w:r>
        <w:rPr>
          <w:rFonts w:eastAsia="Times New Roman" w:cs="Times New Roman"/>
          <w:szCs w:val="24"/>
        </w:rPr>
        <w:t xml:space="preserve"> Implementación.</w:t>
      </w:r>
    </w:p>
    <w:p w14:paraId="0E2D3883" w14:textId="77777777" w:rsidR="008A791E" w:rsidRDefault="008A791E" w:rsidP="008A791E">
      <w:pPr>
        <w:rPr>
          <w:rFonts w:eastAsia="Times New Roman" w:cs="Times New Roman"/>
          <w:szCs w:val="24"/>
        </w:rPr>
      </w:pPr>
      <w:r>
        <w:rPr>
          <w:rFonts w:eastAsia="Times New Roman" w:cs="Times New Roman"/>
          <w:szCs w:val="24"/>
        </w:rPr>
        <w:t>Las duraciones de las tareas serán estipuladas por caso o casos de uso.</w:t>
      </w:r>
    </w:p>
    <w:p w14:paraId="0FE0445B" w14:textId="5E3B6555" w:rsidR="008A791E" w:rsidRPr="00CB31F8" w:rsidRDefault="008A791E" w:rsidP="00CB31F8">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07A75992" w14:textId="53EE315F"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w:t>
      </w:r>
    </w:p>
    <w:p w14:paraId="3A23EC5D"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0F2F79B7"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C6FD2E3" w14:textId="44A4F5DC" w:rsidR="008A791E" w:rsidRDefault="008A791E" w:rsidP="00CB31F8">
      <w:pPr>
        <w:rPr>
          <w:rFonts w:eastAsia="Times New Roman" w:cs="Times New Roman"/>
          <w:b/>
          <w:szCs w:val="24"/>
        </w:rPr>
      </w:pPr>
      <w:r>
        <w:rPr>
          <w:rFonts w:eastAsia="Times New Roman" w:cs="Times New Roman"/>
          <w:b/>
          <w:szCs w:val="24"/>
        </w:rPr>
        <w:t>Nombre CU07: Crear ciudad</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3E45BC50"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FA077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FE02A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B89C0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89513D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561CC3" w14:textId="77777777" w:rsidR="008A791E" w:rsidRDefault="008A791E" w:rsidP="008A791E">
            <w:pPr>
              <w:jc w:val="center"/>
              <w:rPr>
                <w:rFonts w:eastAsia="Times New Roman" w:cs="Times New Roman"/>
                <w:szCs w:val="24"/>
              </w:rPr>
            </w:pPr>
          </w:p>
          <w:p w14:paraId="469A1432" w14:textId="77777777" w:rsidR="008A791E" w:rsidRDefault="008A791E" w:rsidP="008A791E">
            <w:pPr>
              <w:jc w:val="center"/>
              <w:rPr>
                <w:rFonts w:eastAsia="Times New Roman" w:cs="Times New Roman"/>
                <w:szCs w:val="24"/>
              </w:rPr>
            </w:pPr>
          </w:p>
          <w:p w14:paraId="20059436" w14:textId="77777777" w:rsidR="008A791E" w:rsidRDefault="008A791E" w:rsidP="008A791E">
            <w:pPr>
              <w:jc w:val="center"/>
              <w:rPr>
                <w:rFonts w:eastAsia="Times New Roman" w:cs="Times New Roman"/>
                <w:szCs w:val="24"/>
              </w:rPr>
            </w:pPr>
          </w:p>
          <w:p w14:paraId="1113B17D" w14:textId="77777777" w:rsidR="008A791E" w:rsidRDefault="008A791E" w:rsidP="008A791E">
            <w:pPr>
              <w:jc w:val="center"/>
              <w:rPr>
                <w:rFonts w:eastAsia="Times New Roman" w:cs="Times New Roman"/>
                <w:szCs w:val="24"/>
              </w:rPr>
            </w:pPr>
          </w:p>
          <w:p w14:paraId="3B8CC20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1FC7A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DF5942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140EFAA" w14:textId="77777777" w:rsidR="008A791E" w:rsidRDefault="008A791E" w:rsidP="008A791E">
            <w:pPr>
              <w:rPr>
                <w:rFonts w:eastAsia="Times New Roman" w:cs="Times New Roman"/>
                <w:szCs w:val="24"/>
              </w:rPr>
            </w:pPr>
            <w:r>
              <w:rPr>
                <w:rFonts w:eastAsia="Times New Roman" w:cs="Times New Roman"/>
                <w:b/>
                <w:szCs w:val="24"/>
              </w:rPr>
              <w:t>Actividades:</w:t>
            </w:r>
          </w:p>
          <w:p w14:paraId="3337046E" w14:textId="77777777" w:rsidR="008A791E" w:rsidRDefault="008A791E" w:rsidP="00B246E3">
            <w:pPr>
              <w:numPr>
                <w:ilvl w:val="0"/>
                <w:numId w:val="98"/>
              </w:numPr>
              <w:spacing w:line="276" w:lineRule="auto"/>
              <w:rPr>
                <w:rFonts w:eastAsia="Times New Roman" w:cs="Times New Roman"/>
                <w:szCs w:val="24"/>
              </w:rPr>
            </w:pPr>
            <w:r>
              <w:rPr>
                <w:rFonts w:eastAsia="Times New Roman" w:cs="Times New Roman"/>
                <w:szCs w:val="24"/>
              </w:rPr>
              <w:t>Realizar el prototipado (diseño de la interfaz)</w:t>
            </w:r>
          </w:p>
          <w:p w14:paraId="60B1C83A" w14:textId="77777777" w:rsidR="008A791E" w:rsidRDefault="008A791E" w:rsidP="00B246E3">
            <w:pPr>
              <w:numPr>
                <w:ilvl w:val="0"/>
                <w:numId w:val="62"/>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F5B3D5D" w14:textId="77777777" w:rsidR="008A791E" w:rsidRDefault="008A791E" w:rsidP="008A791E">
            <w:pPr>
              <w:jc w:val="center"/>
              <w:rPr>
                <w:rFonts w:eastAsia="Times New Roman" w:cs="Times New Roman"/>
                <w:szCs w:val="24"/>
              </w:rPr>
            </w:pPr>
          </w:p>
          <w:p w14:paraId="0A4DE451" w14:textId="77777777" w:rsidR="008A791E" w:rsidRDefault="008A791E" w:rsidP="008A791E">
            <w:pPr>
              <w:jc w:val="center"/>
              <w:rPr>
                <w:rFonts w:eastAsia="Times New Roman" w:cs="Times New Roman"/>
                <w:szCs w:val="24"/>
              </w:rPr>
            </w:pPr>
          </w:p>
          <w:p w14:paraId="693CAE7F" w14:textId="77777777" w:rsidR="008A791E" w:rsidRDefault="008A791E" w:rsidP="008A791E">
            <w:pPr>
              <w:jc w:val="center"/>
              <w:rPr>
                <w:rFonts w:eastAsia="Times New Roman" w:cs="Times New Roman"/>
                <w:szCs w:val="24"/>
              </w:rPr>
            </w:pPr>
          </w:p>
          <w:p w14:paraId="57FF2B62" w14:textId="77777777" w:rsidR="008A791E" w:rsidRDefault="008A791E" w:rsidP="008A791E">
            <w:pPr>
              <w:jc w:val="center"/>
              <w:rPr>
                <w:rFonts w:eastAsia="Times New Roman" w:cs="Times New Roman"/>
                <w:szCs w:val="24"/>
              </w:rPr>
            </w:pPr>
          </w:p>
          <w:p w14:paraId="733021FE"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15E194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272800" w14:textId="77777777" w:rsidR="008A791E" w:rsidRDefault="008A791E" w:rsidP="008A791E">
            <w:pPr>
              <w:jc w:val="center"/>
              <w:rPr>
                <w:rFonts w:eastAsia="Times New Roman" w:cs="Times New Roman"/>
                <w:szCs w:val="24"/>
              </w:rPr>
            </w:pPr>
          </w:p>
          <w:p w14:paraId="3B365C5F" w14:textId="77777777" w:rsidR="008A791E" w:rsidRDefault="008A791E" w:rsidP="008A791E">
            <w:pPr>
              <w:jc w:val="center"/>
              <w:rPr>
                <w:rFonts w:eastAsia="Times New Roman" w:cs="Times New Roman"/>
                <w:szCs w:val="24"/>
              </w:rPr>
            </w:pPr>
          </w:p>
          <w:p w14:paraId="2F827038" w14:textId="77777777" w:rsidR="008A791E" w:rsidRDefault="008A791E" w:rsidP="008A791E">
            <w:pPr>
              <w:jc w:val="center"/>
              <w:rPr>
                <w:rFonts w:eastAsia="Times New Roman" w:cs="Times New Roman"/>
                <w:szCs w:val="24"/>
              </w:rPr>
            </w:pPr>
          </w:p>
          <w:p w14:paraId="3A17E7A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21F3DFF"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39A46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08758E1" w14:textId="77777777" w:rsidR="008A791E" w:rsidRDefault="008A791E" w:rsidP="008A791E">
            <w:pPr>
              <w:rPr>
                <w:rFonts w:eastAsia="Times New Roman" w:cs="Times New Roman"/>
                <w:szCs w:val="24"/>
              </w:rPr>
            </w:pPr>
            <w:r>
              <w:rPr>
                <w:rFonts w:eastAsia="Times New Roman" w:cs="Times New Roman"/>
                <w:b/>
                <w:szCs w:val="24"/>
              </w:rPr>
              <w:t>Actividades:</w:t>
            </w:r>
          </w:p>
          <w:p w14:paraId="33697AF8" w14:textId="77777777" w:rsidR="008A791E" w:rsidRDefault="008A791E" w:rsidP="00B246E3">
            <w:pPr>
              <w:numPr>
                <w:ilvl w:val="0"/>
                <w:numId w:val="52"/>
              </w:numPr>
              <w:spacing w:line="276" w:lineRule="auto"/>
              <w:rPr>
                <w:rFonts w:eastAsia="Times New Roman" w:cs="Times New Roman"/>
                <w:szCs w:val="24"/>
              </w:rPr>
            </w:pPr>
            <w:r>
              <w:rPr>
                <w:rFonts w:eastAsia="Times New Roman" w:cs="Times New Roman"/>
                <w:szCs w:val="24"/>
              </w:rPr>
              <w:t>Diagrama de clases.</w:t>
            </w:r>
          </w:p>
          <w:p w14:paraId="709F3DA7" w14:textId="77777777" w:rsidR="008A791E" w:rsidRDefault="008A791E" w:rsidP="00B246E3">
            <w:pPr>
              <w:numPr>
                <w:ilvl w:val="0"/>
                <w:numId w:val="52"/>
              </w:numPr>
              <w:spacing w:line="276" w:lineRule="auto"/>
              <w:rPr>
                <w:rFonts w:eastAsia="Times New Roman" w:cs="Times New Roman"/>
                <w:szCs w:val="24"/>
              </w:rPr>
            </w:pPr>
            <w:r>
              <w:rPr>
                <w:rFonts w:eastAsia="Times New Roman" w:cs="Times New Roman"/>
                <w:szCs w:val="24"/>
              </w:rPr>
              <w:t>Diagrama de secuencia.</w:t>
            </w:r>
          </w:p>
          <w:p w14:paraId="280D2D66" w14:textId="77777777" w:rsidR="008A791E" w:rsidRDefault="008A791E" w:rsidP="00B246E3">
            <w:pPr>
              <w:numPr>
                <w:ilvl w:val="0"/>
                <w:numId w:val="7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C93741B" w14:textId="77777777" w:rsidR="008A791E" w:rsidRDefault="008A791E" w:rsidP="008A791E">
            <w:pPr>
              <w:rPr>
                <w:rFonts w:eastAsia="Times New Roman" w:cs="Times New Roman"/>
                <w:szCs w:val="24"/>
              </w:rPr>
            </w:pPr>
          </w:p>
          <w:p w14:paraId="5FD9DF50" w14:textId="77777777" w:rsidR="008A791E" w:rsidRDefault="008A791E" w:rsidP="008A791E">
            <w:pPr>
              <w:jc w:val="center"/>
              <w:rPr>
                <w:rFonts w:eastAsia="Times New Roman" w:cs="Times New Roman"/>
                <w:szCs w:val="24"/>
              </w:rPr>
            </w:pPr>
          </w:p>
          <w:p w14:paraId="4458E00C" w14:textId="77777777" w:rsidR="008A791E" w:rsidRDefault="008A791E" w:rsidP="008A791E">
            <w:pPr>
              <w:jc w:val="center"/>
              <w:rPr>
                <w:rFonts w:eastAsia="Times New Roman" w:cs="Times New Roman"/>
                <w:szCs w:val="24"/>
              </w:rPr>
            </w:pPr>
          </w:p>
          <w:p w14:paraId="2097F9FD"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590B0DA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FCA5BE" w14:textId="77777777" w:rsidR="008A791E" w:rsidRDefault="008A791E" w:rsidP="008A791E">
            <w:pPr>
              <w:jc w:val="center"/>
              <w:rPr>
                <w:rFonts w:eastAsia="Times New Roman" w:cs="Times New Roman"/>
                <w:szCs w:val="24"/>
              </w:rPr>
            </w:pPr>
          </w:p>
          <w:p w14:paraId="246F218C" w14:textId="77777777" w:rsidR="008A791E" w:rsidRDefault="008A791E" w:rsidP="008A791E">
            <w:pPr>
              <w:jc w:val="center"/>
              <w:rPr>
                <w:rFonts w:eastAsia="Times New Roman" w:cs="Times New Roman"/>
                <w:szCs w:val="24"/>
              </w:rPr>
            </w:pPr>
          </w:p>
          <w:p w14:paraId="5666CDB0" w14:textId="77777777" w:rsidR="008A791E" w:rsidRDefault="008A791E" w:rsidP="008A791E">
            <w:pPr>
              <w:jc w:val="center"/>
              <w:rPr>
                <w:rFonts w:eastAsia="Times New Roman" w:cs="Times New Roman"/>
                <w:szCs w:val="24"/>
              </w:rPr>
            </w:pPr>
          </w:p>
          <w:p w14:paraId="40EDC89E" w14:textId="77777777" w:rsidR="008A791E" w:rsidRDefault="008A791E" w:rsidP="008A791E">
            <w:pPr>
              <w:rPr>
                <w:rFonts w:eastAsia="Times New Roman" w:cs="Times New Roman"/>
                <w:szCs w:val="24"/>
              </w:rPr>
            </w:pPr>
          </w:p>
          <w:p w14:paraId="7D36384D" w14:textId="77777777" w:rsidR="008A791E" w:rsidRDefault="008A791E" w:rsidP="008A791E">
            <w:pPr>
              <w:jc w:val="center"/>
              <w:rPr>
                <w:rFonts w:eastAsia="Times New Roman" w:cs="Times New Roman"/>
                <w:szCs w:val="24"/>
              </w:rPr>
            </w:pPr>
          </w:p>
          <w:p w14:paraId="241AD93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50AB99D"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777F983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74FEA009" w14:textId="77777777" w:rsidR="008A791E" w:rsidRDefault="008A791E" w:rsidP="008A791E">
            <w:pPr>
              <w:rPr>
                <w:rFonts w:eastAsia="Times New Roman" w:cs="Times New Roman"/>
                <w:b/>
                <w:szCs w:val="24"/>
              </w:rPr>
            </w:pPr>
            <w:r>
              <w:rPr>
                <w:rFonts w:eastAsia="Times New Roman" w:cs="Times New Roman"/>
                <w:b/>
                <w:szCs w:val="24"/>
              </w:rPr>
              <w:t>Actividades:</w:t>
            </w:r>
          </w:p>
          <w:p w14:paraId="674E6C6F"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Escribir/generar código.</w:t>
            </w:r>
          </w:p>
          <w:p w14:paraId="46A2BF35"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Diccionario de funciones o módulos.</w:t>
            </w:r>
          </w:p>
          <w:p w14:paraId="6C8E28C5"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4BF0993"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Realizar pruebas de aceptación del usuario.</w:t>
            </w:r>
          </w:p>
          <w:p w14:paraId="4FDF178E" w14:textId="77777777" w:rsidR="008A791E" w:rsidRDefault="008A791E" w:rsidP="00B246E3">
            <w:pPr>
              <w:numPr>
                <w:ilvl w:val="0"/>
                <w:numId w:val="58"/>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97838B" w14:textId="77777777" w:rsidR="008A791E" w:rsidRDefault="008A791E" w:rsidP="008A791E">
            <w:pPr>
              <w:jc w:val="center"/>
              <w:rPr>
                <w:rFonts w:eastAsia="Times New Roman" w:cs="Times New Roman"/>
                <w:szCs w:val="24"/>
              </w:rPr>
            </w:pPr>
          </w:p>
          <w:p w14:paraId="1B9E46FC" w14:textId="77777777" w:rsidR="008A791E" w:rsidRDefault="008A791E" w:rsidP="008A791E">
            <w:pPr>
              <w:jc w:val="center"/>
              <w:rPr>
                <w:rFonts w:eastAsia="Times New Roman" w:cs="Times New Roman"/>
                <w:szCs w:val="24"/>
              </w:rPr>
            </w:pPr>
          </w:p>
          <w:p w14:paraId="22160312" w14:textId="77777777" w:rsidR="008A791E" w:rsidRDefault="008A791E" w:rsidP="008A791E">
            <w:pPr>
              <w:rPr>
                <w:rFonts w:eastAsia="Times New Roman" w:cs="Times New Roman"/>
                <w:szCs w:val="24"/>
              </w:rPr>
            </w:pPr>
          </w:p>
          <w:p w14:paraId="418094FE" w14:textId="77777777" w:rsidR="008A791E" w:rsidRDefault="008A791E" w:rsidP="008A791E">
            <w:pPr>
              <w:jc w:val="center"/>
              <w:rPr>
                <w:rFonts w:eastAsia="Times New Roman" w:cs="Times New Roman"/>
                <w:szCs w:val="24"/>
              </w:rPr>
            </w:pPr>
          </w:p>
          <w:p w14:paraId="7CE0AABD" w14:textId="77777777" w:rsidR="008A791E" w:rsidRDefault="008A791E" w:rsidP="008A791E">
            <w:pPr>
              <w:jc w:val="center"/>
              <w:rPr>
                <w:rFonts w:eastAsia="Times New Roman" w:cs="Times New Roman"/>
                <w:szCs w:val="24"/>
              </w:rPr>
            </w:pPr>
          </w:p>
          <w:p w14:paraId="52030607"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181710EA" w14:textId="77777777" w:rsidR="008A791E" w:rsidRDefault="008A791E" w:rsidP="00CB31F8">
      <w:pPr>
        <w:ind w:firstLine="0"/>
        <w:rPr>
          <w:rFonts w:eastAsia="Times New Roman" w:cs="Times New Roman"/>
          <w:b/>
          <w:szCs w:val="24"/>
        </w:rPr>
      </w:pPr>
    </w:p>
    <w:p w14:paraId="47F0ADA9"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742FF43"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383E463A" w14:textId="0778DEC1"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3B26D1D"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18F7C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E6B643"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DEACC75"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1301EB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10B0E4" w14:textId="77777777" w:rsidR="008A791E" w:rsidRDefault="008A791E" w:rsidP="008A791E">
            <w:pPr>
              <w:jc w:val="center"/>
              <w:rPr>
                <w:rFonts w:eastAsia="Times New Roman" w:cs="Times New Roman"/>
                <w:szCs w:val="24"/>
              </w:rPr>
            </w:pPr>
          </w:p>
          <w:p w14:paraId="0E5ED144" w14:textId="77777777" w:rsidR="008A791E" w:rsidRDefault="008A791E" w:rsidP="008A791E">
            <w:pPr>
              <w:jc w:val="center"/>
              <w:rPr>
                <w:rFonts w:eastAsia="Times New Roman" w:cs="Times New Roman"/>
                <w:szCs w:val="24"/>
              </w:rPr>
            </w:pPr>
          </w:p>
          <w:p w14:paraId="668EE2E6" w14:textId="77777777" w:rsidR="008A791E" w:rsidRDefault="008A791E" w:rsidP="008A791E">
            <w:pPr>
              <w:rPr>
                <w:rFonts w:eastAsia="Times New Roman" w:cs="Times New Roman"/>
                <w:szCs w:val="24"/>
              </w:rPr>
            </w:pPr>
          </w:p>
          <w:p w14:paraId="12A374C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3C4932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74EC96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490C2F7" w14:textId="77777777" w:rsidR="008A791E" w:rsidRDefault="008A791E" w:rsidP="008A791E">
            <w:pPr>
              <w:rPr>
                <w:rFonts w:eastAsia="Times New Roman" w:cs="Times New Roman"/>
                <w:szCs w:val="24"/>
              </w:rPr>
            </w:pPr>
            <w:r>
              <w:rPr>
                <w:rFonts w:eastAsia="Times New Roman" w:cs="Times New Roman"/>
                <w:b/>
                <w:szCs w:val="24"/>
              </w:rPr>
              <w:t>Actividades:</w:t>
            </w:r>
          </w:p>
          <w:p w14:paraId="30945C11" w14:textId="77777777" w:rsidR="008A791E" w:rsidRDefault="008A791E" w:rsidP="00B246E3">
            <w:pPr>
              <w:numPr>
                <w:ilvl w:val="0"/>
                <w:numId w:val="24"/>
              </w:numPr>
              <w:spacing w:line="276" w:lineRule="auto"/>
              <w:rPr>
                <w:rFonts w:eastAsia="Times New Roman" w:cs="Times New Roman"/>
                <w:szCs w:val="24"/>
              </w:rPr>
            </w:pPr>
            <w:r>
              <w:rPr>
                <w:rFonts w:eastAsia="Times New Roman" w:cs="Times New Roman"/>
                <w:szCs w:val="24"/>
              </w:rPr>
              <w:t>Realizar el prototipado (diseño de la interfaz).</w:t>
            </w:r>
          </w:p>
          <w:p w14:paraId="469CC5F4" w14:textId="77777777" w:rsidR="008A791E" w:rsidRDefault="008A791E" w:rsidP="00B246E3">
            <w:pPr>
              <w:numPr>
                <w:ilvl w:val="0"/>
                <w:numId w:val="11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0762E9F3" w14:textId="77777777" w:rsidR="008A791E" w:rsidRDefault="008A791E" w:rsidP="008A791E">
            <w:pPr>
              <w:jc w:val="center"/>
              <w:rPr>
                <w:rFonts w:eastAsia="Times New Roman" w:cs="Times New Roman"/>
                <w:szCs w:val="24"/>
              </w:rPr>
            </w:pPr>
          </w:p>
          <w:p w14:paraId="78B5CD9D" w14:textId="77777777" w:rsidR="008A791E" w:rsidRDefault="008A791E" w:rsidP="008A791E">
            <w:pPr>
              <w:rPr>
                <w:rFonts w:eastAsia="Times New Roman" w:cs="Times New Roman"/>
                <w:szCs w:val="24"/>
              </w:rPr>
            </w:pPr>
          </w:p>
          <w:p w14:paraId="719E0508" w14:textId="77777777" w:rsidR="008A791E" w:rsidRDefault="008A791E" w:rsidP="008A791E">
            <w:pPr>
              <w:jc w:val="center"/>
              <w:rPr>
                <w:rFonts w:eastAsia="Times New Roman" w:cs="Times New Roman"/>
                <w:szCs w:val="24"/>
              </w:rPr>
            </w:pPr>
          </w:p>
          <w:p w14:paraId="5633EDA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9CA31B3"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73B88" w14:textId="77777777" w:rsidR="008A791E" w:rsidRDefault="008A791E" w:rsidP="008A791E">
            <w:pPr>
              <w:jc w:val="center"/>
              <w:rPr>
                <w:rFonts w:eastAsia="Times New Roman" w:cs="Times New Roman"/>
                <w:szCs w:val="24"/>
              </w:rPr>
            </w:pPr>
          </w:p>
          <w:p w14:paraId="6C539D35" w14:textId="77777777" w:rsidR="008A791E" w:rsidRDefault="008A791E" w:rsidP="008A791E">
            <w:pPr>
              <w:jc w:val="center"/>
              <w:rPr>
                <w:rFonts w:eastAsia="Times New Roman" w:cs="Times New Roman"/>
                <w:szCs w:val="24"/>
              </w:rPr>
            </w:pPr>
          </w:p>
          <w:p w14:paraId="5EC2DB0F" w14:textId="77777777" w:rsidR="008A791E" w:rsidRDefault="008A791E" w:rsidP="008A791E">
            <w:pPr>
              <w:jc w:val="center"/>
              <w:rPr>
                <w:rFonts w:eastAsia="Times New Roman" w:cs="Times New Roman"/>
                <w:szCs w:val="24"/>
              </w:rPr>
            </w:pPr>
          </w:p>
          <w:p w14:paraId="745AC25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8DF438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082F431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82D1B5A" w14:textId="77777777" w:rsidR="008A791E" w:rsidRDefault="008A791E" w:rsidP="008A791E">
            <w:pPr>
              <w:rPr>
                <w:rFonts w:eastAsia="Times New Roman" w:cs="Times New Roman"/>
                <w:szCs w:val="24"/>
              </w:rPr>
            </w:pPr>
            <w:r>
              <w:rPr>
                <w:rFonts w:eastAsia="Times New Roman" w:cs="Times New Roman"/>
                <w:b/>
                <w:szCs w:val="24"/>
              </w:rPr>
              <w:t>Actividades:</w:t>
            </w:r>
          </w:p>
          <w:p w14:paraId="157F114E" w14:textId="77777777" w:rsidR="008A791E" w:rsidRDefault="008A791E" w:rsidP="00B246E3">
            <w:pPr>
              <w:numPr>
                <w:ilvl w:val="0"/>
                <w:numId w:val="71"/>
              </w:numPr>
              <w:spacing w:line="276" w:lineRule="auto"/>
              <w:rPr>
                <w:rFonts w:eastAsia="Times New Roman" w:cs="Times New Roman"/>
                <w:szCs w:val="24"/>
              </w:rPr>
            </w:pPr>
            <w:r>
              <w:rPr>
                <w:rFonts w:eastAsia="Times New Roman" w:cs="Times New Roman"/>
                <w:szCs w:val="24"/>
              </w:rPr>
              <w:t>Diagrama de clases.</w:t>
            </w:r>
          </w:p>
          <w:p w14:paraId="46C7AD5C" w14:textId="77777777" w:rsidR="008A791E" w:rsidRDefault="008A791E" w:rsidP="00B246E3">
            <w:pPr>
              <w:numPr>
                <w:ilvl w:val="0"/>
                <w:numId w:val="71"/>
              </w:numPr>
              <w:spacing w:line="276" w:lineRule="auto"/>
              <w:rPr>
                <w:rFonts w:eastAsia="Times New Roman" w:cs="Times New Roman"/>
                <w:szCs w:val="24"/>
              </w:rPr>
            </w:pPr>
            <w:r>
              <w:rPr>
                <w:rFonts w:eastAsia="Times New Roman" w:cs="Times New Roman"/>
                <w:szCs w:val="24"/>
              </w:rPr>
              <w:t>Diagrama de secuencia.</w:t>
            </w:r>
          </w:p>
          <w:p w14:paraId="75527BF5" w14:textId="77777777" w:rsidR="008A791E" w:rsidRDefault="008A791E" w:rsidP="00B246E3">
            <w:pPr>
              <w:numPr>
                <w:ilvl w:val="0"/>
                <w:numId w:val="4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86A6887" w14:textId="77777777" w:rsidR="008A791E" w:rsidRDefault="008A791E" w:rsidP="008A791E">
            <w:pPr>
              <w:rPr>
                <w:rFonts w:eastAsia="Times New Roman" w:cs="Times New Roman"/>
                <w:szCs w:val="24"/>
              </w:rPr>
            </w:pPr>
          </w:p>
          <w:p w14:paraId="2538ED12" w14:textId="77777777" w:rsidR="008A791E" w:rsidRDefault="008A791E" w:rsidP="008A791E">
            <w:pPr>
              <w:jc w:val="center"/>
              <w:rPr>
                <w:rFonts w:eastAsia="Times New Roman" w:cs="Times New Roman"/>
                <w:szCs w:val="24"/>
              </w:rPr>
            </w:pPr>
          </w:p>
          <w:p w14:paraId="13EB7FEB" w14:textId="77777777" w:rsidR="008A791E" w:rsidRDefault="008A791E" w:rsidP="008A791E">
            <w:pPr>
              <w:jc w:val="center"/>
              <w:rPr>
                <w:rFonts w:eastAsia="Times New Roman" w:cs="Times New Roman"/>
                <w:szCs w:val="24"/>
              </w:rPr>
            </w:pPr>
          </w:p>
          <w:p w14:paraId="4C970C93"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49B248F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CE1991D" w14:textId="77777777" w:rsidR="008A791E" w:rsidRDefault="008A791E" w:rsidP="008A791E">
            <w:pPr>
              <w:jc w:val="center"/>
              <w:rPr>
                <w:rFonts w:eastAsia="Times New Roman" w:cs="Times New Roman"/>
                <w:szCs w:val="24"/>
              </w:rPr>
            </w:pPr>
          </w:p>
          <w:p w14:paraId="35BBB564" w14:textId="77777777" w:rsidR="008A791E" w:rsidRDefault="008A791E" w:rsidP="008A791E">
            <w:pPr>
              <w:jc w:val="center"/>
              <w:rPr>
                <w:rFonts w:eastAsia="Times New Roman" w:cs="Times New Roman"/>
                <w:szCs w:val="24"/>
              </w:rPr>
            </w:pPr>
          </w:p>
          <w:p w14:paraId="7D2A9E95" w14:textId="77777777" w:rsidR="008A791E" w:rsidRDefault="008A791E" w:rsidP="008A791E">
            <w:pPr>
              <w:jc w:val="center"/>
              <w:rPr>
                <w:rFonts w:eastAsia="Times New Roman" w:cs="Times New Roman"/>
                <w:szCs w:val="24"/>
              </w:rPr>
            </w:pPr>
          </w:p>
          <w:p w14:paraId="6712B17D" w14:textId="77777777" w:rsidR="008A791E" w:rsidRDefault="008A791E" w:rsidP="008A791E">
            <w:pPr>
              <w:jc w:val="center"/>
              <w:rPr>
                <w:rFonts w:eastAsia="Times New Roman" w:cs="Times New Roman"/>
                <w:szCs w:val="24"/>
              </w:rPr>
            </w:pPr>
          </w:p>
          <w:p w14:paraId="532FEFE3" w14:textId="77777777" w:rsidR="008A791E" w:rsidRDefault="008A791E" w:rsidP="008A791E">
            <w:pPr>
              <w:jc w:val="center"/>
              <w:rPr>
                <w:rFonts w:eastAsia="Times New Roman" w:cs="Times New Roman"/>
                <w:szCs w:val="24"/>
              </w:rPr>
            </w:pPr>
          </w:p>
          <w:p w14:paraId="7112AB6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445B939"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1DFABD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6CCFC20C" w14:textId="77777777" w:rsidR="008A791E" w:rsidRDefault="008A791E" w:rsidP="008A791E">
            <w:pPr>
              <w:rPr>
                <w:rFonts w:eastAsia="Times New Roman" w:cs="Times New Roman"/>
                <w:b/>
                <w:szCs w:val="24"/>
              </w:rPr>
            </w:pPr>
            <w:r>
              <w:rPr>
                <w:rFonts w:eastAsia="Times New Roman" w:cs="Times New Roman"/>
                <w:b/>
                <w:szCs w:val="24"/>
              </w:rPr>
              <w:t>Actividades:</w:t>
            </w:r>
          </w:p>
          <w:p w14:paraId="795444FC"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Escribir/generar código.</w:t>
            </w:r>
          </w:p>
          <w:p w14:paraId="30E776DA"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Diccionario de funciones o módulos.</w:t>
            </w:r>
          </w:p>
          <w:p w14:paraId="3AC7540D"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BF03BCF"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Realizar pruebas de aceptación del usuario.</w:t>
            </w:r>
          </w:p>
          <w:p w14:paraId="1A3339CF" w14:textId="77777777" w:rsidR="008A791E" w:rsidRDefault="008A791E" w:rsidP="00B246E3">
            <w:pPr>
              <w:numPr>
                <w:ilvl w:val="0"/>
                <w:numId w:val="102"/>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A3D8A39" w14:textId="77777777" w:rsidR="008A791E" w:rsidRDefault="008A791E" w:rsidP="008A791E">
            <w:pPr>
              <w:jc w:val="center"/>
              <w:rPr>
                <w:rFonts w:eastAsia="Times New Roman" w:cs="Times New Roman"/>
                <w:szCs w:val="24"/>
              </w:rPr>
            </w:pPr>
          </w:p>
          <w:p w14:paraId="65EC863F" w14:textId="77777777" w:rsidR="008A791E" w:rsidRDefault="008A791E" w:rsidP="008A791E">
            <w:pPr>
              <w:jc w:val="center"/>
              <w:rPr>
                <w:rFonts w:eastAsia="Times New Roman" w:cs="Times New Roman"/>
                <w:szCs w:val="24"/>
              </w:rPr>
            </w:pPr>
          </w:p>
          <w:p w14:paraId="3DE6FB0D" w14:textId="77777777" w:rsidR="008A791E" w:rsidRDefault="008A791E" w:rsidP="008A791E">
            <w:pPr>
              <w:rPr>
                <w:rFonts w:eastAsia="Times New Roman" w:cs="Times New Roman"/>
                <w:szCs w:val="24"/>
              </w:rPr>
            </w:pPr>
          </w:p>
          <w:p w14:paraId="6139E53B" w14:textId="77777777" w:rsidR="008A791E" w:rsidRDefault="008A791E" w:rsidP="008A791E">
            <w:pPr>
              <w:jc w:val="center"/>
              <w:rPr>
                <w:rFonts w:eastAsia="Times New Roman" w:cs="Times New Roman"/>
                <w:szCs w:val="24"/>
              </w:rPr>
            </w:pPr>
          </w:p>
          <w:p w14:paraId="051BFB87" w14:textId="77777777" w:rsidR="008A791E" w:rsidRDefault="008A791E" w:rsidP="008A791E">
            <w:pPr>
              <w:jc w:val="center"/>
              <w:rPr>
                <w:rFonts w:eastAsia="Times New Roman" w:cs="Times New Roman"/>
                <w:szCs w:val="24"/>
              </w:rPr>
            </w:pPr>
          </w:p>
          <w:p w14:paraId="1D8D1D85"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57A6EB4C" w14:textId="77777777" w:rsidR="008A791E" w:rsidRDefault="008A791E" w:rsidP="008A791E">
      <w:pPr>
        <w:rPr>
          <w:rFonts w:eastAsia="Times New Roman" w:cs="Times New Roman"/>
          <w:b/>
          <w:szCs w:val="24"/>
        </w:rPr>
      </w:pPr>
    </w:p>
    <w:p w14:paraId="399DB733" w14:textId="77777777" w:rsidR="008A791E" w:rsidRDefault="008A791E" w:rsidP="008A791E">
      <w:pPr>
        <w:rPr>
          <w:rFonts w:eastAsia="Times New Roman" w:cs="Times New Roman"/>
          <w:b/>
          <w:szCs w:val="24"/>
        </w:rPr>
      </w:pPr>
      <w:r>
        <w:rPr>
          <w:rFonts w:eastAsia="Times New Roman" w:cs="Times New Roman"/>
          <w:b/>
          <w:szCs w:val="24"/>
        </w:rPr>
        <w:t>Casos de uso #05 y #06</w:t>
      </w:r>
    </w:p>
    <w:p w14:paraId="7289EB47"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3013F523"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6225640E" w14:textId="56B6720E"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017F2C77"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7C60D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C570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5C3542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38EE0B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D986BC" w14:textId="77777777" w:rsidR="008A791E" w:rsidRDefault="008A791E" w:rsidP="008A791E">
            <w:pPr>
              <w:jc w:val="center"/>
              <w:rPr>
                <w:rFonts w:eastAsia="Times New Roman" w:cs="Times New Roman"/>
                <w:szCs w:val="24"/>
              </w:rPr>
            </w:pPr>
          </w:p>
          <w:p w14:paraId="621281EF" w14:textId="77777777" w:rsidR="008A791E" w:rsidRDefault="008A791E" w:rsidP="008A791E">
            <w:pPr>
              <w:jc w:val="center"/>
              <w:rPr>
                <w:rFonts w:eastAsia="Times New Roman" w:cs="Times New Roman"/>
                <w:szCs w:val="24"/>
              </w:rPr>
            </w:pPr>
          </w:p>
          <w:p w14:paraId="7B0F9689" w14:textId="77777777" w:rsidR="008A791E" w:rsidRDefault="008A791E" w:rsidP="008A791E">
            <w:pPr>
              <w:jc w:val="center"/>
              <w:rPr>
                <w:rFonts w:eastAsia="Times New Roman" w:cs="Times New Roman"/>
                <w:szCs w:val="24"/>
              </w:rPr>
            </w:pPr>
          </w:p>
          <w:p w14:paraId="200EECB9"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79C3ED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0246CF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0752110" w14:textId="77777777" w:rsidR="008A791E" w:rsidRDefault="008A791E" w:rsidP="008A791E">
            <w:pPr>
              <w:rPr>
                <w:rFonts w:eastAsia="Times New Roman" w:cs="Times New Roman"/>
                <w:szCs w:val="24"/>
              </w:rPr>
            </w:pPr>
            <w:r>
              <w:rPr>
                <w:rFonts w:eastAsia="Times New Roman" w:cs="Times New Roman"/>
                <w:b/>
                <w:szCs w:val="24"/>
              </w:rPr>
              <w:t>Actividades:</w:t>
            </w:r>
          </w:p>
          <w:p w14:paraId="38823AC7" w14:textId="77777777" w:rsidR="008A791E" w:rsidRDefault="008A791E" w:rsidP="00B246E3">
            <w:pPr>
              <w:numPr>
                <w:ilvl w:val="0"/>
                <w:numId w:val="46"/>
              </w:numPr>
              <w:spacing w:line="276" w:lineRule="auto"/>
              <w:rPr>
                <w:rFonts w:eastAsia="Times New Roman" w:cs="Times New Roman"/>
                <w:szCs w:val="24"/>
              </w:rPr>
            </w:pPr>
            <w:r>
              <w:rPr>
                <w:rFonts w:eastAsia="Times New Roman" w:cs="Times New Roman"/>
                <w:szCs w:val="24"/>
              </w:rPr>
              <w:t>Realizar el prototipado (diseño de la interfaz).</w:t>
            </w:r>
          </w:p>
          <w:p w14:paraId="7715C792"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9961FBB" w14:textId="77777777" w:rsidR="008A791E" w:rsidRDefault="008A791E" w:rsidP="008A791E">
            <w:pPr>
              <w:jc w:val="center"/>
              <w:rPr>
                <w:rFonts w:eastAsia="Times New Roman" w:cs="Times New Roman"/>
                <w:szCs w:val="24"/>
              </w:rPr>
            </w:pPr>
          </w:p>
          <w:p w14:paraId="2F4C0DCB" w14:textId="77777777" w:rsidR="008A791E" w:rsidRDefault="008A791E" w:rsidP="008A791E">
            <w:pPr>
              <w:jc w:val="center"/>
              <w:rPr>
                <w:rFonts w:eastAsia="Times New Roman" w:cs="Times New Roman"/>
                <w:szCs w:val="24"/>
              </w:rPr>
            </w:pPr>
          </w:p>
          <w:p w14:paraId="13B9FBD1" w14:textId="77777777" w:rsidR="008A791E" w:rsidRDefault="008A791E" w:rsidP="008A791E">
            <w:pPr>
              <w:jc w:val="center"/>
              <w:rPr>
                <w:rFonts w:eastAsia="Times New Roman" w:cs="Times New Roman"/>
                <w:szCs w:val="24"/>
              </w:rPr>
            </w:pPr>
          </w:p>
          <w:p w14:paraId="60FE36F3"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4341CC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4ECD06" w14:textId="77777777" w:rsidR="008A791E" w:rsidRDefault="008A791E" w:rsidP="008A791E">
            <w:pPr>
              <w:jc w:val="center"/>
              <w:rPr>
                <w:rFonts w:eastAsia="Times New Roman" w:cs="Times New Roman"/>
                <w:szCs w:val="24"/>
              </w:rPr>
            </w:pPr>
          </w:p>
          <w:p w14:paraId="491C6081" w14:textId="77777777" w:rsidR="008A791E" w:rsidRDefault="008A791E" w:rsidP="008A791E">
            <w:pPr>
              <w:jc w:val="center"/>
              <w:rPr>
                <w:rFonts w:eastAsia="Times New Roman" w:cs="Times New Roman"/>
                <w:szCs w:val="24"/>
              </w:rPr>
            </w:pPr>
          </w:p>
          <w:p w14:paraId="60AF227B" w14:textId="77777777" w:rsidR="008A791E" w:rsidRDefault="008A791E" w:rsidP="008A791E">
            <w:pPr>
              <w:jc w:val="center"/>
              <w:rPr>
                <w:rFonts w:eastAsia="Times New Roman" w:cs="Times New Roman"/>
                <w:szCs w:val="24"/>
              </w:rPr>
            </w:pPr>
          </w:p>
          <w:p w14:paraId="39CABEE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20B2F5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7223DAA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487D510" w14:textId="77777777" w:rsidR="008A791E" w:rsidRDefault="008A791E" w:rsidP="008A791E">
            <w:pPr>
              <w:rPr>
                <w:rFonts w:eastAsia="Times New Roman" w:cs="Times New Roman"/>
                <w:szCs w:val="24"/>
              </w:rPr>
            </w:pPr>
            <w:r>
              <w:rPr>
                <w:rFonts w:eastAsia="Times New Roman" w:cs="Times New Roman"/>
                <w:b/>
                <w:szCs w:val="24"/>
              </w:rPr>
              <w:t>Actividades:</w:t>
            </w:r>
          </w:p>
          <w:p w14:paraId="4A05C105" w14:textId="77777777" w:rsidR="008A791E" w:rsidRDefault="008A791E" w:rsidP="00B246E3">
            <w:pPr>
              <w:numPr>
                <w:ilvl w:val="0"/>
                <w:numId w:val="91"/>
              </w:numPr>
              <w:spacing w:line="276" w:lineRule="auto"/>
              <w:rPr>
                <w:rFonts w:eastAsia="Times New Roman" w:cs="Times New Roman"/>
                <w:szCs w:val="24"/>
              </w:rPr>
            </w:pPr>
            <w:r>
              <w:rPr>
                <w:rFonts w:eastAsia="Times New Roman" w:cs="Times New Roman"/>
                <w:szCs w:val="24"/>
              </w:rPr>
              <w:t>Diagrama de clases.</w:t>
            </w:r>
          </w:p>
          <w:p w14:paraId="59CAC078" w14:textId="77777777" w:rsidR="008A791E" w:rsidRDefault="008A791E" w:rsidP="00B246E3">
            <w:pPr>
              <w:numPr>
                <w:ilvl w:val="0"/>
                <w:numId w:val="91"/>
              </w:numPr>
              <w:spacing w:line="276" w:lineRule="auto"/>
              <w:rPr>
                <w:rFonts w:eastAsia="Times New Roman" w:cs="Times New Roman"/>
                <w:szCs w:val="24"/>
              </w:rPr>
            </w:pPr>
            <w:r>
              <w:rPr>
                <w:rFonts w:eastAsia="Times New Roman" w:cs="Times New Roman"/>
                <w:szCs w:val="24"/>
              </w:rPr>
              <w:t>Diagrama de secuencia.</w:t>
            </w:r>
          </w:p>
          <w:p w14:paraId="5246ABC3" w14:textId="77777777" w:rsidR="008A791E" w:rsidRDefault="008A791E" w:rsidP="00B246E3">
            <w:pPr>
              <w:numPr>
                <w:ilvl w:val="0"/>
                <w:numId w:val="67"/>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382E74" w14:textId="77777777" w:rsidR="008A791E" w:rsidRDefault="008A791E" w:rsidP="008A791E">
            <w:pPr>
              <w:jc w:val="center"/>
              <w:rPr>
                <w:rFonts w:eastAsia="Times New Roman" w:cs="Times New Roman"/>
                <w:szCs w:val="24"/>
              </w:rPr>
            </w:pPr>
          </w:p>
          <w:p w14:paraId="125B1772" w14:textId="77777777" w:rsidR="008A791E" w:rsidRDefault="008A791E" w:rsidP="008A791E">
            <w:pPr>
              <w:jc w:val="center"/>
              <w:rPr>
                <w:rFonts w:eastAsia="Times New Roman" w:cs="Times New Roman"/>
                <w:szCs w:val="24"/>
              </w:rPr>
            </w:pPr>
          </w:p>
          <w:p w14:paraId="4B9F3B44" w14:textId="77777777" w:rsidR="008A791E" w:rsidRDefault="008A791E" w:rsidP="008A791E">
            <w:pPr>
              <w:rPr>
                <w:rFonts w:eastAsia="Times New Roman" w:cs="Times New Roman"/>
                <w:szCs w:val="24"/>
              </w:rPr>
            </w:pPr>
          </w:p>
          <w:p w14:paraId="36B18B27"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0CF428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40CE50" w14:textId="77777777" w:rsidR="008A791E" w:rsidRDefault="008A791E" w:rsidP="008A791E">
            <w:pPr>
              <w:jc w:val="center"/>
              <w:rPr>
                <w:rFonts w:eastAsia="Times New Roman" w:cs="Times New Roman"/>
                <w:szCs w:val="24"/>
              </w:rPr>
            </w:pPr>
          </w:p>
          <w:p w14:paraId="4737D2F7" w14:textId="77777777" w:rsidR="008A791E" w:rsidRDefault="008A791E" w:rsidP="008A791E">
            <w:pPr>
              <w:jc w:val="center"/>
              <w:rPr>
                <w:rFonts w:eastAsia="Times New Roman" w:cs="Times New Roman"/>
                <w:szCs w:val="24"/>
              </w:rPr>
            </w:pPr>
          </w:p>
          <w:p w14:paraId="43A529F8" w14:textId="77777777" w:rsidR="008A791E" w:rsidRDefault="008A791E" w:rsidP="008A791E">
            <w:pPr>
              <w:jc w:val="center"/>
              <w:rPr>
                <w:rFonts w:eastAsia="Times New Roman" w:cs="Times New Roman"/>
                <w:szCs w:val="24"/>
              </w:rPr>
            </w:pPr>
          </w:p>
          <w:p w14:paraId="3247D993" w14:textId="77777777" w:rsidR="008A791E" w:rsidRDefault="008A791E" w:rsidP="008A791E">
            <w:pPr>
              <w:jc w:val="center"/>
              <w:rPr>
                <w:rFonts w:eastAsia="Times New Roman" w:cs="Times New Roman"/>
                <w:szCs w:val="24"/>
              </w:rPr>
            </w:pPr>
          </w:p>
          <w:p w14:paraId="0972A503" w14:textId="77777777" w:rsidR="008A791E" w:rsidRDefault="008A791E" w:rsidP="008A791E">
            <w:pPr>
              <w:jc w:val="center"/>
              <w:rPr>
                <w:rFonts w:eastAsia="Times New Roman" w:cs="Times New Roman"/>
                <w:szCs w:val="24"/>
              </w:rPr>
            </w:pPr>
          </w:p>
          <w:p w14:paraId="0E3117F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C7046B4"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4A552C2D"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408C8A72" w14:textId="77777777" w:rsidR="008A791E" w:rsidRDefault="008A791E" w:rsidP="008A791E">
            <w:pPr>
              <w:rPr>
                <w:rFonts w:eastAsia="Times New Roman" w:cs="Times New Roman"/>
                <w:b/>
                <w:szCs w:val="24"/>
              </w:rPr>
            </w:pPr>
            <w:r>
              <w:rPr>
                <w:rFonts w:eastAsia="Times New Roman" w:cs="Times New Roman"/>
                <w:b/>
                <w:szCs w:val="24"/>
              </w:rPr>
              <w:t>Actividades:</w:t>
            </w:r>
          </w:p>
          <w:p w14:paraId="6AA817EB"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t>Escribir/generar código.</w:t>
            </w:r>
          </w:p>
          <w:p w14:paraId="4DAA90C6"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t>Diccionario de funciones o módulos.</w:t>
            </w:r>
          </w:p>
          <w:p w14:paraId="2380E62E"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30B3BEB"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t>Realizar pruebas de aceptación del usuario.</w:t>
            </w:r>
          </w:p>
          <w:p w14:paraId="01066B9C" w14:textId="77777777" w:rsidR="008A791E" w:rsidRDefault="008A791E" w:rsidP="00B246E3">
            <w:pPr>
              <w:numPr>
                <w:ilvl w:val="0"/>
                <w:numId w:val="86"/>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6E5AECDA" w14:textId="77777777" w:rsidR="008A791E" w:rsidRDefault="008A791E" w:rsidP="008A791E">
            <w:pPr>
              <w:jc w:val="center"/>
              <w:rPr>
                <w:rFonts w:eastAsia="Times New Roman" w:cs="Times New Roman"/>
                <w:szCs w:val="24"/>
              </w:rPr>
            </w:pPr>
          </w:p>
          <w:p w14:paraId="313D5558" w14:textId="77777777" w:rsidR="008A791E" w:rsidRDefault="008A791E" w:rsidP="008A791E">
            <w:pPr>
              <w:jc w:val="center"/>
              <w:rPr>
                <w:rFonts w:eastAsia="Times New Roman" w:cs="Times New Roman"/>
                <w:szCs w:val="24"/>
              </w:rPr>
            </w:pPr>
          </w:p>
          <w:p w14:paraId="18FFD070" w14:textId="77777777" w:rsidR="008A791E" w:rsidRDefault="008A791E" w:rsidP="008A791E">
            <w:pPr>
              <w:rPr>
                <w:rFonts w:eastAsia="Times New Roman" w:cs="Times New Roman"/>
                <w:szCs w:val="24"/>
              </w:rPr>
            </w:pPr>
          </w:p>
          <w:p w14:paraId="28EC0665" w14:textId="77777777" w:rsidR="008A791E" w:rsidRDefault="008A791E" w:rsidP="008A791E">
            <w:pPr>
              <w:jc w:val="center"/>
              <w:rPr>
                <w:rFonts w:eastAsia="Times New Roman" w:cs="Times New Roman"/>
                <w:szCs w:val="24"/>
              </w:rPr>
            </w:pPr>
          </w:p>
          <w:p w14:paraId="01BE22E4" w14:textId="77777777" w:rsidR="008A791E" w:rsidRDefault="008A791E" w:rsidP="008A791E">
            <w:pPr>
              <w:jc w:val="center"/>
              <w:rPr>
                <w:rFonts w:eastAsia="Times New Roman" w:cs="Times New Roman"/>
                <w:szCs w:val="24"/>
              </w:rPr>
            </w:pPr>
          </w:p>
          <w:p w14:paraId="764D4244"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0DCE7295" w14:textId="77777777" w:rsidR="008A791E" w:rsidRDefault="008A791E" w:rsidP="008A791E">
      <w:pPr>
        <w:rPr>
          <w:rFonts w:eastAsia="Times New Roman" w:cs="Times New Roman"/>
          <w:b/>
          <w:szCs w:val="24"/>
        </w:rPr>
      </w:pPr>
    </w:p>
    <w:p w14:paraId="440E6863" w14:textId="77777777" w:rsidR="008A791E" w:rsidRDefault="008A791E" w:rsidP="008A791E">
      <w:pPr>
        <w:rPr>
          <w:rFonts w:eastAsia="Times New Roman" w:cs="Times New Roman"/>
          <w:b/>
          <w:szCs w:val="24"/>
        </w:rPr>
      </w:pPr>
      <w:r>
        <w:rPr>
          <w:rFonts w:eastAsia="Times New Roman" w:cs="Times New Roman"/>
          <w:b/>
          <w:szCs w:val="24"/>
        </w:rPr>
        <w:t>Caso de uso #04</w:t>
      </w:r>
    </w:p>
    <w:p w14:paraId="3CDB4E06" w14:textId="3042579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AB15DC9"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4D02D6"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972B09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EDA3CB"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77F569BD"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67ED52" w14:textId="77777777" w:rsidR="008A791E" w:rsidRDefault="008A791E" w:rsidP="008A791E">
            <w:pPr>
              <w:jc w:val="center"/>
              <w:rPr>
                <w:rFonts w:eastAsia="Times New Roman" w:cs="Times New Roman"/>
                <w:szCs w:val="24"/>
              </w:rPr>
            </w:pPr>
          </w:p>
          <w:p w14:paraId="0B081BAA" w14:textId="77777777" w:rsidR="008A791E" w:rsidRDefault="008A791E" w:rsidP="008A791E">
            <w:pPr>
              <w:jc w:val="center"/>
              <w:rPr>
                <w:rFonts w:eastAsia="Times New Roman" w:cs="Times New Roman"/>
                <w:szCs w:val="24"/>
              </w:rPr>
            </w:pPr>
          </w:p>
          <w:p w14:paraId="5119F710" w14:textId="77777777" w:rsidR="008A791E" w:rsidRDefault="008A791E" w:rsidP="008A791E">
            <w:pPr>
              <w:jc w:val="center"/>
              <w:rPr>
                <w:rFonts w:eastAsia="Times New Roman" w:cs="Times New Roman"/>
                <w:szCs w:val="24"/>
              </w:rPr>
            </w:pPr>
          </w:p>
          <w:p w14:paraId="6C280FE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7F695B6"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9DA58EF"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8929F4B" w14:textId="77777777" w:rsidR="008A791E" w:rsidRDefault="008A791E" w:rsidP="008A791E">
            <w:pPr>
              <w:rPr>
                <w:rFonts w:eastAsia="Times New Roman" w:cs="Times New Roman"/>
                <w:szCs w:val="24"/>
              </w:rPr>
            </w:pPr>
            <w:r>
              <w:rPr>
                <w:rFonts w:eastAsia="Times New Roman" w:cs="Times New Roman"/>
                <w:b/>
                <w:szCs w:val="24"/>
              </w:rPr>
              <w:t>Actividades:</w:t>
            </w:r>
          </w:p>
          <w:p w14:paraId="6BF5CB3F" w14:textId="77777777" w:rsidR="008A791E" w:rsidRDefault="008A791E" w:rsidP="00B246E3">
            <w:pPr>
              <w:numPr>
                <w:ilvl w:val="0"/>
                <w:numId w:val="25"/>
              </w:numPr>
              <w:spacing w:line="276" w:lineRule="auto"/>
              <w:rPr>
                <w:rFonts w:eastAsia="Times New Roman" w:cs="Times New Roman"/>
                <w:szCs w:val="24"/>
              </w:rPr>
            </w:pPr>
            <w:r>
              <w:rPr>
                <w:rFonts w:eastAsia="Times New Roman" w:cs="Times New Roman"/>
                <w:szCs w:val="24"/>
              </w:rPr>
              <w:t>Realizar el prototipado (diseño de la interfaz).</w:t>
            </w:r>
          </w:p>
          <w:p w14:paraId="4F832945" w14:textId="77777777" w:rsidR="008A791E" w:rsidRDefault="008A791E" w:rsidP="00B246E3">
            <w:pPr>
              <w:numPr>
                <w:ilvl w:val="0"/>
                <w:numId w:val="49"/>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5D31FCB" w14:textId="77777777" w:rsidR="008A791E" w:rsidRDefault="008A791E" w:rsidP="008A791E">
            <w:pPr>
              <w:jc w:val="center"/>
              <w:rPr>
                <w:rFonts w:eastAsia="Times New Roman" w:cs="Times New Roman"/>
                <w:szCs w:val="24"/>
              </w:rPr>
            </w:pPr>
          </w:p>
          <w:p w14:paraId="3F77A5E2" w14:textId="77777777" w:rsidR="008A791E" w:rsidRDefault="008A791E" w:rsidP="008A791E">
            <w:pPr>
              <w:jc w:val="center"/>
              <w:rPr>
                <w:rFonts w:eastAsia="Times New Roman" w:cs="Times New Roman"/>
                <w:szCs w:val="24"/>
              </w:rPr>
            </w:pPr>
          </w:p>
          <w:p w14:paraId="6C23A1BF" w14:textId="77777777" w:rsidR="008A791E" w:rsidRDefault="008A791E" w:rsidP="008A791E">
            <w:pPr>
              <w:jc w:val="center"/>
              <w:rPr>
                <w:rFonts w:eastAsia="Times New Roman" w:cs="Times New Roman"/>
                <w:szCs w:val="24"/>
              </w:rPr>
            </w:pPr>
          </w:p>
          <w:p w14:paraId="2E0103A4"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3FCEB4E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E67C96" w14:textId="77777777" w:rsidR="008A791E" w:rsidRDefault="008A791E" w:rsidP="008A791E">
            <w:pPr>
              <w:jc w:val="center"/>
              <w:rPr>
                <w:rFonts w:eastAsia="Times New Roman" w:cs="Times New Roman"/>
                <w:szCs w:val="24"/>
              </w:rPr>
            </w:pPr>
          </w:p>
          <w:p w14:paraId="514642F5" w14:textId="77777777" w:rsidR="008A791E" w:rsidRDefault="008A791E" w:rsidP="008A791E">
            <w:pPr>
              <w:jc w:val="center"/>
              <w:rPr>
                <w:rFonts w:eastAsia="Times New Roman" w:cs="Times New Roman"/>
                <w:szCs w:val="24"/>
              </w:rPr>
            </w:pPr>
          </w:p>
          <w:p w14:paraId="0F83A140" w14:textId="77777777" w:rsidR="008A791E" w:rsidRDefault="008A791E" w:rsidP="008A791E">
            <w:pPr>
              <w:jc w:val="center"/>
              <w:rPr>
                <w:rFonts w:eastAsia="Times New Roman" w:cs="Times New Roman"/>
                <w:szCs w:val="24"/>
              </w:rPr>
            </w:pPr>
          </w:p>
          <w:p w14:paraId="47CDCB7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D03B5C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52615E7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711C5E" w14:textId="77777777" w:rsidR="008A791E" w:rsidRDefault="008A791E" w:rsidP="008A791E">
            <w:pPr>
              <w:rPr>
                <w:rFonts w:eastAsia="Times New Roman" w:cs="Times New Roman"/>
                <w:szCs w:val="24"/>
              </w:rPr>
            </w:pPr>
            <w:r>
              <w:rPr>
                <w:rFonts w:eastAsia="Times New Roman" w:cs="Times New Roman"/>
                <w:b/>
                <w:szCs w:val="24"/>
              </w:rPr>
              <w:t>Actividades:</w:t>
            </w:r>
          </w:p>
          <w:p w14:paraId="1A5A4400" w14:textId="77777777" w:rsidR="008A791E" w:rsidRDefault="008A791E" w:rsidP="00B246E3">
            <w:pPr>
              <w:numPr>
                <w:ilvl w:val="0"/>
                <w:numId w:val="28"/>
              </w:numPr>
              <w:spacing w:line="276" w:lineRule="auto"/>
              <w:rPr>
                <w:rFonts w:eastAsia="Times New Roman" w:cs="Times New Roman"/>
                <w:szCs w:val="24"/>
              </w:rPr>
            </w:pPr>
            <w:r>
              <w:rPr>
                <w:rFonts w:eastAsia="Times New Roman" w:cs="Times New Roman"/>
                <w:szCs w:val="24"/>
              </w:rPr>
              <w:t>Diagrama de clases.</w:t>
            </w:r>
          </w:p>
          <w:p w14:paraId="13EF859A" w14:textId="77777777" w:rsidR="008A791E" w:rsidRDefault="008A791E" w:rsidP="00B246E3">
            <w:pPr>
              <w:numPr>
                <w:ilvl w:val="0"/>
                <w:numId w:val="28"/>
              </w:numPr>
              <w:spacing w:line="276" w:lineRule="auto"/>
              <w:rPr>
                <w:rFonts w:eastAsia="Times New Roman" w:cs="Times New Roman"/>
                <w:szCs w:val="24"/>
              </w:rPr>
            </w:pPr>
            <w:r>
              <w:rPr>
                <w:rFonts w:eastAsia="Times New Roman" w:cs="Times New Roman"/>
                <w:szCs w:val="24"/>
              </w:rPr>
              <w:t>Diagrama de secuencia.</w:t>
            </w:r>
          </w:p>
          <w:p w14:paraId="66E51100" w14:textId="77777777" w:rsidR="008A791E" w:rsidRDefault="008A791E" w:rsidP="00B246E3">
            <w:pPr>
              <w:numPr>
                <w:ilvl w:val="0"/>
                <w:numId w:val="3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CA25B5" w14:textId="77777777" w:rsidR="008A791E" w:rsidRDefault="008A791E" w:rsidP="008A791E">
            <w:pPr>
              <w:jc w:val="center"/>
              <w:rPr>
                <w:rFonts w:eastAsia="Times New Roman" w:cs="Times New Roman"/>
                <w:szCs w:val="24"/>
              </w:rPr>
            </w:pPr>
          </w:p>
          <w:p w14:paraId="7215827E" w14:textId="77777777" w:rsidR="008A791E" w:rsidRDefault="008A791E" w:rsidP="008A791E">
            <w:pPr>
              <w:rPr>
                <w:rFonts w:eastAsia="Times New Roman" w:cs="Times New Roman"/>
                <w:szCs w:val="24"/>
              </w:rPr>
            </w:pPr>
          </w:p>
          <w:p w14:paraId="3E3C11C9" w14:textId="77777777" w:rsidR="008A791E" w:rsidRDefault="008A791E" w:rsidP="008A791E">
            <w:pPr>
              <w:jc w:val="center"/>
              <w:rPr>
                <w:rFonts w:eastAsia="Times New Roman" w:cs="Times New Roman"/>
                <w:szCs w:val="24"/>
              </w:rPr>
            </w:pPr>
          </w:p>
          <w:p w14:paraId="21832928"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8B751A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FEE5CB" w14:textId="77777777" w:rsidR="008A791E" w:rsidRDefault="008A791E" w:rsidP="008A791E">
            <w:pPr>
              <w:jc w:val="center"/>
              <w:rPr>
                <w:rFonts w:eastAsia="Times New Roman" w:cs="Times New Roman"/>
                <w:szCs w:val="24"/>
              </w:rPr>
            </w:pPr>
          </w:p>
          <w:p w14:paraId="08C2A1D3" w14:textId="77777777" w:rsidR="008A791E" w:rsidRDefault="008A791E" w:rsidP="008A791E">
            <w:pPr>
              <w:jc w:val="center"/>
              <w:rPr>
                <w:rFonts w:eastAsia="Times New Roman" w:cs="Times New Roman"/>
                <w:szCs w:val="24"/>
              </w:rPr>
            </w:pPr>
          </w:p>
          <w:p w14:paraId="2DC6BF8B" w14:textId="77777777" w:rsidR="008A791E" w:rsidRDefault="008A791E" w:rsidP="008A791E">
            <w:pPr>
              <w:jc w:val="center"/>
              <w:rPr>
                <w:rFonts w:eastAsia="Times New Roman" w:cs="Times New Roman"/>
                <w:szCs w:val="24"/>
              </w:rPr>
            </w:pPr>
          </w:p>
          <w:p w14:paraId="3CAF118F" w14:textId="77777777" w:rsidR="008A791E" w:rsidRDefault="008A791E" w:rsidP="008A791E">
            <w:pPr>
              <w:jc w:val="center"/>
              <w:rPr>
                <w:rFonts w:eastAsia="Times New Roman" w:cs="Times New Roman"/>
                <w:szCs w:val="24"/>
              </w:rPr>
            </w:pPr>
          </w:p>
          <w:p w14:paraId="2341818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312E512"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26EAB2E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14DD9605" w14:textId="77777777" w:rsidR="008A791E" w:rsidRDefault="008A791E" w:rsidP="008A791E">
            <w:pPr>
              <w:rPr>
                <w:rFonts w:eastAsia="Times New Roman" w:cs="Times New Roman"/>
                <w:b/>
                <w:szCs w:val="24"/>
              </w:rPr>
            </w:pPr>
            <w:r>
              <w:rPr>
                <w:rFonts w:eastAsia="Times New Roman" w:cs="Times New Roman"/>
                <w:b/>
                <w:szCs w:val="24"/>
              </w:rPr>
              <w:t>Actividades:</w:t>
            </w:r>
          </w:p>
          <w:p w14:paraId="13D0F258"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Escribir/generar código.</w:t>
            </w:r>
          </w:p>
          <w:p w14:paraId="51EDDA1B"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Diccionario de funciones o módulos.</w:t>
            </w:r>
          </w:p>
          <w:p w14:paraId="2CD52A3B"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8C1ECE8"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Realizar pruebas de aceptación del usuario.</w:t>
            </w:r>
          </w:p>
          <w:p w14:paraId="12AA4119" w14:textId="77777777" w:rsidR="008A791E" w:rsidRDefault="008A791E" w:rsidP="00B246E3">
            <w:pPr>
              <w:numPr>
                <w:ilvl w:val="0"/>
                <w:numId w:val="5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28901421" w14:textId="77777777" w:rsidR="008A791E" w:rsidRDefault="008A791E" w:rsidP="008A791E">
            <w:pPr>
              <w:jc w:val="center"/>
              <w:rPr>
                <w:rFonts w:eastAsia="Times New Roman" w:cs="Times New Roman"/>
                <w:szCs w:val="24"/>
              </w:rPr>
            </w:pPr>
          </w:p>
          <w:p w14:paraId="3A610ABC" w14:textId="77777777" w:rsidR="008A791E" w:rsidRDefault="008A791E" w:rsidP="008A791E">
            <w:pPr>
              <w:rPr>
                <w:rFonts w:eastAsia="Times New Roman" w:cs="Times New Roman"/>
                <w:szCs w:val="24"/>
              </w:rPr>
            </w:pPr>
          </w:p>
          <w:p w14:paraId="37E5927C" w14:textId="77777777" w:rsidR="008A791E" w:rsidRDefault="008A791E" w:rsidP="008A791E">
            <w:pPr>
              <w:rPr>
                <w:rFonts w:eastAsia="Times New Roman" w:cs="Times New Roman"/>
                <w:szCs w:val="24"/>
              </w:rPr>
            </w:pPr>
          </w:p>
          <w:p w14:paraId="7D315DC2" w14:textId="77777777" w:rsidR="008A791E" w:rsidRDefault="008A791E" w:rsidP="008A791E">
            <w:pPr>
              <w:jc w:val="center"/>
              <w:rPr>
                <w:rFonts w:eastAsia="Times New Roman" w:cs="Times New Roman"/>
                <w:szCs w:val="24"/>
              </w:rPr>
            </w:pPr>
          </w:p>
          <w:p w14:paraId="69E6DCF3"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0BC586A3" w14:textId="77777777" w:rsidR="008A791E" w:rsidRDefault="008A791E" w:rsidP="008A791E">
      <w:pPr>
        <w:rPr>
          <w:rFonts w:eastAsia="Times New Roman" w:cs="Times New Roman"/>
          <w:b/>
          <w:szCs w:val="24"/>
        </w:rPr>
      </w:pPr>
    </w:p>
    <w:p w14:paraId="33CAC972" w14:textId="77777777" w:rsidR="008A791E" w:rsidRDefault="008A791E" w:rsidP="008A791E">
      <w:pPr>
        <w:rPr>
          <w:rFonts w:eastAsia="Times New Roman" w:cs="Times New Roman"/>
          <w:b/>
          <w:szCs w:val="24"/>
        </w:rPr>
      </w:pPr>
      <w:r>
        <w:rPr>
          <w:rFonts w:eastAsia="Times New Roman" w:cs="Times New Roman"/>
          <w:b/>
          <w:szCs w:val="24"/>
        </w:rPr>
        <w:t>Caso de uso #01</w:t>
      </w:r>
    </w:p>
    <w:p w14:paraId="3E778E80" w14:textId="7C27AAF3" w:rsidR="008A791E" w:rsidRDefault="008A791E" w:rsidP="00CB31F8">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8D97CB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A29EDE"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B5605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3EFF6A"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9CDC66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A92784F" w14:textId="77777777" w:rsidR="008A791E" w:rsidRDefault="008A791E" w:rsidP="008A791E">
            <w:pPr>
              <w:jc w:val="center"/>
              <w:rPr>
                <w:rFonts w:eastAsia="Times New Roman" w:cs="Times New Roman"/>
                <w:szCs w:val="24"/>
              </w:rPr>
            </w:pPr>
          </w:p>
          <w:p w14:paraId="401E43E5" w14:textId="77777777" w:rsidR="008A791E" w:rsidRDefault="008A791E" w:rsidP="008A791E">
            <w:pPr>
              <w:jc w:val="center"/>
              <w:rPr>
                <w:rFonts w:eastAsia="Times New Roman" w:cs="Times New Roman"/>
                <w:szCs w:val="24"/>
              </w:rPr>
            </w:pPr>
          </w:p>
          <w:p w14:paraId="641F6FD2" w14:textId="77777777" w:rsidR="008A791E" w:rsidRDefault="008A791E" w:rsidP="008A791E">
            <w:pPr>
              <w:jc w:val="center"/>
              <w:rPr>
                <w:rFonts w:eastAsia="Times New Roman" w:cs="Times New Roman"/>
                <w:szCs w:val="24"/>
              </w:rPr>
            </w:pPr>
          </w:p>
          <w:p w14:paraId="2511BE0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4B309BA"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388E47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45B24090" w14:textId="77777777" w:rsidR="008A791E" w:rsidRDefault="008A791E" w:rsidP="008A791E">
            <w:pPr>
              <w:rPr>
                <w:rFonts w:eastAsia="Times New Roman" w:cs="Times New Roman"/>
                <w:szCs w:val="24"/>
              </w:rPr>
            </w:pPr>
            <w:r>
              <w:rPr>
                <w:rFonts w:eastAsia="Times New Roman" w:cs="Times New Roman"/>
                <w:b/>
                <w:szCs w:val="24"/>
              </w:rPr>
              <w:t>Actividades:</w:t>
            </w:r>
          </w:p>
          <w:p w14:paraId="6263B425" w14:textId="77777777" w:rsidR="008A791E" w:rsidRDefault="008A791E" w:rsidP="00B246E3">
            <w:pPr>
              <w:numPr>
                <w:ilvl w:val="0"/>
                <w:numId w:val="82"/>
              </w:numPr>
              <w:spacing w:line="276" w:lineRule="auto"/>
              <w:rPr>
                <w:rFonts w:eastAsia="Times New Roman" w:cs="Times New Roman"/>
                <w:szCs w:val="24"/>
              </w:rPr>
            </w:pPr>
            <w:r>
              <w:rPr>
                <w:rFonts w:eastAsia="Times New Roman" w:cs="Times New Roman"/>
                <w:szCs w:val="24"/>
              </w:rPr>
              <w:t>Realizar el prototipado (diseño de la interfaz).</w:t>
            </w:r>
          </w:p>
          <w:p w14:paraId="2602D57F" w14:textId="77777777" w:rsidR="008A791E" w:rsidRDefault="008A791E" w:rsidP="00B246E3">
            <w:pPr>
              <w:numPr>
                <w:ilvl w:val="0"/>
                <w:numId w:val="3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5C52BBF" w14:textId="77777777" w:rsidR="008A791E" w:rsidRDefault="008A791E" w:rsidP="008A791E">
            <w:pPr>
              <w:jc w:val="center"/>
              <w:rPr>
                <w:rFonts w:eastAsia="Times New Roman" w:cs="Times New Roman"/>
                <w:szCs w:val="24"/>
              </w:rPr>
            </w:pPr>
          </w:p>
          <w:p w14:paraId="082C2A96" w14:textId="77777777" w:rsidR="008A791E" w:rsidRDefault="008A791E" w:rsidP="008A791E">
            <w:pPr>
              <w:jc w:val="center"/>
              <w:rPr>
                <w:rFonts w:eastAsia="Times New Roman" w:cs="Times New Roman"/>
                <w:szCs w:val="24"/>
              </w:rPr>
            </w:pPr>
          </w:p>
          <w:p w14:paraId="216A7B0F" w14:textId="77777777" w:rsidR="008A791E" w:rsidRDefault="008A791E" w:rsidP="008A791E">
            <w:pPr>
              <w:jc w:val="center"/>
              <w:rPr>
                <w:rFonts w:eastAsia="Times New Roman" w:cs="Times New Roman"/>
                <w:szCs w:val="24"/>
              </w:rPr>
            </w:pPr>
          </w:p>
          <w:p w14:paraId="0CFFBBA1"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23297201"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6418973" w14:textId="77777777" w:rsidR="008A791E" w:rsidRDefault="008A791E" w:rsidP="008A791E">
            <w:pPr>
              <w:jc w:val="center"/>
              <w:rPr>
                <w:rFonts w:eastAsia="Times New Roman" w:cs="Times New Roman"/>
                <w:szCs w:val="24"/>
              </w:rPr>
            </w:pPr>
          </w:p>
          <w:p w14:paraId="4B4302C7" w14:textId="77777777" w:rsidR="008A791E" w:rsidRDefault="008A791E" w:rsidP="008A791E">
            <w:pPr>
              <w:jc w:val="center"/>
              <w:rPr>
                <w:rFonts w:eastAsia="Times New Roman" w:cs="Times New Roman"/>
                <w:szCs w:val="24"/>
              </w:rPr>
            </w:pPr>
          </w:p>
          <w:p w14:paraId="64CE6BD3" w14:textId="77777777" w:rsidR="008A791E" w:rsidRDefault="008A791E" w:rsidP="008A791E">
            <w:pPr>
              <w:jc w:val="center"/>
              <w:rPr>
                <w:rFonts w:eastAsia="Times New Roman" w:cs="Times New Roman"/>
                <w:szCs w:val="24"/>
              </w:rPr>
            </w:pPr>
          </w:p>
          <w:p w14:paraId="5E0B6E31"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78F4742"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EAD99A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4ED4E7F" w14:textId="77777777" w:rsidR="008A791E" w:rsidRDefault="008A791E" w:rsidP="008A791E">
            <w:pPr>
              <w:rPr>
                <w:rFonts w:eastAsia="Times New Roman" w:cs="Times New Roman"/>
                <w:szCs w:val="24"/>
              </w:rPr>
            </w:pPr>
            <w:r>
              <w:rPr>
                <w:rFonts w:eastAsia="Times New Roman" w:cs="Times New Roman"/>
                <w:b/>
                <w:szCs w:val="24"/>
              </w:rPr>
              <w:t>Actividades:</w:t>
            </w:r>
          </w:p>
          <w:p w14:paraId="4EE9575F" w14:textId="77777777" w:rsidR="008A791E" w:rsidRDefault="008A791E" w:rsidP="00B246E3">
            <w:pPr>
              <w:numPr>
                <w:ilvl w:val="0"/>
                <w:numId w:val="59"/>
              </w:numPr>
              <w:spacing w:line="276" w:lineRule="auto"/>
              <w:rPr>
                <w:rFonts w:eastAsia="Times New Roman" w:cs="Times New Roman"/>
                <w:szCs w:val="24"/>
              </w:rPr>
            </w:pPr>
            <w:r>
              <w:rPr>
                <w:rFonts w:eastAsia="Times New Roman" w:cs="Times New Roman"/>
                <w:szCs w:val="24"/>
              </w:rPr>
              <w:t>Diagrama de clases.</w:t>
            </w:r>
          </w:p>
          <w:p w14:paraId="68C9AD74" w14:textId="77777777" w:rsidR="008A791E" w:rsidRDefault="008A791E" w:rsidP="00B246E3">
            <w:pPr>
              <w:numPr>
                <w:ilvl w:val="0"/>
                <w:numId w:val="59"/>
              </w:numPr>
              <w:spacing w:line="276" w:lineRule="auto"/>
              <w:rPr>
                <w:rFonts w:eastAsia="Times New Roman" w:cs="Times New Roman"/>
                <w:szCs w:val="24"/>
              </w:rPr>
            </w:pPr>
            <w:r>
              <w:rPr>
                <w:rFonts w:eastAsia="Times New Roman" w:cs="Times New Roman"/>
                <w:szCs w:val="24"/>
              </w:rPr>
              <w:t>Diagrama de secuencia.</w:t>
            </w:r>
          </w:p>
          <w:p w14:paraId="1C102218" w14:textId="77777777" w:rsidR="008A791E" w:rsidRDefault="008A791E" w:rsidP="00B246E3">
            <w:pPr>
              <w:numPr>
                <w:ilvl w:val="0"/>
                <w:numId w:val="22"/>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1F8BC39" w14:textId="77777777" w:rsidR="008A791E" w:rsidRDefault="008A791E" w:rsidP="008A791E">
            <w:pPr>
              <w:jc w:val="center"/>
              <w:rPr>
                <w:rFonts w:eastAsia="Times New Roman" w:cs="Times New Roman"/>
                <w:szCs w:val="24"/>
              </w:rPr>
            </w:pPr>
          </w:p>
          <w:p w14:paraId="2E59B7D1" w14:textId="77777777" w:rsidR="008A791E" w:rsidRDefault="008A791E" w:rsidP="008A791E">
            <w:pPr>
              <w:jc w:val="center"/>
              <w:rPr>
                <w:rFonts w:eastAsia="Times New Roman" w:cs="Times New Roman"/>
                <w:szCs w:val="24"/>
              </w:rPr>
            </w:pPr>
          </w:p>
          <w:p w14:paraId="42ED8FFD" w14:textId="77777777" w:rsidR="008A791E" w:rsidRDefault="008A791E" w:rsidP="008A791E">
            <w:pPr>
              <w:rPr>
                <w:rFonts w:eastAsia="Times New Roman" w:cs="Times New Roman"/>
                <w:szCs w:val="24"/>
              </w:rPr>
            </w:pPr>
          </w:p>
          <w:p w14:paraId="2EB9A63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1DB8B8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8075FCA" w14:textId="77777777" w:rsidR="008A791E" w:rsidRDefault="008A791E" w:rsidP="008A791E">
            <w:pPr>
              <w:jc w:val="center"/>
              <w:rPr>
                <w:rFonts w:eastAsia="Times New Roman" w:cs="Times New Roman"/>
                <w:szCs w:val="24"/>
              </w:rPr>
            </w:pPr>
          </w:p>
          <w:p w14:paraId="1DF2908B" w14:textId="77777777" w:rsidR="008A791E" w:rsidRDefault="008A791E" w:rsidP="008A791E">
            <w:pPr>
              <w:jc w:val="center"/>
              <w:rPr>
                <w:rFonts w:eastAsia="Times New Roman" w:cs="Times New Roman"/>
                <w:szCs w:val="24"/>
              </w:rPr>
            </w:pPr>
          </w:p>
          <w:p w14:paraId="7D9FD4E5" w14:textId="77777777" w:rsidR="008A791E" w:rsidRDefault="008A791E" w:rsidP="008A791E">
            <w:pPr>
              <w:jc w:val="center"/>
              <w:rPr>
                <w:rFonts w:eastAsia="Times New Roman" w:cs="Times New Roman"/>
                <w:szCs w:val="24"/>
              </w:rPr>
            </w:pPr>
          </w:p>
          <w:p w14:paraId="77B7626E" w14:textId="77777777" w:rsidR="008A791E" w:rsidRDefault="008A791E" w:rsidP="008A791E">
            <w:pPr>
              <w:jc w:val="center"/>
              <w:rPr>
                <w:rFonts w:eastAsia="Times New Roman" w:cs="Times New Roman"/>
                <w:szCs w:val="24"/>
              </w:rPr>
            </w:pPr>
          </w:p>
          <w:p w14:paraId="5147FEEF" w14:textId="77777777" w:rsidR="008A791E" w:rsidRDefault="008A791E" w:rsidP="008A791E">
            <w:pPr>
              <w:jc w:val="center"/>
              <w:rPr>
                <w:rFonts w:eastAsia="Times New Roman" w:cs="Times New Roman"/>
                <w:szCs w:val="24"/>
              </w:rPr>
            </w:pPr>
          </w:p>
          <w:p w14:paraId="520C0318"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1DF9B9E"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6A61C5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3E0D0CD" w14:textId="77777777" w:rsidR="008A791E" w:rsidRDefault="008A791E" w:rsidP="008A791E">
            <w:pPr>
              <w:rPr>
                <w:rFonts w:eastAsia="Times New Roman" w:cs="Times New Roman"/>
                <w:b/>
                <w:szCs w:val="24"/>
              </w:rPr>
            </w:pPr>
            <w:r>
              <w:rPr>
                <w:rFonts w:eastAsia="Times New Roman" w:cs="Times New Roman"/>
                <w:b/>
                <w:szCs w:val="24"/>
              </w:rPr>
              <w:t>Actividades:</w:t>
            </w:r>
          </w:p>
          <w:p w14:paraId="22B72443"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Escribir/generar código.</w:t>
            </w:r>
          </w:p>
          <w:p w14:paraId="66F6E55F"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Diccionario de funciones o módulos.</w:t>
            </w:r>
          </w:p>
          <w:p w14:paraId="28CA4ED8"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743F8C6F"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Realizar pruebas de aceptación del usuario.</w:t>
            </w:r>
          </w:p>
          <w:p w14:paraId="44FB619B" w14:textId="77777777" w:rsidR="008A791E" w:rsidRDefault="008A791E" w:rsidP="00B246E3">
            <w:pPr>
              <w:numPr>
                <w:ilvl w:val="0"/>
                <w:numId w:val="92"/>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ADC44B5" w14:textId="77777777" w:rsidR="008A791E" w:rsidRDefault="008A791E" w:rsidP="008A791E">
            <w:pPr>
              <w:jc w:val="center"/>
              <w:rPr>
                <w:rFonts w:eastAsia="Times New Roman" w:cs="Times New Roman"/>
                <w:szCs w:val="24"/>
              </w:rPr>
            </w:pPr>
          </w:p>
          <w:p w14:paraId="6F44C5F1" w14:textId="77777777" w:rsidR="008A791E" w:rsidRDefault="008A791E" w:rsidP="008A791E">
            <w:pPr>
              <w:jc w:val="center"/>
              <w:rPr>
                <w:rFonts w:eastAsia="Times New Roman" w:cs="Times New Roman"/>
                <w:szCs w:val="24"/>
              </w:rPr>
            </w:pPr>
          </w:p>
          <w:p w14:paraId="3C6AA7DC" w14:textId="77777777" w:rsidR="008A791E" w:rsidRDefault="008A791E" w:rsidP="008A791E">
            <w:pPr>
              <w:rPr>
                <w:rFonts w:eastAsia="Times New Roman" w:cs="Times New Roman"/>
                <w:szCs w:val="24"/>
              </w:rPr>
            </w:pPr>
          </w:p>
          <w:p w14:paraId="62B67FC2" w14:textId="77777777" w:rsidR="008A791E" w:rsidRDefault="008A791E" w:rsidP="008A791E">
            <w:pPr>
              <w:jc w:val="center"/>
              <w:rPr>
                <w:rFonts w:eastAsia="Times New Roman" w:cs="Times New Roman"/>
                <w:szCs w:val="24"/>
              </w:rPr>
            </w:pPr>
          </w:p>
          <w:p w14:paraId="0E501158" w14:textId="77777777" w:rsidR="008A791E" w:rsidRDefault="008A791E" w:rsidP="008A791E">
            <w:pPr>
              <w:jc w:val="center"/>
              <w:rPr>
                <w:rFonts w:eastAsia="Times New Roman" w:cs="Times New Roman"/>
                <w:szCs w:val="24"/>
              </w:rPr>
            </w:pPr>
          </w:p>
          <w:p w14:paraId="30B6049B"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6E8445A8" w14:textId="77777777" w:rsidR="008A791E" w:rsidRDefault="008A791E" w:rsidP="008A791E">
      <w:pPr>
        <w:rPr>
          <w:rFonts w:eastAsia="Times New Roman" w:cs="Times New Roman"/>
          <w:b/>
          <w:szCs w:val="24"/>
        </w:rPr>
      </w:pPr>
    </w:p>
    <w:p w14:paraId="63711DCA"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0590AD9F"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23EF7EC2" w14:textId="18D61DB9" w:rsidR="008A791E" w:rsidRDefault="008A791E" w:rsidP="00CB31F8">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F14D0E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DE9B5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7F926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C525F09"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64B3D5C0"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CA0339F" w14:textId="77777777" w:rsidR="008A791E" w:rsidRDefault="008A791E" w:rsidP="008A791E">
            <w:pPr>
              <w:jc w:val="center"/>
              <w:rPr>
                <w:rFonts w:eastAsia="Times New Roman" w:cs="Times New Roman"/>
                <w:szCs w:val="24"/>
              </w:rPr>
            </w:pPr>
          </w:p>
          <w:p w14:paraId="38E92996" w14:textId="77777777" w:rsidR="008A791E" w:rsidRDefault="008A791E" w:rsidP="008A791E">
            <w:pPr>
              <w:jc w:val="center"/>
              <w:rPr>
                <w:rFonts w:eastAsia="Times New Roman" w:cs="Times New Roman"/>
                <w:szCs w:val="24"/>
              </w:rPr>
            </w:pPr>
          </w:p>
          <w:p w14:paraId="63ED3CA0" w14:textId="77777777" w:rsidR="008A791E" w:rsidRDefault="008A791E" w:rsidP="008A791E">
            <w:pPr>
              <w:jc w:val="center"/>
              <w:rPr>
                <w:rFonts w:eastAsia="Times New Roman" w:cs="Times New Roman"/>
                <w:szCs w:val="24"/>
              </w:rPr>
            </w:pPr>
          </w:p>
          <w:p w14:paraId="1F3BBDD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1EF84C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CC68B2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17D65455" w14:textId="77777777" w:rsidR="008A791E" w:rsidRDefault="008A791E" w:rsidP="008A791E">
            <w:pPr>
              <w:rPr>
                <w:rFonts w:eastAsia="Times New Roman" w:cs="Times New Roman"/>
                <w:szCs w:val="24"/>
              </w:rPr>
            </w:pPr>
            <w:r>
              <w:rPr>
                <w:rFonts w:eastAsia="Times New Roman" w:cs="Times New Roman"/>
                <w:b/>
                <w:szCs w:val="24"/>
              </w:rPr>
              <w:t>Actividades:</w:t>
            </w:r>
          </w:p>
          <w:p w14:paraId="146DF4A8" w14:textId="77777777" w:rsidR="008A791E" w:rsidRDefault="008A791E" w:rsidP="00B246E3">
            <w:pPr>
              <w:numPr>
                <w:ilvl w:val="0"/>
                <w:numId w:val="23"/>
              </w:numPr>
              <w:spacing w:line="276" w:lineRule="auto"/>
              <w:rPr>
                <w:rFonts w:eastAsia="Times New Roman" w:cs="Times New Roman"/>
                <w:szCs w:val="24"/>
              </w:rPr>
            </w:pPr>
            <w:r>
              <w:rPr>
                <w:rFonts w:eastAsia="Times New Roman" w:cs="Times New Roman"/>
                <w:szCs w:val="24"/>
              </w:rPr>
              <w:t>Realizar el prototipado (diseño de la interfaz).</w:t>
            </w:r>
          </w:p>
          <w:p w14:paraId="594F9836" w14:textId="77777777" w:rsidR="008A791E" w:rsidRDefault="008A791E" w:rsidP="00B246E3">
            <w:pPr>
              <w:numPr>
                <w:ilvl w:val="0"/>
                <w:numId w:val="27"/>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D8F3EE2" w14:textId="77777777" w:rsidR="008A791E" w:rsidRDefault="008A791E" w:rsidP="008A791E">
            <w:pPr>
              <w:jc w:val="center"/>
              <w:rPr>
                <w:rFonts w:eastAsia="Times New Roman" w:cs="Times New Roman"/>
                <w:szCs w:val="24"/>
              </w:rPr>
            </w:pPr>
          </w:p>
          <w:p w14:paraId="5B6C5A30" w14:textId="77777777" w:rsidR="008A791E" w:rsidRDefault="008A791E" w:rsidP="008A791E">
            <w:pPr>
              <w:jc w:val="center"/>
              <w:rPr>
                <w:rFonts w:eastAsia="Times New Roman" w:cs="Times New Roman"/>
                <w:szCs w:val="24"/>
              </w:rPr>
            </w:pPr>
          </w:p>
          <w:p w14:paraId="66CCC777" w14:textId="77777777" w:rsidR="008A791E" w:rsidRDefault="008A791E" w:rsidP="008A791E">
            <w:pPr>
              <w:jc w:val="center"/>
              <w:rPr>
                <w:rFonts w:eastAsia="Times New Roman" w:cs="Times New Roman"/>
                <w:szCs w:val="24"/>
              </w:rPr>
            </w:pPr>
          </w:p>
          <w:p w14:paraId="590D0CE0"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104EBF5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21C0190" w14:textId="77777777" w:rsidR="008A791E" w:rsidRDefault="008A791E" w:rsidP="008A791E">
            <w:pPr>
              <w:jc w:val="center"/>
              <w:rPr>
                <w:rFonts w:eastAsia="Times New Roman" w:cs="Times New Roman"/>
                <w:szCs w:val="24"/>
              </w:rPr>
            </w:pPr>
          </w:p>
          <w:p w14:paraId="6774D0D8" w14:textId="77777777" w:rsidR="008A791E" w:rsidRDefault="008A791E" w:rsidP="008A791E">
            <w:pPr>
              <w:jc w:val="center"/>
              <w:rPr>
                <w:rFonts w:eastAsia="Times New Roman" w:cs="Times New Roman"/>
                <w:szCs w:val="24"/>
              </w:rPr>
            </w:pPr>
          </w:p>
          <w:p w14:paraId="077CDF04" w14:textId="77777777" w:rsidR="008A791E" w:rsidRDefault="008A791E" w:rsidP="008A791E">
            <w:pPr>
              <w:jc w:val="center"/>
              <w:rPr>
                <w:rFonts w:eastAsia="Times New Roman" w:cs="Times New Roman"/>
                <w:szCs w:val="24"/>
              </w:rPr>
            </w:pPr>
          </w:p>
          <w:p w14:paraId="5C84492F"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9F87AC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C8ACA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38A88FF" w14:textId="77777777" w:rsidR="008A791E" w:rsidRDefault="008A791E" w:rsidP="008A791E">
            <w:pPr>
              <w:rPr>
                <w:rFonts w:eastAsia="Times New Roman" w:cs="Times New Roman"/>
                <w:szCs w:val="24"/>
              </w:rPr>
            </w:pPr>
            <w:r>
              <w:rPr>
                <w:rFonts w:eastAsia="Times New Roman" w:cs="Times New Roman"/>
                <w:b/>
                <w:szCs w:val="24"/>
              </w:rPr>
              <w:t>Actividades:</w:t>
            </w:r>
          </w:p>
          <w:p w14:paraId="54B69ACB" w14:textId="77777777" w:rsidR="008A791E" w:rsidRDefault="008A791E" w:rsidP="00B246E3">
            <w:pPr>
              <w:numPr>
                <w:ilvl w:val="0"/>
                <w:numId w:val="109"/>
              </w:numPr>
              <w:spacing w:line="276" w:lineRule="auto"/>
              <w:rPr>
                <w:rFonts w:eastAsia="Times New Roman" w:cs="Times New Roman"/>
                <w:szCs w:val="24"/>
              </w:rPr>
            </w:pPr>
            <w:r>
              <w:rPr>
                <w:rFonts w:eastAsia="Times New Roman" w:cs="Times New Roman"/>
                <w:szCs w:val="24"/>
              </w:rPr>
              <w:t>Diagrama de clases.</w:t>
            </w:r>
          </w:p>
          <w:p w14:paraId="7C5D36C2" w14:textId="77777777" w:rsidR="008A791E" w:rsidRDefault="008A791E" w:rsidP="00B246E3">
            <w:pPr>
              <w:numPr>
                <w:ilvl w:val="0"/>
                <w:numId w:val="109"/>
              </w:numPr>
              <w:spacing w:line="276" w:lineRule="auto"/>
              <w:rPr>
                <w:rFonts w:eastAsia="Times New Roman" w:cs="Times New Roman"/>
                <w:szCs w:val="24"/>
              </w:rPr>
            </w:pPr>
            <w:r>
              <w:rPr>
                <w:rFonts w:eastAsia="Times New Roman" w:cs="Times New Roman"/>
                <w:szCs w:val="24"/>
              </w:rPr>
              <w:t>Diagrama de secuencia.</w:t>
            </w:r>
          </w:p>
          <w:p w14:paraId="1F0AA897" w14:textId="77777777" w:rsidR="008A791E" w:rsidRDefault="008A791E" w:rsidP="00B246E3">
            <w:pPr>
              <w:numPr>
                <w:ilvl w:val="0"/>
                <w:numId w:val="45"/>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6F262EC" w14:textId="77777777" w:rsidR="008A791E" w:rsidRDefault="008A791E" w:rsidP="008A791E">
            <w:pPr>
              <w:jc w:val="center"/>
              <w:rPr>
                <w:rFonts w:eastAsia="Times New Roman" w:cs="Times New Roman"/>
                <w:szCs w:val="24"/>
              </w:rPr>
            </w:pPr>
          </w:p>
          <w:p w14:paraId="4BC9EF2B" w14:textId="77777777" w:rsidR="008A791E" w:rsidRDefault="008A791E" w:rsidP="008A791E">
            <w:pPr>
              <w:jc w:val="center"/>
              <w:rPr>
                <w:rFonts w:eastAsia="Times New Roman" w:cs="Times New Roman"/>
                <w:szCs w:val="24"/>
              </w:rPr>
            </w:pPr>
          </w:p>
          <w:p w14:paraId="1CE93325" w14:textId="77777777" w:rsidR="008A791E" w:rsidRDefault="008A791E" w:rsidP="008A791E">
            <w:pPr>
              <w:rPr>
                <w:rFonts w:eastAsia="Times New Roman" w:cs="Times New Roman"/>
                <w:szCs w:val="24"/>
              </w:rPr>
            </w:pPr>
          </w:p>
          <w:p w14:paraId="395BC2D9"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105866F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0F7BDF" w14:textId="77777777" w:rsidR="008A791E" w:rsidRDefault="008A791E" w:rsidP="008A791E">
            <w:pPr>
              <w:jc w:val="center"/>
              <w:rPr>
                <w:rFonts w:eastAsia="Times New Roman" w:cs="Times New Roman"/>
                <w:szCs w:val="24"/>
              </w:rPr>
            </w:pPr>
          </w:p>
          <w:p w14:paraId="450FD8E0" w14:textId="77777777" w:rsidR="008A791E" w:rsidRDefault="008A791E" w:rsidP="008A791E">
            <w:pPr>
              <w:jc w:val="center"/>
              <w:rPr>
                <w:rFonts w:eastAsia="Times New Roman" w:cs="Times New Roman"/>
                <w:szCs w:val="24"/>
              </w:rPr>
            </w:pPr>
          </w:p>
          <w:p w14:paraId="0BFFF26E" w14:textId="77777777" w:rsidR="008A791E" w:rsidRDefault="008A791E" w:rsidP="008A791E">
            <w:pPr>
              <w:jc w:val="center"/>
              <w:rPr>
                <w:rFonts w:eastAsia="Times New Roman" w:cs="Times New Roman"/>
                <w:szCs w:val="24"/>
              </w:rPr>
            </w:pPr>
          </w:p>
          <w:p w14:paraId="75040C65" w14:textId="77777777" w:rsidR="008A791E" w:rsidRDefault="008A791E" w:rsidP="008A791E">
            <w:pPr>
              <w:jc w:val="center"/>
              <w:rPr>
                <w:rFonts w:eastAsia="Times New Roman" w:cs="Times New Roman"/>
                <w:szCs w:val="24"/>
              </w:rPr>
            </w:pPr>
          </w:p>
          <w:p w14:paraId="375C85DD" w14:textId="77777777" w:rsidR="008A791E" w:rsidRDefault="008A791E" w:rsidP="008A791E">
            <w:pPr>
              <w:jc w:val="center"/>
              <w:rPr>
                <w:rFonts w:eastAsia="Times New Roman" w:cs="Times New Roman"/>
                <w:szCs w:val="24"/>
              </w:rPr>
            </w:pPr>
          </w:p>
          <w:p w14:paraId="73883CD5"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4C92B781"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3396C11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397A07B7" w14:textId="77777777" w:rsidR="008A791E" w:rsidRDefault="008A791E" w:rsidP="008A791E">
            <w:pPr>
              <w:rPr>
                <w:rFonts w:eastAsia="Times New Roman" w:cs="Times New Roman"/>
                <w:b/>
                <w:szCs w:val="24"/>
              </w:rPr>
            </w:pPr>
            <w:r>
              <w:rPr>
                <w:rFonts w:eastAsia="Times New Roman" w:cs="Times New Roman"/>
                <w:b/>
                <w:szCs w:val="24"/>
              </w:rPr>
              <w:t>Actividades:</w:t>
            </w:r>
          </w:p>
          <w:p w14:paraId="1986BD17"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Escribir/generar código.</w:t>
            </w:r>
          </w:p>
          <w:p w14:paraId="6110EB61"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Diccionario de funciones o módulos.</w:t>
            </w:r>
          </w:p>
          <w:p w14:paraId="6122C1C7"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D70CB75"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Realizar pruebas de aceptación del usuario.</w:t>
            </w:r>
          </w:p>
          <w:p w14:paraId="3B3A0B04" w14:textId="77777777" w:rsidR="008A791E" w:rsidRDefault="008A791E" w:rsidP="00B246E3">
            <w:pPr>
              <w:numPr>
                <w:ilvl w:val="0"/>
                <w:numId w:val="6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C5652E" w14:textId="77777777" w:rsidR="008A791E" w:rsidRDefault="008A791E" w:rsidP="008A791E">
            <w:pPr>
              <w:jc w:val="center"/>
              <w:rPr>
                <w:rFonts w:eastAsia="Times New Roman" w:cs="Times New Roman"/>
                <w:szCs w:val="24"/>
              </w:rPr>
            </w:pPr>
          </w:p>
          <w:p w14:paraId="7BC76F8C" w14:textId="77777777" w:rsidR="008A791E" w:rsidRDefault="008A791E" w:rsidP="008A791E">
            <w:pPr>
              <w:jc w:val="center"/>
              <w:rPr>
                <w:rFonts w:eastAsia="Times New Roman" w:cs="Times New Roman"/>
                <w:szCs w:val="24"/>
              </w:rPr>
            </w:pPr>
          </w:p>
          <w:p w14:paraId="2D0F45E5" w14:textId="77777777" w:rsidR="008A791E" w:rsidRDefault="008A791E" w:rsidP="008A791E">
            <w:pPr>
              <w:rPr>
                <w:rFonts w:eastAsia="Times New Roman" w:cs="Times New Roman"/>
                <w:szCs w:val="24"/>
              </w:rPr>
            </w:pPr>
          </w:p>
          <w:p w14:paraId="3DF93BBB" w14:textId="77777777" w:rsidR="008A791E" w:rsidRDefault="008A791E" w:rsidP="008A791E">
            <w:pPr>
              <w:jc w:val="center"/>
              <w:rPr>
                <w:rFonts w:eastAsia="Times New Roman" w:cs="Times New Roman"/>
                <w:szCs w:val="24"/>
              </w:rPr>
            </w:pPr>
          </w:p>
          <w:p w14:paraId="1D755119" w14:textId="77777777" w:rsidR="008A791E" w:rsidRDefault="008A791E" w:rsidP="008A791E">
            <w:pPr>
              <w:jc w:val="center"/>
              <w:rPr>
                <w:rFonts w:eastAsia="Times New Roman" w:cs="Times New Roman"/>
                <w:szCs w:val="24"/>
              </w:rPr>
            </w:pPr>
          </w:p>
          <w:p w14:paraId="38B4EF98"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2A722BC1" w14:textId="77777777" w:rsidR="008A791E" w:rsidRDefault="008A791E" w:rsidP="008A791E">
      <w:pPr>
        <w:rPr>
          <w:rFonts w:eastAsia="Times New Roman" w:cs="Times New Roman"/>
          <w:b/>
          <w:szCs w:val="24"/>
        </w:rPr>
      </w:pPr>
    </w:p>
    <w:p w14:paraId="5DC56468" w14:textId="693EF5FB" w:rsidR="008A791E" w:rsidRDefault="008A791E" w:rsidP="00CB31F8">
      <w:pPr>
        <w:rPr>
          <w:rFonts w:eastAsia="Times New Roman" w:cs="Times New Roman"/>
          <w:b/>
          <w:szCs w:val="24"/>
        </w:rPr>
      </w:pPr>
      <w:r>
        <w:rPr>
          <w:rFonts w:eastAsia="Times New Roman" w:cs="Times New Roman"/>
          <w:b/>
          <w:szCs w:val="24"/>
        </w:rPr>
        <w:t>Entrega proporcionada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524"/>
        <w:gridCol w:w="3381"/>
      </w:tblGrid>
      <w:tr w:rsidR="008A791E" w14:paraId="2DA49C93"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78A9DE7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27C78E23"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524263B5"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1F176E4C"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0EF2A9B" w14:textId="77777777" w:rsidR="008A791E" w:rsidRDefault="008A791E" w:rsidP="008A791E">
            <w:pPr>
              <w:jc w:val="center"/>
              <w:rPr>
                <w:rFonts w:eastAsia="Times New Roman" w:cs="Times New Roman"/>
                <w:szCs w:val="24"/>
              </w:rPr>
            </w:pPr>
          </w:p>
        </w:tc>
      </w:tr>
    </w:tbl>
    <w:p w14:paraId="57F80A11" w14:textId="77777777" w:rsidR="008A791E" w:rsidRDefault="008A791E" w:rsidP="008A791E">
      <w:pPr>
        <w:rPr>
          <w:rFonts w:eastAsia="Times New Roman" w:cs="Times New Roman"/>
          <w:b/>
          <w:szCs w:val="24"/>
        </w:rPr>
      </w:pPr>
    </w:p>
    <w:p w14:paraId="630D4F0B" w14:textId="02C5D2F2" w:rsidR="008A791E" w:rsidRPr="00706570" w:rsidRDefault="0060439E" w:rsidP="005774C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29B62DEA"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4D0C3B9B"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5C328747" w14:textId="2F6F8BBB" w:rsidR="008A791E" w:rsidRDefault="008A791E" w:rsidP="00CB31F8">
      <w:pPr>
        <w:rPr>
          <w:rFonts w:eastAsia="Times New Roman" w:cs="Times New Roman"/>
          <w:b/>
          <w:szCs w:val="24"/>
        </w:rPr>
      </w:pPr>
      <w:r>
        <w:rPr>
          <w:rFonts w:eastAsia="Times New Roman" w:cs="Times New Roman"/>
          <w:b/>
          <w:szCs w:val="24"/>
        </w:rPr>
        <w:t>Nombre CU07: Crear ciudad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1F867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7CA08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D27774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17613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904717C"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A567AA" w14:textId="77777777" w:rsidR="008A791E" w:rsidRDefault="008A791E" w:rsidP="008A791E">
            <w:pPr>
              <w:jc w:val="center"/>
              <w:rPr>
                <w:rFonts w:eastAsia="Times New Roman" w:cs="Times New Roman"/>
                <w:szCs w:val="24"/>
              </w:rPr>
            </w:pPr>
          </w:p>
          <w:p w14:paraId="2186CA4A" w14:textId="77777777" w:rsidR="008A791E" w:rsidRDefault="008A791E" w:rsidP="008A791E">
            <w:pPr>
              <w:jc w:val="center"/>
              <w:rPr>
                <w:rFonts w:eastAsia="Times New Roman" w:cs="Times New Roman"/>
                <w:szCs w:val="24"/>
              </w:rPr>
            </w:pPr>
          </w:p>
          <w:p w14:paraId="4B0B3114" w14:textId="77777777" w:rsidR="008A791E" w:rsidRDefault="008A791E" w:rsidP="008A791E">
            <w:pPr>
              <w:jc w:val="center"/>
              <w:rPr>
                <w:rFonts w:eastAsia="Times New Roman" w:cs="Times New Roman"/>
                <w:szCs w:val="24"/>
              </w:rPr>
            </w:pPr>
          </w:p>
          <w:p w14:paraId="0766AEF3" w14:textId="77777777" w:rsidR="008A791E" w:rsidRDefault="008A791E" w:rsidP="008A791E">
            <w:pPr>
              <w:jc w:val="center"/>
              <w:rPr>
                <w:rFonts w:eastAsia="Times New Roman" w:cs="Times New Roman"/>
                <w:szCs w:val="24"/>
              </w:rPr>
            </w:pPr>
          </w:p>
          <w:p w14:paraId="09525C39" w14:textId="77777777" w:rsidR="008A791E" w:rsidRDefault="008A791E" w:rsidP="008A791E">
            <w:pPr>
              <w:jc w:val="center"/>
              <w:rPr>
                <w:rFonts w:eastAsia="Times New Roman" w:cs="Times New Roman"/>
                <w:szCs w:val="24"/>
              </w:rPr>
            </w:pPr>
          </w:p>
          <w:p w14:paraId="37A8B62C"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E618A0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5EFA0D4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39DC66F6" w14:textId="77777777" w:rsidR="008A791E" w:rsidRDefault="008A791E" w:rsidP="008A791E">
            <w:pPr>
              <w:rPr>
                <w:rFonts w:eastAsia="Times New Roman" w:cs="Times New Roman"/>
                <w:b/>
                <w:szCs w:val="24"/>
              </w:rPr>
            </w:pPr>
            <w:r>
              <w:rPr>
                <w:rFonts w:eastAsia="Times New Roman" w:cs="Times New Roman"/>
                <w:b/>
                <w:szCs w:val="24"/>
              </w:rPr>
              <w:t>Actividades:</w:t>
            </w:r>
          </w:p>
          <w:p w14:paraId="5766C31B" w14:textId="77777777" w:rsidR="008A791E" w:rsidRDefault="008A791E" w:rsidP="00B246E3">
            <w:pPr>
              <w:numPr>
                <w:ilvl w:val="0"/>
                <w:numId w:val="56"/>
              </w:numPr>
              <w:spacing w:line="276" w:lineRule="auto"/>
              <w:rPr>
                <w:rFonts w:eastAsia="Times New Roman" w:cs="Times New Roman"/>
                <w:szCs w:val="24"/>
              </w:rPr>
            </w:pPr>
            <w:r>
              <w:rPr>
                <w:rFonts w:eastAsia="Times New Roman" w:cs="Times New Roman"/>
                <w:szCs w:val="24"/>
              </w:rPr>
              <w:t>Diagramas de casos de uso.</w:t>
            </w:r>
          </w:p>
          <w:p w14:paraId="1C57D78D" w14:textId="77777777" w:rsidR="008A791E" w:rsidRDefault="008A791E" w:rsidP="00B246E3">
            <w:pPr>
              <w:numPr>
                <w:ilvl w:val="0"/>
                <w:numId w:val="56"/>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0F4EF8C" w14:textId="77777777" w:rsidR="008A791E" w:rsidRDefault="008A791E" w:rsidP="00B246E3">
            <w:pPr>
              <w:numPr>
                <w:ilvl w:val="0"/>
                <w:numId w:val="56"/>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96B7F4" w14:textId="77777777" w:rsidR="008A791E" w:rsidRDefault="008A791E" w:rsidP="008A791E">
            <w:pPr>
              <w:jc w:val="center"/>
              <w:rPr>
                <w:rFonts w:eastAsia="Times New Roman" w:cs="Times New Roman"/>
                <w:szCs w:val="24"/>
              </w:rPr>
            </w:pPr>
          </w:p>
          <w:p w14:paraId="541C13A2" w14:textId="77777777" w:rsidR="008A791E" w:rsidRDefault="008A791E" w:rsidP="008A791E">
            <w:pPr>
              <w:jc w:val="center"/>
              <w:rPr>
                <w:rFonts w:eastAsia="Times New Roman" w:cs="Times New Roman"/>
                <w:szCs w:val="24"/>
              </w:rPr>
            </w:pPr>
          </w:p>
          <w:p w14:paraId="542A21C4" w14:textId="77777777" w:rsidR="008A791E" w:rsidRDefault="008A791E" w:rsidP="008A791E">
            <w:pPr>
              <w:jc w:val="center"/>
              <w:rPr>
                <w:rFonts w:eastAsia="Times New Roman" w:cs="Times New Roman"/>
                <w:szCs w:val="24"/>
              </w:rPr>
            </w:pPr>
          </w:p>
          <w:p w14:paraId="6F5E35F7" w14:textId="77777777" w:rsidR="008A791E" w:rsidRDefault="008A791E" w:rsidP="008A791E">
            <w:pPr>
              <w:jc w:val="center"/>
              <w:rPr>
                <w:rFonts w:eastAsia="Times New Roman" w:cs="Times New Roman"/>
                <w:szCs w:val="24"/>
              </w:rPr>
            </w:pPr>
          </w:p>
          <w:p w14:paraId="0C4935CD" w14:textId="77777777" w:rsidR="008A791E" w:rsidRDefault="008A791E" w:rsidP="008A791E">
            <w:pPr>
              <w:jc w:val="center"/>
              <w:rPr>
                <w:rFonts w:eastAsia="Times New Roman" w:cs="Times New Roman"/>
                <w:szCs w:val="24"/>
              </w:rPr>
            </w:pPr>
          </w:p>
          <w:p w14:paraId="6FA1B0B1" w14:textId="77777777" w:rsidR="008A791E" w:rsidRDefault="008A791E" w:rsidP="008A791E">
            <w:pPr>
              <w:jc w:val="center"/>
              <w:rPr>
                <w:rFonts w:eastAsia="Times New Roman" w:cs="Times New Roman"/>
                <w:szCs w:val="24"/>
              </w:rPr>
            </w:pPr>
            <w:r>
              <w:rPr>
                <w:rFonts w:eastAsia="Times New Roman" w:cs="Times New Roman"/>
                <w:szCs w:val="24"/>
              </w:rPr>
              <w:t>9</w:t>
            </w:r>
          </w:p>
        </w:tc>
      </w:tr>
      <w:tr w:rsidR="008A791E" w14:paraId="5CDA871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26D34" w14:textId="77777777" w:rsidR="008A791E" w:rsidRDefault="008A791E" w:rsidP="008A791E">
            <w:pPr>
              <w:jc w:val="center"/>
              <w:rPr>
                <w:rFonts w:eastAsia="Times New Roman" w:cs="Times New Roman"/>
                <w:szCs w:val="24"/>
              </w:rPr>
            </w:pPr>
          </w:p>
          <w:p w14:paraId="68A41E7B" w14:textId="77777777" w:rsidR="008A791E" w:rsidRDefault="008A791E" w:rsidP="008A791E">
            <w:pPr>
              <w:jc w:val="center"/>
              <w:rPr>
                <w:rFonts w:eastAsia="Times New Roman" w:cs="Times New Roman"/>
                <w:szCs w:val="24"/>
              </w:rPr>
            </w:pPr>
          </w:p>
          <w:p w14:paraId="7B325688" w14:textId="77777777" w:rsidR="008A791E" w:rsidRDefault="008A791E" w:rsidP="008A791E">
            <w:pPr>
              <w:jc w:val="center"/>
              <w:rPr>
                <w:rFonts w:eastAsia="Times New Roman" w:cs="Times New Roman"/>
                <w:szCs w:val="24"/>
              </w:rPr>
            </w:pPr>
          </w:p>
          <w:p w14:paraId="552E974A" w14:textId="77777777" w:rsidR="008A791E" w:rsidRDefault="008A791E" w:rsidP="008A791E">
            <w:pPr>
              <w:jc w:val="center"/>
              <w:rPr>
                <w:rFonts w:eastAsia="Times New Roman" w:cs="Times New Roman"/>
                <w:szCs w:val="24"/>
              </w:rPr>
            </w:pPr>
          </w:p>
          <w:p w14:paraId="776EE3B2" w14:textId="77777777" w:rsidR="008A791E" w:rsidRDefault="008A791E" w:rsidP="008A791E">
            <w:pPr>
              <w:jc w:val="center"/>
              <w:rPr>
                <w:rFonts w:eastAsia="Times New Roman" w:cs="Times New Roman"/>
                <w:szCs w:val="24"/>
              </w:rPr>
            </w:pPr>
          </w:p>
          <w:p w14:paraId="7422207E" w14:textId="77777777" w:rsidR="008A791E" w:rsidRDefault="008A791E" w:rsidP="008A791E">
            <w:pPr>
              <w:jc w:val="center"/>
              <w:rPr>
                <w:rFonts w:eastAsia="Times New Roman" w:cs="Times New Roman"/>
                <w:szCs w:val="24"/>
              </w:rPr>
            </w:pPr>
          </w:p>
          <w:p w14:paraId="5C45734A" w14:textId="77777777" w:rsidR="008A791E" w:rsidRDefault="008A791E" w:rsidP="008A791E">
            <w:pPr>
              <w:jc w:val="center"/>
              <w:rPr>
                <w:rFonts w:eastAsia="Times New Roman" w:cs="Times New Roman"/>
                <w:szCs w:val="24"/>
              </w:rPr>
            </w:pPr>
          </w:p>
          <w:p w14:paraId="6F64BEEA" w14:textId="77777777" w:rsidR="008A791E" w:rsidRDefault="008A791E" w:rsidP="008A791E">
            <w:pPr>
              <w:jc w:val="center"/>
              <w:rPr>
                <w:rFonts w:eastAsia="Times New Roman" w:cs="Times New Roman"/>
                <w:szCs w:val="24"/>
              </w:rPr>
            </w:pPr>
          </w:p>
          <w:p w14:paraId="06FCF97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1FB17C8"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8CC2D6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BF752F1" w14:textId="77777777" w:rsidR="008A791E" w:rsidRDefault="008A791E" w:rsidP="008A791E">
            <w:pPr>
              <w:rPr>
                <w:rFonts w:eastAsia="Times New Roman" w:cs="Times New Roman"/>
                <w:b/>
                <w:szCs w:val="24"/>
              </w:rPr>
            </w:pPr>
            <w:r>
              <w:rPr>
                <w:rFonts w:eastAsia="Times New Roman" w:cs="Times New Roman"/>
                <w:b/>
                <w:szCs w:val="24"/>
              </w:rPr>
              <w:t>Actividades:</w:t>
            </w:r>
          </w:p>
          <w:p w14:paraId="7A359EB2"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Modelado de dominio.</w:t>
            </w:r>
          </w:p>
          <w:p w14:paraId="761606E0"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Plan de pruebas.</w:t>
            </w:r>
          </w:p>
          <w:p w14:paraId="4612B516"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Especificación del diseño de pruebas.</w:t>
            </w:r>
          </w:p>
          <w:p w14:paraId="56B9F49E"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Especificación de casos de prueba.</w:t>
            </w:r>
          </w:p>
          <w:p w14:paraId="36EA3341"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lastRenderedPageBreak/>
              <w:t>Procedimiento de pruebas.</w:t>
            </w:r>
          </w:p>
          <w:p w14:paraId="51BD26FE"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8DCB11" w14:textId="77777777" w:rsidR="008A791E" w:rsidRDefault="008A791E" w:rsidP="008A791E">
            <w:pPr>
              <w:jc w:val="center"/>
              <w:rPr>
                <w:rFonts w:eastAsia="Times New Roman" w:cs="Times New Roman"/>
                <w:szCs w:val="24"/>
              </w:rPr>
            </w:pPr>
          </w:p>
          <w:p w14:paraId="3AB4417D" w14:textId="77777777" w:rsidR="008A791E" w:rsidRDefault="008A791E" w:rsidP="008A791E">
            <w:pPr>
              <w:jc w:val="center"/>
              <w:rPr>
                <w:rFonts w:eastAsia="Times New Roman" w:cs="Times New Roman"/>
                <w:szCs w:val="24"/>
              </w:rPr>
            </w:pPr>
          </w:p>
          <w:p w14:paraId="30412AFB" w14:textId="77777777" w:rsidR="008A791E" w:rsidRDefault="008A791E" w:rsidP="008A791E">
            <w:pPr>
              <w:jc w:val="center"/>
              <w:rPr>
                <w:rFonts w:eastAsia="Times New Roman" w:cs="Times New Roman"/>
                <w:szCs w:val="24"/>
              </w:rPr>
            </w:pPr>
          </w:p>
          <w:p w14:paraId="4F1ABF77" w14:textId="77777777" w:rsidR="008A791E" w:rsidRDefault="008A791E" w:rsidP="008A791E">
            <w:pPr>
              <w:jc w:val="center"/>
              <w:rPr>
                <w:rFonts w:eastAsia="Times New Roman" w:cs="Times New Roman"/>
                <w:szCs w:val="24"/>
              </w:rPr>
            </w:pPr>
          </w:p>
          <w:p w14:paraId="503021BB" w14:textId="77777777" w:rsidR="008A791E" w:rsidRDefault="008A791E" w:rsidP="008A791E">
            <w:pPr>
              <w:jc w:val="center"/>
              <w:rPr>
                <w:rFonts w:eastAsia="Times New Roman" w:cs="Times New Roman"/>
                <w:szCs w:val="24"/>
              </w:rPr>
            </w:pPr>
          </w:p>
          <w:p w14:paraId="618AD32E" w14:textId="77777777" w:rsidR="008A791E" w:rsidRDefault="008A791E" w:rsidP="008A791E">
            <w:pPr>
              <w:jc w:val="center"/>
              <w:rPr>
                <w:rFonts w:eastAsia="Times New Roman" w:cs="Times New Roman"/>
                <w:szCs w:val="24"/>
              </w:rPr>
            </w:pPr>
          </w:p>
          <w:p w14:paraId="25D47A28" w14:textId="77777777" w:rsidR="008A791E" w:rsidRDefault="008A791E" w:rsidP="008A791E">
            <w:pPr>
              <w:jc w:val="center"/>
              <w:rPr>
                <w:rFonts w:eastAsia="Times New Roman" w:cs="Times New Roman"/>
                <w:szCs w:val="24"/>
              </w:rPr>
            </w:pPr>
          </w:p>
          <w:p w14:paraId="635F2054" w14:textId="77777777" w:rsidR="008A791E" w:rsidRDefault="008A791E" w:rsidP="008A791E">
            <w:pPr>
              <w:jc w:val="center"/>
              <w:rPr>
                <w:rFonts w:eastAsia="Times New Roman" w:cs="Times New Roman"/>
                <w:szCs w:val="24"/>
              </w:rPr>
            </w:pPr>
          </w:p>
          <w:p w14:paraId="53682183" w14:textId="77777777" w:rsidR="008A791E" w:rsidRDefault="008A791E" w:rsidP="008A791E">
            <w:pPr>
              <w:jc w:val="center"/>
              <w:rPr>
                <w:rFonts w:eastAsia="Times New Roman" w:cs="Times New Roman"/>
                <w:szCs w:val="24"/>
              </w:rPr>
            </w:pPr>
            <w:r>
              <w:rPr>
                <w:rFonts w:eastAsia="Times New Roman" w:cs="Times New Roman"/>
                <w:szCs w:val="24"/>
              </w:rPr>
              <w:t>19</w:t>
            </w:r>
          </w:p>
        </w:tc>
      </w:tr>
      <w:tr w:rsidR="008A791E" w14:paraId="4196059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67E4C49" w14:textId="77777777" w:rsidR="008A791E" w:rsidRDefault="008A791E" w:rsidP="008A791E">
            <w:pPr>
              <w:jc w:val="center"/>
              <w:rPr>
                <w:rFonts w:eastAsia="Times New Roman" w:cs="Times New Roman"/>
                <w:szCs w:val="24"/>
              </w:rPr>
            </w:pPr>
          </w:p>
          <w:p w14:paraId="764163CF" w14:textId="77777777" w:rsidR="008A791E" w:rsidRDefault="008A791E" w:rsidP="008A791E">
            <w:pPr>
              <w:jc w:val="center"/>
              <w:rPr>
                <w:rFonts w:eastAsia="Times New Roman" w:cs="Times New Roman"/>
                <w:szCs w:val="24"/>
              </w:rPr>
            </w:pPr>
          </w:p>
          <w:p w14:paraId="459EED7E" w14:textId="77777777" w:rsidR="008A791E" w:rsidRDefault="008A791E" w:rsidP="008A791E">
            <w:pPr>
              <w:jc w:val="center"/>
              <w:rPr>
                <w:rFonts w:eastAsia="Times New Roman" w:cs="Times New Roman"/>
                <w:szCs w:val="24"/>
              </w:rPr>
            </w:pPr>
          </w:p>
          <w:p w14:paraId="7D09C6D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B1D7480"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340B496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0C252D" w14:textId="77777777" w:rsidR="008A791E" w:rsidRDefault="008A791E" w:rsidP="008A791E">
            <w:pPr>
              <w:rPr>
                <w:rFonts w:eastAsia="Times New Roman" w:cs="Times New Roman"/>
                <w:b/>
                <w:szCs w:val="24"/>
              </w:rPr>
            </w:pPr>
            <w:r>
              <w:rPr>
                <w:rFonts w:eastAsia="Times New Roman" w:cs="Times New Roman"/>
                <w:b/>
                <w:szCs w:val="24"/>
              </w:rPr>
              <w:t>Actividades:</w:t>
            </w:r>
          </w:p>
          <w:p w14:paraId="5CFAF5A1" w14:textId="77777777" w:rsidR="008A791E" w:rsidRDefault="008A791E" w:rsidP="00B246E3">
            <w:pPr>
              <w:numPr>
                <w:ilvl w:val="0"/>
                <w:numId w:val="29"/>
              </w:numPr>
              <w:spacing w:line="276" w:lineRule="auto"/>
              <w:rPr>
                <w:rFonts w:eastAsia="Times New Roman" w:cs="Times New Roman"/>
                <w:szCs w:val="24"/>
              </w:rPr>
            </w:pPr>
            <w:r>
              <w:rPr>
                <w:rFonts w:eastAsia="Times New Roman" w:cs="Times New Roman"/>
                <w:szCs w:val="24"/>
              </w:rPr>
              <w:t>Logs de prueba.</w:t>
            </w:r>
          </w:p>
          <w:p w14:paraId="22AE09DE" w14:textId="77777777" w:rsidR="008A791E" w:rsidRDefault="008A791E" w:rsidP="00B246E3">
            <w:pPr>
              <w:numPr>
                <w:ilvl w:val="0"/>
                <w:numId w:val="2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09BD3E1A" w14:textId="77777777" w:rsidR="008A791E" w:rsidRDefault="008A791E" w:rsidP="008A791E">
            <w:pPr>
              <w:jc w:val="center"/>
              <w:rPr>
                <w:rFonts w:eastAsia="Times New Roman" w:cs="Times New Roman"/>
                <w:szCs w:val="24"/>
              </w:rPr>
            </w:pPr>
          </w:p>
          <w:p w14:paraId="3C04249E" w14:textId="77777777" w:rsidR="008A791E" w:rsidRDefault="008A791E" w:rsidP="008A791E">
            <w:pPr>
              <w:jc w:val="center"/>
              <w:rPr>
                <w:rFonts w:eastAsia="Times New Roman" w:cs="Times New Roman"/>
                <w:szCs w:val="24"/>
              </w:rPr>
            </w:pPr>
          </w:p>
          <w:p w14:paraId="05FD8B95" w14:textId="77777777" w:rsidR="008A791E" w:rsidRDefault="008A791E" w:rsidP="008A791E">
            <w:pPr>
              <w:jc w:val="center"/>
              <w:rPr>
                <w:rFonts w:eastAsia="Times New Roman" w:cs="Times New Roman"/>
                <w:szCs w:val="24"/>
              </w:rPr>
            </w:pPr>
          </w:p>
          <w:p w14:paraId="6AE07FDC"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C5834EC"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62716A" w14:textId="77777777" w:rsidR="008A791E" w:rsidRDefault="008A791E" w:rsidP="008A791E">
            <w:pPr>
              <w:jc w:val="center"/>
              <w:rPr>
                <w:rFonts w:eastAsia="Times New Roman" w:cs="Times New Roman"/>
                <w:szCs w:val="24"/>
              </w:rPr>
            </w:pPr>
          </w:p>
          <w:p w14:paraId="62A5C260" w14:textId="77777777" w:rsidR="008A791E" w:rsidRDefault="008A791E" w:rsidP="008A791E">
            <w:pPr>
              <w:jc w:val="center"/>
              <w:rPr>
                <w:rFonts w:eastAsia="Times New Roman" w:cs="Times New Roman"/>
                <w:szCs w:val="24"/>
              </w:rPr>
            </w:pPr>
          </w:p>
          <w:p w14:paraId="0C1ED90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78E0ED"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6598F7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24E2420B" w14:textId="77777777" w:rsidR="008A791E" w:rsidRDefault="008A791E" w:rsidP="008A791E">
            <w:pPr>
              <w:rPr>
                <w:rFonts w:eastAsia="Times New Roman" w:cs="Times New Roman"/>
                <w:b/>
                <w:szCs w:val="24"/>
              </w:rPr>
            </w:pPr>
            <w:r>
              <w:rPr>
                <w:rFonts w:eastAsia="Times New Roman" w:cs="Times New Roman"/>
                <w:b/>
                <w:szCs w:val="24"/>
              </w:rPr>
              <w:t>Actividades</w:t>
            </w:r>
          </w:p>
          <w:p w14:paraId="170C6A1A" w14:textId="77777777" w:rsidR="008A791E" w:rsidRDefault="008A791E" w:rsidP="00B246E3">
            <w:pPr>
              <w:numPr>
                <w:ilvl w:val="0"/>
                <w:numId w:val="26"/>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24F3392" w14:textId="77777777" w:rsidR="008A791E" w:rsidRDefault="008A791E" w:rsidP="008A791E">
            <w:pPr>
              <w:jc w:val="center"/>
              <w:rPr>
                <w:rFonts w:eastAsia="Times New Roman" w:cs="Times New Roman"/>
                <w:szCs w:val="24"/>
              </w:rPr>
            </w:pPr>
          </w:p>
          <w:p w14:paraId="437A56DC" w14:textId="77777777" w:rsidR="008A791E" w:rsidRDefault="008A791E" w:rsidP="008A791E">
            <w:pPr>
              <w:jc w:val="center"/>
              <w:rPr>
                <w:rFonts w:eastAsia="Times New Roman" w:cs="Times New Roman"/>
                <w:szCs w:val="24"/>
              </w:rPr>
            </w:pPr>
          </w:p>
          <w:p w14:paraId="47630233"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1EF305C6" w14:textId="77777777" w:rsidR="008A791E" w:rsidRDefault="008A791E" w:rsidP="008A791E">
      <w:pPr>
        <w:rPr>
          <w:rFonts w:eastAsia="Times New Roman" w:cs="Times New Roman"/>
          <w:b/>
          <w:szCs w:val="24"/>
        </w:rPr>
      </w:pPr>
    </w:p>
    <w:p w14:paraId="6C312DB5"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35B35C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FF6E613" w14:textId="65504DD6"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681728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E5361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595D0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53EB94"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3C08DED"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F132591" w14:textId="77777777" w:rsidR="008A791E" w:rsidRDefault="008A791E" w:rsidP="008A791E">
            <w:pPr>
              <w:jc w:val="center"/>
              <w:rPr>
                <w:rFonts w:eastAsia="Times New Roman" w:cs="Times New Roman"/>
                <w:szCs w:val="24"/>
              </w:rPr>
            </w:pPr>
          </w:p>
          <w:p w14:paraId="4C950FEE" w14:textId="77777777" w:rsidR="008A791E" w:rsidRDefault="008A791E" w:rsidP="008A791E">
            <w:pPr>
              <w:jc w:val="center"/>
              <w:rPr>
                <w:rFonts w:eastAsia="Times New Roman" w:cs="Times New Roman"/>
                <w:szCs w:val="24"/>
              </w:rPr>
            </w:pPr>
          </w:p>
          <w:p w14:paraId="0D90F8CD" w14:textId="77777777" w:rsidR="008A791E" w:rsidRDefault="008A791E" w:rsidP="008A791E">
            <w:pPr>
              <w:jc w:val="center"/>
              <w:rPr>
                <w:rFonts w:eastAsia="Times New Roman" w:cs="Times New Roman"/>
                <w:szCs w:val="24"/>
              </w:rPr>
            </w:pPr>
          </w:p>
          <w:p w14:paraId="0DA59410" w14:textId="77777777" w:rsidR="008A791E" w:rsidRDefault="008A791E" w:rsidP="008A791E">
            <w:pPr>
              <w:jc w:val="center"/>
              <w:rPr>
                <w:rFonts w:eastAsia="Times New Roman" w:cs="Times New Roman"/>
                <w:szCs w:val="24"/>
              </w:rPr>
            </w:pPr>
          </w:p>
          <w:p w14:paraId="242DD725" w14:textId="77777777" w:rsidR="008A791E" w:rsidRDefault="008A791E" w:rsidP="008A791E">
            <w:pPr>
              <w:jc w:val="center"/>
              <w:rPr>
                <w:rFonts w:eastAsia="Times New Roman" w:cs="Times New Roman"/>
                <w:szCs w:val="24"/>
              </w:rPr>
            </w:pPr>
          </w:p>
          <w:p w14:paraId="0DA37C2A" w14:textId="77777777" w:rsidR="008A791E" w:rsidRDefault="008A791E" w:rsidP="008A791E">
            <w:pPr>
              <w:jc w:val="center"/>
              <w:rPr>
                <w:rFonts w:eastAsia="Times New Roman" w:cs="Times New Roman"/>
                <w:szCs w:val="24"/>
              </w:rPr>
            </w:pPr>
          </w:p>
          <w:p w14:paraId="53DF02F1"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D80AD6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C89C1DB"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0BDEBC30" w14:textId="77777777" w:rsidR="008A791E" w:rsidRDefault="008A791E" w:rsidP="008A791E">
            <w:pPr>
              <w:rPr>
                <w:rFonts w:eastAsia="Times New Roman" w:cs="Times New Roman"/>
                <w:b/>
                <w:szCs w:val="24"/>
              </w:rPr>
            </w:pPr>
            <w:r>
              <w:rPr>
                <w:rFonts w:eastAsia="Times New Roman" w:cs="Times New Roman"/>
                <w:b/>
                <w:szCs w:val="24"/>
              </w:rPr>
              <w:t>Actividades:</w:t>
            </w:r>
          </w:p>
          <w:p w14:paraId="7AE637CE" w14:textId="77777777" w:rsidR="008A791E" w:rsidRDefault="008A791E" w:rsidP="00B246E3">
            <w:pPr>
              <w:numPr>
                <w:ilvl w:val="0"/>
                <w:numId w:val="90"/>
              </w:numPr>
              <w:spacing w:line="276" w:lineRule="auto"/>
              <w:rPr>
                <w:rFonts w:eastAsia="Times New Roman" w:cs="Times New Roman"/>
                <w:szCs w:val="24"/>
              </w:rPr>
            </w:pPr>
            <w:r>
              <w:rPr>
                <w:rFonts w:eastAsia="Times New Roman" w:cs="Times New Roman"/>
                <w:szCs w:val="24"/>
              </w:rPr>
              <w:t>Diagramas de casos de uso.</w:t>
            </w:r>
          </w:p>
          <w:p w14:paraId="6CF7C6C7" w14:textId="77777777" w:rsidR="008A791E" w:rsidRDefault="008A791E" w:rsidP="00B246E3">
            <w:pPr>
              <w:numPr>
                <w:ilvl w:val="0"/>
                <w:numId w:val="90"/>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891C4B0" w14:textId="77777777" w:rsidR="008A791E" w:rsidRDefault="008A791E" w:rsidP="00B246E3">
            <w:pPr>
              <w:numPr>
                <w:ilvl w:val="0"/>
                <w:numId w:val="90"/>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0B3392A5" w14:textId="77777777" w:rsidR="008A791E" w:rsidRDefault="008A791E" w:rsidP="008A791E">
            <w:pPr>
              <w:jc w:val="center"/>
              <w:rPr>
                <w:rFonts w:eastAsia="Times New Roman" w:cs="Times New Roman"/>
                <w:szCs w:val="24"/>
              </w:rPr>
            </w:pPr>
          </w:p>
          <w:p w14:paraId="548D7D69" w14:textId="77777777" w:rsidR="008A791E" w:rsidRDefault="008A791E" w:rsidP="008A791E">
            <w:pPr>
              <w:jc w:val="center"/>
              <w:rPr>
                <w:rFonts w:eastAsia="Times New Roman" w:cs="Times New Roman"/>
                <w:szCs w:val="24"/>
              </w:rPr>
            </w:pPr>
          </w:p>
          <w:p w14:paraId="53110B32" w14:textId="77777777" w:rsidR="008A791E" w:rsidRDefault="008A791E" w:rsidP="008A791E">
            <w:pPr>
              <w:jc w:val="center"/>
              <w:rPr>
                <w:rFonts w:eastAsia="Times New Roman" w:cs="Times New Roman"/>
                <w:szCs w:val="24"/>
              </w:rPr>
            </w:pPr>
          </w:p>
          <w:p w14:paraId="4FE76623" w14:textId="77777777" w:rsidR="008A791E" w:rsidRDefault="008A791E" w:rsidP="008A791E">
            <w:pPr>
              <w:jc w:val="center"/>
              <w:rPr>
                <w:rFonts w:eastAsia="Times New Roman" w:cs="Times New Roman"/>
                <w:szCs w:val="24"/>
              </w:rPr>
            </w:pPr>
          </w:p>
          <w:p w14:paraId="7B4638E8" w14:textId="77777777" w:rsidR="008A791E" w:rsidRDefault="008A791E" w:rsidP="008A791E">
            <w:pPr>
              <w:jc w:val="center"/>
              <w:rPr>
                <w:rFonts w:eastAsia="Times New Roman" w:cs="Times New Roman"/>
                <w:szCs w:val="24"/>
              </w:rPr>
            </w:pPr>
          </w:p>
          <w:p w14:paraId="50022793" w14:textId="77777777" w:rsidR="008A791E" w:rsidRDefault="008A791E" w:rsidP="008A791E">
            <w:pPr>
              <w:jc w:val="center"/>
              <w:rPr>
                <w:rFonts w:eastAsia="Times New Roman" w:cs="Times New Roman"/>
                <w:szCs w:val="24"/>
              </w:rPr>
            </w:pPr>
          </w:p>
          <w:p w14:paraId="7DB4FFA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4FCC2D8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D117213" w14:textId="77777777" w:rsidR="008A791E" w:rsidRDefault="008A791E" w:rsidP="008A791E">
            <w:pPr>
              <w:jc w:val="center"/>
              <w:rPr>
                <w:rFonts w:eastAsia="Times New Roman" w:cs="Times New Roman"/>
                <w:szCs w:val="24"/>
              </w:rPr>
            </w:pPr>
          </w:p>
          <w:p w14:paraId="1152067E" w14:textId="77777777" w:rsidR="008A791E" w:rsidRDefault="008A791E" w:rsidP="008A791E">
            <w:pPr>
              <w:jc w:val="center"/>
              <w:rPr>
                <w:rFonts w:eastAsia="Times New Roman" w:cs="Times New Roman"/>
                <w:szCs w:val="24"/>
              </w:rPr>
            </w:pPr>
          </w:p>
          <w:p w14:paraId="12CFBD1C" w14:textId="77777777" w:rsidR="008A791E" w:rsidRDefault="008A791E" w:rsidP="008A791E">
            <w:pPr>
              <w:jc w:val="center"/>
              <w:rPr>
                <w:rFonts w:eastAsia="Times New Roman" w:cs="Times New Roman"/>
                <w:szCs w:val="24"/>
              </w:rPr>
            </w:pPr>
          </w:p>
          <w:p w14:paraId="46968A87" w14:textId="77777777" w:rsidR="008A791E" w:rsidRDefault="008A791E" w:rsidP="008A791E">
            <w:pPr>
              <w:jc w:val="center"/>
              <w:rPr>
                <w:rFonts w:eastAsia="Times New Roman" w:cs="Times New Roman"/>
                <w:szCs w:val="24"/>
              </w:rPr>
            </w:pPr>
          </w:p>
          <w:p w14:paraId="184D2F18" w14:textId="77777777" w:rsidR="008A791E" w:rsidRDefault="008A791E" w:rsidP="008A791E">
            <w:pPr>
              <w:jc w:val="center"/>
              <w:rPr>
                <w:rFonts w:eastAsia="Times New Roman" w:cs="Times New Roman"/>
                <w:szCs w:val="24"/>
              </w:rPr>
            </w:pPr>
          </w:p>
          <w:p w14:paraId="64145B39" w14:textId="77777777" w:rsidR="008A791E" w:rsidRDefault="008A791E" w:rsidP="008A791E">
            <w:pPr>
              <w:jc w:val="center"/>
              <w:rPr>
                <w:rFonts w:eastAsia="Times New Roman" w:cs="Times New Roman"/>
                <w:szCs w:val="24"/>
              </w:rPr>
            </w:pPr>
          </w:p>
          <w:p w14:paraId="7BFC79B0" w14:textId="77777777" w:rsidR="008A791E" w:rsidRDefault="008A791E" w:rsidP="008A791E">
            <w:pPr>
              <w:jc w:val="center"/>
              <w:rPr>
                <w:rFonts w:eastAsia="Times New Roman" w:cs="Times New Roman"/>
                <w:szCs w:val="24"/>
              </w:rPr>
            </w:pPr>
          </w:p>
          <w:p w14:paraId="1FD548EE"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45B8CD4"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7368DF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2F0F440" w14:textId="77777777" w:rsidR="008A791E" w:rsidRDefault="008A791E" w:rsidP="008A791E">
            <w:pPr>
              <w:rPr>
                <w:rFonts w:eastAsia="Times New Roman" w:cs="Times New Roman"/>
                <w:b/>
                <w:szCs w:val="24"/>
              </w:rPr>
            </w:pPr>
            <w:r>
              <w:rPr>
                <w:rFonts w:eastAsia="Times New Roman" w:cs="Times New Roman"/>
                <w:b/>
                <w:szCs w:val="24"/>
              </w:rPr>
              <w:t>Actividades:</w:t>
            </w:r>
          </w:p>
          <w:p w14:paraId="50D72BF1"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Modelado de dominio.</w:t>
            </w:r>
          </w:p>
          <w:p w14:paraId="69BD9D95"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Plan de pruebas.</w:t>
            </w:r>
          </w:p>
          <w:p w14:paraId="2A533F96"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Especificación del diseño de pruebas.</w:t>
            </w:r>
          </w:p>
          <w:p w14:paraId="56BB2AE4"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Especificación de casos de prueba.</w:t>
            </w:r>
          </w:p>
          <w:p w14:paraId="65695F04"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lastRenderedPageBreak/>
              <w:t>Procedimiento de pruebas.</w:t>
            </w:r>
          </w:p>
          <w:p w14:paraId="166F15C4"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EA2B69A" w14:textId="77777777" w:rsidR="008A791E" w:rsidRDefault="008A791E" w:rsidP="008A791E">
            <w:pPr>
              <w:jc w:val="center"/>
              <w:rPr>
                <w:rFonts w:eastAsia="Times New Roman" w:cs="Times New Roman"/>
                <w:szCs w:val="24"/>
              </w:rPr>
            </w:pPr>
          </w:p>
          <w:p w14:paraId="034406D8" w14:textId="77777777" w:rsidR="008A791E" w:rsidRDefault="008A791E" w:rsidP="008A791E">
            <w:pPr>
              <w:jc w:val="center"/>
              <w:rPr>
                <w:rFonts w:eastAsia="Times New Roman" w:cs="Times New Roman"/>
                <w:szCs w:val="24"/>
              </w:rPr>
            </w:pPr>
          </w:p>
          <w:p w14:paraId="63C7383A" w14:textId="77777777" w:rsidR="008A791E" w:rsidRDefault="008A791E" w:rsidP="008A791E">
            <w:pPr>
              <w:jc w:val="center"/>
              <w:rPr>
                <w:rFonts w:eastAsia="Times New Roman" w:cs="Times New Roman"/>
                <w:szCs w:val="24"/>
              </w:rPr>
            </w:pPr>
          </w:p>
          <w:p w14:paraId="6CC4E5E8" w14:textId="77777777" w:rsidR="008A791E" w:rsidRDefault="008A791E" w:rsidP="008A791E">
            <w:pPr>
              <w:jc w:val="center"/>
              <w:rPr>
                <w:rFonts w:eastAsia="Times New Roman" w:cs="Times New Roman"/>
                <w:szCs w:val="24"/>
              </w:rPr>
            </w:pPr>
          </w:p>
          <w:p w14:paraId="58B4E825" w14:textId="77777777" w:rsidR="008A791E" w:rsidRDefault="008A791E" w:rsidP="008A791E">
            <w:pPr>
              <w:jc w:val="center"/>
              <w:rPr>
                <w:rFonts w:eastAsia="Times New Roman" w:cs="Times New Roman"/>
                <w:szCs w:val="24"/>
              </w:rPr>
            </w:pPr>
          </w:p>
          <w:p w14:paraId="2F3ABED1" w14:textId="77777777" w:rsidR="008A791E" w:rsidRDefault="008A791E" w:rsidP="008A791E">
            <w:pPr>
              <w:rPr>
                <w:rFonts w:eastAsia="Times New Roman" w:cs="Times New Roman"/>
                <w:szCs w:val="24"/>
              </w:rPr>
            </w:pPr>
          </w:p>
          <w:p w14:paraId="7BB71690" w14:textId="77777777" w:rsidR="008A791E" w:rsidRDefault="008A791E" w:rsidP="008A791E">
            <w:pPr>
              <w:jc w:val="center"/>
              <w:rPr>
                <w:rFonts w:eastAsia="Times New Roman" w:cs="Times New Roman"/>
                <w:szCs w:val="24"/>
              </w:rPr>
            </w:pPr>
          </w:p>
          <w:p w14:paraId="39E98CD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0078122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FB7AB1" w14:textId="77777777" w:rsidR="008A791E" w:rsidRDefault="008A791E" w:rsidP="008A791E">
            <w:pPr>
              <w:jc w:val="center"/>
              <w:rPr>
                <w:rFonts w:eastAsia="Times New Roman" w:cs="Times New Roman"/>
                <w:szCs w:val="24"/>
              </w:rPr>
            </w:pPr>
          </w:p>
          <w:p w14:paraId="589ED2A8" w14:textId="77777777" w:rsidR="008A791E" w:rsidRDefault="008A791E" w:rsidP="008A791E">
            <w:pPr>
              <w:jc w:val="center"/>
              <w:rPr>
                <w:rFonts w:eastAsia="Times New Roman" w:cs="Times New Roman"/>
                <w:szCs w:val="24"/>
              </w:rPr>
            </w:pPr>
          </w:p>
          <w:p w14:paraId="6004689F" w14:textId="77777777" w:rsidR="008A791E" w:rsidRDefault="008A791E" w:rsidP="008A791E">
            <w:pPr>
              <w:jc w:val="center"/>
              <w:rPr>
                <w:rFonts w:eastAsia="Times New Roman" w:cs="Times New Roman"/>
                <w:szCs w:val="24"/>
              </w:rPr>
            </w:pPr>
          </w:p>
          <w:p w14:paraId="242E83B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77ECE4E"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6BD583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8EEBDBA" w14:textId="77777777" w:rsidR="008A791E" w:rsidRDefault="008A791E" w:rsidP="008A791E">
            <w:pPr>
              <w:rPr>
                <w:rFonts w:eastAsia="Times New Roman" w:cs="Times New Roman"/>
                <w:b/>
                <w:szCs w:val="24"/>
              </w:rPr>
            </w:pPr>
            <w:r>
              <w:rPr>
                <w:rFonts w:eastAsia="Times New Roman" w:cs="Times New Roman"/>
                <w:b/>
                <w:szCs w:val="24"/>
              </w:rPr>
              <w:t>Actividades:</w:t>
            </w:r>
          </w:p>
          <w:p w14:paraId="29F170CC" w14:textId="77777777" w:rsidR="008A791E" w:rsidRDefault="008A791E" w:rsidP="00B246E3">
            <w:pPr>
              <w:numPr>
                <w:ilvl w:val="0"/>
                <w:numId w:val="78"/>
              </w:numPr>
              <w:spacing w:line="276" w:lineRule="auto"/>
              <w:rPr>
                <w:rFonts w:eastAsia="Times New Roman" w:cs="Times New Roman"/>
                <w:szCs w:val="24"/>
              </w:rPr>
            </w:pPr>
            <w:r>
              <w:rPr>
                <w:rFonts w:eastAsia="Times New Roman" w:cs="Times New Roman"/>
                <w:szCs w:val="24"/>
              </w:rPr>
              <w:t>Logs de prueba.</w:t>
            </w:r>
          </w:p>
          <w:p w14:paraId="2E810EFD" w14:textId="77777777" w:rsidR="008A791E" w:rsidRDefault="008A791E" w:rsidP="00B246E3">
            <w:pPr>
              <w:numPr>
                <w:ilvl w:val="0"/>
                <w:numId w:val="78"/>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828C153" w14:textId="77777777" w:rsidR="008A791E" w:rsidRDefault="008A791E" w:rsidP="008A791E">
            <w:pPr>
              <w:jc w:val="center"/>
              <w:rPr>
                <w:rFonts w:eastAsia="Times New Roman" w:cs="Times New Roman"/>
                <w:szCs w:val="24"/>
              </w:rPr>
            </w:pPr>
          </w:p>
          <w:p w14:paraId="3E8D5695" w14:textId="77777777" w:rsidR="008A791E" w:rsidRDefault="008A791E" w:rsidP="008A791E">
            <w:pPr>
              <w:rPr>
                <w:rFonts w:eastAsia="Times New Roman" w:cs="Times New Roman"/>
                <w:szCs w:val="24"/>
              </w:rPr>
            </w:pPr>
          </w:p>
          <w:p w14:paraId="4F3F6C44" w14:textId="77777777" w:rsidR="008A791E" w:rsidRDefault="008A791E" w:rsidP="008A791E">
            <w:pPr>
              <w:rPr>
                <w:rFonts w:eastAsia="Times New Roman" w:cs="Times New Roman"/>
                <w:szCs w:val="24"/>
              </w:rPr>
            </w:pPr>
          </w:p>
          <w:p w14:paraId="4F295A3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0D03296"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95D5842" w14:textId="77777777" w:rsidR="008A791E" w:rsidRDefault="008A791E" w:rsidP="008A791E">
            <w:pPr>
              <w:jc w:val="center"/>
              <w:rPr>
                <w:rFonts w:eastAsia="Times New Roman" w:cs="Times New Roman"/>
                <w:szCs w:val="24"/>
              </w:rPr>
            </w:pPr>
          </w:p>
          <w:p w14:paraId="2D0F99A5" w14:textId="77777777" w:rsidR="008A791E" w:rsidRDefault="008A791E" w:rsidP="008A791E">
            <w:pPr>
              <w:jc w:val="center"/>
              <w:rPr>
                <w:rFonts w:eastAsia="Times New Roman" w:cs="Times New Roman"/>
                <w:szCs w:val="24"/>
              </w:rPr>
            </w:pPr>
          </w:p>
          <w:p w14:paraId="4A8620B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A2503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BECC2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4F609A4" w14:textId="77777777" w:rsidR="008A791E" w:rsidRDefault="008A791E" w:rsidP="008A791E">
            <w:pPr>
              <w:rPr>
                <w:rFonts w:eastAsia="Times New Roman" w:cs="Times New Roman"/>
                <w:b/>
                <w:szCs w:val="24"/>
              </w:rPr>
            </w:pPr>
            <w:r>
              <w:rPr>
                <w:rFonts w:eastAsia="Times New Roman" w:cs="Times New Roman"/>
                <w:b/>
                <w:szCs w:val="24"/>
              </w:rPr>
              <w:t>Actividades</w:t>
            </w:r>
          </w:p>
          <w:p w14:paraId="1DDCD6D6" w14:textId="77777777" w:rsidR="008A791E" w:rsidRDefault="008A791E" w:rsidP="00B246E3">
            <w:pPr>
              <w:numPr>
                <w:ilvl w:val="0"/>
                <w:numId w:val="103"/>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C2A85C4" w14:textId="77777777" w:rsidR="008A791E" w:rsidRDefault="008A791E" w:rsidP="008A791E">
            <w:pPr>
              <w:jc w:val="center"/>
              <w:rPr>
                <w:rFonts w:eastAsia="Times New Roman" w:cs="Times New Roman"/>
                <w:szCs w:val="24"/>
              </w:rPr>
            </w:pPr>
          </w:p>
          <w:p w14:paraId="465A889E" w14:textId="77777777" w:rsidR="008A791E" w:rsidRDefault="008A791E" w:rsidP="008A791E">
            <w:pPr>
              <w:jc w:val="center"/>
              <w:rPr>
                <w:rFonts w:eastAsia="Times New Roman" w:cs="Times New Roman"/>
                <w:szCs w:val="24"/>
              </w:rPr>
            </w:pPr>
          </w:p>
          <w:p w14:paraId="1A37FC21"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7E3191F5" w14:textId="77777777" w:rsidR="008A791E" w:rsidRDefault="008A791E" w:rsidP="008A791E">
      <w:pPr>
        <w:jc w:val="center"/>
        <w:rPr>
          <w:rFonts w:eastAsia="Times New Roman" w:cs="Times New Roman"/>
          <w:b/>
          <w:szCs w:val="24"/>
        </w:rPr>
      </w:pPr>
    </w:p>
    <w:p w14:paraId="4EB972BE"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3B73BDE9"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62497A25"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1F4FF6C2" w14:textId="54C700D4"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012537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A314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701C24B"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878BFD"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4425CB0"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A1894BC" w14:textId="77777777" w:rsidR="008A791E" w:rsidRDefault="008A791E" w:rsidP="008A791E">
            <w:pPr>
              <w:jc w:val="center"/>
              <w:rPr>
                <w:rFonts w:eastAsia="Times New Roman" w:cs="Times New Roman"/>
                <w:szCs w:val="24"/>
              </w:rPr>
            </w:pPr>
          </w:p>
          <w:p w14:paraId="5C0EB2FB" w14:textId="77777777" w:rsidR="008A791E" w:rsidRDefault="008A791E" w:rsidP="008A791E">
            <w:pPr>
              <w:jc w:val="center"/>
              <w:rPr>
                <w:rFonts w:eastAsia="Times New Roman" w:cs="Times New Roman"/>
                <w:szCs w:val="24"/>
              </w:rPr>
            </w:pPr>
          </w:p>
          <w:p w14:paraId="3AF53A59" w14:textId="77777777" w:rsidR="008A791E" w:rsidRDefault="008A791E" w:rsidP="008A791E">
            <w:pPr>
              <w:jc w:val="center"/>
              <w:rPr>
                <w:rFonts w:eastAsia="Times New Roman" w:cs="Times New Roman"/>
                <w:szCs w:val="24"/>
              </w:rPr>
            </w:pPr>
          </w:p>
          <w:p w14:paraId="6CCC4923" w14:textId="77777777" w:rsidR="008A791E" w:rsidRDefault="008A791E" w:rsidP="008A791E">
            <w:pPr>
              <w:jc w:val="center"/>
              <w:rPr>
                <w:rFonts w:eastAsia="Times New Roman" w:cs="Times New Roman"/>
                <w:szCs w:val="24"/>
              </w:rPr>
            </w:pPr>
          </w:p>
          <w:p w14:paraId="741EB7A0" w14:textId="77777777" w:rsidR="008A791E" w:rsidRDefault="008A791E" w:rsidP="008A791E">
            <w:pPr>
              <w:jc w:val="center"/>
              <w:rPr>
                <w:rFonts w:eastAsia="Times New Roman" w:cs="Times New Roman"/>
                <w:szCs w:val="24"/>
              </w:rPr>
            </w:pPr>
          </w:p>
          <w:p w14:paraId="597775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6DCE943"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73ED8FB2"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7BAE9021" w14:textId="77777777" w:rsidR="008A791E" w:rsidRDefault="008A791E" w:rsidP="008A791E">
            <w:pPr>
              <w:rPr>
                <w:rFonts w:eastAsia="Times New Roman" w:cs="Times New Roman"/>
                <w:b/>
                <w:szCs w:val="24"/>
              </w:rPr>
            </w:pPr>
            <w:r>
              <w:rPr>
                <w:rFonts w:eastAsia="Times New Roman" w:cs="Times New Roman"/>
                <w:b/>
                <w:szCs w:val="24"/>
              </w:rPr>
              <w:t>Actividades:</w:t>
            </w:r>
          </w:p>
          <w:p w14:paraId="72DC348D" w14:textId="77777777" w:rsidR="008A791E" w:rsidRDefault="008A791E" w:rsidP="00B246E3">
            <w:pPr>
              <w:numPr>
                <w:ilvl w:val="0"/>
                <w:numId w:val="65"/>
              </w:numPr>
              <w:spacing w:line="276" w:lineRule="auto"/>
              <w:rPr>
                <w:rFonts w:eastAsia="Times New Roman" w:cs="Times New Roman"/>
                <w:szCs w:val="24"/>
              </w:rPr>
            </w:pPr>
            <w:r>
              <w:rPr>
                <w:rFonts w:eastAsia="Times New Roman" w:cs="Times New Roman"/>
                <w:szCs w:val="24"/>
              </w:rPr>
              <w:t>Diagramas de casos de uso.</w:t>
            </w:r>
          </w:p>
          <w:p w14:paraId="04D8FB17" w14:textId="77777777" w:rsidR="008A791E" w:rsidRDefault="008A791E" w:rsidP="00B246E3">
            <w:pPr>
              <w:numPr>
                <w:ilvl w:val="0"/>
                <w:numId w:val="65"/>
              </w:numPr>
              <w:spacing w:line="276" w:lineRule="auto"/>
              <w:rPr>
                <w:rFonts w:eastAsia="Times New Roman" w:cs="Times New Roman"/>
                <w:szCs w:val="24"/>
              </w:rPr>
            </w:pPr>
            <w:r>
              <w:rPr>
                <w:rFonts w:eastAsia="Times New Roman" w:cs="Times New Roman"/>
                <w:szCs w:val="24"/>
              </w:rPr>
              <w:t xml:space="preserve">Validación de diagramas de casos de uso. </w:t>
            </w:r>
          </w:p>
          <w:p w14:paraId="13254A32" w14:textId="77777777" w:rsidR="008A791E" w:rsidRDefault="008A791E" w:rsidP="00B246E3">
            <w:pPr>
              <w:numPr>
                <w:ilvl w:val="0"/>
                <w:numId w:val="65"/>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89C136B" w14:textId="77777777" w:rsidR="008A791E" w:rsidRDefault="008A791E" w:rsidP="008A791E">
            <w:pPr>
              <w:jc w:val="center"/>
              <w:rPr>
                <w:rFonts w:eastAsia="Times New Roman" w:cs="Times New Roman"/>
                <w:szCs w:val="24"/>
              </w:rPr>
            </w:pPr>
          </w:p>
          <w:p w14:paraId="36A1ACA4" w14:textId="77777777" w:rsidR="008A791E" w:rsidRDefault="008A791E" w:rsidP="008A791E">
            <w:pPr>
              <w:jc w:val="center"/>
              <w:rPr>
                <w:rFonts w:eastAsia="Times New Roman" w:cs="Times New Roman"/>
                <w:szCs w:val="24"/>
              </w:rPr>
            </w:pPr>
          </w:p>
          <w:p w14:paraId="7368CEF7" w14:textId="77777777" w:rsidR="008A791E" w:rsidRDefault="008A791E" w:rsidP="008A791E">
            <w:pPr>
              <w:jc w:val="center"/>
              <w:rPr>
                <w:rFonts w:eastAsia="Times New Roman" w:cs="Times New Roman"/>
                <w:szCs w:val="24"/>
              </w:rPr>
            </w:pPr>
          </w:p>
          <w:p w14:paraId="16D8CD33" w14:textId="77777777" w:rsidR="008A791E" w:rsidRDefault="008A791E" w:rsidP="008A791E">
            <w:pPr>
              <w:jc w:val="center"/>
              <w:rPr>
                <w:rFonts w:eastAsia="Times New Roman" w:cs="Times New Roman"/>
                <w:szCs w:val="24"/>
              </w:rPr>
            </w:pPr>
          </w:p>
          <w:p w14:paraId="1644CD8F" w14:textId="77777777" w:rsidR="008A791E" w:rsidRDefault="008A791E" w:rsidP="008A791E">
            <w:pPr>
              <w:jc w:val="center"/>
              <w:rPr>
                <w:rFonts w:eastAsia="Times New Roman" w:cs="Times New Roman"/>
                <w:szCs w:val="24"/>
              </w:rPr>
            </w:pPr>
          </w:p>
          <w:p w14:paraId="688EAAFB"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55690C8"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0EAAF4B" w14:textId="77777777" w:rsidR="008A791E" w:rsidRDefault="008A791E" w:rsidP="008A791E">
            <w:pPr>
              <w:jc w:val="center"/>
              <w:rPr>
                <w:rFonts w:eastAsia="Times New Roman" w:cs="Times New Roman"/>
                <w:szCs w:val="24"/>
              </w:rPr>
            </w:pPr>
          </w:p>
          <w:p w14:paraId="0653A48B" w14:textId="77777777" w:rsidR="008A791E" w:rsidRDefault="008A791E" w:rsidP="008A791E">
            <w:pPr>
              <w:jc w:val="center"/>
              <w:rPr>
                <w:rFonts w:eastAsia="Times New Roman" w:cs="Times New Roman"/>
                <w:szCs w:val="24"/>
              </w:rPr>
            </w:pPr>
          </w:p>
          <w:p w14:paraId="51DC293C" w14:textId="77777777" w:rsidR="008A791E" w:rsidRDefault="008A791E" w:rsidP="008A791E">
            <w:pPr>
              <w:jc w:val="center"/>
              <w:rPr>
                <w:rFonts w:eastAsia="Times New Roman" w:cs="Times New Roman"/>
                <w:szCs w:val="24"/>
              </w:rPr>
            </w:pPr>
          </w:p>
          <w:p w14:paraId="0626BA3E" w14:textId="77777777" w:rsidR="008A791E" w:rsidRDefault="008A791E" w:rsidP="008A791E">
            <w:pPr>
              <w:jc w:val="center"/>
              <w:rPr>
                <w:rFonts w:eastAsia="Times New Roman" w:cs="Times New Roman"/>
                <w:szCs w:val="24"/>
              </w:rPr>
            </w:pPr>
          </w:p>
          <w:p w14:paraId="16C38F07" w14:textId="77777777" w:rsidR="008A791E" w:rsidRDefault="008A791E" w:rsidP="008A791E">
            <w:pPr>
              <w:jc w:val="center"/>
              <w:rPr>
                <w:rFonts w:eastAsia="Times New Roman" w:cs="Times New Roman"/>
                <w:szCs w:val="24"/>
              </w:rPr>
            </w:pPr>
          </w:p>
          <w:p w14:paraId="6752C35A" w14:textId="77777777" w:rsidR="008A791E" w:rsidRDefault="008A791E" w:rsidP="008A791E">
            <w:pPr>
              <w:jc w:val="center"/>
              <w:rPr>
                <w:rFonts w:eastAsia="Times New Roman" w:cs="Times New Roman"/>
                <w:szCs w:val="24"/>
              </w:rPr>
            </w:pPr>
          </w:p>
          <w:p w14:paraId="6D1D3C4B" w14:textId="77777777" w:rsidR="008A791E" w:rsidRDefault="008A791E" w:rsidP="008A791E">
            <w:pPr>
              <w:jc w:val="center"/>
              <w:rPr>
                <w:rFonts w:eastAsia="Times New Roman" w:cs="Times New Roman"/>
                <w:szCs w:val="24"/>
              </w:rPr>
            </w:pPr>
          </w:p>
          <w:p w14:paraId="159EF8F8" w14:textId="77777777" w:rsidR="008A791E" w:rsidRDefault="008A791E" w:rsidP="008A791E">
            <w:pPr>
              <w:jc w:val="center"/>
              <w:rPr>
                <w:rFonts w:eastAsia="Times New Roman" w:cs="Times New Roman"/>
                <w:szCs w:val="24"/>
              </w:rPr>
            </w:pPr>
          </w:p>
          <w:p w14:paraId="0EC1EEFB" w14:textId="77777777" w:rsidR="008A791E" w:rsidRDefault="008A791E" w:rsidP="008A791E">
            <w:pPr>
              <w:jc w:val="center"/>
              <w:rPr>
                <w:rFonts w:eastAsia="Times New Roman" w:cs="Times New Roman"/>
                <w:szCs w:val="24"/>
              </w:rPr>
            </w:pPr>
          </w:p>
          <w:p w14:paraId="40F9BF1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824C02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4EB85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A71806D" w14:textId="77777777" w:rsidR="008A791E" w:rsidRDefault="008A791E" w:rsidP="008A791E">
            <w:pPr>
              <w:rPr>
                <w:rFonts w:eastAsia="Times New Roman" w:cs="Times New Roman"/>
                <w:b/>
                <w:szCs w:val="24"/>
              </w:rPr>
            </w:pPr>
            <w:r>
              <w:rPr>
                <w:rFonts w:eastAsia="Times New Roman" w:cs="Times New Roman"/>
                <w:b/>
                <w:szCs w:val="24"/>
              </w:rPr>
              <w:t>Actividades:</w:t>
            </w:r>
          </w:p>
          <w:p w14:paraId="0F588568"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Modelado de dominio.</w:t>
            </w:r>
          </w:p>
          <w:p w14:paraId="520295E9"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Plan de pruebas.</w:t>
            </w:r>
          </w:p>
          <w:p w14:paraId="483DEF26"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Especificación del diseño de pruebas.</w:t>
            </w:r>
          </w:p>
          <w:p w14:paraId="0B0C670A"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Especificación de casos de prueba.</w:t>
            </w:r>
          </w:p>
          <w:p w14:paraId="75D9A320"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lastRenderedPageBreak/>
              <w:t>Procedimiento de pruebas.</w:t>
            </w:r>
          </w:p>
          <w:p w14:paraId="3954012E"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6BE139B" w14:textId="77777777" w:rsidR="008A791E" w:rsidRDefault="008A791E" w:rsidP="008A791E">
            <w:pPr>
              <w:jc w:val="center"/>
              <w:rPr>
                <w:rFonts w:eastAsia="Times New Roman" w:cs="Times New Roman"/>
                <w:szCs w:val="24"/>
              </w:rPr>
            </w:pPr>
          </w:p>
          <w:p w14:paraId="25030F9B" w14:textId="77777777" w:rsidR="008A791E" w:rsidRDefault="008A791E" w:rsidP="008A791E">
            <w:pPr>
              <w:jc w:val="center"/>
              <w:rPr>
                <w:rFonts w:eastAsia="Times New Roman" w:cs="Times New Roman"/>
                <w:szCs w:val="24"/>
              </w:rPr>
            </w:pPr>
          </w:p>
          <w:p w14:paraId="017A6F2D" w14:textId="77777777" w:rsidR="008A791E" w:rsidRDefault="008A791E" w:rsidP="008A791E">
            <w:pPr>
              <w:jc w:val="center"/>
              <w:rPr>
                <w:rFonts w:eastAsia="Times New Roman" w:cs="Times New Roman"/>
                <w:szCs w:val="24"/>
              </w:rPr>
            </w:pPr>
          </w:p>
          <w:p w14:paraId="5107B7DC" w14:textId="77777777" w:rsidR="008A791E" w:rsidRDefault="008A791E" w:rsidP="008A791E">
            <w:pPr>
              <w:jc w:val="center"/>
              <w:rPr>
                <w:rFonts w:eastAsia="Times New Roman" w:cs="Times New Roman"/>
                <w:szCs w:val="24"/>
              </w:rPr>
            </w:pPr>
          </w:p>
          <w:p w14:paraId="30255AB3" w14:textId="77777777" w:rsidR="008A791E" w:rsidRDefault="008A791E" w:rsidP="008A791E">
            <w:pPr>
              <w:jc w:val="center"/>
              <w:rPr>
                <w:rFonts w:eastAsia="Times New Roman" w:cs="Times New Roman"/>
                <w:szCs w:val="24"/>
              </w:rPr>
            </w:pPr>
          </w:p>
          <w:p w14:paraId="241559EC" w14:textId="77777777" w:rsidR="008A791E" w:rsidRDefault="008A791E" w:rsidP="008A791E">
            <w:pPr>
              <w:jc w:val="center"/>
              <w:rPr>
                <w:rFonts w:eastAsia="Times New Roman" w:cs="Times New Roman"/>
                <w:szCs w:val="24"/>
              </w:rPr>
            </w:pPr>
          </w:p>
          <w:p w14:paraId="622784DB" w14:textId="77777777" w:rsidR="008A791E" w:rsidRDefault="008A791E" w:rsidP="008A791E">
            <w:pPr>
              <w:jc w:val="center"/>
              <w:rPr>
                <w:rFonts w:eastAsia="Times New Roman" w:cs="Times New Roman"/>
                <w:szCs w:val="24"/>
              </w:rPr>
            </w:pPr>
          </w:p>
          <w:p w14:paraId="2120A266" w14:textId="77777777" w:rsidR="008A791E" w:rsidRDefault="008A791E" w:rsidP="008A791E">
            <w:pPr>
              <w:jc w:val="center"/>
              <w:rPr>
                <w:rFonts w:eastAsia="Times New Roman" w:cs="Times New Roman"/>
                <w:szCs w:val="24"/>
              </w:rPr>
            </w:pPr>
          </w:p>
          <w:p w14:paraId="7C02D88D" w14:textId="77777777" w:rsidR="008A791E" w:rsidRDefault="008A791E" w:rsidP="008A791E">
            <w:pPr>
              <w:jc w:val="center"/>
              <w:rPr>
                <w:rFonts w:eastAsia="Times New Roman" w:cs="Times New Roman"/>
                <w:szCs w:val="24"/>
              </w:rPr>
            </w:pPr>
          </w:p>
          <w:p w14:paraId="143A8D97"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46238F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FD019B" w14:textId="77777777" w:rsidR="008A791E" w:rsidRDefault="008A791E" w:rsidP="008A791E">
            <w:pPr>
              <w:jc w:val="center"/>
              <w:rPr>
                <w:rFonts w:eastAsia="Times New Roman" w:cs="Times New Roman"/>
                <w:szCs w:val="24"/>
              </w:rPr>
            </w:pPr>
          </w:p>
          <w:p w14:paraId="79334C94" w14:textId="77777777" w:rsidR="008A791E" w:rsidRDefault="008A791E" w:rsidP="008A791E">
            <w:pPr>
              <w:jc w:val="center"/>
              <w:rPr>
                <w:rFonts w:eastAsia="Times New Roman" w:cs="Times New Roman"/>
                <w:szCs w:val="24"/>
              </w:rPr>
            </w:pPr>
          </w:p>
          <w:p w14:paraId="400DCF96" w14:textId="77777777" w:rsidR="008A791E" w:rsidRDefault="008A791E" w:rsidP="008A791E">
            <w:pPr>
              <w:jc w:val="center"/>
              <w:rPr>
                <w:rFonts w:eastAsia="Times New Roman" w:cs="Times New Roman"/>
                <w:szCs w:val="24"/>
              </w:rPr>
            </w:pPr>
          </w:p>
          <w:p w14:paraId="6CE1973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572FE2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78C409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A9672FC" w14:textId="77777777" w:rsidR="008A791E" w:rsidRDefault="008A791E" w:rsidP="008A791E">
            <w:pPr>
              <w:rPr>
                <w:rFonts w:eastAsia="Times New Roman" w:cs="Times New Roman"/>
                <w:b/>
                <w:szCs w:val="24"/>
              </w:rPr>
            </w:pPr>
            <w:r>
              <w:rPr>
                <w:rFonts w:eastAsia="Times New Roman" w:cs="Times New Roman"/>
                <w:b/>
                <w:szCs w:val="24"/>
              </w:rPr>
              <w:t>Actividades:</w:t>
            </w:r>
          </w:p>
          <w:p w14:paraId="28C62C1A" w14:textId="77777777" w:rsidR="008A791E" w:rsidRDefault="008A791E" w:rsidP="00B246E3">
            <w:pPr>
              <w:numPr>
                <w:ilvl w:val="0"/>
                <w:numId w:val="101"/>
              </w:numPr>
              <w:spacing w:line="276" w:lineRule="auto"/>
              <w:rPr>
                <w:rFonts w:eastAsia="Times New Roman" w:cs="Times New Roman"/>
                <w:szCs w:val="24"/>
              </w:rPr>
            </w:pPr>
            <w:r>
              <w:rPr>
                <w:rFonts w:eastAsia="Times New Roman" w:cs="Times New Roman"/>
                <w:szCs w:val="24"/>
              </w:rPr>
              <w:t>Logs de prueba.</w:t>
            </w:r>
          </w:p>
          <w:p w14:paraId="5596B344" w14:textId="77777777" w:rsidR="008A791E" w:rsidRDefault="008A791E" w:rsidP="00B246E3">
            <w:pPr>
              <w:numPr>
                <w:ilvl w:val="0"/>
                <w:numId w:val="101"/>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1681F08" w14:textId="77777777" w:rsidR="008A791E" w:rsidRDefault="008A791E" w:rsidP="008A791E">
            <w:pPr>
              <w:jc w:val="center"/>
              <w:rPr>
                <w:rFonts w:eastAsia="Times New Roman" w:cs="Times New Roman"/>
                <w:szCs w:val="24"/>
              </w:rPr>
            </w:pPr>
          </w:p>
          <w:p w14:paraId="627B3BE3" w14:textId="77777777" w:rsidR="008A791E" w:rsidRDefault="008A791E" w:rsidP="008A791E">
            <w:pPr>
              <w:jc w:val="center"/>
              <w:rPr>
                <w:rFonts w:eastAsia="Times New Roman" w:cs="Times New Roman"/>
                <w:szCs w:val="24"/>
              </w:rPr>
            </w:pPr>
          </w:p>
          <w:p w14:paraId="2CB56655"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0066A6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50FC99" w14:textId="77777777" w:rsidR="008A791E" w:rsidRDefault="008A791E" w:rsidP="008A791E">
            <w:pPr>
              <w:jc w:val="center"/>
              <w:rPr>
                <w:rFonts w:eastAsia="Times New Roman" w:cs="Times New Roman"/>
                <w:szCs w:val="24"/>
              </w:rPr>
            </w:pPr>
          </w:p>
          <w:p w14:paraId="06F751DA" w14:textId="77777777" w:rsidR="008A791E" w:rsidRDefault="008A791E" w:rsidP="008A791E">
            <w:pPr>
              <w:jc w:val="center"/>
              <w:rPr>
                <w:rFonts w:eastAsia="Times New Roman" w:cs="Times New Roman"/>
                <w:szCs w:val="24"/>
              </w:rPr>
            </w:pPr>
          </w:p>
          <w:p w14:paraId="590BCA9F"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346918F8"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EEFA8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B1E3320" w14:textId="77777777" w:rsidR="008A791E" w:rsidRDefault="008A791E" w:rsidP="008A791E">
            <w:pPr>
              <w:rPr>
                <w:rFonts w:eastAsia="Times New Roman" w:cs="Times New Roman"/>
                <w:b/>
                <w:szCs w:val="24"/>
              </w:rPr>
            </w:pPr>
            <w:r>
              <w:rPr>
                <w:rFonts w:eastAsia="Times New Roman" w:cs="Times New Roman"/>
                <w:b/>
                <w:szCs w:val="24"/>
              </w:rPr>
              <w:t>Actividades</w:t>
            </w:r>
          </w:p>
          <w:p w14:paraId="209C02F5" w14:textId="77777777" w:rsidR="008A791E" w:rsidRDefault="008A791E" w:rsidP="00B246E3">
            <w:pPr>
              <w:numPr>
                <w:ilvl w:val="0"/>
                <w:numId w:val="55"/>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C2A2A8D" w14:textId="77777777" w:rsidR="008A791E" w:rsidRDefault="008A791E" w:rsidP="008A791E">
            <w:pPr>
              <w:jc w:val="center"/>
              <w:rPr>
                <w:rFonts w:eastAsia="Times New Roman" w:cs="Times New Roman"/>
                <w:szCs w:val="24"/>
              </w:rPr>
            </w:pPr>
          </w:p>
          <w:p w14:paraId="18AF29E2" w14:textId="77777777" w:rsidR="008A791E" w:rsidRDefault="008A791E" w:rsidP="008A791E">
            <w:pPr>
              <w:jc w:val="center"/>
              <w:rPr>
                <w:rFonts w:eastAsia="Times New Roman" w:cs="Times New Roman"/>
                <w:szCs w:val="24"/>
              </w:rPr>
            </w:pPr>
          </w:p>
          <w:p w14:paraId="12E68198"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012DB902" w14:textId="77777777" w:rsidR="008A791E" w:rsidRDefault="008A791E" w:rsidP="008A791E">
      <w:pPr>
        <w:jc w:val="center"/>
        <w:rPr>
          <w:rFonts w:eastAsia="Times New Roman" w:cs="Times New Roman"/>
          <w:b/>
          <w:szCs w:val="24"/>
        </w:rPr>
      </w:pPr>
    </w:p>
    <w:p w14:paraId="521F3A4C" w14:textId="77777777" w:rsidR="008A791E" w:rsidRDefault="008A791E" w:rsidP="008A791E">
      <w:pPr>
        <w:rPr>
          <w:rFonts w:eastAsia="Times New Roman" w:cs="Times New Roman"/>
          <w:b/>
          <w:szCs w:val="24"/>
        </w:rPr>
      </w:pPr>
      <w:r>
        <w:rPr>
          <w:rFonts w:eastAsia="Times New Roman" w:cs="Times New Roman"/>
          <w:b/>
          <w:szCs w:val="24"/>
        </w:rPr>
        <w:t>Caso de uso #04</w:t>
      </w:r>
    </w:p>
    <w:p w14:paraId="5B1CE2BB" w14:textId="7177A90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7C13C4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32FF9D"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85288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0701ACE"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2252D98"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328220" w14:textId="77777777" w:rsidR="008A791E" w:rsidRDefault="008A791E" w:rsidP="008A791E">
            <w:pPr>
              <w:jc w:val="center"/>
              <w:rPr>
                <w:rFonts w:eastAsia="Times New Roman" w:cs="Times New Roman"/>
                <w:szCs w:val="24"/>
              </w:rPr>
            </w:pPr>
          </w:p>
          <w:p w14:paraId="3BB6FC03" w14:textId="77777777" w:rsidR="008A791E" w:rsidRDefault="008A791E" w:rsidP="008A791E">
            <w:pPr>
              <w:jc w:val="center"/>
              <w:rPr>
                <w:rFonts w:eastAsia="Times New Roman" w:cs="Times New Roman"/>
                <w:szCs w:val="24"/>
              </w:rPr>
            </w:pPr>
          </w:p>
          <w:p w14:paraId="75EED8A0" w14:textId="77777777" w:rsidR="008A791E" w:rsidRDefault="008A791E" w:rsidP="008A791E">
            <w:pPr>
              <w:jc w:val="center"/>
              <w:rPr>
                <w:rFonts w:eastAsia="Times New Roman" w:cs="Times New Roman"/>
                <w:szCs w:val="24"/>
              </w:rPr>
            </w:pPr>
          </w:p>
          <w:p w14:paraId="66F974A6" w14:textId="77777777" w:rsidR="008A791E" w:rsidRDefault="008A791E" w:rsidP="008A791E">
            <w:pPr>
              <w:jc w:val="center"/>
              <w:rPr>
                <w:rFonts w:eastAsia="Times New Roman" w:cs="Times New Roman"/>
                <w:szCs w:val="24"/>
              </w:rPr>
            </w:pPr>
          </w:p>
          <w:p w14:paraId="0AFCEE55" w14:textId="77777777" w:rsidR="008A791E" w:rsidRDefault="008A791E" w:rsidP="008A791E">
            <w:pPr>
              <w:jc w:val="center"/>
              <w:rPr>
                <w:rFonts w:eastAsia="Times New Roman" w:cs="Times New Roman"/>
                <w:szCs w:val="24"/>
              </w:rPr>
            </w:pPr>
          </w:p>
          <w:p w14:paraId="244FE72E" w14:textId="77777777" w:rsidR="008A791E" w:rsidRDefault="008A791E" w:rsidP="008A791E">
            <w:pPr>
              <w:jc w:val="center"/>
              <w:rPr>
                <w:rFonts w:eastAsia="Times New Roman" w:cs="Times New Roman"/>
                <w:szCs w:val="24"/>
              </w:rPr>
            </w:pPr>
          </w:p>
          <w:p w14:paraId="2864A14F" w14:textId="77777777" w:rsidR="008A791E" w:rsidRDefault="008A791E" w:rsidP="008A791E">
            <w:pPr>
              <w:jc w:val="center"/>
              <w:rPr>
                <w:rFonts w:eastAsia="Times New Roman" w:cs="Times New Roman"/>
                <w:szCs w:val="24"/>
              </w:rPr>
            </w:pPr>
          </w:p>
          <w:p w14:paraId="378D261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CFC459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5073D0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w:t>
            </w:r>
            <w:r>
              <w:rPr>
                <w:rFonts w:eastAsia="Times New Roman" w:cs="Times New Roman"/>
                <w:szCs w:val="24"/>
              </w:rPr>
              <w:lastRenderedPageBreak/>
              <w:t>que los roles del equipo de trabajo.</w:t>
            </w:r>
          </w:p>
          <w:p w14:paraId="71BDEB38" w14:textId="77777777" w:rsidR="008A791E" w:rsidRDefault="008A791E" w:rsidP="008A791E">
            <w:pPr>
              <w:rPr>
                <w:rFonts w:eastAsia="Times New Roman" w:cs="Times New Roman"/>
                <w:b/>
                <w:szCs w:val="24"/>
              </w:rPr>
            </w:pPr>
            <w:r>
              <w:rPr>
                <w:rFonts w:eastAsia="Times New Roman" w:cs="Times New Roman"/>
                <w:b/>
                <w:szCs w:val="24"/>
              </w:rPr>
              <w:t>Actividades:</w:t>
            </w:r>
          </w:p>
          <w:p w14:paraId="1DF5B8D5" w14:textId="77777777" w:rsidR="008A791E" w:rsidRDefault="008A791E" w:rsidP="00B246E3">
            <w:pPr>
              <w:numPr>
                <w:ilvl w:val="0"/>
                <w:numId w:val="95"/>
              </w:numPr>
              <w:spacing w:line="276" w:lineRule="auto"/>
              <w:rPr>
                <w:rFonts w:eastAsia="Times New Roman" w:cs="Times New Roman"/>
                <w:szCs w:val="24"/>
              </w:rPr>
            </w:pPr>
            <w:r>
              <w:rPr>
                <w:rFonts w:eastAsia="Times New Roman" w:cs="Times New Roman"/>
                <w:szCs w:val="24"/>
              </w:rPr>
              <w:t>Diagramas de casos de uso.</w:t>
            </w:r>
          </w:p>
          <w:p w14:paraId="76C09606" w14:textId="77777777" w:rsidR="008A791E" w:rsidRDefault="008A791E" w:rsidP="00B246E3">
            <w:pPr>
              <w:numPr>
                <w:ilvl w:val="0"/>
                <w:numId w:val="95"/>
              </w:numPr>
              <w:spacing w:line="276" w:lineRule="auto"/>
              <w:rPr>
                <w:rFonts w:eastAsia="Times New Roman" w:cs="Times New Roman"/>
                <w:szCs w:val="24"/>
              </w:rPr>
            </w:pPr>
            <w:r>
              <w:rPr>
                <w:rFonts w:eastAsia="Times New Roman" w:cs="Times New Roman"/>
                <w:szCs w:val="24"/>
              </w:rPr>
              <w:t xml:space="preserve">Validación de diagramas de casos de uso. </w:t>
            </w:r>
          </w:p>
          <w:p w14:paraId="55484B6E" w14:textId="77777777" w:rsidR="008A791E" w:rsidRDefault="008A791E" w:rsidP="00B246E3">
            <w:pPr>
              <w:numPr>
                <w:ilvl w:val="0"/>
                <w:numId w:val="95"/>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182A07D" w14:textId="77777777" w:rsidR="008A791E" w:rsidRDefault="008A791E" w:rsidP="008A791E">
            <w:pPr>
              <w:jc w:val="center"/>
              <w:rPr>
                <w:rFonts w:eastAsia="Times New Roman" w:cs="Times New Roman"/>
                <w:szCs w:val="24"/>
              </w:rPr>
            </w:pPr>
          </w:p>
          <w:p w14:paraId="1B53B9F9" w14:textId="77777777" w:rsidR="008A791E" w:rsidRDefault="008A791E" w:rsidP="008A791E">
            <w:pPr>
              <w:jc w:val="center"/>
              <w:rPr>
                <w:rFonts w:eastAsia="Times New Roman" w:cs="Times New Roman"/>
                <w:szCs w:val="24"/>
              </w:rPr>
            </w:pPr>
          </w:p>
          <w:p w14:paraId="761241C5" w14:textId="77777777" w:rsidR="008A791E" w:rsidRDefault="008A791E" w:rsidP="008A791E">
            <w:pPr>
              <w:jc w:val="center"/>
              <w:rPr>
                <w:rFonts w:eastAsia="Times New Roman" w:cs="Times New Roman"/>
                <w:szCs w:val="24"/>
              </w:rPr>
            </w:pPr>
          </w:p>
          <w:p w14:paraId="35722B3D" w14:textId="77777777" w:rsidR="008A791E" w:rsidRDefault="008A791E" w:rsidP="008A791E">
            <w:pPr>
              <w:jc w:val="center"/>
              <w:rPr>
                <w:rFonts w:eastAsia="Times New Roman" w:cs="Times New Roman"/>
                <w:szCs w:val="24"/>
              </w:rPr>
            </w:pPr>
          </w:p>
          <w:p w14:paraId="77F1829F" w14:textId="77777777" w:rsidR="008A791E" w:rsidRDefault="008A791E" w:rsidP="008A791E">
            <w:pPr>
              <w:jc w:val="center"/>
              <w:rPr>
                <w:rFonts w:eastAsia="Times New Roman" w:cs="Times New Roman"/>
                <w:szCs w:val="24"/>
              </w:rPr>
            </w:pPr>
          </w:p>
          <w:p w14:paraId="072D0833" w14:textId="77777777" w:rsidR="008A791E" w:rsidRDefault="008A791E" w:rsidP="008A791E">
            <w:pPr>
              <w:jc w:val="center"/>
              <w:rPr>
                <w:rFonts w:eastAsia="Times New Roman" w:cs="Times New Roman"/>
                <w:szCs w:val="24"/>
              </w:rPr>
            </w:pPr>
          </w:p>
          <w:p w14:paraId="65A03882" w14:textId="77777777" w:rsidR="008A791E" w:rsidRDefault="008A791E" w:rsidP="008A791E">
            <w:pPr>
              <w:jc w:val="center"/>
              <w:rPr>
                <w:rFonts w:eastAsia="Times New Roman" w:cs="Times New Roman"/>
                <w:szCs w:val="24"/>
              </w:rPr>
            </w:pPr>
          </w:p>
          <w:p w14:paraId="4EA4C4F8"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660237C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52EF59" w14:textId="77777777" w:rsidR="008A791E" w:rsidRDefault="008A791E" w:rsidP="008A791E">
            <w:pPr>
              <w:jc w:val="center"/>
              <w:rPr>
                <w:rFonts w:eastAsia="Times New Roman" w:cs="Times New Roman"/>
                <w:szCs w:val="24"/>
              </w:rPr>
            </w:pPr>
          </w:p>
          <w:p w14:paraId="13B4D59E" w14:textId="77777777" w:rsidR="008A791E" w:rsidRDefault="008A791E" w:rsidP="008A791E">
            <w:pPr>
              <w:jc w:val="center"/>
              <w:rPr>
                <w:rFonts w:eastAsia="Times New Roman" w:cs="Times New Roman"/>
                <w:szCs w:val="24"/>
              </w:rPr>
            </w:pPr>
          </w:p>
          <w:p w14:paraId="1B73CF4A" w14:textId="77777777" w:rsidR="008A791E" w:rsidRDefault="008A791E" w:rsidP="008A791E">
            <w:pPr>
              <w:jc w:val="center"/>
              <w:rPr>
                <w:rFonts w:eastAsia="Times New Roman" w:cs="Times New Roman"/>
                <w:szCs w:val="24"/>
              </w:rPr>
            </w:pPr>
          </w:p>
          <w:p w14:paraId="44E408E6" w14:textId="77777777" w:rsidR="008A791E" w:rsidRDefault="008A791E" w:rsidP="008A791E">
            <w:pPr>
              <w:jc w:val="center"/>
              <w:rPr>
                <w:rFonts w:eastAsia="Times New Roman" w:cs="Times New Roman"/>
                <w:szCs w:val="24"/>
              </w:rPr>
            </w:pPr>
          </w:p>
          <w:p w14:paraId="7B36302D" w14:textId="77777777" w:rsidR="008A791E" w:rsidRDefault="008A791E" w:rsidP="008A791E">
            <w:pPr>
              <w:jc w:val="center"/>
              <w:rPr>
                <w:rFonts w:eastAsia="Times New Roman" w:cs="Times New Roman"/>
                <w:szCs w:val="24"/>
              </w:rPr>
            </w:pPr>
          </w:p>
          <w:p w14:paraId="68E31945" w14:textId="77777777" w:rsidR="008A791E" w:rsidRDefault="008A791E" w:rsidP="008A791E">
            <w:pPr>
              <w:rPr>
                <w:rFonts w:eastAsia="Times New Roman" w:cs="Times New Roman"/>
                <w:szCs w:val="24"/>
              </w:rPr>
            </w:pPr>
          </w:p>
          <w:p w14:paraId="6B4D4DB2" w14:textId="77777777" w:rsidR="008A791E" w:rsidRDefault="008A791E" w:rsidP="008A791E">
            <w:pPr>
              <w:rPr>
                <w:rFonts w:eastAsia="Times New Roman" w:cs="Times New Roman"/>
                <w:szCs w:val="24"/>
              </w:rPr>
            </w:pPr>
          </w:p>
          <w:p w14:paraId="0FAA9982" w14:textId="77777777" w:rsidR="008A791E" w:rsidRDefault="008A791E" w:rsidP="008A791E">
            <w:pPr>
              <w:jc w:val="center"/>
              <w:rPr>
                <w:rFonts w:eastAsia="Times New Roman" w:cs="Times New Roman"/>
                <w:szCs w:val="24"/>
              </w:rPr>
            </w:pPr>
          </w:p>
          <w:p w14:paraId="1ECFBCD0" w14:textId="77777777" w:rsidR="008A791E" w:rsidRDefault="008A791E" w:rsidP="008A791E">
            <w:pPr>
              <w:jc w:val="center"/>
              <w:rPr>
                <w:rFonts w:eastAsia="Times New Roman" w:cs="Times New Roman"/>
                <w:szCs w:val="24"/>
              </w:rPr>
            </w:pPr>
          </w:p>
          <w:p w14:paraId="228B2DF6" w14:textId="77777777" w:rsidR="008A791E" w:rsidRDefault="008A791E" w:rsidP="008A791E">
            <w:pPr>
              <w:jc w:val="center"/>
              <w:rPr>
                <w:rFonts w:eastAsia="Times New Roman" w:cs="Times New Roman"/>
                <w:szCs w:val="24"/>
              </w:rPr>
            </w:pPr>
          </w:p>
          <w:p w14:paraId="506F0B43"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F0FDB7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2E631AB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B044741" w14:textId="77777777" w:rsidR="008A791E" w:rsidRDefault="008A791E" w:rsidP="008A791E">
            <w:pPr>
              <w:rPr>
                <w:rFonts w:eastAsia="Times New Roman" w:cs="Times New Roman"/>
                <w:b/>
                <w:szCs w:val="24"/>
              </w:rPr>
            </w:pPr>
            <w:r>
              <w:rPr>
                <w:rFonts w:eastAsia="Times New Roman" w:cs="Times New Roman"/>
                <w:b/>
                <w:szCs w:val="24"/>
              </w:rPr>
              <w:t>Actividades:</w:t>
            </w:r>
          </w:p>
          <w:p w14:paraId="5E2E569D"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Modelado de dominio.</w:t>
            </w:r>
          </w:p>
          <w:p w14:paraId="32BDA23F"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Plan de pruebas.</w:t>
            </w:r>
          </w:p>
          <w:p w14:paraId="3006233A"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Especificación del diseño de pruebas.</w:t>
            </w:r>
          </w:p>
          <w:p w14:paraId="768247D3"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Especificación de casos de prueba.</w:t>
            </w:r>
          </w:p>
          <w:p w14:paraId="7F0A6F19"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Procedimiento de pruebas.</w:t>
            </w:r>
          </w:p>
          <w:p w14:paraId="4E54FF41"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DD12D1E" w14:textId="77777777" w:rsidR="008A791E" w:rsidRDefault="008A791E" w:rsidP="008A791E">
            <w:pPr>
              <w:jc w:val="center"/>
              <w:rPr>
                <w:rFonts w:eastAsia="Times New Roman" w:cs="Times New Roman"/>
                <w:szCs w:val="24"/>
              </w:rPr>
            </w:pPr>
          </w:p>
          <w:p w14:paraId="4CBC9CD5" w14:textId="77777777" w:rsidR="008A791E" w:rsidRDefault="008A791E" w:rsidP="008A791E">
            <w:pPr>
              <w:jc w:val="center"/>
              <w:rPr>
                <w:rFonts w:eastAsia="Times New Roman" w:cs="Times New Roman"/>
                <w:szCs w:val="24"/>
              </w:rPr>
            </w:pPr>
          </w:p>
          <w:p w14:paraId="7AD97569" w14:textId="77777777" w:rsidR="008A791E" w:rsidRDefault="008A791E" w:rsidP="008A791E">
            <w:pPr>
              <w:jc w:val="center"/>
              <w:rPr>
                <w:rFonts w:eastAsia="Times New Roman" w:cs="Times New Roman"/>
                <w:szCs w:val="24"/>
              </w:rPr>
            </w:pPr>
          </w:p>
          <w:p w14:paraId="037A3BC7" w14:textId="77777777" w:rsidR="008A791E" w:rsidRDefault="008A791E" w:rsidP="008A791E">
            <w:pPr>
              <w:jc w:val="center"/>
              <w:rPr>
                <w:rFonts w:eastAsia="Times New Roman" w:cs="Times New Roman"/>
                <w:szCs w:val="24"/>
              </w:rPr>
            </w:pPr>
          </w:p>
          <w:p w14:paraId="0353F3E0" w14:textId="77777777" w:rsidR="008A791E" w:rsidRDefault="008A791E" w:rsidP="008A791E">
            <w:pPr>
              <w:rPr>
                <w:rFonts w:eastAsia="Times New Roman" w:cs="Times New Roman"/>
                <w:szCs w:val="24"/>
              </w:rPr>
            </w:pPr>
          </w:p>
          <w:p w14:paraId="46BF7CCA" w14:textId="77777777" w:rsidR="008A791E" w:rsidRDefault="008A791E" w:rsidP="008A791E">
            <w:pPr>
              <w:jc w:val="center"/>
              <w:rPr>
                <w:rFonts w:eastAsia="Times New Roman" w:cs="Times New Roman"/>
                <w:szCs w:val="24"/>
              </w:rPr>
            </w:pPr>
          </w:p>
          <w:p w14:paraId="3B2335DD" w14:textId="77777777" w:rsidR="008A791E" w:rsidRDefault="008A791E" w:rsidP="008A791E">
            <w:pPr>
              <w:rPr>
                <w:rFonts w:eastAsia="Times New Roman" w:cs="Times New Roman"/>
                <w:szCs w:val="24"/>
              </w:rPr>
            </w:pPr>
          </w:p>
          <w:p w14:paraId="50D64004" w14:textId="77777777" w:rsidR="008A791E" w:rsidRDefault="008A791E" w:rsidP="008A791E">
            <w:pPr>
              <w:jc w:val="center"/>
              <w:rPr>
                <w:rFonts w:eastAsia="Times New Roman" w:cs="Times New Roman"/>
                <w:szCs w:val="24"/>
              </w:rPr>
            </w:pPr>
          </w:p>
          <w:p w14:paraId="4662C666" w14:textId="77777777" w:rsidR="008A791E" w:rsidRDefault="008A791E" w:rsidP="008A791E">
            <w:pPr>
              <w:jc w:val="center"/>
              <w:rPr>
                <w:rFonts w:eastAsia="Times New Roman" w:cs="Times New Roman"/>
                <w:szCs w:val="24"/>
              </w:rPr>
            </w:pPr>
          </w:p>
          <w:p w14:paraId="566214F0" w14:textId="77777777" w:rsidR="008A791E" w:rsidRDefault="008A791E" w:rsidP="008A791E">
            <w:pPr>
              <w:jc w:val="center"/>
              <w:rPr>
                <w:rFonts w:eastAsia="Times New Roman" w:cs="Times New Roman"/>
                <w:szCs w:val="24"/>
              </w:rPr>
            </w:pPr>
          </w:p>
          <w:p w14:paraId="0BCA2BE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667384C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226305" w14:textId="77777777" w:rsidR="008A791E" w:rsidRDefault="008A791E" w:rsidP="008A791E">
            <w:pPr>
              <w:jc w:val="center"/>
              <w:rPr>
                <w:rFonts w:eastAsia="Times New Roman" w:cs="Times New Roman"/>
                <w:szCs w:val="24"/>
              </w:rPr>
            </w:pPr>
          </w:p>
          <w:p w14:paraId="083DAA96" w14:textId="77777777" w:rsidR="008A791E" w:rsidRDefault="008A791E" w:rsidP="008A791E">
            <w:pPr>
              <w:jc w:val="center"/>
              <w:rPr>
                <w:rFonts w:eastAsia="Times New Roman" w:cs="Times New Roman"/>
                <w:szCs w:val="24"/>
              </w:rPr>
            </w:pPr>
          </w:p>
          <w:p w14:paraId="40C5E208" w14:textId="77777777" w:rsidR="008A791E" w:rsidRDefault="008A791E" w:rsidP="008A791E">
            <w:pPr>
              <w:jc w:val="center"/>
              <w:rPr>
                <w:rFonts w:eastAsia="Times New Roman" w:cs="Times New Roman"/>
                <w:szCs w:val="24"/>
              </w:rPr>
            </w:pPr>
          </w:p>
          <w:p w14:paraId="027D26D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6471EEF"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17A65B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F9D9C8A" w14:textId="77777777" w:rsidR="008A791E" w:rsidRDefault="008A791E" w:rsidP="008A791E">
            <w:pPr>
              <w:rPr>
                <w:rFonts w:eastAsia="Times New Roman" w:cs="Times New Roman"/>
                <w:b/>
                <w:szCs w:val="24"/>
              </w:rPr>
            </w:pPr>
            <w:r>
              <w:rPr>
                <w:rFonts w:eastAsia="Times New Roman" w:cs="Times New Roman"/>
                <w:b/>
                <w:szCs w:val="24"/>
              </w:rPr>
              <w:t>Actividades:</w:t>
            </w:r>
          </w:p>
          <w:p w14:paraId="2C8B194D" w14:textId="77777777" w:rsidR="008A791E" w:rsidRDefault="008A791E" w:rsidP="00B246E3">
            <w:pPr>
              <w:numPr>
                <w:ilvl w:val="0"/>
                <w:numId w:val="79"/>
              </w:numPr>
              <w:spacing w:line="276" w:lineRule="auto"/>
              <w:rPr>
                <w:rFonts w:eastAsia="Times New Roman" w:cs="Times New Roman"/>
                <w:szCs w:val="24"/>
              </w:rPr>
            </w:pPr>
            <w:r>
              <w:rPr>
                <w:rFonts w:eastAsia="Times New Roman" w:cs="Times New Roman"/>
                <w:szCs w:val="24"/>
              </w:rPr>
              <w:t>Logs de prueba.</w:t>
            </w:r>
          </w:p>
          <w:p w14:paraId="6F56572B" w14:textId="77777777" w:rsidR="008A791E" w:rsidRDefault="008A791E" w:rsidP="00B246E3">
            <w:pPr>
              <w:numPr>
                <w:ilvl w:val="0"/>
                <w:numId w:val="7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5E5AEF4D" w14:textId="77777777" w:rsidR="008A791E" w:rsidRDefault="008A791E" w:rsidP="008A791E">
            <w:pPr>
              <w:jc w:val="center"/>
              <w:rPr>
                <w:rFonts w:eastAsia="Times New Roman" w:cs="Times New Roman"/>
                <w:szCs w:val="24"/>
              </w:rPr>
            </w:pPr>
          </w:p>
          <w:p w14:paraId="619B3F5A" w14:textId="77777777" w:rsidR="008A791E" w:rsidRDefault="008A791E" w:rsidP="008A791E">
            <w:pPr>
              <w:jc w:val="center"/>
              <w:rPr>
                <w:rFonts w:eastAsia="Times New Roman" w:cs="Times New Roman"/>
                <w:szCs w:val="24"/>
              </w:rPr>
            </w:pPr>
          </w:p>
          <w:p w14:paraId="1BDA4C7E" w14:textId="77777777" w:rsidR="008A791E" w:rsidRDefault="008A791E" w:rsidP="008A791E">
            <w:pPr>
              <w:jc w:val="center"/>
              <w:rPr>
                <w:rFonts w:eastAsia="Times New Roman" w:cs="Times New Roman"/>
                <w:szCs w:val="24"/>
              </w:rPr>
            </w:pPr>
          </w:p>
          <w:p w14:paraId="20B54DB9"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136255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B9A693" w14:textId="77777777" w:rsidR="008A791E" w:rsidRDefault="008A791E" w:rsidP="008A791E">
            <w:pPr>
              <w:jc w:val="center"/>
              <w:rPr>
                <w:rFonts w:eastAsia="Times New Roman" w:cs="Times New Roman"/>
                <w:szCs w:val="24"/>
              </w:rPr>
            </w:pPr>
          </w:p>
          <w:p w14:paraId="05383EE8" w14:textId="77777777" w:rsidR="008A791E" w:rsidRDefault="008A791E" w:rsidP="008A791E">
            <w:pPr>
              <w:jc w:val="center"/>
              <w:rPr>
                <w:rFonts w:eastAsia="Times New Roman" w:cs="Times New Roman"/>
                <w:szCs w:val="24"/>
              </w:rPr>
            </w:pPr>
          </w:p>
          <w:p w14:paraId="59D1F42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6690DDB3"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5E9612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3E44A66F" w14:textId="77777777" w:rsidR="008A791E" w:rsidRDefault="008A791E" w:rsidP="008A791E">
            <w:pPr>
              <w:rPr>
                <w:rFonts w:eastAsia="Times New Roman" w:cs="Times New Roman"/>
                <w:b/>
                <w:szCs w:val="24"/>
              </w:rPr>
            </w:pPr>
            <w:r>
              <w:rPr>
                <w:rFonts w:eastAsia="Times New Roman" w:cs="Times New Roman"/>
                <w:b/>
                <w:szCs w:val="24"/>
              </w:rPr>
              <w:t>Actividades</w:t>
            </w:r>
          </w:p>
          <w:p w14:paraId="6AB1D8D9" w14:textId="77777777" w:rsidR="008A791E" w:rsidRDefault="008A791E" w:rsidP="00B246E3">
            <w:pPr>
              <w:numPr>
                <w:ilvl w:val="0"/>
                <w:numId w:val="113"/>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43D8E595" w14:textId="77777777" w:rsidR="008A791E" w:rsidRDefault="008A791E" w:rsidP="008A791E">
            <w:pPr>
              <w:jc w:val="center"/>
              <w:rPr>
                <w:rFonts w:eastAsia="Times New Roman" w:cs="Times New Roman"/>
                <w:szCs w:val="24"/>
              </w:rPr>
            </w:pPr>
          </w:p>
          <w:p w14:paraId="72EC5C6B" w14:textId="77777777" w:rsidR="008A791E" w:rsidRDefault="008A791E" w:rsidP="008A791E">
            <w:pPr>
              <w:jc w:val="center"/>
              <w:rPr>
                <w:rFonts w:eastAsia="Times New Roman" w:cs="Times New Roman"/>
                <w:szCs w:val="24"/>
              </w:rPr>
            </w:pPr>
          </w:p>
          <w:p w14:paraId="70A26629"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35422FA0" w14:textId="77777777" w:rsidR="008A791E" w:rsidRDefault="008A791E" w:rsidP="008A791E">
      <w:pPr>
        <w:jc w:val="center"/>
        <w:rPr>
          <w:rFonts w:eastAsia="Times New Roman" w:cs="Times New Roman"/>
          <w:b/>
          <w:szCs w:val="24"/>
        </w:rPr>
      </w:pPr>
    </w:p>
    <w:p w14:paraId="4729E47E" w14:textId="77777777" w:rsidR="008A791E" w:rsidRDefault="008A791E" w:rsidP="008A791E">
      <w:pPr>
        <w:rPr>
          <w:rFonts w:eastAsia="Times New Roman" w:cs="Times New Roman"/>
          <w:b/>
          <w:szCs w:val="24"/>
        </w:rPr>
      </w:pPr>
      <w:r>
        <w:rPr>
          <w:rFonts w:eastAsia="Times New Roman" w:cs="Times New Roman"/>
          <w:b/>
          <w:szCs w:val="24"/>
        </w:rPr>
        <w:t>Caso de uso #01</w:t>
      </w:r>
    </w:p>
    <w:p w14:paraId="1374996B" w14:textId="7DF9132A"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1F3F4103"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2E5FBB"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D1B7C2C"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778BE8"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029DB3A9"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ADE1FC" w14:textId="77777777" w:rsidR="008A791E" w:rsidRDefault="008A791E" w:rsidP="008A791E">
            <w:pPr>
              <w:jc w:val="center"/>
              <w:rPr>
                <w:rFonts w:eastAsia="Times New Roman" w:cs="Times New Roman"/>
                <w:szCs w:val="24"/>
              </w:rPr>
            </w:pPr>
          </w:p>
          <w:p w14:paraId="21C36ED8" w14:textId="77777777" w:rsidR="008A791E" w:rsidRDefault="008A791E" w:rsidP="008A791E">
            <w:pPr>
              <w:jc w:val="center"/>
              <w:rPr>
                <w:rFonts w:eastAsia="Times New Roman" w:cs="Times New Roman"/>
                <w:szCs w:val="24"/>
              </w:rPr>
            </w:pPr>
          </w:p>
          <w:p w14:paraId="61801654" w14:textId="77777777" w:rsidR="008A791E" w:rsidRDefault="008A791E" w:rsidP="008A791E">
            <w:pPr>
              <w:jc w:val="center"/>
              <w:rPr>
                <w:rFonts w:eastAsia="Times New Roman" w:cs="Times New Roman"/>
                <w:szCs w:val="24"/>
              </w:rPr>
            </w:pPr>
          </w:p>
          <w:p w14:paraId="09E587C2" w14:textId="77777777" w:rsidR="008A791E" w:rsidRDefault="008A791E" w:rsidP="008A791E">
            <w:pPr>
              <w:jc w:val="center"/>
              <w:rPr>
                <w:rFonts w:eastAsia="Times New Roman" w:cs="Times New Roman"/>
                <w:szCs w:val="24"/>
              </w:rPr>
            </w:pPr>
          </w:p>
          <w:p w14:paraId="4595DEE4" w14:textId="77777777" w:rsidR="008A791E" w:rsidRDefault="008A791E" w:rsidP="008A791E">
            <w:pPr>
              <w:jc w:val="center"/>
              <w:rPr>
                <w:rFonts w:eastAsia="Times New Roman" w:cs="Times New Roman"/>
                <w:szCs w:val="24"/>
              </w:rPr>
            </w:pPr>
          </w:p>
          <w:p w14:paraId="21949A4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CEEB01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4BE7361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0128C8A" w14:textId="77777777" w:rsidR="008A791E" w:rsidRDefault="008A791E" w:rsidP="008A791E">
            <w:pPr>
              <w:rPr>
                <w:rFonts w:eastAsia="Times New Roman" w:cs="Times New Roman"/>
                <w:b/>
                <w:szCs w:val="24"/>
              </w:rPr>
            </w:pPr>
            <w:r>
              <w:rPr>
                <w:rFonts w:eastAsia="Times New Roman" w:cs="Times New Roman"/>
                <w:b/>
                <w:szCs w:val="24"/>
              </w:rPr>
              <w:t>Actividades:</w:t>
            </w:r>
          </w:p>
          <w:p w14:paraId="62A6337E" w14:textId="77777777" w:rsidR="008A791E" w:rsidRDefault="008A791E" w:rsidP="00B246E3">
            <w:pPr>
              <w:numPr>
                <w:ilvl w:val="0"/>
                <w:numId w:val="32"/>
              </w:numPr>
              <w:spacing w:line="276" w:lineRule="auto"/>
              <w:rPr>
                <w:rFonts w:eastAsia="Times New Roman" w:cs="Times New Roman"/>
                <w:szCs w:val="24"/>
              </w:rPr>
            </w:pPr>
            <w:r>
              <w:rPr>
                <w:rFonts w:eastAsia="Times New Roman" w:cs="Times New Roman"/>
                <w:szCs w:val="24"/>
              </w:rPr>
              <w:lastRenderedPageBreak/>
              <w:t>Diagramas de casos de uso.</w:t>
            </w:r>
          </w:p>
          <w:p w14:paraId="1D124CCE" w14:textId="77777777" w:rsidR="008A791E" w:rsidRDefault="008A791E" w:rsidP="00B246E3">
            <w:pPr>
              <w:numPr>
                <w:ilvl w:val="0"/>
                <w:numId w:val="32"/>
              </w:numPr>
              <w:spacing w:line="276" w:lineRule="auto"/>
              <w:rPr>
                <w:rFonts w:eastAsia="Times New Roman" w:cs="Times New Roman"/>
                <w:szCs w:val="24"/>
              </w:rPr>
            </w:pPr>
            <w:r>
              <w:rPr>
                <w:rFonts w:eastAsia="Times New Roman" w:cs="Times New Roman"/>
                <w:szCs w:val="24"/>
              </w:rPr>
              <w:t xml:space="preserve">Validación de diagramas de casos de uso. </w:t>
            </w:r>
          </w:p>
          <w:p w14:paraId="62194EC1" w14:textId="77777777" w:rsidR="008A791E" w:rsidRDefault="008A791E" w:rsidP="00B246E3">
            <w:pPr>
              <w:numPr>
                <w:ilvl w:val="0"/>
                <w:numId w:val="32"/>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EF2CBC" w14:textId="77777777" w:rsidR="008A791E" w:rsidRDefault="008A791E" w:rsidP="008A791E">
            <w:pPr>
              <w:jc w:val="center"/>
              <w:rPr>
                <w:rFonts w:eastAsia="Times New Roman" w:cs="Times New Roman"/>
                <w:szCs w:val="24"/>
              </w:rPr>
            </w:pPr>
          </w:p>
          <w:p w14:paraId="15941459" w14:textId="77777777" w:rsidR="008A791E" w:rsidRDefault="008A791E" w:rsidP="008A791E">
            <w:pPr>
              <w:jc w:val="center"/>
              <w:rPr>
                <w:rFonts w:eastAsia="Times New Roman" w:cs="Times New Roman"/>
                <w:szCs w:val="24"/>
              </w:rPr>
            </w:pPr>
          </w:p>
          <w:p w14:paraId="6CDD4B1C" w14:textId="77777777" w:rsidR="008A791E" w:rsidRDefault="008A791E" w:rsidP="008A791E">
            <w:pPr>
              <w:jc w:val="center"/>
              <w:rPr>
                <w:rFonts w:eastAsia="Times New Roman" w:cs="Times New Roman"/>
                <w:szCs w:val="24"/>
              </w:rPr>
            </w:pPr>
          </w:p>
          <w:p w14:paraId="00975488" w14:textId="77777777" w:rsidR="008A791E" w:rsidRDefault="008A791E" w:rsidP="008A791E">
            <w:pPr>
              <w:jc w:val="center"/>
              <w:rPr>
                <w:rFonts w:eastAsia="Times New Roman" w:cs="Times New Roman"/>
                <w:szCs w:val="24"/>
              </w:rPr>
            </w:pPr>
          </w:p>
          <w:p w14:paraId="4892937D" w14:textId="77777777" w:rsidR="008A791E" w:rsidRDefault="008A791E" w:rsidP="008A791E">
            <w:pPr>
              <w:jc w:val="center"/>
              <w:rPr>
                <w:rFonts w:eastAsia="Times New Roman" w:cs="Times New Roman"/>
                <w:szCs w:val="24"/>
              </w:rPr>
            </w:pPr>
          </w:p>
          <w:p w14:paraId="3A30F11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91EA9F2"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0205A0" w14:textId="77777777" w:rsidR="008A791E" w:rsidRDefault="008A791E" w:rsidP="008A791E">
            <w:pPr>
              <w:jc w:val="center"/>
              <w:rPr>
                <w:rFonts w:eastAsia="Times New Roman" w:cs="Times New Roman"/>
                <w:szCs w:val="24"/>
              </w:rPr>
            </w:pPr>
          </w:p>
          <w:p w14:paraId="239EC3EA" w14:textId="77777777" w:rsidR="008A791E" w:rsidRDefault="008A791E" w:rsidP="008A791E">
            <w:pPr>
              <w:jc w:val="center"/>
              <w:rPr>
                <w:rFonts w:eastAsia="Times New Roman" w:cs="Times New Roman"/>
                <w:szCs w:val="24"/>
              </w:rPr>
            </w:pPr>
          </w:p>
          <w:p w14:paraId="1CCEAB12" w14:textId="77777777" w:rsidR="008A791E" w:rsidRDefault="008A791E" w:rsidP="008A791E">
            <w:pPr>
              <w:jc w:val="center"/>
              <w:rPr>
                <w:rFonts w:eastAsia="Times New Roman" w:cs="Times New Roman"/>
                <w:szCs w:val="24"/>
              </w:rPr>
            </w:pPr>
          </w:p>
          <w:p w14:paraId="3F859AD2" w14:textId="77777777" w:rsidR="008A791E" w:rsidRDefault="008A791E" w:rsidP="008A791E">
            <w:pPr>
              <w:jc w:val="center"/>
              <w:rPr>
                <w:rFonts w:eastAsia="Times New Roman" w:cs="Times New Roman"/>
                <w:szCs w:val="24"/>
              </w:rPr>
            </w:pPr>
          </w:p>
          <w:p w14:paraId="0391367F" w14:textId="77777777" w:rsidR="008A791E" w:rsidRDefault="008A791E" w:rsidP="008A791E">
            <w:pPr>
              <w:jc w:val="center"/>
              <w:rPr>
                <w:rFonts w:eastAsia="Times New Roman" w:cs="Times New Roman"/>
                <w:szCs w:val="24"/>
              </w:rPr>
            </w:pPr>
          </w:p>
          <w:p w14:paraId="74E44F32" w14:textId="77777777" w:rsidR="008A791E" w:rsidRDefault="008A791E" w:rsidP="008A791E">
            <w:pPr>
              <w:jc w:val="center"/>
              <w:rPr>
                <w:rFonts w:eastAsia="Times New Roman" w:cs="Times New Roman"/>
                <w:szCs w:val="24"/>
              </w:rPr>
            </w:pPr>
          </w:p>
          <w:p w14:paraId="75BF1FAE" w14:textId="77777777" w:rsidR="008A791E" w:rsidRDefault="008A791E" w:rsidP="008A791E">
            <w:pPr>
              <w:jc w:val="center"/>
              <w:rPr>
                <w:rFonts w:eastAsia="Times New Roman" w:cs="Times New Roman"/>
                <w:szCs w:val="24"/>
              </w:rPr>
            </w:pPr>
          </w:p>
          <w:p w14:paraId="402F536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29FF76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7DE3FC5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E549D9A" w14:textId="77777777" w:rsidR="008A791E" w:rsidRDefault="008A791E" w:rsidP="008A791E">
            <w:pPr>
              <w:rPr>
                <w:rFonts w:eastAsia="Times New Roman" w:cs="Times New Roman"/>
                <w:b/>
                <w:szCs w:val="24"/>
              </w:rPr>
            </w:pPr>
            <w:r>
              <w:rPr>
                <w:rFonts w:eastAsia="Times New Roman" w:cs="Times New Roman"/>
                <w:b/>
                <w:szCs w:val="24"/>
              </w:rPr>
              <w:t>Actividades:</w:t>
            </w:r>
          </w:p>
          <w:p w14:paraId="7F2EEA7E"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Modelado de dominio.</w:t>
            </w:r>
          </w:p>
          <w:p w14:paraId="45E6E3E7"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Plan de pruebas.</w:t>
            </w:r>
          </w:p>
          <w:p w14:paraId="45C1DFC5"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Especificación del diseño de pruebas.</w:t>
            </w:r>
          </w:p>
          <w:p w14:paraId="39B27404"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Especificación de casos de prueba.</w:t>
            </w:r>
          </w:p>
          <w:p w14:paraId="0E198311"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Procedimiento de pruebas.</w:t>
            </w:r>
          </w:p>
          <w:p w14:paraId="03C5CCD7"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6500748" w14:textId="77777777" w:rsidR="008A791E" w:rsidRDefault="008A791E" w:rsidP="008A791E">
            <w:pPr>
              <w:jc w:val="center"/>
              <w:rPr>
                <w:rFonts w:eastAsia="Times New Roman" w:cs="Times New Roman"/>
                <w:szCs w:val="24"/>
              </w:rPr>
            </w:pPr>
          </w:p>
          <w:p w14:paraId="57343151" w14:textId="77777777" w:rsidR="008A791E" w:rsidRDefault="008A791E" w:rsidP="008A791E">
            <w:pPr>
              <w:jc w:val="center"/>
              <w:rPr>
                <w:rFonts w:eastAsia="Times New Roman" w:cs="Times New Roman"/>
                <w:szCs w:val="24"/>
              </w:rPr>
            </w:pPr>
          </w:p>
          <w:p w14:paraId="0854DA4E" w14:textId="77777777" w:rsidR="008A791E" w:rsidRDefault="008A791E" w:rsidP="008A791E">
            <w:pPr>
              <w:jc w:val="center"/>
              <w:rPr>
                <w:rFonts w:eastAsia="Times New Roman" w:cs="Times New Roman"/>
                <w:szCs w:val="24"/>
              </w:rPr>
            </w:pPr>
          </w:p>
          <w:p w14:paraId="3A4788B3" w14:textId="77777777" w:rsidR="008A791E" w:rsidRDefault="008A791E" w:rsidP="008A791E">
            <w:pPr>
              <w:jc w:val="center"/>
              <w:rPr>
                <w:rFonts w:eastAsia="Times New Roman" w:cs="Times New Roman"/>
                <w:szCs w:val="24"/>
              </w:rPr>
            </w:pPr>
          </w:p>
          <w:p w14:paraId="655414DD" w14:textId="77777777" w:rsidR="008A791E" w:rsidRDefault="008A791E" w:rsidP="008A791E">
            <w:pPr>
              <w:rPr>
                <w:rFonts w:eastAsia="Times New Roman" w:cs="Times New Roman"/>
                <w:szCs w:val="24"/>
              </w:rPr>
            </w:pPr>
          </w:p>
          <w:p w14:paraId="65B15A51" w14:textId="77777777" w:rsidR="008A791E" w:rsidRDefault="008A791E" w:rsidP="008A791E">
            <w:pPr>
              <w:jc w:val="center"/>
              <w:rPr>
                <w:rFonts w:eastAsia="Times New Roman" w:cs="Times New Roman"/>
                <w:szCs w:val="24"/>
              </w:rPr>
            </w:pPr>
          </w:p>
          <w:p w14:paraId="5FE2D52D" w14:textId="77777777" w:rsidR="008A791E" w:rsidRDefault="008A791E" w:rsidP="008A791E">
            <w:pPr>
              <w:jc w:val="center"/>
              <w:rPr>
                <w:rFonts w:eastAsia="Times New Roman" w:cs="Times New Roman"/>
                <w:szCs w:val="24"/>
              </w:rPr>
            </w:pPr>
          </w:p>
          <w:p w14:paraId="1C1913F0"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2652B5A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6A4E86" w14:textId="77777777" w:rsidR="008A791E" w:rsidRDefault="008A791E" w:rsidP="008A791E">
            <w:pPr>
              <w:jc w:val="center"/>
              <w:rPr>
                <w:rFonts w:eastAsia="Times New Roman" w:cs="Times New Roman"/>
                <w:szCs w:val="24"/>
              </w:rPr>
            </w:pPr>
          </w:p>
          <w:p w14:paraId="215371ED" w14:textId="77777777" w:rsidR="008A791E" w:rsidRDefault="008A791E" w:rsidP="008A791E">
            <w:pPr>
              <w:jc w:val="center"/>
              <w:rPr>
                <w:rFonts w:eastAsia="Times New Roman" w:cs="Times New Roman"/>
                <w:szCs w:val="24"/>
              </w:rPr>
            </w:pPr>
          </w:p>
          <w:p w14:paraId="194665B2" w14:textId="77777777" w:rsidR="008A791E" w:rsidRDefault="008A791E" w:rsidP="008A791E">
            <w:pPr>
              <w:jc w:val="center"/>
              <w:rPr>
                <w:rFonts w:eastAsia="Times New Roman" w:cs="Times New Roman"/>
                <w:szCs w:val="24"/>
              </w:rPr>
            </w:pPr>
          </w:p>
          <w:p w14:paraId="3CB813E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CE0BEF6"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550AE41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1DDD48F5" w14:textId="77777777" w:rsidR="008A791E" w:rsidRDefault="008A791E" w:rsidP="008A791E">
            <w:pPr>
              <w:rPr>
                <w:rFonts w:eastAsia="Times New Roman" w:cs="Times New Roman"/>
                <w:b/>
                <w:szCs w:val="24"/>
              </w:rPr>
            </w:pPr>
            <w:r>
              <w:rPr>
                <w:rFonts w:eastAsia="Times New Roman" w:cs="Times New Roman"/>
                <w:b/>
                <w:szCs w:val="24"/>
              </w:rPr>
              <w:t>Actividades:</w:t>
            </w:r>
          </w:p>
          <w:p w14:paraId="4D44A97B" w14:textId="77777777" w:rsidR="008A791E" w:rsidRDefault="008A791E" w:rsidP="00B246E3">
            <w:pPr>
              <w:numPr>
                <w:ilvl w:val="0"/>
                <w:numId w:val="99"/>
              </w:numPr>
              <w:spacing w:line="276" w:lineRule="auto"/>
              <w:rPr>
                <w:rFonts w:eastAsia="Times New Roman" w:cs="Times New Roman"/>
                <w:szCs w:val="24"/>
              </w:rPr>
            </w:pPr>
            <w:r>
              <w:rPr>
                <w:rFonts w:eastAsia="Times New Roman" w:cs="Times New Roman"/>
                <w:szCs w:val="24"/>
              </w:rPr>
              <w:t>Logs de prueba.</w:t>
            </w:r>
          </w:p>
          <w:p w14:paraId="5E26C2A7" w14:textId="77777777" w:rsidR="008A791E" w:rsidRDefault="008A791E" w:rsidP="00B246E3">
            <w:pPr>
              <w:numPr>
                <w:ilvl w:val="0"/>
                <w:numId w:val="9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0065AE3" w14:textId="77777777" w:rsidR="008A791E" w:rsidRDefault="008A791E" w:rsidP="008A791E">
            <w:pPr>
              <w:jc w:val="center"/>
              <w:rPr>
                <w:rFonts w:eastAsia="Times New Roman" w:cs="Times New Roman"/>
                <w:szCs w:val="24"/>
              </w:rPr>
            </w:pPr>
          </w:p>
          <w:p w14:paraId="5ED95E40" w14:textId="77777777" w:rsidR="008A791E" w:rsidRDefault="008A791E" w:rsidP="008A791E">
            <w:pPr>
              <w:jc w:val="center"/>
              <w:rPr>
                <w:rFonts w:eastAsia="Times New Roman" w:cs="Times New Roman"/>
                <w:szCs w:val="24"/>
              </w:rPr>
            </w:pPr>
          </w:p>
          <w:p w14:paraId="5401A866" w14:textId="77777777" w:rsidR="008A791E" w:rsidRDefault="008A791E" w:rsidP="008A791E">
            <w:pPr>
              <w:jc w:val="center"/>
              <w:rPr>
                <w:rFonts w:eastAsia="Times New Roman" w:cs="Times New Roman"/>
                <w:szCs w:val="24"/>
              </w:rPr>
            </w:pPr>
          </w:p>
          <w:p w14:paraId="5EA62127"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F3CC0B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085E3" w14:textId="77777777" w:rsidR="008A791E" w:rsidRDefault="008A791E" w:rsidP="008A791E">
            <w:pPr>
              <w:jc w:val="center"/>
              <w:rPr>
                <w:rFonts w:eastAsia="Times New Roman" w:cs="Times New Roman"/>
                <w:szCs w:val="24"/>
              </w:rPr>
            </w:pPr>
          </w:p>
          <w:p w14:paraId="6AED3FB6" w14:textId="77777777" w:rsidR="008A791E" w:rsidRDefault="008A791E" w:rsidP="008A791E">
            <w:pPr>
              <w:jc w:val="center"/>
              <w:rPr>
                <w:rFonts w:eastAsia="Times New Roman" w:cs="Times New Roman"/>
                <w:szCs w:val="24"/>
              </w:rPr>
            </w:pPr>
          </w:p>
          <w:p w14:paraId="2AB218B0"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D69DD4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59946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549EF714" w14:textId="77777777" w:rsidR="008A791E" w:rsidRDefault="008A791E" w:rsidP="008A791E">
            <w:pPr>
              <w:rPr>
                <w:rFonts w:eastAsia="Times New Roman" w:cs="Times New Roman"/>
                <w:b/>
                <w:szCs w:val="24"/>
              </w:rPr>
            </w:pPr>
            <w:r>
              <w:rPr>
                <w:rFonts w:eastAsia="Times New Roman" w:cs="Times New Roman"/>
                <w:b/>
                <w:szCs w:val="24"/>
              </w:rPr>
              <w:t>Actividades</w:t>
            </w:r>
          </w:p>
          <w:p w14:paraId="717994ED" w14:textId="77777777" w:rsidR="008A791E" w:rsidRDefault="008A791E" w:rsidP="00B246E3">
            <w:pPr>
              <w:numPr>
                <w:ilvl w:val="0"/>
                <w:numId w:val="7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53400E" w14:textId="77777777" w:rsidR="008A791E" w:rsidRDefault="008A791E" w:rsidP="008A791E">
            <w:pPr>
              <w:jc w:val="center"/>
              <w:rPr>
                <w:rFonts w:eastAsia="Times New Roman" w:cs="Times New Roman"/>
                <w:szCs w:val="24"/>
              </w:rPr>
            </w:pPr>
          </w:p>
          <w:p w14:paraId="74CD51F1" w14:textId="77777777" w:rsidR="008A791E" w:rsidRDefault="008A791E" w:rsidP="008A791E">
            <w:pPr>
              <w:jc w:val="center"/>
              <w:rPr>
                <w:rFonts w:eastAsia="Times New Roman" w:cs="Times New Roman"/>
                <w:szCs w:val="24"/>
              </w:rPr>
            </w:pPr>
          </w:p>
          <w:p w14:paraId="03CD8A3C"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58B9162C" w14:textId="77777777" w:rsidR="008A791E" w:rsidRDefault="008A791E" w:rsidP="008A791E">
      <w:pPr>
        <w:jc w:val="center"/>
        <w:rPr>
          <w:rFonts w:eastAsia="Times New Roman" w:cs="Times New Roman"/>
          <w:b/>
          <w:szCs w:val="24"/>
        </w:rPr>
      </w:pPr>
    </w:p>
    <w:p w14:paraId="4F948819"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036196D"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6EEC46C" w14:textId="57612486"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3F651C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2128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1BD1D0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F0F95E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408EAD4"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ACF69E" w14:textId="77777777" w:rsidR="008A791E" w:rsidRDefault="008A791E" w:rsidP="008A791E">
            <w:pPr>
              <w:jc w:val="center"/>
              <w:rPr>
                <w:rFonts w:eastAsia="Times New Roman" w:cs="Times New Roman"/>
                <w:szCs w:val="24"/>
              </w:rPr>
            </w:pPr>
          </w:p>
          <w:p w14:paraId="357E00BD" w14:textId="77777777" w:rsidR="008A791E" w:rsidRDefault="008A791E" w:rsidP="008A791E">
            <w:pPr>
              <w:jc w:val="center"/>
              <w:rPr>
                <w:rFonts w:eastAsia="Times New Roman" w:cs="Times New Roman"/>
                <w:szCs w:val="24"/>
              </w:rPr>
            </w:pPr>
          </w:p>
          <w:p w14:paraId="3DEF1785" w14:textId="77777777" w:rsidR="008A791E" w:rsidRDefault="008A791E" w:rsidP="008A791E">
            <w:pPr>
              <w:jc w:val="center"/>
              <w:rPr>
                <w:rFonts w:eastAsia="Times New Roman" w:cs="Times New Roman"/>
                <w:szCs w:val="24"/>
              </w:rPr>
            </w:pPr>
          </w:p>
          <w:p w14:paraId="18662063" w14:textId="77777777" w:rsidR="008A791E" w:rsidRDefault="008A791E" w:rsidP="008A791E">
            <w:pPr>
              <w:jc w:val="center"/>
              <w:rPr>
                <w:rFonts w:eastAsia="Times New Roman" w:cs="Times New Roman"/>
                <w:szCs w:val="24"/>
              </w:rPr>
            </w:pPr>
          </w:p>
          <w:p w14:paraId="20F52BFE" w14:textId="77777777" w:rsidR="008A791E" w:rsidRDefault="008A791E" w:rsidP="008A791E">
            <w:pPr>
              <w:jc w:val="center"/>
              <w:rPr>
                <w:rFonts w:eastAsia="Times New Roman" w:cs="Times New Roman"/>
                <w:szCs w:val="24"/>
              </w:rPr>
            </w:pPr>
          </w:p>
          <w:p w14:paraId="78A561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B9393E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679CF9C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C271572" w14:textId="77777777" w:rsidR="008A791E" w:rsidRDefault="008A791E" w:rsidP="008A791E">
            <w:pPr>
              <w:rPr>
                <w:rFonts w:eastAsia="Times New Roman" w:cs="Times New Roman"/>
                <w:b/>
                <w:szCs w:val="24"/>
              </w:rPr>
            </w:pPr>
            <w:r>
              <w:rPr>
                <w:rFonts w:eastAsia="Times New Roman" w:cs="Times New Roman"/>
                <w:b/>
                <w:szCs w:val="24"/>
              </w:rPr>
              <w:t>Actividades:</w:t>
            </w:r>
          </w:p>
          <w:p w14:paraId="526E7B33" w14:textId="77777777" w:rsidR="008A791E" w:rsidRDefault="008A791E" w:rsidP="00B246E3">
            <w:pPr>
              <w:numPr>
                <w:ilvl w:val="0"/>
                <w:numId w:val="112"/>
              </w:numPr>
              <w:spacing w:line="276" w:lineRule="auto"/>
              <w:rPr>
                <w:rFonts w:eastAsia="Times New Roman" w:cs="Times New Roman"/>
                <w:szCs w:val="24"/>
              </w:rPr>
            </w:pPr>
            <w:r>
              <w:rPr>
                <w:rFonts w:eastAsia="Times New Roman" w:cs="Times New Roman"/>
                <w:szCs w:val="24"/>
              </w:rPr>
              <w:lastRenderedPageBreak/>
              <w:t>Diagramas de casos de uso.</w:t>
            </w:r>
          </w:p>
          <w:p w14:paraId="7379239F" w14:textId="77777777" w:rsidR="008A791E" w:rsidRDefault="008A791E" w:rsidP="00B246E3">
            <w:pPr>
              <w:numPr>
                <w:ilvl w:val="0"/>
                <w:numId w:val="112"/>
              </w:numPr>
              <w:spacing w:line="276" w:lineRule="auto"/>
              <w:rPr>
                <w:rFonts w:eastAsia="Times New Roman" w:cs="Times New Roman"/>
                <w:szCs w:val="24"/>
              </w:rPr>
            </w:pPr>
            <w:r>
              <w:rPr>
                <w:rFonts w:eastAsia="Times New Roman" w:cs="Times New Roman"/>
                <w:szCs w:val="24"/>
              </w:rPr>
              <w:t xml:space="preserve">Validación de diagramas de casos de uso. </w:t>
            </w:r>
          </w:p>
          <w:p w14:paraId="095891A3" w14:textId="77777777" w:rsidR="008A791E" w:rsidRDefault="008A791E" w:rsidP="00B246E3">
            <w:pPr>
              <w:numPr>
                <w:ilvl w:val="0"/>
                <w:numId w:val="112"/>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5D7CBE5" w14:textId="77777777" w:rsidR="008A791E" w:rsidRDefault="008A791E" w:rsidP="008A791E">
            <w:pPr>
              <w:jc w:val="center"/>
              <w:rPr>
                <w:rFonts w:eastAsia="Times New Roman" w:cs="Times New Roman"/>
                <w:szCs w:val="24"/>
              </w:rPr>
            </w:pPr>
          </w:p>
          <w:p w14:paraId="62B5D413" w14:textId="77777777" w:rsidR="008A791E" w:rsidRDefault="008A791E" w:rsidP="008A791E">
            <w:pPr>
              <w:jc w:val="center"/>
              <w:rPr>
                <w:rFonts w:eastAsia="Times New Roman" w:cs="Times New Roman"/>
                <w:szCs w:val="24"/>
              </w:rPr>
            </w:pPr>
          </w:p>
          <w:p w14:paraId="7495CC78" w14:textId="77777777" w:rsidR="008A791E" w:rsidRDefault="008A791E" w:rsidP="008A791E">
            <w:pPr>
              <w:jc w:val="center"/>
              <w:rPr>
                <w:rFonts w:eastAsia="Times New Roman" w:cs="Times New Roman"/>
                <w:szCs w:val="24"/>
              </w:rPr>
            </w:pPr>
          </w:p>
          <w:p w14:paraId="31D20331" w14:textId="77777777" w:rsidR="008A791E" w:rsidRDefault="008A791E" w:rsidP="008A791E">
            <w:pPr>
              <w:jc w:val="center"/>
              <w:rPr>
                <w:rFonts w:eastAsia="Times New Roman" w:cs="Times New Roman"/>
                <w:szCs w:val="24"/>
              </w:rPr>
            </w:pPr>
          </w:p>
          <w:p w14:paraId="60D14258" w14:textId="77777777" w:rsidR="008A791E" w:rsidRDefault="008A791E" w:rsidP="008A791E">
            <w:pPr>
              <w:jc w:val="center"/>
              <w:rPr>
                <w:rFonts w:eastAsia="Times New Roman" w:cs="Times New Roman"/>
                <w:szCs w:val="24"/>
              </w:rPr>
            </w:pPr>
          </w:p>
          <w:p w14:paraId="56EB181D"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35F5A3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2575C6" w14:textId="77777777" w:rsidR="008A791E" w:rsidRDefault="008A791E" w:rsidP="008A791E">
            <w:pPr>
              <w:jc w:val="center"/>
              <w:rPr>
                <w:rFonts w:eastAsia="Times New Roman" w:cs="Times New Roman"/>
                <w:szCs w:val="24"/>
              </w:rPr>
            </w:pPr>
          </w:p>
          <w:p w14:paraId="7923ED97" w14:textId="77777777" w:rsidR="008A791E" w:rsidRDefault="008A791E" w:rsidP="008A791E">
            <w:pPr>
              <w:jc w:val="center"/>
              <w:rPr>
                <w:rFonts w:eastAsia="Times New Roman" w:cs="Times New Roman"/>
                <w:szCs w:val="24"/>
              </w:rPr>
            </w:pPr>
          </w:p>
          <w:p w14:paraId="725EB0B0" w14:textId="77777777" w:rsidR="008A791E" w:rsidRDefault="008A791E" w:rsidP="008A791E">
            <w:pPr>
              <w:jc w:val="center"/>
              <w:rPr>
                <w:rFonts w:eastAsia="Times New Roman" w:cs="Times New Roman"/>
                <w:szCs w:val="24"/>
              </w:rPr>
            </w:pPr>
          </w:p>
          <w:p w14:paraId="35AD5370" w14:textId="77777777" w:rsidR="008A791E" w:rsidRDefault="008A791E" w:rsidP="008A791E">
            <w:pPr>
              <w:jc w:val="center"/>
              <w:rPr>
                <w:rFonts w:eastAsia="Times New Roman" w:cs="Times New Roman"/>
                <w:szCs w:val="24"/>
              </w:rPr>
            </w:pPr>
          </w:p>
          <w:p w14:paraId="5566C122" w14:textId="77777777" w:rsidR="008A791E" w:rsidRDefault="008A791E" w:rsidP="008A791E">
            <w:pPr>
              <w:jc w:val="center"/>
              <w:rPr>
                <w:rFonts w:eastAsia="Times New Roman" w:cs="Times New Roman"/>
                <w:szCs w:val="24"/>
              </w:rPr>
            </w:pPr>
          </w:p>
          <w:p w14:paraId="620C2033" w14:textId="77777777" w:rsidR="008A791E" w:rsidRDefault="008A791E" w:rsidP="008A791E">
            <w:pPr>
              <w:jc w:val="center"/>
              <w:rPr>
                <w:rFonts w:eastAsia="Times New Roman" w:cs="Times New Roman"/>
                <w:szCs w:val="24"/>
              </w:rPr>
            </w:pPr>
          </w:p>
          <w:p w14:paraId="063C1F1F" w14:textId="77777777" w:rsidR="008A791E" w:rsidRDefault="008A791E" w:rsidP="008A791E">
            <w:pPr>
              <w:jc w:val="center"/>
              <w:rPr>
                <w:rFonts w:eastAsia="Times New Roman" w:cs="Times New Roman"/>
                <w:szCs w:val="24"/>
              </w:rPr>
            </w:pPr>
          </w:p>
          <w:p w14:paraId="4B828C87" w14:textId="77777777" w:rsidR="008A791E" w:rsidRDefault="008A791E" w:rsidP="008A791E">
            <w:pPr>
              <w:jc w:val="center"/>
              <w:rPr>
                <w:rFonts w:eastAsia="Times New Roman" w:cs="Times New Roman"/>
                <w:szCs w:val="24"/>
              </w:rPr>
            </w:pPr>
          </w:p>
          <w:p w14:paraId="6A55ED95" w14:textId="77777777" w:rsidR="008A791E" w:rsidRDefault="008A791E" w:rsidP="008A791E">
            <w:pPr>
              <w:jc w:val="center"/>
              <w:rPr>
                <w:rFonts w:eastAsia="Times New Roman" w:cs="Times New Roman"/>
                <w:szCs w:val="24"/>
              </w:rPr>
            </w:pPr>
          </w:p>
          <w:p w14:paraId="7D886576" w14:textId="77777777" w:rsidR="008A791E" w:rsidRDefault="008A791E" w:rsidP="008A791E">
            <w:pPr>
              <w:jc w:val="center"/>
              <w:rPr>
                <w:rFonts w:eastAsia="Times New Roman" w:cs="Times New Roman"/>
                <w:szCs w:val="24"/>
              </w:rPr>
            </w:pPr>
          </w:p>
          <w:p w14:paraId="74A95521" w14:textId="77777777" w:rsidR="008A791E" w:rsidRDefault="008A791E" w:rsidP="008A791E">
            <w:pPr>
              <w:jc w:val="center"/>
              <w:rPr>
                <w:rFonts w:eastAsia="Times New Roman" w:cs="Times New Roman"/>
                <w:szCs w:val="24"/>
              </w:rPr>
            </w:pPr>
          </w:p>
          <w:p w14:paraId="1F33B72B" w14:textId="77777777" w:rsidR="008A791E" w:rsidRDefault="008A791E" w:rsidP="008A791E">
            <w:pPr>
              <w:jc w:val="center"/>
              <w:rPr>
                <w:rFonts w:eastAsia="Times New Roman" w:cs="Times New Roman"/>
                <w:szCs w:val="24"/>
              </w:rPr>
            </w:pPr>
          </w:p>
          <w:p w14:paraId="1E06C0E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423B81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95AE1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E8E1CE6" w14:textId="77777777" w:rsidR="008A791E" w:rsidRDefault="008A791E" w:rsidP="008A791E">
            <w:pPr>
              <w:rPr>
                <w:rFonts w:eastAsia="Times New Roman" w:cs="Times New Roman"/>
                <w:b/>
                <w:szCs w:val="24"/>
              </w:rPr>
            </w:pPr>
            <w:r>
              <w:rPr>
                <w:rFonts w:eastAsia="Times New Roman" w:cs="Times New Roman"/>
                <w:b/>
                <w:szCs w:val="24"/>
              </w:rPr>
              <w:t>Actividades:</w:t>
            </w:r>
          </w:p>
          <w:p w14:paraId="0CF78DBB"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Modelado de dominio.</w:t>
            </w:r>
          </w:p>
          <w:p w14:paraId="1005012C"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Plan de pruebas.</w:t>
            </w:r>
          </w:p>
          <w:p w14:paraId="2B0ABE57"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Especificación del diseño de pruebas.</w:t>
            </w:r>
          </w:p>
          <w:p w14:paraId="5634E2C6"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Especificación de casos de prueba.</w:t>
            </w:r>
          </w:p>
          <w:p w14:paraId="45ECB799"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Procedimiento de pruebas.</w:t>
            </w:r>
          </w:p>
          <w:p w14:paraId="254C311D"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704F8C7" w14:textId="77777777" w:rsidR="008A791E" w:rsidRDefault="008A791E" w:rsidP="008A791E">
            <w:pPr>
              <w:jc w:val="center"/>
              <w:rPr>
                <w:rFonts w:eastAsia="Times New Roman" w:cs="Times New Roman"/>
                <w:szCs w:val="24"/>
              </w:rPr>
            </w:pPr>
          </w:p>
          <w:p w14:paraId="14C8E2EE" w14:textId="77777777" w:rsidR="008A791E" w:rsidRDefault="008A791E" w:rsidP="008A791E">
            <w:pPr>
              <w:jc w:val="center"/>
              <w:rPr>
                <w:rFonts w:eastAsia="Times New Roman" w:cs="Times New Roman"/>
                <w:szCs w:val="24"/>
              </w:rPr>
            </w:pPr>
          </w:p>
          <w:p w14:paraId="79B68904" w14:textId="77777777" w:rsidR="008A791E" w:rsidRDefault="008A791E" w:rsidP="008A791E">
            <w:pPr>
              <w:jc w:val="center"/>
              <w:rPr>
                <w:rFonts w:eastAsia="Times New Roman" w:cs="Times New Roman"/>
                <w:szCs w:val="24"/>
              </w:rPr>
            </w:pPr>
          </w:p>
          <w:p w14:paraId="6AB3665F" w14:textId="77777777" w:rsidR="008A791E" w:rsidRDefault="008A791E" w:rsidP="008A791E">
            <w:pPr>
              <w:jc w:val="center"/>
              <w:rPr>
                <w:rFonts w:eastAsia="Times New Roman" w:cs="Times New Roman"/>
                <w:szCs w:val="24"/>
              </w:rPr>
            </w:pPr>
          </w:p>
          <w:p w14:paraId="7F6B3787" w14:textId="77777777" w:rsidR="008A791E" w:rsidRDefault="008A791E" w:rsidP="008A791E">
            <w:pPr>
              <w:jc w:val="center"/>
              <w:rPr>
                <w:rFonts w:eastAsia="Times New Roman" w:cs="Times New Roman"/>
                <w:szCs w:val="24"/>
              </w:rPr>
            </w:pPr>
          </w:p>
          <w:p w14:paraId="4F3E4142" w14:textId="77777777" w:rsidR="008A791E" w:rsidRDefault="008A791E" w:rsidP="008A791E">
            <w:pPr>
              <w:jc w:val="center"/>
              <w:rPr>
                <w:rFonts w:eastAsia="Times New Roman" w:cs="Times New Roman"/>
                <w:szCs w:val="24"/>
              </w:rPr>
            </w:pPr>
          </w:p>
          <w:p w14:paraId="225A6DB3" w14:textId="77777777" w:rsidR="008A791E" w:rsidRDefault="008A791E" w:rsidP="008A791E">
            <w:pPr>
              <w:jc w:val="center"/>
              <w:rPr>
                <w:rFonts w:eastAsia="Times New Roman" w:cs="Times New Roman"/>
                <w:szCs w:val="24"/>
              </w:rPr>
            </w:pPr>
          </w:p>
          <w:p w14:paraId="022F3503" w14:textId="77777777" w:rsidR="008A791E" w:rsidRDefault="008A791E" w:rsidP="008A791E">
            <w:pPr>
              <w:jc w:val="center"/>
              <w:rPr>
                <w:rFonts w:eastAsia="Times New Roman" w:cs="Times New Roman"/>
                <w:szCs w:val="24"/>
              </w:rPr>
            </w:pPr>
          </w:p>
          <w:p w14:paraId="6811646B" w14:textId="77777777" w:rsidR="008A791E" w:rsidRDefault="008A791E" w:rsidP="008A791E">
            <w:pPr>
              <w:jc w:val="center"/>
              <w:rPr>
                <w:rFonts w:eastAsia="Times New Roman" w:cs="Times New Roman"/>
                <w:szCs w:val="24"/>
              </w:rPr>
            </w:pPr>
          </w:p>
          <w:p w14:paraId="7E463CC7" w14:textId="77777777" w:rsidR="008A791E" w:rsidRDefault="008A791E" w:rsidP="008A791E">
            <w:pPr>
              <w:jc w:val="center"/>
              <w:rPr>
                <w:rFonts w:eastAsia="Times New Roman" w:cs="Times New Roman"/>
                <w:szCs w:val="24"/>
              </w:rPr>
            </w:pPr>
          </w:p>
          <w:p w14:paraId="6796A251" w14:textId="77777777" w:rsidR="008A791E" w:rsidRDefault="008A791E" w:rsidP="008A791E">
            <w:pPr>
              <w:jc w:val="center"/>
              <w:rPr>
                <w:rFonts w:eastAsia="Times New Roman" w:cs="Times New Roman"/>
                <w:szCs w:val="24"/>
              </w:rPr>
            </w:pPr>
          </w:p>
          <w:p w14:paraId="18DDD95E" w14:textId="77777777" w:rsidR="008A791E" w:rsidRDefault="008A791E" w:rsidP="008A791E">
            <w:pPr>
              <w:jc w:val="center"/>
              <w:rPr>
                <w:rFonts w:eastAsia="Times New Roman" w:cs="Times New Roman"/>
                <w:szCs w:val="24"/>
              </w:rPr>
            </w:pPr>
          </w:p>
          <w:p w14:paraId="11E899C2" w14:textId="77777777" w:rsidR="008A791E" w:rsidRDefault="008A791E" w:rsidP="008A791E">
            <w:pPr>
              <w:jc w:val="center"/>
              <w:rPr>
                <w:rFonts w:eastAsia="Times New Roman" w:cs="Times New Roman"/>
                <w:szCs w:val="24"/>
              </w:rPr>
            </w:pPr>
            <w:r>
              <w:rPr>
                <w:rFonts w:eastAsia="Times New Roman" w:cs="Times New Roman"/>
                <w:szCs w:val="24"/>
              </w:rPr>
              <w:t>14</w:t>
            </w:r>
          </w:p>
        </w:tc>
      </w:tr>
      <w:tr w:rsidR="008A791E" w14:paraId="05ADD37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14559C" w14:textId="77777777" w:rsidR="008A791E" w:rsidRDefault="008A791E" w:rsidP="008A791E">
            <w:pPr>
              <w:jc w:val="center"/>
              <w:rPr>
                <w:rFonts w:eastAsia="Times New Roman" w:cs="Times New Roman"/>
                <w:szCs w:val="24"/>
              </w:rPr>
            </w:pPr>
          </w:p>
          <w:p w14:paraId="5324F78B" w14:textId="77777777" w:rsidR="008A791E" w:rsidRDefault="008A791E" w:rsidP="008A791E">
            <w:pPr>
              <w:jc w:val="center"/>
              <w:rPr>
                <w:rFonts w:eastAsia="Times New Roman" w:cs="Times New Roman"/>
                <w:szCs w:val="24"/>
              </w:rPr>
            </w:pPr>
          </w:p>
          <w:p w14:paraId="4C398056" w14:textId="77777777" w:rsidR="008A791E" w:rsidRDefault="008A791E" w:rsidP="008A791E">
            <w:pPr>
              <w:rPr>
                <w:rFonts w:eastAsia="Times New Roman" w:cs="Times New Roman"/>
                <w:szCs w:val="24"/>
              </w:rPr>
            </w:pPr>
          </w:p>
          <w:p w14:paraId="54FD523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547BBD5"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BFDA887"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D372E31" w14:textId="77777777" w:rsidR="008A791E" w:rsidRDefault="008A791E" w:rsidP="008A791E">
            <w:pPr>
              <w:rPr>
                <w:rFonts w:eastAsia="Times New Roman" w:cs="Times New Roman"/>
                <w:b/>
                <w:szCs w:val="24"/>
              </w:rPr>
            </w:pPr>
            <w:r>
              <w:rPr>
                <w:rFonts w:eastAsia="Times New Roman" w:cs="Times New Roman"/>
                <w:b/>
                <w:szCs w:val="24"/>
              </w:rPr>
              <w:t>Actividades:</w:t>
            </w:r>
          </w:p>
          <w:p w14:paraId="58F3DE0C" w14:textId="77777777" w:rsidR="008A791E" w:rsidRDefault="008A791E" w:rsidP="00B246E3">
            <w:pPr>
              <w:numPr>
                <w:ilvl w:val="0"/>
                <w:numId w:val="16"/>
              </w:numPr>
              <w:spacing w:line="276" w:lineRule="auto"/>
              <w:rPr>
                <w:rFonts w:eastAsia="Times New Roman" w:cs="Times New Roman"/>
                <w:szCs w:val="24"/>
              </w:rPr>
            </w:pPr>
            <w:r>
              <w:rPr>
                <w:rFonts w:eastAsia="Times New Roman" w:cs="Times New Roman"/>
                <w:szCs w:val="24"/>
              </w:rPr>
              <w:t>Logs de prueba.</w:t>
            </w:r>
          </w:p>
          <w:p w14:paraId="1E9A60CE" w14:textId="77777777" w:rsidR="008A791E" w:rsidRDefault="008A791E" w:rsidP="00B246E3">
            <w:pPr>
              <w:numPr>
                <w:ilvl w:val="0"/>
                <w:numId w:val="16"/>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3808EA3" w14:textId="77777777" w:rsidR="008A791E" w:rsidRDefault="008A791E" w:rsidP="008A791E">
            <w:pPr>
              <w:jc w:val="center"/>
              <w:rPr>
                <w:rFonts w:eastAsia="Times New Roman" w:cs="Times New Roman"/>
                <w:szCs w:val="24"/>
              </w:rPr>
            </w:pPr>
          </w:p>
          <w:p w14:paraId="15ECC7DA" w14:textId="77777777" w:rsidR="008A791E" w:rsidRDefault="008A791E" w:rsidP="008A791E">
            <w:pPr>
              <w:jc w:val="center"/>
              <w:rPr>
                <w:rFonts w:eastAsia="Times New Roman" w:cs="Times New Roman"/>
                <w:szCs w:val="24"/>
              </w:rPr>
            </w:pPr>
          </w:p>
          <w:p w14:paraId="37BBB85C" w14:textId="77777777" w:rsidR="008A791E" w:rsidRDefault="008A791E" w:rsidP="008A791E">
            <w:pPr>
              <w:jc w:val="center"/>
              <w:rPr>
                <w:rFonts w:eastAsia="Times New Roman" w:cs="Times New Roman"/>
                <w:szCs w:val="24"/>
              </w:rPr>
            </w:pPr>
          </w:p>
          <w:p w14:paraId="379C63C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6D0079C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9753B3" w14:textId="77777777" w:rsidR="008A791E" w:rsidRDefault="008A791E" w:rsidP="008A791E">
            <w:pPr>
              <w:jc w:val="center"/>
              <w:rPr>
                <w:rFonts w:eastAsia="Times New Roman" w:cs="Times New Roman"/>
                <w:szCs w:val="24"/>
              </w:rPr>
            </w:pPr>
          </w:p>
          <w:p w14:paraId="6072EC71" w14:textId="77777777" w:rsidR="008A791E" w:rsidRDefault="008A791E" w:rsidP="008A791E">
            <w:pPr>
              <w:jc w:val="center"/>
              <w:rPr>
                <w:rFonts w:eastAsia="Times New Roman" w:cs="Times New Roman"/>
                <w:szCs w:val="24"/>
              </w:rPr>
            </w:pPr>
          </w:p>
          <w:p w14:paraId="33E592F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9445831"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1DF7FB5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D71DA2C" w14:textId="77777777" w:rsidR="008A791E" w:rsidRDefault="008A791E" w:rsidP="008A791E">
            <w:pPr>
              <w:rPr>
                <w:rFonts w:eastAsia="Times New Roman" w:cs="Times New Roman"/>
                <w:b/>
                <w:szCs w:val="24"/>
              </w:rPr>
            </w:pPr>
            <w:r>
              <w:rPr>
                <w:rFonts w:eastAsia="Times New Roman" w:cs="Times New Roman"/>
                <w:b/>
                <w:szCs w:val="24"/>
              </w:rPr>
              <w:t>Actividades</w:t>
            </w:r>
          </w:p>
          <w:p w14:paraId="23CBB236" w14:textId="77777777" w:rsidR="008A791E" w:rsidRDefault="008A791E" w:rsidP="00B246E3">
            <w:pPr>
              <w:numPr>
                <w:ilvl w:val="0"/>
                <w:numId w:val="8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8808E7E" w14:textId="77777777" w:rsidR="008A791E" w:rsidRDefault="008A791E" w:rsidP="008A791E">
            <w:pPr>
              <w:jc w:val="center"/>
              <w:rPr>
                <w:rFonts w:eastAsia="Times New Roman" w:cs="Times New Roman"/>
                <w:szCs w:val="24"/>
              </w:rPr>
            </w:pPr>
          </w:p>
          <w:p w14:paraId="56E75F8C" w14:textId="77777777" w:rsidR="008A791E" w:rsidRDefault="008A791E" w:rsidP="008A791E">
            <w:pPr>
              <w:jc w:val="center"/>
              <w:rPr>
                <w:rFonts w:eastAsia="Times New Roman" w:cs="Times New Roman"/>
                <w:szCs w:val="24"/>
              </w:rPr>
            </w:pPr>
          </w:p>
          <w:p w14:paraId="05496DA8" w14:textId="77777777" w:rsidR="008A791E" w:rsidRDefault="008A791E" w:rsidP="008A791E">
            <w:pPr>
              <w:jc w:val="center"/>
              <w:rPr>
                <w:rFonts w:eastAsia="Times New Roman" w:cs="Times New Roman"/>
                <w:szCs w:val="24"/>
              </w:rPr>
            </w:pPr>
            <w:r>
              <w:rPr>
                <w:rFonts w:eastAsia="Times New Roman" w:cs="Times New Roman"/>
                <w:szCs w:val="24"/>
              </w:rPr>
              <w:t>4</w:t>
            </w:r>
          </w:p>
        </w:tc>
      </w:tr>
    </w:tbl>
    <w:p w14:paraId="300095A8" w14:textId="77777777" w:rsidR="008A791E" w:rsidRDefault="008A791E" w:rsidP="00706570">
      <w:pPr>
        <w:ind w:firstLine="0"/>
        <w:rPr>
          <w:rFonts w:eastAsia="Times New Roman" w:cs="Times New Roman"/>
          <w:b/>
          <w:szCs w:val="24"/>
        </w:rPr>
      </w:pPr>
    </w:p>
    <w:tbl>
      <w:tblPr>
        <w:tblW w:w="5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610"/>
      </w:tblGrid>
      <w:tr w:rsidR="008A791E" w14:paraId="60959663"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217A2BB2"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610" w:type="dxa"/>
            <w:tcBorders>
              <w:bottom w:val="single" w:sz="8" w:space="0" w:color="000000"/>
              <w:right w:val="single" w:sz="8" w:space="0" w:color="000000"/>
            </w:tcBorders>
            <w:tcMar>
              <w:top w:w="100" w:type="dxa"/>
              <w:left w:w="100" w:type="dxa"/>
              <w:bottom w:w="100" w:type="dxa"/>
              <w:right w:w="100" w:type="dxa"/>
            </w:tcMar>
          </w:tcPr>
          <w:p w14:paraId="66EB011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35ABF6AF"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5B7354B" w14:textId="77777777" w:rsidR="008A791E" w:rsidRDefault="008A791E" w:rsidP="008A791E">
            <w:pPr>
              <w:rPr>
                <w:rFonts w:eastAsia="Times New Roman" w:cs="Times New Roman"/>
                <w:szCs w:val="24"/>
              </w:rPr>
            </w:pPr>
            <w:r>
              <w:rPr>
                <w:rFonts w:eastAsia="Times New Roman" w:cs="Times New Roman"/>
                <w:szCs w:val="24"/>
              </w:rPr>
              <w:t>Elaborar documento final</w:t>
            </w:r>
          </w:p>
        </w:tc>
        <w:tc>
          <w:tcPr>
            <w:tcW w:w="2610" w:type="dxa"/>
            <w:tcBorders>
              <w:bottom w:val="single" w:sz="8" w:space="0" w:color="000000"/>
              <w:right w:val="single" w:sz="8" w:space="0" w:color="000000"/>
            </w:tcBorders>
            <w:tcMar>
              <w:top w:w="100" w:type="dxa"/>
              <w:left w:w="100" w:type="dxa"/>
              <w:bottom w:w="100" w:type="dxa"/>
              <w:right w:w="100" w:type="dxa"/>
            </w:tcMar>
          </w:tcPr>
          <w:p w14:paraId="40847C93" w14:textId="77777777" w:rsidR="008A791E" w:rsidRDefault="008A791E" w:rsidP="008A791E">
            <w:pPr>
              <w:jc w:val="center"/>
              <w:rPr>
                <w:rFonts w:eastAsia="Times New Roman" w:cs="Times New Roman"/>
                <w:szCs w:val="24"/>
              </w:rPr>
            </w:pPr>
            <w:r>
              <w:rPr>
                <w:rFonts w:eastAsia="Times New Roman" w:cs="Times New Roman"/>
                <w:szCs w:val="24"/>
              </w:rPr>
              <w:t>8</w:t>
            </w:r>
          </w:p>
        </w:tc>
      </w:tr>
    </w:tbl>
    <w:p w14:paraId="212364E7" w14:textId="77777777" w:rsidR="008A791E" w:rsidRDefault="008A791E" w:rsidP="00A024C6">
      <w:pPr>
        <w:ind w:firstLine="0"/>
        <w:rPr>
          <w:rFonts w:eastAsia="Times New Roman" w:cs="Times New Roman"/>
          <w:b/>
          <w:szCs w:val="24"/>
        </w:rPr>
      </w:pPr>
    </w:p>
    <w:p w14:paraId="458AC75C" w14:textId="4D5BDAC6" w:rsidR="008A791E" w:rsidRDefault="008A791E" w:rsidP="00706570">
      <w:pPr>
        <w:rPr>
          <w:rFonts w:eastAsia="Times New Roman" w:cs="Times New Roman"/>
          <w:b/>
          <w:szCs w:val="24"/>
        </w:rPr>
      </w:pPr>
      <w:r>
        <w:rPr>
          <w:rFonts w:eastAsia="Times New Roman" w:cs="Times New Roman"/>
          <w:b/>
          <w:szCs w:val="24"/>
        </w:rPr>
        <w:t>Recursos</w:t>
      </w:r>
    </w:p>
    <w:p w14:paraId="70390D9D" w14:textId="57E4AD21" w:rsidR="008A791E" w:rsidRDefault="008A791E" w:rsidP="00706570">
      <w:pPr>
        <w:rPr>
          <w:rFonts w:eastAsia="Times New Roman" w:cs="Times New Roman"/>
          <w:b/>
          <w:szCs w:val="24"/>
        </w:rPr>
      </w:pPr>
      <w:r>
        <w:rPr>
          <w:rFonts w:eastAsia="Times New Roman" w:cs="Times New Roman"/>
          <w:b/>
          <w:szCs w:val="24"/>
        </w:rPr>
        <w:t>-Recursos humanos:</w:t>
      </w:r>
    </w:p>
    <w:p w14:paraId="57CC26C3" w14:textId="326FA2AE" w:rsidR="008A791E" w:rsidRDefault="0060439E" w:rsidP="00B246E3">
      <w:pPr>
        <w:numPr>
          <w:ilvl w:val="0"/>
          <w:numId w:val="14"/>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p w14:paraId="4DF7E1E1" w14:textId="1D14E3C6" w:rsidR="008A791E" w:rsidRDefault="0060439E" w:rsidP="00B246E3">
      <w:pPr>
        <w:numPr>
          <w:ilvl w:val="0"/>
          <w:numId w:val="14"/>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p w14:paraId="39A142D0" w14:textId="6472449A" w:rsidR="008A791E" w:rsidRDefault="0060439E" w:rsidP="00B246E3">
      <w:pPr>
        <w:numPr>
          <w:ilvl w:val="0"/>
          <w:numId w:val="14"/>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p w14:paraId="7A8D09BD" w14:textId="77777777" w:rsidR="008A791E" w:rsidRDefault="008A791E" w:rsidP="008A791E">
      <w:pPr>
        <w:ind w:left="720"/>
        <w:rPr>
          <w:rFonts w:eastAsia="Times New Roman" w:cs="Times New Roman"/>
          <w:szCs w:val="24"/>
        </w:rPr>
      </w:pPr>
    </w:p>
    <w:p w14:paraId="29E634A8" w14:textId="7AD2A499" w:rsidR="008A791E" w:rsidRDefault="008A791E" w:rsidP="00706570">
      <w:pPr>
        <w:rPr>
          <w:rFonts w:eastAsia="Times New Roman" w:cs="Times New Roman"/>
          <w:b/>
          <w:szCs w:val="24"/>
        </w:rPr>
      </w:pPr>
      <w:r>
        <w:rPr>
          <w:rFonts w:eastAsia="Times New Roman" w:cs="Times New Roman"/>
          <w:b/>
          <w:szCs w:val="24"/>
        </w:rPr>
        <w:t>-Estándares:</w:t>
      </w:r>
    </w:p>
    <w:p w14:paraId="7F7EEC97" w14:textId="77777777" w:rsidR="008A791E" w:rsidRDefault="008A791E" w:rsidP="00B246E3">
      <w:pPr>
        <w:numPr>
          <w:ilvl w:val="0"/>
          <w:numId w:val="36"/>
        </w:numPr>
        <w:spacing w:line="276" w:lineRule="auto"/>
        <w:rPr>
          <w:rFonts w:eastAsia="Times New Roman" w:cs="Times New Roman"/>
          <w:szCs w:val="24"/>
        </w:rPr>
      </w:pPr>
      <w:r>
        <w:rPr>
          <w:rFonts w:eastAsia="Times New Roman" w:cs="Times New Roman"/>
          <w:szCs w:val="24"/>
        </w:rPr>
        <w:t>ISO/IEC 29110.</w:t>
      </w:r>
    </w:p>
    <w:p w14:paraId="43475BB6" w14:textId="77777777" w:rsidR="008A791E" w:rsidRDefault="008A791E" w:rsidP="00B246E3">
      <w:pPr>
        <w:numPr>
          <w:ilvl w:val="0"/>
          <w:numId w:val="36"/>
        </w:numPr>
        <w:spacing w:line="276" w:lineRule="auto"/>
        <w:rPr>
          <w:rFonts w:eastAsia="Times New Roman" w:cs="Times New Roman"/>
          <w:szCs w:val="24"/>
        </w:rPr>
      </w:pPr>
      <w:r>
        <w:rPr>
          <w:rFonts w:eastAsia="Times New Roman" w:cs="Times New Roman"/>
          <w:szCs w:val="24"/>
        </w:rPr>
        <w:t>ISO/IEC 25010.</w:t>
      </w:r>
    </w:p>
    <w:p w14:paraId="23961C87" w14:textId="77777777" w:rsidR="008A791E" w:rsidRDefault="008A791E" w:rsidP="008A791E">
      <w:pPr>
        <w:rPr>
          <w:rFonts w:eastAsia="Times New Roman" w:cs="Times New Roman"/>
          <w:szCs w:val="24"/>
        </w:rPr>
      </w:pPr>
    </w:p>
    <w:p w14:paraId="018B8B23" w14:textId="7E018B12" w:rsidR="008A791E" w:rsidRDefault="008A791E" w:rsidP="00706570">
      <w:pPr>
        <w:rPr>
          <w:rFonts w:eastAsia="Times New Roman" w:cs="Times New Roman"/>
          <w:b/>
          <w:szCs w:val="24"/>
        </w:rPr>
      </w:pPr>
      <w:r>
        <w:rPr>
          <w:rFonts w:eastAsia="Times New Roman" w:cs="Times New Roman"/>
          <w:b/>
          <w:szCs w:val="24"/>
        </w:rPr>
        <w:lastRenderedPageBreak/>
        <w:t>-Equipos:</w:t>
      </w:r>
    </w:p>
    <w:p w14:paraId="61657C81" w14:textId="77777777" w:rsidR="008A791E" w:rsidRDefault="008A791E" w:rsidP="00B246E3">
      <w:pPr>
        <w:numPr>
          <w:ilvl w:val="0"/>
          <w:numId w:val="89"/>
        </w:numPr>
        <w:spacing w:line="276" w:lineRule="auto"/>
        <w:rPr>
          <w:rFonts w:eastAsia="Times New Roman" w:cs="Times New Roman"/>
          <w:szCs w:val="24"/>
        </w:rPr>
      </w:pPr>
      <w:r>
        <w:rPr>
          <w:rFonts w:eastAsia="Times New Roman" w:cs="Times New Roman"/>
          <w:szCs w:val="24"/>
        </w:rPr>
        <w:t>Los equipos básicos de cómputo que serán utilizados para llevar a cabo todo el desarrollo del proyecto, poseen las siguientes configuraciones:</w:t>
      </w:r>
    </w:p>
    <w:p w14:paraId="0D6642F3" w14:textId="77777777" w:rsidR="008A791E" w:rsidRDefault="008A791E" w:rsidP="008A791E">
      <w:pPr>
        <w:ind w:left="720"/>
        <w:rPr>
          <w:rFonts w:eastAsia="Times New Roman" w:cs="Times New Roman"/>
          <w:szCs w:val="24"/>
        </w:rPr>
      </w:pPr>
    </w:p>
    <w:p w14:paraId="27231A4D"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SO: Windows 10</w:t>
      </w:r>
    </w:p>
    <w:p w14:paraId="08B4D464" w14:textId="77777777" w:rsidR="008A791E" w:rsidRPr="007063E5" w:rsidRDefault="008A791E" w:rsidP="008A791E">
      <w:pPr>
        <w:ind w:left="720"/>
        <w:rPr>
          <w:rFonts w:eastAsia="Times New Roman" w:cs="Times New Roman"/>
          <w:szCs w:val="24"/>
          <w:lang w:val="en-US"/>
        </w:rPr>
      </w:pPr>
      <w:proofErr w:type="spellStart"/>
      <w:r w:rsidRPr="007063E5">
        <w:rPr>
          <w:rFonts w:eastAsia="Times New Roman" w:cs="Times New Roman"/>
          <w:szCs w:val="24"/>
          <w:lang w:val="en-US"/>
        </w:rPr>
        <w:t>Procesador</w:t>
      </w:r>
      <w:proofErr w:type="spellEnd"/>
      <w:r w:rsidRPr="007063E5">
        <w:rPr>
          <w:rFonts w:eastAsia="Times New Roman" w:cs="Times New Roman"/>
          <w:szCs w:val="24"/>
          <w:lang w:val="en-US"/>
        </w:rPr>
        <w:t>: i5 7200U</w:t>
      </w:r>
    </w:p>
    <w:p w14:paraId="1C44C0B2"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RAM: 8GB</w:t>
      </w:r>
    </w:p>
    <w:p w14:paraId="0485F4D0" w14:textId="63F31CE4" w:rsidR="008A791E" w:rsidRDefault="008A791E" w:rsidP="00706570">
      <w:pPr>
        <w:ind w:left="720"/>
        <w:rPr>
          <w:rFonts w:eastAsia="Times New Roman" w:cs="Times New Roman"/>
          <w:szCs w:val="24"/>
        </w:rPr>
      </w:pPr>
      <w:r>
        <w:rPr>
          <w:rFonts w:eastAsia="Times New Roman" w:cs="Times New Roman"/>
          <w:szCs w:val="24"/>
        </w:rPr>
        <w:t>Disco duro: 1TB</w:t>
      </w:r>
    </w:p>
    <w:p w14:paraId="7D93AF57" w14:textId="00A8437A" w:rsidR="008A791E" w:rsidRDefault="008A791E" w:rsidP="00706570">
      <w:pPr>
        <w:ind w:left="720"/>
        <w:rPr>
          <w:rFonts w:eastAsia="Times New Roman" w:cs="Times New Roman"/>
          <w:szCs w:val="24"/>
        </w:rPr>
      </w:pPr>
      <w:r>
        <w:rPr>
          <w:rFonts w:eastAsia="Times New Roman" w:cs="Times New Roman"/>
          <w:szCs w:val="24"/>
        </w:rPr>
        <w:t>Cabe mencionar que estos equipos son equipos de cómputo portátiles.</w:t>
      </w:r>
    </w:p>
    <w:p w14:paraId="04971215" w14:textId="52316155" w:rsidR="008A791E" w:rsidRDefault="008A791E" w:rsidP="00706570">
      <w:pPr>
        <w:rPr>
          <w:rFonts w:eastAsia="Times New Roman" w:cs="Times New Roman"/>
          <w:b/>
          <w:szCs w:val="24"/>
        </w:rPr>
      </w:pPr>
      <w:r>
        <w:rPr>
          <w:rFonts w:eastAsia="Times New Roman" w:cs="Times New Roman"/>
          <w:b/>
          <w:szCs w:val="24"/>
        </w:rPr>
        <w:t>-Herramientas:</w:t>
      </w:r>
    </w:p>
    <w:p w14:paraId="739B8C8A" w14:textId="77777777" w:rsidR="008217B0" w:rsidRDefault="008A791E" w:rsidP="00B246E3">
      <w:pPr>
        <w:numPr>
          <w:ilvl w:val="0"/>
          <w:numId w:val="15"/>
        </w:numPr>
        <w:rPr>
          <w:rFonts w:eastAsia="Times New Roman" w:cs="Times New Roman"/>
          <w:szCs w:val="24"/>
        </w:rPr>
      </w:pPr>
      <w:r>
        <w:rPr>
          <w:rFonts w:eastAsia="Times New Roman" w:cs="Times New Roman"/>
          <w:szCs w:val="24"/>
        </w:rPr>
        <w:t xml:space="preserve">Todas las herramientas que se utilizarán para llevar a cabo el desarrollo del proyecto son de uso libre, ejemplo: Visual Studio </w:t>
      </w:r>
      <w:proofErr w:type="spellStart"/>
      <w:r>
        <w:rPr>
          <w:rFonts w:eastAsia="Times New Roman" w:cs="Times New Roman"/>
          <w:szCs w:val="24"/>
        </w:rPr>
        <w:t>Code</w:t>
      </w:r>
      <w:proofErr w:type="spellEnd"/>
      <w:r>
        <w:rPr>
          <w:rFonts w:eastAsia="Times New Roman" w:cs="Times New Roman"/>
          <w:szCs w:val="24"/>
        </w:rPr>
        <w:t>.</w:t>
      </w:r>
    </w:p>
    <w:p w14:paraId="138F1020" w14:textId="73A3F283" w:rsidR="008A791E" w:rsidRPr="008217B0" w:rsidRDefault="008A791E" w:rsidP="008217B0">
      <w:pPr>
        <w:rPr>
          <w:rFonts w:eastAsia="Times New Roman" w:cs="Times New Roman"/>
          <w:szCs w:val="24"/>
        </w:rPr>
      </w:pPr>
      <w:r w:rsidRPr="008217B0">
        <w:rPr>
          <w:rFonts w:eastAsia="Times New Roman" w:cs="Times New Roman"/>
          <w:b/>
          <w:szCs w:val="24"/>
        </w:rPr>
        <w:t>Composición del equipo de trabajo:</w:t>
      </w:r>
    </w:p>
    <w:p w14:paraId="7651E89E" w14:textId="5D406B3B" w:rsidR="008A791E" w:rsidRDefault="008A791E" w:rsidP="008217B0">
      <w:pPr>
        <w:rPr>
          <w:rFonts w:eastAsia="Times New Roman" w:cs="Times New Roman"/>
          <w:szCs w:val="24"/>
        </w:rPr>
      </w:pPr>
      <w:r>
        <w:rPr>
          <w:rFonts w:eastAsia="Times New Roman" w:cs="Times New Roman"/>
          <w:szCs w:val="24"/>
        </w:rPr>
        <w:t>El equipo de trabajo se encuentra conformado de la siguiente manera:</w:t>
      </w:r>
    </w:p>
    <w:p w14:paraId="3F55FC0C" w14:textId="465C3F22" w:rsidR="008A791E" w:rsidRDefault="0060439E" w:rsidP="00B246E3">
      <w:pPr>
        <w:numPr>
          <w:ilvl w:val="0"/>
          <w:numId w:val="31"/>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 conformado por 2 personas.</w:t>
      </w:r>
    </w:p>
    <w:p w14:paraId="60B31B92" w14:textId="76473585" w:rsidR="008A791E" w:rsidRDefault="0060439E" w:rsidP="00B246E3">
      <w:pPr>
        <w:numPr>
          <w:ilvl w:val="0"/>
          <w:numId w:val="31"/>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 conformado por 3 personas.</w:t>
      </w:r>
    </w:p>
    <w:p w14:paraId="6A92B2EF" w14:textId="6327E99A" w:rsidR="008A791E" w:rsidRPr="00A024C6" w:rsidRDefault="0060439E" w:rsidP="00B246E3">
      <w:pPr>
        <w:numPr>
          <w:ilvl w:val="0"/>
          <w:numId w:val="31"/>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 conformado por 2 personas. </w:t>
      </w:r>
    </w:p>
    <w:p w14:paraId="01F4BDE7" w14:textId="23DFC2BF" w:rsidR="008A791E" w:rsidRDefault="008A791E" w:rsidP="00A024C6">
      <w:pPr>
        <w:rPr>
          <w:rFonts w:eastAsia="Times New Roman" w:cs="Times New Roman"/>
          <w:b/>
          <w:szCs w:val="24"/>
        </w:rPr>
      </w:pPr>
      <w:r>
        <w:rPr>
          <w:rFonts w:eastAsia="Times New Roman" w:cs="Times New Roman"/>
          <w:b/>
          <w:szCs w:val="24"/>
        </w:rPr>
        <w:t>Calendario de las tareas del proyecto</w:t>
      </w:r>
    </w:p>
    <w:p w14:paraId="2525F47A" w14:textId="77777777" w:rsidR="008A791E" w:rsidRDefault="008A791E" w:rsidP="008A791E">
      <w:pPr>
        <w:rPr>
          <w:rFonts w:eastAsia="Times New Roman" w:cs="Times New Roman"/>
          <w:szCs w:val="24"/>
        </w:rPr>
      </w:pPr>
      <w:r>
        <w:rPr>
          <w:rFonts w:eastAsia="Times New Roman" w:cs="Times New Roman"/>
          <w:szCs w:val="24"/>
        </w:rPr>
        <w:t>Las fechas de las tareas serán estipuladas por caso o casos de uso.</w:t>
      </w:r>
    </w:p>
    <w:p w14:paraId="4D2320D1" w14:textId="75CF2E88" w:rsidR="008A791E" w:rsidRPr="00A024C6" w:rsidRDefault="008A791E" w:rsidP="00A024C6">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entregados.</w:t>
      </w:r>
    </w:p>
    <w:p w14:paraId="31EE8631" w14:textId="39ED324E"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lastRenderedPageBreak/>
        <w:t>Equipo</w:t>
      </w:r>
      <w:r w:rsidR="008A791E" w:rsidRPr="00706570">
        <w:rPr>
          <w:rFonts w:eastAsia="Times New Roman" w:cs="Times New Roman"/>
          <w:b/>
          <w:szCs w:val="24"/>
          <w:u w:val="single"/>
        </w:rPr>
        <w:t xml:space="preserve"> de desarrollo (Requerimientos de comunicación y transferencia de información 1 y 2) </w:t>
      </w:r>
    </w:p>
    <w:p w14:paraId="269EC20C"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3386FB56"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36BF9B6" w14:textId="5BAF9F7E" w:rsidR="008A791E" w:rsidRDefault="008A791E" w:rsidP="00706570">
      <w:pPr>
        <w:rPr>
          <w:rFonts w:eastAsia="Times New Roman" w:cs="Times New Roman"/>
          <w:b/>
          <w:szCs w:val="24"/>
        </w:rPr>
      </w:pPr>
      <w:r>
        <w:rPr>
          <w:rFonts w:eastAsia="Times New Roman" w:cs="Times New Roman"/>
          <w:b/>
          <w:szCs w:val="24"/>
        </w:rPr>
        <w:t>Nombre CU07: Crear ciudad</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4B7D1FAB"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5790D7"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5C33CA"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3BA24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0CC5F9E"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E4A56F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34B2D9" w14:textId="77777777" w:rsidR="008A791E" w:rsidRDefault="008A791E" w:rsidP="008A791E">
            <w:pPr>
              <w:jc w:val="center"/>
              <w:rPr>
                <w:rFonts w:eastAsia="Times New Roman" w:cs="Times New Roman"/>
                <w:szCs w:val="24"/>
              </w:rPr>
            </w:pPr>
          </w:p>
          <w:p w14:paraId="72BDEC7F" w14:textId="77777777" w:rsidR="008A791E" w:rsidRDefault="008A791E" w:rsidP="008A791E">
            <w:pPr>
              <w:jc w:val="center"/>
              <w:rPr>
                <w:rFonts w:eastAsia="Times New Roman" w:cs="Times New Roman"/>
                <w:szCs w:val="24"/>
              </w:rPr>
            </w:pPr>
          </w:p>
          <w:p w14:paraId="7B26B0C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1658D12F"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85DBA8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6EC9F807" w14:textId="77777777" w:rsidR="008A791E" w:rsidRDefault="008A791E" w:rsidP="008A791E">
            <w:pPr>
              <w:rPr>
                <w:rFonts w:eastAsia="Times New Roman" w:cs="Times New Roman"/>
                <w:b/>
                <w:szCs w:val="24"/>
              </w:rPr>
            </w:pPr>
            <w:r>
              <w:rPr>
                <w:rFonts w:eastAsia="Times New Roman" w:cs="Times New Roman"/>
                <w:b/>
                <w:szCs w:val="24"/>
              </w:rPr>
              <w:t>Actividades:</w:t>
            </w:r>
          </w:p>
          <w:p w14:paraId="553D11B6" w14:textId="77777777" w:rsidR="008A791E" w:rsidRDefault="008A791E" w:rsidP="00B246E3">
            <w:pPr>
              <w:numPr>
                <w:ilvl w:val="0"/>
                <w:numId w:val="88"/>
              </w:numPr>
              <w:spacing w:line="276" w:lineRule="auto"/>
              <w:rPr>
                <w:rFonts w:eastAsia="Times New Roman" w:cs="Times New Roman"/>
                <w:szCs w:val="24"/>
              </w:rPr>
            </w:pPr>
            <w:r>
              <w:rPr>
                <w:rFonts w:eastAsia="Times New Roman" w:cs="Times New Roman"/>
                <w:szCs w:val="24"/>
              </w:rPr>
              <w:t>Plantilla Bootstrap.</w:t>
            </w:r>
          </w:p>
          <w:p w14:paraId="22DD65FC" w14:textId="77777777" w:rsidR="008A791E" w:rsidRDefault="008A791E" w:rsidP="00B246E3">
            <w:pPr>
              <w:numPr>
                <w:ilvl w:val="0"/>
                <w:numId w:val="88"/>
              </w:numPr>
              <w:spacing w:line="276" w:lineRule="auto"/>
              <w:rPr>
                <w:rFonts w:eastAsia="Times New Roman" w:cs="Times New Roman"/>
                <w:szCs w:val="24"/>
              </w:rPr>
            </w:pPr>
            <w:r>
              <w:rPr>
                <w:rFonts w:eastAsia="Times New Roman" w:cs="Times New Roman"/>
                <w:szCs w:val="24"/>
              </w:rPr>
              <w:t>Realizar el prototipado (diseño de la interfaz).</w:t>
            </w:r>
          </w:p>
          <w:p w14:paraId="229E397C"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B1001B8" w14:textId="77777777" w:rsidR="008A791E" w:rsidRDefault="008A791E" w:rsidP="008A791E">
            <w:pPr>
              <w:jc w:val="center"/>
              <w:rPr>
                <w:rFonts w:eastAsia="Times New Roman" w:cs="Times New Roman"/>
                <w:b/>
                <w:szCs w:val="24"/>
              </w:rPr>
            </w:pPr>
          </w:p>
          <w:p w14:paraId="201EC81D" w14:textId="77777777" w:rsidR="008A791E" w:rsidRDefault="008A791E" w:rsidP="008A791E">
            <w:pPr>
              <w:jc w:val="center"/>
              <w:rPr>
                <w:rFonts w:eastAsia="Times New Roman" w:cs="Times New Roman"/>
                <w:b/>
                <w:szCs w:val="24"/>
              </w:rPr>
            </w:pPr>
          </w:p>
          <w:p w14:paraId="57EFB2F6"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1B16A93"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2E524FC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26CAB4D2"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4987B2F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75EA2717" w14:textId="77777777" w:rsidR="008A791E" w:rsidRDefault="008A791E" w:rsidP="008A791E">
            <w:pPr>
              <w:jc w:val="center"/>
              <w:rPr>
                <w:rFonts w:eastAsia="Times New Roman" w:cs="Times New Roman"/>
                <w:b/>
                <w:szCs w:val="24"/>
              </w:rPr>
            </w:pPr>
          </w:p>
          <w:p w14:paraId="32EA8A61" w14:textId="77777777" w:rsidR="008A791E" w:rsidRDefault="008A791E" w:rsidP="008A791E">
            <w:pPr>
              <w:jc w:val="center"/>
              <w:rPr>
                <w:rFonts w:eastAsia="Times New Roman" w:cs="Times New Roman"/>
                <w:b/>
                <w:szCs w:val="24"/>
              </w:rPr>
            </w:pPr>
          </w:p>
          <w:p w14:paraId="6ACB69C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1.1: </w:t>
            </w:r>
          </w:p>
          <w:p w14:paraId="18A6D104"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52AD3D86" w14:textId="77777777" w:rsidR="008A791E" w:rsidRDefault="008A791E" w:rsidP="008A791E">
            <w:pPr>
              <w:jc w:val="center"/>
              <w:rPr>
                <w:rFonts w:eastAsia="Times New Roman" w:cs="Times New Roman"/>
                <w:b/>
                <w:szCs w:val="24"/>
              </w:rPr>
            </w:pPr>
            <w:r>
              <w:rPr>
                <w:rFonts w:eastAsia="Times New Roman" w:cs="Times New Roman"/>
                <w:b/>
                <w:szCs w:val="24"/>
              </w:rPr>
              <w:t>Actividad 1.2: 6</w:t>
            </w:r>
          </w:p>
          <w:p w14:paraId="5B1E2AEC"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2F61997F" w14:textId="77777777" w:rsidR="008A791E" w:rsidRDefault="008A791E" w:rsidP="008A791E">
            <w:pPr>
              <w:jc w:val="center"/>
              <w:rPr>
                <w:rFonts w:eastAsia="Times New Roman" w:cs="Times New Roman"/>
                <w:szCs w:val="24"/>
              </w:rPr>
            </w:pPr>
          </w:p>
        </w:tc>
      </w:tr>
      <w:tr w:rsidR="008A791E" w14:paraId="534DE003" w14:textId="77777777" w:rsidTr="00706570">
        <w:trPr>
          <w:trHeight w:val="878"/>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F7BDB8" w14:textId="77777777" w:rsidR="008A791E" w:rsidRDefault="008A791E" w:rsidP="008A791E">
            <w:pPr>
              <w:jc w:val="center"/>
              <w:rPr>
                <w:rFonts w:eastAsia="Times New Roman" w:cs="Times New Roman"/>
                <w:szCs w:val="24"/>
              </w:rPr>
            </w:pPr>
          </w:p>
          <w:p w14:paraId="7F35E9D9" w14:textId="77777777" w:rsidR="008A791E" w:rsidRDefault="008A791E" w:rsidP="008A791E">
            <w:pPr>
              <w:jc w:val="center"/>
              <w:rPr>
                <w:rFonts w:eastAsia="Times New Roman" w:cs="Times New Roman"/>
                <w:szCs w:val="24"/>
              </w:rPr>
            </w:pPr>
          </w:p>
          <w:p w14:paraId="525917E7"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EF6CC50"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D08F94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4FAE98" w14:textId="77777777" w:rsidR="008A791E" w:rsidRDefault="008A791E" w:rsidP="008A791E">
            <w:pPr>
              <w:rPr>
                <w:rFonts w:eastAsia="Times New Roman" w:cs="Times New Roman"/>
                <w:szCs w:val="24"/>
              </w:rPr>
            </w:pPr>
            <w:r>
              <w:rPr>
                <w:rFonts w:eastAsia="Times New Roman" w:cs="Times New Roman"/>
                <w:b/>
                <w:szCs w:val="24"/>
              </w:rPr>
              <w:t>Actividades:</w:t>
            </w:r>
          </w:p>
          <w:p w14:paraId="17E9F7F4" w14:textId="77777777" w:rsidR="008A791E" w:rsidRDefault="008A791E" w:rsidP="00B246E3">
            <w:pPr>
              <w:numPr>
                <w:ilvl w:val="0"/>
                <w:numId w:val="115"/>
              </w:numPr>
              <w:spacing w:line="276" w:lineRule="auto"/>
              <w:rPr>
                <w:rFonts w:eastAsia="Times New Roman" w:cs="Times New Roman"/>
                <w:szCs w:val="24"/>
              </w:rPr>
            </w:pPr>
            <w:r>
              <w:rPr>
                <w:rFonts w:eastAsia="Times New Roman" w:cs="Times New Roman"/>
                <w:szCs w:val="24"/>
              </w:rPr>
              <w:t>Diagrama de clases.</w:t>
            </w:r>
          </w:p>
          <w:p w14:paraId="05DA1380" w14:textId="77777777" w:rsidR="008A791E" w:rsidRDefault="008A791E" w:rsidP="00B246E3">
            <w:pPr>
              <w:numPr>
                <w:ilvl w:val="0"/>
                <w:numId w:val="115"/>
              </w:numPr>
              <w:spacing w:line="276" w:lineRule="auto"/>
              <w:rPr>
                <w:rFonts w:eastAsia="Times New Roman" w:cs="Times New Roman"/>
                <w:szCs w:val="24"/>
              </w:rPr>
            </w:pPr>
            <w:r>
              <w:rPr>
                <w:rFonts w:eastAsia="Times New Roman" w:cs="Times New Roman"/>
                <w:szCs w:val="24"/>
              </w:rPr>
              <w:t>Diagrama de secuencia.</w:t>
            </w:r>
          </w:p>
          <w:p w14:paraId="1A2AD065"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78983B0" w14:textId="77777777" w:rsidR="008A791E" w:rsidRDefault="008A791E" w:rsidP="008A791E">
            <w:pPr>
              <w:jc w:val="center"/>
              <w:rPr>
                <w:rFonts w:eastAsia="Times New Roman" w:cs="Times New Roman"/>
                <w:b/>
                <w:szCs w:val="24"/>
              </w:rPr>
            </w:pPr>
          </w:p>
          <w:p w14:paraId="718DDE5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6A977C8E"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5092426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60A5C10"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267A81D8"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44D3FF81" w14:textId="77777777" w:rsidR="008A791E" w:rsidRDefault="008A791E" w:rsidP="008A791E">
            <w:pPr>
              <w:jc w:val="center"/>
              <w:rPr>
                <w:rFonts w:eastAsia="Times New Roman" w:cs="Times New Roman"/>
                <w:b/>
                <w:szCs w:val="24"/>
              </w:rPr>
            </w:pPr>
          </w:p>
          <w:p w14:paraId="13FDCF0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0AFB3CB9"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63553323"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697ACD1"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13CDA55F" w14:textId="77777777" w:rsidR="008A791E" w:rsidRDefault="008A791E" w:rsidP="008A791E">
            <w:pPr>
              <w:jc w:val="center"/>
              <w:rPr>
                <w:rFonts w:eastAsia="Times New Roman" w:cs="Times New Roman"/>
                <w:szCs w:val="24"/>
              </w:rPr>
            </w:pPr>
          </w:p>
        </w:tc>
      </w:tr>
      <w:tr w:rsidR="008A791E" w14:paraId="2C7DFEE4"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97BD4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1449BF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701F35E7"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 xml:space="preserve">Codificación y creación del software. </w:t>
            </w:r>
          </w:p>
          <w:p w14:paraId="7863D886" w14:textId="77777777" w:rsidR="008A791E" w:rsidRDefault="008A791E" w:rsidP="008A791E">
            <w:pPr>
              <w:rPr>
                <w:rFonts w:eastAsia="Times New Roman" w:cs="Times New Roman"/>
                <w:b/>
                <w:szCs w:val="24"/>
              </w:rPr>
            </w:pPr>
            <w:r>
              <w:rPr>
                <w:rFonts w:eastAsia="Times New Roman" w:cs="Times New Roman"/>
                <w:b/>
                <w:szCs w:val="24"/>
              </w:rPr>
              <w:t>Actividades:</w:t>
            </w:r>
          </w:p>
          <w:p w14:paraId="29768564"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t>Escribir/generar código.</w:t>
            </w:r>
          </w:p>
          <w:p w14:paraId="42E818C8"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t>Diccionario de funciones o módulos.</w:t>
            </w:r>
          </w:p>
          <w:p w14:paraId="5D0B871F"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1E4BA1A1"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t>Realizar pruebas de aceptación del usuario.</w:t>
            </w:r>
          </w:p>
          <w:p w14:paraId="56847082"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31DD0EF5" w14:textId="77777777" w:rsidR="008A791E" w:rsidRDefault="008A791E" w:rsidP="008A791E">
            <w:pPr>
              <w:jc w:val="center"/>
              <w:rPr>
                <w:rFonts w:eastAsia="Times New Roman" w:cs="Times New Roman"/>
                <w:b/>
                <w:szCs w:val="24"/>
              </w:rPr>
            </w:pPr>
          </w:p>
          <w:p w14:paraId="08939DC8"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3.1: </w:t>
            </w:r>
          </w:p>
          <w:p w14:paraId="2218ADCB"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27CFF7B3"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5E5548" w14:textId="77777777" w:rsidR="008A791E" w:rsidRDefault="008A791E" w:rsidP="008A791E">
            <w:pPr>
              <w:jc w:val="center"/>
              <w:rPr>
                <w:rFonts w:eastAsia="Times New Roman" w:cs="Times New Roman"/>
                <w:b/>
                <w:szCs w:val="24"/>
              </w:rPr>
            </w:pPr>
            <w:r>
              <w:rPr>
                <w:rFonts w:eastAsia="Times New Roman" w:cs="Times New Roman"/>
                <w:szCs w:val="24"/>
              </w:rPr>
              <w:t>29/06/2019</w:t>
            </w:r>
          </w:p>
          <w:p w14:paraId="6DFAA164"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30E6B72"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1B3CC07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04B07D16" w14:textId="77777777" w:rsidR="008A791E" w:rsidRDefault="008A791E" w:rsidP="008A791E">
            <w:pPr>
              <w:jc w:val="center"/>
              <w:rPr>
                <w:rFonts w:eastAsia="Times New Roman" w:cs="Times New Roman"/>
                <w:szCs w:val="24"/>
              </w:rPr>
            </w:pPr>
            <w:r>
              <w:rPr>
                <w:rFonts w:eastAsia="Times New Roman" w:cs="Times New Roman"/>
                <w:szCs w:val="24"/>
              </w:rPr>
              <w:t>05/07/2019</w:t>
            </w:r>
          </w:p>
        </w:tc>
        <w:tc>
          <w:tcPr>
            <w:tcW w:w="2190" w:type="dxa"/>
            <w:tcBorders>
              <w:bottom w:val="single" w:sz="8" w:space="0" w:color="000000"/>
              <w:right w:val="single" w:sz="8" w:space="0" w:color="000000"/>
            </w:tcBorders>
            <w:tcMar>
              <w:top w:w="100" w:type="dxa"/>
              <w:left w:w="100" w:type="dxa"/>
              <w:bottom w:w="100" w:type="dxa"/>
              <w:right w:w="100" w:type="dxa"/>
            </w:tcMar>
          </w:tcPr>
          <w:p w14:paraId="01BB5F08"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C39659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4</w:t>
            </w:r>
          </w:p>
          <w:p w14:paraId="10FA0CE0" w14:textId="77777777" w:rsidR="008A791E" w:rsidRDefault="008A791E" w:rsidP="008A791E">
            <w:pPr>
              <w:jc w:val="center"/>
              <w:rPr>
                <w:rFonts w:eastAsia="Times New Roman" w:cs="Times New Roman"/>
                <w:szCs w:val="24"/>
              </w:rPr>
            </w:pPr>
            <w:r>
              <w:rPr>
                <w:rFonts w:eastAsia="Times New Roman" w:cs="Times New Roman"/>
                <w:szCs w:val="24"/>
              </w:rPr>
              <w:t>29/06/2019</w:t>
            </w:r>
          </w:p>
          <w:p w14:paraId="63CCA363"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CA4FC7F"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2077691C"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200809E7" w14:textId="77777777" w:rsidR="008A791E" w:rsidRDefault="008A791E" w:rsidP="008A791E">
            <w:pPr>
              <w:jc w:val="center"/>
              <w:rPr>
                <w:rFonts w:eastAsia="Times New Roman" w:cs="Times New Roman"/>
                <w:b/>
                <w:szCs w:val="24"/>
              </w:rPr>
            </w:pPr>
            <w:r>
              <w:rPr>
                <w:rFonts w:eastAsia="Times New Roman" w:cs="Times New Roman"/>
                <w:szCs w:val="24"/>
              </w:rPr>
              <w:t>05/07/2019</w:t>
            </w:r>
          </w:p>
          <w:p w14:paraId="6F709544"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4D1B544D" w14:textId="77777777" w:rsidR="008A791E" w:rsidRDefault="008A791E" w:rsidP="008A791E">
            <w:pPr>
              <w:jc w:val="center"/>
              <w:rPr>
                <w:rFonts w:eastAsia="Times New Roman" w:cs="Times New Roman"/>
                <w:b/>
                <w:szCs w:val="24"/>
              </w:rPr>
            </w:pPr>
            <w:r>
              <w:rPr>
                <w:rFonts w:eastAsia="Times New Roman" w:cs="Times New Roman"/>
                <w:szCs w:val="24"/>
              </w:rPr>
              <w:t>08/07/2019</w:t>
            </w:r>
          </w:p>
        </w:tc>
      </w:tr>
    </w:tbl>
    <w:p w14:paraId="78A84066" w14:textId="77777777" w:rsidR="008A791E" w:rsidRDefault="008A791E" w:rsidP="008A791E">
      <w:pPr>
        <w:rPr>
          <w:rFonts w:eastAsia="Times New Roman" w:cs="Times New Roman"/>
          <w:b/>
          <w:szCs w:val="24"/>
        </w:rPr>
      </w:pPr>
    </w:p>
    <w:p w14:paraId="69BB85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59FDC130"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6CD739A4" w14:textId="2839136A" w:rsidR="008A791E" w:rsidRDefault="008A791E" w:rsidP="00A024C6">
      <w:pPr>
        <w:rPr>
          <w:rFonts w:eastAsia="Times New Roman" w:cs="Times New Roman"/>
          <w:b/>
          <w:szCs w:val="24"/>
        </w:rPr>
      </w:pPr>
      <w:r>
        <w:rPr>
          <w:rFonts w:eastAsia="Times New Roman" w:cs="Times New Roman"/>
          <w:b/>
          <w:szCs w:val="24"/>
        </w:rPr>
        <w:t>Nombre CU09: Crear alerta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7195B99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CB2B6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84D25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9514A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C4581E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A13C204"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FE7A14" w14:textId="77777777" w:rsidR="008A791E" w:rsidRDefault="008A791E" w:rsidP="008A791E">
            <w:pPr>
              <w:jc w:val="center"/>
              <w:rPr>
                <w:rFonts w:eastAsia="Times New Roman" w:cs="Times New Roman"/>
                <w:szCs w:val="24"/>
              </w:rPr>
            </w:pPr>
          </w:p>
          <w:p w14:paraId="189E1408" w14:textId="77777777" w:rsidR="008A791E" w:rsidRDefault="008A791E" w:rsidP="008A791E">
            <w:pPr>
              <w:jc w:val="center"/>
              <w:rPr>
                <w:rFonts w:eastAsia="Times New Roman" w:cs="Times New Roman"/>
                <w:szCs w:val="24"/>
              </w:rPr>
            </w:pPr>
          </w:p>
          <w:p w14:paraId="03732451" w14:textId="77777777" w:rsidR="008A791E" w:rsidRDefault="008A791E" w:rsidP="008A791E">
            <w:pPr>
              <w:jc w:val="center"/>
              <w:rPr>
                <w:rFonts w:eastAsia="Times New Roman" w:cs="Times New Roman"/>
                <w:szCs w:val="24"/>
              </w:rPr>
            </w:pPr>
          </w:p>
          <w:p w14:paraId="7344EDB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661ACA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C2A3F1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BC331D1" w14:textId="77777777" w:rsidR="008A791E" w:rsidRDefault="008A791E" w:rsidP="008A791E">
            <w:pPr>
              <w:rPr>
                <w:rFonts w:eastAsia="Times New Roman" w:cs="Times New Roman"/>
                <w:szCs w:val="24"/>
              </w:rPr>
            </w:pPr>
            <w:r>
              <w:rPr>
                <w:rFonts w:eastAsia="Times New Roman" w:cs="Times New Roman"/>
                <w:b/>
                <w:szCs w:val="24"/>
              </w:rPr>
              <w:t>Actividades:</w:t>
            </w:r>
          </w:p>
          <w:p w14:paraId="6A5AFE4F" w14:textId="77777777" w:rsidR="008A791E" w:rsidRDefault="008A791E" w:rsidP="00B246E3">
            <w:pPr>
              <w:numPr>
                <w:ilvl w:val="0"/>
                <w:numId w:val="64"/>
              </w:numPr>
              <w:spacing w:line="276" w:lineRule="auto"/>
              <w:rPr>
                <w:rFonts w:eastAsia="Times New Roman" w:cs="Times New Roman"/>
                <w:szCs w:val="24"/>
              </w:rPr>
            </w:pPr>
            <w:r>
              <w:rPr>
                <w:rFonts w:eastAsia="Times New Roman" w:cs="Times New Roman"/>
                <w:szCs w:val="24"/>
              </w:rPr>
              <w:t>Realizar el prototipado (diseño de la interfaz).</w:t>
            </w:r>
          </w:p>
          <w:p w14:paraId="3FDAFF4E"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F812EAC" w14:textId="77777777" w:rsidR="008A791E" w:rsidRDefault="008A791E" w:rsidP="008A791E">
            <w:pPr>
              <w:jc w:val="center"/>
              <w:rPr>
                <w:rFonts w:eastAsia="Times New Roman" w:cs="Times New Roman"/>
                <w:b/>
                <w:szCs w:val="24"/>
              </w:rPr>
            </w:pPr>
          </w:p>
          <w:p w14:paraId="29E8666F" w14:textId="77777777" w:rsidR="008A791E" w:rsidRDefault="008A791E" w:rsidP="008A791E">
            <w:pPr>
              <w:jc w:val="center"/>
              <w:rPr>
                <w:rFonts w:eastAsia="Times New Roman" w:cs="Times New Roman"/>
                <w:b/>
                <w:szCs w:val="24"/>
              </w:rPr>
            </w:pPr>
          </w:p>
          <w:p w14:paraId="53AE8405"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690B8988" w14:textId="77777777" w:rsidR="008A791E" w:rsidRDefault="008A791E" w:rsidP="008A791E">
            <w:pPr>
              <w:jc w:val="center"/>
              <w:rPr>
                <w:rFonts w:eastAsia="Times New Roman" w:cs="Times New Roman"/>
                <w:szCs w:val="24"/>
              </w:rPr>
            </w:pPr>
            <w:r>
              <w:rPr>
                <w:rFonts w:eastAsia="Times New Roman" w:cs="Times New Roman"/>
                <w:szCs w:val="24"/>
              </w:rPr>
              <w:t>08/07/2019</w:t>
            </w:r>
          </w:p>
          <w:p w14:paraId="7AA81ED0" w14:textId="77777777" w:rsidR="008A791E" w:rsidRDefault="008A791E" w:rsidP="008A791E">
            <w:pPr>
              <w:jc w:val="center"/>
              <w:rPr>
                <w:rFonts w:eastAsia="Times New Roman" w:cs="Times New Roman"/>
                <w:szCs w:val="24"/>
              </w:rPr>
            </w:pPr>
          </w:p>
          <w:p w14:paraId="1EB30DC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562504E1" w14:textId="77777777" w:rsidR="008A791E" w:rsidRDefault="008A791E" w:rsidP="008A791E">
            <w:pPr>
              <w:jc w:val="center"/>
              <w:rPr>
                <w:rFonts w:eastAsia="Times New Roman" w:cs="Times New Roman"/>
                <w:b/>
                <w:szCs w:val="24"/>
              </w:rPr>
            </w:pPr>
          </w:p>
          <w:p w14:paraId="6539074C" w14:textId="77777777" w:rsidR="008A791E" w:rsidRDefault="008A791E" w:rsidP="008A791E">
            <w:pPr>
              <w:rPr>
                <w:rFonts w:eastAsia="Times New Roman" w:cs="Times New Roman"/>
                <w:szCs w:val="24"/>
              </w:rPr>
            </w:pPr>
          </w:p>
          <w:p w14:paraId="57D9ED76"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5E77B590" w14:textId="77777777" w:rsidR="008A791E" w:rsidRDefault="008A791E" w:rsidP="008A791E">
            <w:pPr>
              <w:jc w:val="center"/>
              <w:rPr>
                <w:rFonts w:eastAsia="Times New Roman" w:cs="Times New Roman"/>
                <w:szCs w:val="24"/>
              </w:rPr>
            </w:pPr>
            <w:r>
              <w:rPr>
                <w:rFonts w:eastAsia="Times New Roman" w:cs="Times New Roman"/>
                <w:szCs w:val="24"/>
              </w:rPr>
              <w:t xml:space="preserve">14/07/2019 </w:t>
            </w:r>
          </w:p>
          <w:p w14:paraId="317D2C28" w14:textId="77777777" w:rsidR="008A791E" w:rsidRDefault="008A791E" w:rsidP="008A791E">
            <w:pPr>
              <w:jc w:val="center"/>
              <w:rPr>
                <w:rFonts w:eastAsia="Times New Roman" w:cs="Times New Roman"/>
                <w:szCs w:val="24"/>
              </w:rPr>
            </w:pPr>
          </w:p>
        </w:tc>
      </w:tr>
      <w:tr w:rsidR="008A791E" w14:paraId="671FB8C5"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6D1DE" w14:textId="77777777" w:rsidR="008A791E" w:rsidRDefault="008A791E" w:rsidP="008A791E">
            <w:pPr>
              <w:jc w:val="center"/>
              <w:rPr>
                <w:rFonts w:eastAsia="Times New Roman" w:cs="Times New Roman"/>
                <w:szCs w:val="24"/>
              </w:rPr>
            </w:pPr>
          </w:p>
          <w:p w14:paraId="47AE1740" w14:textId="77777777" w:rsidR="008A791E" w:rsidRDefault="008A791E" w:rsidP="008A791E">
            <w:pPr>
              <w:jc w:val="center"/>
              <w:rPr>
                <w:rFonts w:eastAsia="Times New Roman" w:cs="Times New Roman"/>
                <w:szCs w:val="24"/>
              </w:rPr>
            </w:pPr>
          </w:p>
          <w:p w14:paraId="7CBED7C6" w14:textId="77777777" w:rsidR="008A791E" w:rsidRDefault="008A791E" w:rsidP="008A791E">
            <w:pPr>
              <w:jc w:val="center"/>
              <w:rPr>
                <w:rFonts w:eastAsia="Times New Roman" w:cs="Times New Roman"/>
                <w:szCs w:val="24"/>
              </w:rPr>
            </w:pPr>
          </w:p>
          <w:p w14:paraId="4068CBD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F614D0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2D4CF6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9263FD2" w14:textId="77777777" w:rsidR="008A791E" w:rsidRDefault="008A791E" w:rsidP="008A791E">
            <w:pPr>
              <w:rPr>
                <w:rFonts w:eastAsia="Times New Roman" w:cs="Times New Roman"/>
                <w:szCs w:val="24"/>
              </w:rPr>
            </w:pPr>
            <w:r>
              <w:rPr>
                <w:rFonts w:eastAsia="Times New Roman" w:cs="Times New Roman"/>
                <w:b/>
                <w:szCs w:val="24"/>
              </w:rPr>
              <w:t>Actividades:</w:t>
            </w:r>
          </w:p>
          <w:p w14:paraId="2B6B301C" w14:textId="77777777" w:rsidR="008A791E" w:rsidRDefault="008A791E" w:rsidP="00B246E3">
            <w:pPr>
              <w:numPr>
                <w:ilvl w:val="0"/>
                <w:numId w:val="117"/>
              </w:numPr>
              <w:spacing w:line="276" w:lineRule="auto"/>
              <w:rPr>
                <w:rFonts w:eastAsia="Times New Roman" w:cs="Times New Roman"/>
                <w:szCs w:val="24"/>
              </w:rPr>
            </w:pPr>
            <w:r>
              <w:rPr>
                <w:rFonts w:eastAsia="Times New Roman" w:cs="Times New Roman"/>
                <w:szCs w:val="24"/>
              </w:rPr>
              <w:t>Diagrama de clases.</w:t>
            </w:r>
          </w:p>
          <w:p w14:paraId="4A216D53" w14:textId="77777777" w:rsidR="008A791E" w:rsidRDefault="008A791E" w:rsidP="00B246E3">
            <w:pPr>
              <w:numPr>
                <w:ilvl w:val="0"/>
                <w:numId w:val="117"/>
              </w:numPr>
              <w:spacing w:line="276" w:lineRule="auto"/>
              <w:rPr>
                <w:rFonts w:eastAsia="Times New Roman" w:cs="Times New Roman"/>
                <w:szCs w:val="24"/>
              </w:rPr>
            </w:pPr>
            <w:r>
              <w:rPr>
                <w:rFonts w:eastAsia="Times New Roman" w:cs="Times New Roman"/>
                <w:szCs w:val="24"/>
              </w:rPr>
              <w:t>Diagrama de secuencia.</w:t>
            </w:r>
          </w:p>
          <w:p w14:paraId="7F6BEA1B"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A010FA8" w14:textId="77777777" w:rsidR="008A791E" w:rsidRDefault="008A791E" w:rsidP="008A791E">
            <w:pPr>
              <w:jc w:val="center"/>
              <w:rPr>
                <w:rFonts w:eastAsia="Times New Roman" w:cs="Times New Roman"/>
                <w:b/>
                <w:szCs w:val="24"/>
              </w:rPr>
            </w:pPr>
          </w:p>
          <w:p w14:paraId="45C297F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554DBDB2" w14:textId="77777777" w:rsidR="008A791E" w:rsidRDefault="008A791E" w:rsidP="008A791E">
            <w:pPr>
              <w:jc w:val="center"/>
              <w:rPr>
                <w:rFonts w:eastAsia="Times New Roman" w:cs="Times New Roman"/>
                <w:szCs w:val="24"/>
              </w:rPr>
            </w:pPr>
            <w:r>
              <w:rPr>
                <w:rFonts w:eastAsia="Times New Roman" w:cs="Times New Roman"/>
                <w:szCs w:val="24"/>
              </w:rPr>
              <w:t>14/07/2019</w:t>
            </w:r>
          </w:p>
          <w:p w14:paraId="22732803"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6D2C678" w14:textId="77777777" w:rsidR="008A791E" w:rsidRDefault="008A791E" w:rsidP="008A791E">
            <w:pPr>
              <w:jc w:val="center"/>
              <w:rPr>
                <w:rFonts w:eastAsia="Times New Roman" w:cs="Times New Roman"/>
                <w:szCs w:val="24"/>
              </w:rPr>
            </w:pPr>
            <w:r>
              <w:rPr>
                <w:rFonts w:eastAsia="Times New Roman" w:cs="Times New Roman"/>
                <w:szCs w:val="24"/>
              </w:rPr>
              <w:t>14/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F14B918" w14:textId="77777777" w:rsidR="008A791E" w:rsidRDefault="008A791E" w:rsidP="008A791E">
            <w:pPr>
              <w:jc w:val="center"/>
              <w:rPr>
                <w:rFonts w:eastAsia="Times New Roman" w:cs="Times New Roman"/>
                <w:b/>
                <w:szCs w:val="24"/>
              </w:rPr>
            </w:pPr>
          </w:p>
          <w:p w14:paraId="690D9CD7"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4A46DD1D"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B9D88CA"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05956C67"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506C55AD" w14:textId="77777777" w:rsidR="008A791E" w:rsidRDefault="008A791E" w:rsidP="008A791E">
            <w:pPr>
              <w:jc w:val="center"/>
              <w:rPr>
                <w:rFonts w:eastAsia="Times New Roman" w:cs="Times New Roman"/>
                <w:szCs w:val="24"/>
              </w:rPr>
            </w:pPr>
          </w:p>
        </w:tc>
      </w:tr>
      <w:tr w:rsidR="008A791E" w14:paraId="7A9E9ED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7003F1F" w14:textId="77777777" w:rsidR="008A791E" w:rsidRDefault="008A791E" w:rsidP="008A791E">
            <w:pPr>
              <w:jc w:val="center"/>
              <w:rPr>
                <w:rFonts w:eastAsia="Times New Roman" w:cs="Times New Roman"/>
                <w:szCs w:val="24"/>
              </w:rPr>
            </w:pPr>
          </w:p>
          <w:p w14:paraId="6F827521" w14:textId="77777777" w:rsidR="008A791E" w:rsidRDefault="008A791E" w:rsidP="008A791E">
            <w:pPr>
              <w:jc w:val="center"/>
              <w:rPr>
                <w:rFonts w:eastAsia="Times New Roman" w:cs="Times New Roman"/>
                <w:szCs w:val="24"/>
              </w:rPr>
            </w:pPr>
          </w:p>
          <w:p w14:paraId="7AD47044" w14:textId="77777777" w:rsidR="008A791E" w:rsidRDefault="008A791E" w:rsidP="008A791E">
            <w:pPr>
              <w:jc w:val="center"/>
              <w:rPr>
                <w:rFonts w:eastAsia="Times New Roman" w:cs="Times New Roman"/>
                <w:szCs w:val="24"/>
              </w:rPr>
            </w:pPr>
          </w:p>
          <w:p w14:paraId="42E3D584" w14:textId="77777777" w:rsidR="008A791E" w:rsidRDefault="008A791E" w:rsidP="008A791E">
            <w:pPr>
              <w:jc w:val="center"/>
              <w:rPr>
                <w:rFonts w:eastAsia="Times New Roman" w:cs="Times New Roman"/>
                <w:szCs w:val="24"/>
              </w:rPr>
            </w:pPr>
          </w:p>
          <w:p w14:paraId="398309B0" w14:textId="77777777" w:rsidR="008A791E" w:rsidRDefault="008A791E" w:rsidP="008A791E">
            <w:pPr>
              <w:jc w:val="center"/>
              <w:rPr>
                <w:rFonts w:eastAsia="Times New Roman" w:cs="Times New Roman"/>
                <w:szCs w:val="24"/>
              </w:rPr>
            </w:pPr>
          </w:p>
          <w:p w14:paraId="73176B8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6484AB33"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0A8B44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319893E" w14:textId="77777777" w:rsidR="008A791E" w:rsidRDefault="008A791E" w:rsidP="008A791E">
            <w:pPr>
              <w:rPr>
                <w:rFonts w:eastAsia="Times New Roman" w:cs="Times New Roman"/>
                <w:b/>
                <w:szCs w:val="24"/>
              </w:rPr>
            </w:pPr>
            <w:r>
              <w:rPr>
                <w:rFonts w:eastAsia="Times New Roman" w:cs="Times New Roman"/>
                <w:b/>
                <w:szCs w:val="24"/>
              </w:rPr>
              <w:t>Actividades:</w:t>
            </w:r>
          </w:p>
          <w:p w14:paraId="35B31439"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Escribir/generar código.</w:t>
            </w:r>
          </w:p>
          <w:p w14:paraId="321B9C8F"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Diccionario de funciones o módulos.</w:t>
            </w:r>
          </w:p>
          <w:p w14:paraId="6851E939"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96D104B"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Realizar pruebas de aceptación del usuario.</w:t>
            </w:r>
          </w:p>
          <w:p w14:paraId="5816C5E4"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CB2A1F4" w14:textId="77777777" w:rsidR="008A791E" w:rsidRDefault="008A791E" w:rsidP="008A791E">
            <w:pPr>
              <w:jc w:val="center"/>
              <w:rPr>
                <w:rFonts w:eastAsia="Times New Roman" w:cs="Times New Roman"/>
                <w:b/>
                <w:szCs w:val="24"/>
              </w:rPr>
            </w:pPr>
          </w:p>
          <w:p w14:paraId="6BFBFD95" w14:textId="77777777" w:rsidR="008A791E" w:rsidRDefault="008A791E" w:rsidP="008A791E">
            <w:pPr>
              <w:jc w:val="center"/>
              <w:rPr>
                <w:rFonts w:eastAsia="Times New Roman" w:cs="Times New Roman"/>
                <w:b/>
                <w:szCs w:val="24"/>
              </w:rPr>
            </w:pPr>
          </w:p>
          <w:p w14:paraId="3D3C25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71E103" w14:textId="77777777" w:rsidR="008A791E" w:rsidRDefault="008A791E" w:rsidP="008A791E">
            <w:pPr>
              <w:jc w:val="center"/>
              <w:rPr>
                <w:rFonts w:eastAsia="Times New Roman" w:cs="Times New Roman"/>
                <w:szCs w:val="24"/>
              </w:rPr>
            </w:pPr>
            <w:r>
              <w:rPr>
                <w:rFonts w:eastAsia="Times New Roman" w:cs="Times New Roman"/>
                <w:szCs w:val="24"/>
              </w:rPr>
              <w:t>17/07/2019</w:t>
            </w:r>
            <w:r>
              <w:rPr>
                <w:rFonts w:eastAsia="Times New Roman" w:cs="Times New Roman"/>
                <w:b/>
                <w:szCs w:val="24"/>
              </w:rPr>
              <w:t xml:space="preserve"> </w:t>
            </w:r>
          </w:p>
          <w:p w14:paraId="76D1F878"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35FF43"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628EAE4A"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6C13DF4"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0E7270CB"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575DC33B" w14:textId="77777777" w:rsidR="008A791E" w:rsidRDefault="008A791E" w:rsidP="008A791E">
            <w:pPr>
              <w:jc w:val="center"/>
              <w:rPr>
                <w:rFonts w:eastAsia="Times New Roman" w:cs="Times New Roman"/>
                <w:szCs w:val="24"/>
              </w:rPr>
            </w:pPr>
            <w:r>
              <w:rPr>
                <w:rFonts w:eastAsia="Times New Roman" w:cs="Times New Roman"/>
                <w:szCs w:val="24"/>
              </w:rPr>
              <w:t>27/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317A412" w14:textId="77777777" w:rsidR="008A791E" w:rsidRDefault="008A791E" w:rsidP="008A791E">
            <w:pPr>
              <w:jc w:val="center"/>
              <w:rPr>
                <w:rFonts w:eastAsia="Times New Roman" w:cs="Times New Roman"/>
                <w:szCs w:val="24"/>
              </w:rPr>
            </w:pPr>
          </w:p>
          <w:p w14:paraId="7CFE271E" w14:textId="77777777" w:rsidR="008A791E" w:rsidRDefault="008A791E" w:rsidP="008A791E">
            <w:pPr>
              <w:jc w:val="center"/>
              <w:rPr>
                <w:rFonts w:eastAsia="Times New Roman" w:cs="Times New Roman"/>
                <w:szCs w:val="24"/>
              </w:rPr>
            </w:pPr>
          </w:p>
          <w:p w14:paraId="3D2FAF45"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6963D031"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3536D7BF"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FF7C1A"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4B48B062"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3EA38F9F" w14:textId="77777777" w:rsidR="008A791E" w:rsidRDefault="008A791E" w:rsidP="008A791E">
            <w:pPr>
              <w:jc w:val="center"/>
              <w:rPr>
                <w:rFonts w:eastAsia="Times New Roman" w:cs="Times New Roman"/>
                <w:b/>
                <w:szCs w:val="24"/>
              </w:rPr>
            </w:pPr>
            <w:r>
              <w:rPr>
                <w:rFonts w:eastAsia="Times New Roman" w:cs="Times New Roman"/>
                <w:szCs w:val="24"/>
              </w:rPr>
              <w:t>27/07/2019</w:t>
            </w:r>
          </w:p>
          <w:p w14:paraId="23C98F72"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0690C33D" w14:textId="77777777" w:rsidR="008A791E" w:rsidRDefault="008A791E" w:rsidP="008A791E">
            <w:pPr>
              <w:jc w:val="center"/>
              <w:rPr>
                <w:rFonts w:eastAsia="Times New Roman" w:cs="Times New Roman"/>
                <w:b/>
                <w:szCs w:val="24"/>
              </w:rPr>
            </w:pPr>
            <w:r>
              <w:rPr>
                <w:rFonts w:eastAsia="Times New Roman" w:cs="Times New Roman"/>
                <w:szCs w:val="24"/>
              </w:rPr>
              <w:t>30/07/2019</w:t>
            </w:r>
          </w:p>
        </w:tc>
      </w:tr>
    </w:tbl>
    <w:p w14:paraId="59EDBAFF" w14:textId="77777777" w:rsidR="008A791E" w:rsidRDefault="008A791E" w:rsidP="00A024C6">
      <w:pPr>
        <w:ind w:firstLine="0"/>
        <w:rPr>
          <w:rFonts w:eastAsia="Times New Roman" w:cs="Times New Roman"/>
          <w:b/>
          <w:szCs w:val="24"/>
        </w:rPr>
      </w:pPr>
    </w:p>
    <w:p w14:paraId="102BC1E0" w14:textId="77777777" w:rsidR="008A791E" w:rsidRDefault="008A791E" w:rsidP="008A791E">
      <w:pPr>
        <w:rPr>
          <w:rFonts w:eastAsia="Times New Roman" w:cs="Times New Roman"/>
          <w:b/>
          <w:szCs w:val="24"/>
        </w:rPr>
      </w:pPr>
      <w:r>
        <w:rPr>
          <w:rFonts w:eastAsia="Times New Roman" w:cs="Times New Roman"/>
          <w:b/>
          <w:szCs w:val="24"/>
        </w:rPr>
        <w:t>Casos de uso #05, #06 y #11</w:t>
      </w:r>
    </w:p>
    <w:p w14:paraId="79B95DCD"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575080DA"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37D389E9" w14:textId="2E3B325C"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2D62C5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5E79C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87186E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6502E3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D090072"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C5BDD7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3D6A73" w14:textId="77777777" w:rsidR="008A791E" w:rsidRDefault="008A791E" w:rsidP="008A791E">
            <w:pPr>
              <w:jc w:val="center"/>
              <w:rPr>
                <w:rFonts w:eastAsia="Times New Roman" w:cs="Times New Roman"/>
                <w:szCs w:val="24"/>
              </w:rPr>
            </w:pPr>
          </w:p>
          <w:p w14:paraId="6C2994EB" w14:textId="77777777" w:rsidR="008A791E" w:rsidRDefault="008A791E" w:rsidP="008A791E">
            <w:pPr>
              <w:jc w:val="center"/>
              <w:rPr>
                <w:rFonts w:eastAsia="Times New Roman" w:cs="Times New Roman"/>
                <w:szCs w:val="24"/>
              </w:rPr>
            </w:pPr>
          </w:p>
          <w:p w14:paraId="1242DEBB" w14:textId="77777777" w:rsidR="008A791E" w:rsidRDefault="008A791E" w:rsidP="008A791E">
            <w:pPr>
              <w:jc w:val="center"/>
              <w:rPr>
                <w:rFonts w:eastAsia="Times New Roman" w:cs="Times New Roman"/>
                <w:szCs w:val="24"/>
              </w:rPr>
            </w:pPr>
          </w:p>
          <w:p w14:paraId="2A675A0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9F51A20"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AF833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ED0920E" w14:textId="77777777" w:rsidR="008A791E" w:rsidRDefault="008A791E" w:rsidP="008A791E">
            <w:pPr>
              <w:rPr>
                <w:rFonts w:eastAsia="Times New Roman" w:cs="Times New Roman"/>
                <w:szCs w:val="24"/>
              </w:rPr>
            </w:pPr>
            <w:r>
              <w:rPr>
                <w:rFonts w:eastAsia="Times New Roman" w:cs="Times New Roman"/>
                <w:b/>
                <w:szCs w:val="24"/>
              </w:rPr>
              <w:t>Actividades:</w:t>
            </w:r>
          </w:p>
          <w:p w14:paraId="727FDFDA" w14:textId="77777777" w:rsidR="008A791E" w:rsidRDefault="008A791E" w:rsidP="00B246E3">
            <w:pPr>
              <w:numPr>
                <w:ilvl w:val="0"/>
                <w:numId w:val="100"/>
              </w:numPr>
              <w:spacing w:line="276" w:lineRule="auto"/>
              <w:rPr>
                <w:rFonts w:eastAsia="Times New Roman" w:cs="Times New Roman"/>
                <w:szCs w:val="24"/>
              </w:rPr>
            </w:pPr>
            <w:r>
              <w:rPr>
                <w:rFonts w:eastAsia="Times New Roman" w:cs="Times New Roman"/>
                <w:szCs w:val="24"/>
              </w:rPr>
              <w:t>Realizar el prototipado (diseño de la interfaz).</w:t>
            </w:r>
          </w:p>
          <w:p w14:paraId="2EBB93F3"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D279E87" w14:textId="77777777" w:rsidR="008A791E" w:rsidRDefault="008A791E" w:rsidP="008A791E">
            <w:pPr>
              <w:jc w:val="center"/>
              <w:rPr>
                <w:rFonts w:eastAsia="Times New Roman" w:cs="Times New Roman"/>
                <w:b/>
                <w:szCs w:val="24"/>
              </w:rPr>
            </w:pPr>
          </w:p>
          <w:p w14:paraId="23F9854D" w14:textId="77777777" w:rsidR="008A791E" w:rsidRDefault="008A791E" w:rsidP="008A791E">
            <w:pPr>
              <w:jc w:val="center"/>
              <w:rPr>
                <w:rFonts w:eastAsia="Times New Roman" w:cs="Times New Roman"/>
                <w:b/>
                <w:szCs w:val="24"/>
              </w:rPr>
            </w:pPr>
          </w:p>
          <w:p w14:paraId="367B8FF3"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3D4E20DD" w14:textId="77777777" w:rsidR="008A791E" w:rsidRDefault="008A791E" w:rsidP="008A791E">
            <w:pPr>
              <w:jc w:val="center"/>
              <w:rPr>
                <w:rFonts w:eastAsia="Times New Roman" w:cs="Times New Roman"/>
                <w:szCs w:val="24"/>
              </w:rPr>
            </w:pPr>
            <w:r>
              <w:rPr>
                <w:rFonts w:eastAsia="Times New Roman" w:cs="Times New Roman"/>
                <w:szCs w:val="24"/>
              </w:rPr>
              <w:t>30/07/2019</w:t>
            </w:r>
          </w:p>
          <w:p w14:paraId="794F91FA" w14:textId="77777777" w:rsidR="008A791E" w:rsidRDefault="008A791E" w:rsidP="008A791E">
            <w:pPr>
              <w:jc w:val="center"/>
              <w:rPr>
                <w:rFonts w:eastAsia="Times New Roman" w:cs="Times New Roman"/>
                <w:szCs w:val="24"/>
              </w:rPr>
            </w:pPr>
          </w:p>
          <w:p w14:paraId="7CA01FE6"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F4B2F7" w14:textId="77777777" w:rsidR="008A791E" w:rsidRDefault="008A791E" w:rsidP="008A791E">
            <w:pPr>
              <w:jc w:val="center"/>
              <w:rPr>
                <w:rFonts w:eastAsia="Times New Roman" w:cs="Times New Roman"/>
                <w:b/>
                <w:szCs w:val="24"/>
              </w:rPr>
            </w:pPr>
          </w:p>
          <w:p w14:paraId="378283AD" w14:textId="77777777" w:rsidR="008A791E" w:rsidRDefault="008A791E" w:rsidP="008A791E">
            <w:pPr>
              <w:jc w:val="center"/>
              <w:rPr>
                <w:rFonts w:eastAsia="Times New Roman" w:cs="Times New Roman"/>
                <w:b/>
                <w:szCs w:val="24"/>
              </w:rPr>
            </w:pPr>
          </w:p>
          <w:p w14:paraId="25024470"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63084631" w14:textId="77777777" w:rsidR="008A791E" w:rsidRDefault="008A791E" w:rsidP="008A791E">
            <w:pPr>
              <w:jc w:val="center"/>
              <w:rPr>
                <w:rFonts w:eastAsia="Times New Roman" w:cs="Times New Roman"/>
                <w:szCs w:val="24"/>
              </w:rPr>
            </w:pPr>
            <w:r>
              <w:rPr>
                <w:rFonts w:eastAsia="Times New Roman" w:cs="Times New Roman"/>
                <w:szCs w:val="24"/>
              </w:rPr>
              <w:t>05/08/20190</w:t>
            </w:r>
          </w:p>
          <w:p w14:paraId="4F79A6E8" w14:textId="77777777" w:rsidR="008A791E" w:rsidRDefault="008A791E" w:rsidP="008A791E">
            <w:pPr>
              <w:jc w:val="center"/>
              <w:rPr>
                <w:rFonts w:eastAsia="Times New Roman" w:cs="Times New Roman"/>
                <w:b/>
                <w:szCs w:val="24"/>
              </w:rPr>
            </w:pPr>
          </w:p>
          <w:p w14:paraId="0904FBB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1F391809" w14:textId="77777777" w:rsidR="008A791E" w:rsidRDefault="008A791E" w:rsidP="008A791E">
            <w:pPr>
              <w:jc w:val="center"/>
              <w:rPr>
                <w:rFonts w:eastAsia="Times New Roman" w:cs="Times New Roman"/>
                <w:szCs w:val="24"/>
              </w:rPr>
            </w:pPr>
          </w:p>
        </w:tc>
      </w:tr>
      <w:tr w:rsidR="008A791E" w14:paraId="07A4E19C"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4C3A62" w14:textId="77777777" w:rsidR="008A791E" w:rsidRDefault="008A791E" w:rsidP="008A791E">
            <w:pPr>
              <w:jc w:val="center"/>
              <w:rPr>
                <w:rFonts w:eastAsia="Times New Roman" w:cs="Times New Roman"/>
                <w:szCs w:val="24"/>
              </w:rPr>
            </w:pPr>
          </w:p>
          <w:p w14:paraId="566889C2" w14:textId="77777777" w:rsidR="008A791E" w:rsidRDefault="008A791E" w:rsidP="008A791E">
            <w:pPr>
              <w:jc w:val="center"/>
              <w:rPr>
                <w:rFonts w:eastAsia="Times New Roman" w:cs="Times New Roman"/>
                <w:szCs w:val="24"/>
              </w:rPr>
            </w:pPr>
          </w:p>
          <w:p w14:paraId="0379AE3F" w14:textId="77777777" w:rsidR="008A791E" w:rsidRDefault="008A791E" w:rsidP="008A791E">
            <w:pPr>
              <w:jc w:val="center"/>
              <w:rPr>
                <w:rFonts w:eastAsia="Times New Roman" w:cs="Times New Roman"/>
                <w:szCs w:val="24"/>
              </w:rPr>
            </w:pPr>
          </w:p>
          <w:p w14:paraId="6E1E6766"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1F719CF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649F21D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7E32AB3" w14:textId="77777777" w:rsidR="008A791E" w:rsidRDefault="008A791E" w:rsidP="008A791E">
            <w:pPr>
              <w:rPr>
                <w:rFonts w:eastAsia="Times New Roman" w:cs="Times New Roman"/>
                <w:szCs w:val="24"/>
              </w:rPr>
            </w:pPr>
            <w:r>
              <w:rPr>
                <w:rFonts w:eastAsia="Times New Roman" w:cs="Times New Roman"/>
                <w:b/>
                <w:szCs w:val="24"/>
              </w:rPr>
              <w:t>Actividades:</w:t>
            </w:r>
          </w:p>
          <w:p w14:paraId="70E9E1D4" w14:textId="77777777" w:rsidR="008A791E" w:rsidRDefault="008A791E" w:rsidP="00B246E3">
            <w:pPr>
              <w:numPr>
                <w:ilvl w:val="0"/>
                <w:numId w:val="41"/>
              </w:numPr>
              <w:spacing w:line="276" w:lineRule="auto"/>
              <w:rPr>
                <w:rFonts w:eastAsia="Times New Roman" w:cs="Times New Roman"/>
                <w:szCs w:val="24"/>
              </w:rPr>
            </w:pPr>
            <w:r>
              <w:rPr>
                <w:rFonts w:eastAsia="Times New Roman" w:cs="Times New Roman"/>
                <w:szCs w:val="24"/>
              </w:rPr>
              <w:t>Diagrama de clases.</w:t>
            </w:r>
          </w:p>
          <w:p w14:paraId="578962D2" w14:textId="77777777" w:rsidR="008A791E" w:rsidRDefault="008A791E" w:rsidP="00B246E3">
            <w:pPr>
              <w:numPr>
                <w:ilvl w:val="0"/>
                <w:numId w:val="41"/>
              </w:numPr>
              <w:spacing w:line="276" w:lineRule="auto"/>
              <w:rPr>
                <w:rFonts w:eastAsia="Times New Roman" w:cs="Times New Roman"/>
                <w:szCs w:val="24"/>
              </w:rPr>
            </w:pPr>
            <w:r>
              <w:rPr>
                <w:rFonts w:eastAsia="Times New Roman" w:cs="Times New Roman"/>
                <w:szCs w:val="24"/>
              </w:rPr>
              <w:t>Diagrama de secuencia.</w:t>
            </w:r>
          </w:p>
          <w:p w14:paraId="4CA10634"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877D2A7" w14:textId="77777777" w:rsidR="008A791E" w:rsidRDefault="008A791E" w:rsidP="008A791E">
            <w:pPr>
              <w:jc w:val="center"/>
              <w:rPr>
                <w:rFonts w:eastAsia="Times New Roman" w:cs="Times New Roman"/>
                <w:b/>
                <w:szCs w:val="24"/>
              </w:rPr>
            </w:pPr>
          </w:p>
          <w:p w14:paraId="07D941B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4BBA6CF" w14:textId="77777777" w:rsidR="008A791E" w:rsidRDefault="008A791E" w:rsidP="008A791E">
            <w:pPr>
              <w:jc w:val="center"/>
              <w:rPr>
                <w:rFonts w:eastAsia="Times New Roman" w:cs="Times New Roman"/>
                <w:szCs w:val="24"/>
              </w:rPr>
            </w:pPr>
            <w:r>
              <w:rPr>
                <w:rFonts w:eastAsia="Times New Roman" w:cs="Times New Roman"/>
                <w:szCs w:val="24"/>
              </w:rPr>
              <w:t>05/08/2019</w:t>
            </w:r>
          </w:p>
          <w:p w14:paraId="1DFB210D"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462FBEFF" w14:textId="77777777" w:rsidR="008A791E" w:rsidRDefault="008A791E" w:rsidP="008A791E">
            <w:pPr>
              <w:jc w:val="center"/>
              <w:rPr>
                <w:rFonts w:eastAsia="Times New Roman" w:cs="Times New Roman"/>
                <w:szCs w:val="24"/>
              </w:rPr>
            </w:pPr>
            <w:r>
              <w:rPr>
                <w:rFonts w:eastAsia="Times New Roman" w:cs="Times New Roman"/>
                <w:szCs w:val="24"/>
              </w:rPr>
              <w:t>05/08/2019</w:t>
            </w:r>
          </w:p>
        </w:tc>
        <w:tc>
          <w:tcPr>
            <w:tcW w:w="2190" w:type="dxa"/>
            <w:tcBorders>
              <w:bottom w:val="single" w:sz="8" w:space="0" w:color="000000"/>
              <w:right w:val="single" w:sz="8" w:space="0" w:color="000000"/>
            </w:tcBorders>
            <w:tcMar>
              <w:top w:w="100" w:type="dxa"/>
              <w:left w:w="100" w:type="dxa"/>
              <w:bottom w:w="100" w:type="dxa"/>
              <w:right w:w="100" w:type="dxa"/>
            </w:tcMar>
          </w:tcPr>
          <w:p w14:paraId="30BF1D38" w14:textId="77777777" w:rsidR="008A791E" w:rsidRDefault="008A791E" w:rsidP="008A791E">
            <w:pPr>
              <w:jc w:val="center"/>
              <w:rPr>
                <w:rFonts w:eastAsia="Times New Roman" w:cs="Times New Roman"/>
                <w:b/>
                <w:szCs w:val="24"/>
              </w:rPr>
            </w:pPr>
          </w:p>
          <w:p w14:paraId="2ED0CC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1B3C7ED3" w14:textId="77777777" w:rsidR="008A791E" w:rsidRDefault="008A791E" w:rsidP="008A791E">
            <w:pPr>
              <w:jc w:val="center"/>
              <w:rPr>
                <w:rFonts w:eastAsia="Times New Roman" w:cs="Times New Roman"/>
                <w:szCs w:val="24"/>
              </w:rPr>
            </w:pPr>
            <w:r>
              <w:rPr>
                <w:rFonts w:eastAsia="Times New Roman" w:cs="Times New Roman"/>
                <w:szCs w:val="24"/>
              </w:rPr>
              <w:t>08/08/2019</w:t>
            </w:r>
          </w:p>
          <w:p w14:paraId="7ADA2E3B"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F2C7583" w14:textId="77777777" w:rsidR="008A791E" w:rsidRDefault="008A791E" w:rsidP="008A791E">
            <w:pPr>
              <w:jc w:val="center"/>
              <w:rPr>
                <w:rFonts w:eastAsia="Times New Roman" w:cs="Times New Roman"/>
                <w:szCs w:val="24"/>
              </w:rPr>
            </w:pPr>
            <w:r>
              <w:rPr>
                <w:rFonts w:eastAsia="Times New Roman" w:cs="Times New Roman"/>
                <w:szCs w:val="24"/>
              </w:rPr>
              <w:t>08/08/2019</w:t>
            </w:r>
          </w:p>
        </w:tc>
      </w:tr>
      <w:tr w:rsidR="008A791E" w14:paraId="65992CF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6FC7EE" w14:textId="77777777" w:rsidR="008A791E" w:rsidRDefault="008A791E" w:rsidP="008A791E">
            <w:pPr>
              <w:jc w:val="center"/>
              <w:rPr>
                <w:rFonts w:eastAsia="Times New Roman" w:cs="Times New Roman"/>
                <w:szCs w:val="24"/>
              </w:rPr>
            </w:pPr>
          </w:p>
          <w:p w14:paraId="6A55E062" w14:textId="77777777" w:rsidR="008A791E" w:rsidRDefault="008A791E" w:rsidP="008A791E">
            <w:pPr>
              <w:jc w:val="center"/>
              <w:rPr>
                <w:rFonts w:eastAsia="Times New Roman" w:cs="Times New Roman"/>
                <w:szCs w:val="24"/>
              </w:rPr>
            </w:pPr>
          </w:p>
          <w:p w14:paraId="7B8DF128" w14:textId="77777777" w:rsidR="008A791E" w:rsidRDefault="008A791E" w:rsidP="008A791E">
            <w:pPr>
              <w:jc w:val="center"/>
              <w:rPr>
                <w:rFonts w:eastAsia="Times New Roman" w:cs="Times New Roman"/>
                <w:szCs w:val="24"/>
              </w:rPr>
            </w:pPr>
          </w:p>
          <w:p w14:paraId="0F697868" w14:textId="77777777" w:rsidR="008A791E" w:rsidRDefault="008A791E" w:rsidP="008A791E">
            <w:pPr>
              <w:jc w:val="center"/>
              <w:rPr>
                <w:rFonts w:eastAsia="Times New Roman" w:cs="Times New Roman"/>
                <w:szCs w:val="24"/>
              </w:rPr>
            </w:pPr>
          </w:p>
          <w:p w14:paraId="5C3CDE69" w14:textId="77777777" w:rsidR="008A791E" w:rsidRDefault="008A791E" w:rsidP="008A791E">
            <w:pPr>
              <w:jc w:val="center"/>
              <w:rPr>
                <w:rFonts w:eastAsia="Times New Roman" w:cs="Times New Roman"/>
                <w:szCs w:val="24"/>
              </w:rPr>
            </w:pPr>
          </w:p>
          <w:p w14:paraId="262D3791" w14:textId="77777777" w:rsidR="008A791E" w:rsidRDefault="008A791E" w:rsidP="008A791E">
            <w:pPr>
              <w:jc w:val="center"/>
              <w:rPr>
                <w:rFonts w:eastAsia="Times New Roman" w:cs="Times New Roman"/>
                <w:szCs w:val="24"/>
              </w:rPr>
            </w:pPr>
          </w:p>
          <w:p w14:paraId="2FB96BD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76B4A2E"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A09CB8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4D308BD" w14:textId="77777777" w:rsidR="008A791E" w:rsidRDefault="008A791E" w:rsidP="008A791E">
            <w:pPr>
              <w:rPr>
                <w:rFonts w:eastAsia="Times New Roman" w:cs="Times New Roman"/>
                <w:b/>
                <w:szCs w:val="24"/>
              </w:rPr>
            </w:pPr>
            <w:r>
              <w:rPr>
                <w:rFonts w:eastAsia="Times New Roman" w:cs="Times New Roman"/>
                <w:b/>
                <w:szCs w:val="24"/>
              </w:rPr>
              <w:t>Actividades:</w:t>
            </w:r>
          </w:p>
          <w:p w14:paraId="7F0301B0"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t>Escribir/generar código.</w:t>
            </w:r>
          </w:p>
          <w:p w14:paraId="3164C4A2"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t>Diccionario de funciones o módulos.</w:t>
            </w:r>
          </w:p>
          <w:p w14:paraId="01D852E5"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62F0DF13"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t>Realizar pruebas de aceptación del usuario.</w:t>
            </w:r>
          </w:p>
          <w:p w14:paraId="4DAACB79"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C4CBD32" w14:textId="77777777" w:rsidR="008A791E" w:rsidRDefault="008A791E" w:rsidP="008A791E">
            <w:pPr>
              <w:jc w:val="center"/>
              <w:rPr>
                <w:rFonts w:eastAsia="Times New Roman" w:cs="Times New Roman"/>
                <w:b/>
                <w:szCs w:val="24"/>
              </w:rPr>
            </w:pPr>
          </w:p>
          <w:p w14:paraId="1702F1A5" w14:textId="77777777" w:rsidR="008A791E" w:rsidRDefault="008A791E" w:rsidP="008A791E">
            <w:pPr>
              <w:jc w:val="center"/>
              <w:rPr>
                <w:rFonts w:eastAsia="Times New Roman" w:cs="Times New Roman"/>
                <w:b/>
                <w:szCs w:val="24"/>
              </w:rPr>
            </w:pPr>
          </w:p>
          <w:p w14:paraId="66FD0F8B"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154A4813" w14:textId="77777777" w:rsidR="008A791E" w:rsidRDefault="008A791E" w:rsidP="008A791E">
            <w:pPr>
              <w:jc w:val="center"/>
              <w:rPr>
                <w:rFonts w:eastAsia="Times New Roman" w:cs="Times New Roman"/>
                <w:szCs w:val="24"/>
              </w:rPr>
            </w:pPr>
            <w:r>
              <w:rPr>
                <w:rFonts w:eastAsia="Times New Roman" w:cs="Times New Roman"/>
                <w:szCs w:val="24"/>
              </w:rPr>
              <w:t>08/08/2019</w:t>
            </w:r>
            <w:r>
              <w:rPr>
                <w:rFonts w:eastAsia="Times New Roman" w:cs="Times New Roman"/>
                <w:b/>
                <w:szCs w:val="24"/>
              </w:rPr>
              <w:t xml:space="preserve"> </w:t>
            </w:r>
          </w:p>
          <w:p w14:paraId="5DBBCF0D"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90310E0" w14:textId="77777777" w:rsidR="008A791E" w:rsidRDefault="008A791E" w:rsidP="008A791E">
            <w:pPr>
              <w:jc w:val="center"/>
              <w:rPr>
                <w:rFonts w:eastAsia="Times New Roman" w:cs="Times New Roman"/>
                <w:b/>
                <w:szCs w:val="24"/>
              </w:rPr>
            </w:pPr>
            <w:r>
              <w:rPr>
                <w:rFonts w:eastAsia="Times New Roman" w:cs="Times New Roman"/>
                <w:szCs w:val="24"/>
              </w:rPr>
              <w:t>12/08/2019</w:t>
            </w:r>
          </w:p>
          <w:p w14:paraId="55AB0B1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DD611AF" w14:textId="77777777" w:rsidR="008A791E" w:rsidRDefault="008A791E" w:rsidP="008A791E">
            <w:pPr>
              <w:jc w:val="center"/>
              <w:rPr>
                <w:rFonts w:eastAsia="Times New Roman" w:cs="Times New Roman"/>
                <w:b/>
                <w:szCs w:val="24"/>
              </w:rPr>
            </w:pPr>
            <w:r>
              <w:rPr>
                <w:rFonts w:eastAsia="Times New Roman" w:cs="Times New Roman"/>
                <w:szCs w:val="24"/>
              </w:rPr>
              <w:lastRenderedPageBreak/>
              <w:t>15/08/2019</w:t>
            </w:r>
          </w:p>
          <w:p w14:paraId="38711841"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65BC397F" w14:textId="77777777" w:rsidR="008A791E" w:rsidRDefault="008A791E" w:rsidP="008A791E">
            <w:pPr>
              <w:jc w:val="center"/>
              <w:rPr>
                <w:rFonts w:eastAsia="Times New Roman" w:cs="Times New Roman"/>
                <w:szCs w:val="24"/>
              </w:rPr>
            </w:pPr>
            <w:r>
              <w:rPr>
                <w:rFonts w:eastAsia="Times New Roman" w:cs="Times New Roman"/>
                <w:szCs w:val="24"/>
              </w:rPr>
              <w:t>18/08/2019</w:t>
            </w:r>
          </w:p>
        </w:tc>
        <w:tc>
          <w:tcPr>
            <w:tcW w:w="2190" w:type="dxa"/>
            <w:tcBorders>
              <w:bottom w:val="single" w:sz="8" w:space="0" w:color="000000"/>
              <w:right w:val="single" w:sz="8" w:space="0" w:color="000000"/>
            </w:tcBorders>
            <w:tcMar>
              <w:top w:w="100" w:type="dxa"/>
              <w:left w:w="100" w:type="dxa"/>
              <w:bottom w:w="100" w:type="dxa"/>
              <w:right w:w="100" w:type="dxa"/>
            </w:tcMar>
          </w:tcPr>
          <w:p w14:paraId="00F6ACB6" w14:textId="77777777" w:rsidR="008A791E" w:rsidRDefault="008A791E" w:rsidP="008A791E">
            <w:pPr>
              <w:jc w:val="center"/>
              <w:rPr>
                <w:rFonts w:eastAsia="Times New Roman" w:cs="Times New Roman"/>
                <w:b/>
                <w:szCs w:val="24"/>
              </w:rPr>
            </w:pPr>
          </w:p>
          <w:p w14:paraId="124C60FE" w14:textId="77777777" w:rsidR="008A791E" w:rsidRDefault="008A791E" w:rsidP="008A791E">
            <w:pPr>
              <w:jc w:val="center"/>
              <w:rPr>
                <w:rFonts w:eastAsia="Times New Roman" w:cs="Times New Roman"/>
                <w:b/>
                <w:szCs w:val="24"/>
              </w:rPr>
            </w:pPr>
          </w:p>
          <w:p w14:paraId="17319D76"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657264C9"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70915BF4"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819B93"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6E3A1AA9"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461DB171" w14:textId="77777777" w:rsidR="008A791E" w:rsidRDefault="008A791E" w:rsidP="008A791E">
            <w:pPr>
              <w:jc w:val="center"/>
              <w:rPr>
                <w:rFonts w:eastAsia="Times New Roman" w:cs="Times New Roman"/>
                <w:b/>
                <w:szCs w:val="24"/>
              </w:rPr>
            </w:pPr>
            <w:r>
              <w:rPr>
                <w:rFonts w:eastAsia="Times New Roman" w:cs="Times New Roman"/>
                <w:szCs w:val="24"/>
              </w:rPr>
              <w:lastRenderedPageBreak/>
              <w:t>18/08/2019</w:t>
            </w:r>
          </w:p>
          <w:p w14:paraId="7C2D1330"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68462227" w14:textId="77777777" w:rsidR="008A791E" w:rsidRDefault="008A791E" w:rsidP="008A791E">
            <w:pPr>
              <w:jc w:val="center"/>
              <w:rPr>
                <w:rFonts w:eastAsia="Times New Roman" w:cs="Times New Roman"/>
                <w:b/>
                <w:szCs w:val="24"/>
              </w:rPr>
            </w:pPr>
            <w:r>
              <w:rPr>
                <w:rFonts w:eastAsia="Times New Roman" w:cs="Times New Roman"/>
                <w:szCs w:val="24"/>
              </w:rPr>
              <w:t>21/08/2019</w:t>
            </w:r>
          </w:p>
        </w:tc>
      </w:tr>
    </w:tbl>
    <w:p w14:paraId="405F417F" w14:textId="77777777" w:rsidR="008A791E" w:rsidRDefault="008A791E" w:rsidP="008A791E">
      <w:pPr>
        <w:rPr>
          <w:rFonts w:eastAsia="Times New Roman" w:cs="Times New Roman"/>
          <w:b/>
          <w:szCs w:val="24"/>
        </w:rPr>
      </w:pPr>
    </w:p>
    <w:p w14:paraId="21607457" w14:textId="77777777" w:rsidR="008A791E" w:rsidRDefault="008A791E" w:rsidP="008A791E">
      <w:pPr>
        <w:rPr>
          <w:rFonts w:eastAsia="Times New Roman" w:cs="Times New Roman"/>
          <w:b/>
          <w:szCs w:val="24"/>
        </w:rPr>
      </w:pPr>
      <w:r>
        <w:rPr>
          <w:rFonts w:eastAsia="Times New Roman" w:cs="Times New Roman"/>
          <w:b/>
          <w:szCs w:val="24"/>
        </w:rPr>
        <w:t>Caso de uso #04</w:t>
      </w:r>
    </w:p>
    <w:p w14:paraId="3BCE14B0" w14:textId="70E5780B" w:rsidR="008A791E" w:rsidRDefault="008A791E" w:rsidP="00706570">
      <w:pPr>
        <w:rPr>
          <w:rFonts w:eastAsia="Times New Roman" w:cs="Times New Roman"/>
          <w:b/>
          <w:szCs w:val="24"/>
        </w:rPr>
      </w:pPr>
      <w:r>
        <w:rPr>
          <w:rFonts w:eastAsia="Times New Roman" w:cs="Times New Roman"/>
          <w:b/>
          <w:szCs w:val="24"/>
        </w:rPr>
        <w:t>Nombre CU04: Crear estación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09E3CBA"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FC89B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3B186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23FDD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CD89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7D857B0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8C6890" w14:textId="77777777" w:rsidR="008A791E" w:rsidRDefault="008A791E" w:rsidP="008A791E">
            <w:pPr>
              <w:jc w:val="center"/>
              <w:rPr>
                <w:rFonts w:eastAsia="Times New Roman" w:cs="Times New Roman"/>
                <w:szCs w:val="24"/>
              </w:rPr>
            </w:pPr>
          </w:p>
          <w:p w14:paraId="4294309B" w14:textId="77777777" w:rsidR="008A791E" w:rsidRDefault="008A791E" w:rsidP="008A791E">
            <w:pPr>
              <w:jc w:val="center"/>
              <w:rPr>
                <w:rFonts w:eastAsia="Times New Roman" w:cs="Times New Roman"/>
                <w:szCs w:val="24"/>
              </w:rPr>
            </w:pPr>
          </w:p>
          <w:p w14:paraId="4A199169" w14:textId="77777777" w:rsidR="008A791E" w:rsidRDefault="008A791E" w:rsidP="008A791E">
            <w:pPr>
              <w:jc w:val="center"/>
              <w:rPr>
                <w:rFonts w:eastAsia="Times New Roman" w:cs="Times New Roman"/>
                <w:szCs w:val="24"/>
              </w:rPr>
            </w:pPr>
          </w:p>
          <w:p w14:paraId="51EC409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6F76935B"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32FFF43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2049641C" w14:textId="77777777" w:rsidR="008A791E" w:rsidRDefault="008A791E" w:rsidP="008A791E">
            <w:pPr>
              <w:rPr>
                <w:rFonts w:eastAsia="Times New Roman" w:cs="Times New Roman"/>
                <w:szCs w:val="24"/>
              </w:rPr>
            </w:pPr>
            <w:r>
              <w:rPr>
                <w:rFonts w:eastAsia="Times New Roman" w:cs="Times New Roman"/>
                <w:b/>
                <w:szCs w:val="24"/>
              </w:rPr>
              <w:t>Actividades:</w:t>
            </w:r>
          </w:p>
          <w:p w14:paraId="3A92567F" w14:textId="77777777" w:rsidR="008A791E" w:rsidRDefault="008A791E" w:rsidP="00B246E3">
            <w:pPr>
              <w:numPr>
                <w:ilvl w:val="0"/>
                <w:numId w:val="42"/>
              </w:numPr>
              <w:spacing w:line="276" w:lineRule="auto"/>
              <w:rPr>
                <w:rFonts w:eastAsia="Times New Roman" w:cs="Times New Roman"/>
                <w:szCs w:val="24"/>
              </w:rPr>
            </w:pPr>
            <w:r>
              <w:rPr>
                <w:rFonts w:eastAsia="Times New Roman" w:cs="Times New Roman"/>
                <w:szCs w:val="24"/>
              </w:rPr>
              <w:t>Realizar el prototipado (diseño de la interfaz).</w:t>
            </w:r>
          </w:p>
          <w:p w14:paraId="1B0D1530"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FF29E1D" w14:textId="77777777" w:rsidR="008A791E" w:rsidRDefault="008A791E" w:rsidP="008A791E">
            <w:pPr>
              <w:rPr>
                <w:rFonts w:eastAsia="Times New Roman" w:cs="Times New Roman"/>
                <w:b/>
                <w:szCs w:val="24"/>
              </w:rPr>
            </w:pPr>
          </w:p>
          <w:p w14:paraId="79A8A9E7" w14:textId="77777777" w:rsidR="008A791E" w:rsidRDefault="008A791E" w:rsidP="008A791E">
            <w:pPr>
              <w:rPr>
                <w:rFonts w:eastAsia="Times New Roman" w:cs="Times New Roman"/>
                <w:b/>
                <w:szCs w:val="24"/>
              </w:rPr>
            </w:pPr>
          </w:p>
          <w:p w14:paraId="568B0E49" w14:textId="77777777" w:rsidR="008A791E" w:rsidRDefault="008A791E" w:rsidP="008A791E">
            <w:pPr>
              <w:rPr>
                <w:rFonts w:eastAsia="Times New Roman" w:cs="Times New Roman"/>
                <w:b/>
                <w:szCs w:val="24"/>
              </w:rPr>
            </w:pPr>
          </w:p>
          <w:p w14:paraId="2FAFDAAA"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086484ED" w14:textId="77777777" w:rsidR="008A791E" w:rsidRDefault="008A791E" w:rsidP="008A791E">
            <w:pPr>
              <w:jc w:val="center"/>
              <w:rPr>
                <w:rFonts w:eastAsia="Times New Roman" w:cs="Times New Roman"/>
                <w:szCs w:val="24"/>
              </w:rPr>
            </w:pPr>
            <w:r>
              <w:rPr>
                <w:rFonts w:eastAsia="Times New Roman" w:cs="Times New Roman"/>
                <w:szCs w:val="24"/>
              </w:rPr>
              <w:t>21/08/2019</w:t>
            </w:r>
          </w:p>
          <w:p w14:paraId="134C316C" w14:textId="77777777" w:rsidR="008A791E" w:rsidRDefault="008A791E" w:rsidP="008A791E">
            <w:pPr>
              <w:jc w:val="center"/>
              <w:rPr>
                <w:rFonts w:eastAsia="Times New Roman" w:cs="Times New Roman"/>
                <w:szCs w:val="24"/>
              </w:rPr>
            </w:pPr>
          </w:p>
          <w:p w14:paraId="6D10ADF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3EF8DC4" w14:textId="77777777" w:rsidR="008A791E" w:rsidRDefault="008A791E" w:rsidP="008A791E">
            <w:pPr>
              <w:jc w:val="center"/>
              <w:rPr>
                <w:rFonts w:eastAsia="Times New Roman" w:cs="Times New Roman"/>
                <w:b/>
                <w:szCs w:val="24"/>
              </w:rPr>
            </w:pPr>
          </w:p>
          <w:p w14:paraId="081E5D5E" w14:textId="77777777" w:rsidR="008A791E" w:rsidRDefault="008A791E" w:rsidP="008A791E">
            <w:pPr>
              <w:jc w:val="center"/>
              <w:rPr>
                <w:rFonts w:eastAsia="Times New Roman" w:cs="Times New Roman"/>
                <w:b/>
                <w:szCs w:val="24"/>
              </w:rPr>
            </w:pPr>
          </w:p>
          <w:p w14:paraId="0FF0855D" w14:textId="77777777" w:rsidR="008A791E" w:rsidRDefault="008A791E" w:rsidP="008A791E">
            <w:pPr>
              <w:jc w:val="center"/>
              <w:rPr>
                <w:rFonts w:eastAsia="Times New Roman" w:cs="Times New Roman"/>
                <w:b/>
                <w:szCs w:val="24"/>
              </w:rPr>
            </w:pPr>
          </w:p>
          <w:p w14:paraId="19390CB1"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3CA895DA" w14:textId="77777777" w:rsidR="008A791E" w:rsidRDefault="008A791E" w:rsidP="008A791E">
            <w:pPr>
              <w:jc w:val="center"/>
              <w:rPr>
                <w:rFonts w:eastAsia="Times New Roman" w:cs="Times New Roman"/>
                <w:szCs w:val="24"/>
              </w:rPr>
            </w:pPr>
            <w:r>
              <w:rPr>
                <w:rFonts w:eastAsia="Times New Roman" w:cs="Times New Roman"/>
                <w:szCs w:val="24"/>
              </w:rPr>
              <w:t xml:space="preserve">28/08/2019 </w:t>
            </w:r>
          </w:p>
          <w:p w14:paraId="2A89A4D6" w14:textId="77777777" w:rsidR="008A791E" w:rsidRDefault="008A791E" w:rsidP="008A791E">
            <w:pPr>
              <w:jc w:val="center"/>
              <w:rPr>
                <w:rFonts w:eastAsia="Times New Roman" w:cs="Times New Roman"/>
                <w:szCs w:val="24"/>
              </w:rPr>
            </w:pPr>
          </w:p>
        </w:tc>
      </w:tr>
      <w:tr w:rsidR="008A791E" w14:paraId="251C8C3A"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CCF0B2" w14:textId="77777777" w:rsidR="008A791E" w:rsidRDefault="008A791E" w:rsidP="008A791E">
            <w:pPr>
              <w:jc w:val="center"/>
              <w:rPr>
                <w:rFonts w:eastAsia="Times New Roman" w:cs="Times New Roman"/>
                <w:szCs w:val="24"/>
              </w:rPr>
            </w:pPr>
          </w:p>
          <w:p w14:paraId="453A7E9B" w14:textId="77777777" w:rsidR="008A791E" w:rsidRDefault="008A791E" w:rsidP="008A791E">
            <w:pPr>
              <w:jc w:val="center"/>
              <w:rPr>
                <w:rFonts w:eastAsia="Times New Roman" w:cs="Times New Roman"/>
                <w:szCs w:val="24"/>
              </w:rPr>
            </w:pPr>
          </w:p>
          <w:p w14:paraId="7017E502" w14:textId="77777777" w:rsidR="008A791E" w:rsidRDefault="008A791E" w:rsidP="008A791E">
            <w:pPr>
              <w:jc w:val="center"/>
              <w:rPr>
                <w:rFonts w:eastAsia="Times New Roman" w:cs="Times New Roman"/>
                <w:szCs w:val="24"/>
              </w:rPr>
            </w:pPr>
          </w:p>
          <w:p w14:paraId="5FB982B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6AD8DCEE"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CA07B9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3B31844" w14:textId="77777777" w:rsidR="008A791E" w:rsidRDefault="008A791E" w:rsidP="008A791E">
            <w:pPr>
              <w:rPr>
                <w:rFonts w:eastAsia="Times New Roman" w:cs="Times New Roman"/>
                <w:szCs w:val="24"/>
              </w:rPr>
            </w:pPr>
            <w:r>
              <w:rPr>
                <w:rFonts w:eastAsia="Times New Roman" w:cs="Times New Roman"/>
                <w:b/>
                <w:szCs w:val="24"/>
              </w:rPr>
              <w:t>Actividades:</w:t>
            </w:r>
          </w:p>
          <w:p w14:paraId="18B6C791" w14:textId="77777777" w:rsidR="008A791E" w:rsidRDefault="008A791E" w:rsidP="00B246E3">
            <w:pPr>
              <w:numPr>
                <w:ilvl w:val="0"/>
                <w:numId w:val="21"/>
              </w:numPr>
              <w:spacing w:line="276" w:lineRule="auto"/>
              <w:rPr>
                <w:rFonts w:eastAsia="Times New Roman" w:cs="Times New Roman"/>
                <w:szCs w:val="24"/>
              </w:rPr>
            </w:pPr>
            <w:r>
              <w:rPr>
                <w:rFonts w:eastAsia="Times New Roman" w:cs="Times New Roman"/>
                <w:szCs w:val="24"/>
              </w:rPr>
              <w:t>Diagrama de clases.</w:t>
            </w:r>
          </w:p>
          <w:p w14:paraId="3712B781" w14:textId="77777777" w:rsidR="008A791E" w:rsidRDefault="008A791E" w:rsidP="00B246E3">
            <w:pPr>
              <w:numPr>
                <w:ilvl w:val="0"/>
                <w:numId w:val="21"/>
              </w:numPr>
              <w:spacing w:line="276" w:lineRule="auto"/>
              <w:rPr>
                <w:rFonts w:eastAsia="Times New Roman" w:cs="Times New Roman"/>
                <w:szCs w:val="24"/>
              </w:rPr>
            </w:pPr>
            <w:r>
              <w:rPr>
                <w:rFonts w:eastAsia="Times New Roman" w:cs="Times New Roman"/>
                <w:szCs w:val="24"/>
              </w:rPr>
              <w:t>Diagrama de secuencia.</w:t>
            </w:r>
          </w:p>
          <w:p w14:paraId="6416A1AF"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3459DE6" w14:textId="77777777" w:rsidR="008A791E" w:rsidRDefault="008A791E" w:rsidP="008A791E">
            <w:pPr>
              <w:jc w:val="center"/>
              <w:rPr>
                <w:rFonts w:eastAsia="Times New Roman" w:cs="Times New Roman"/>
                <w:b/>
                <w:szCs w:val="24"/>
              </w:rPr>
            </w:pPr>
          </w:p>
          <w:p w14:paraId="30C76CE7" w14:textId="77777777" w:rsidR="008A791E" w:rsidRDefault="008A791E" w:rsidP="008A791E">
            <w:pPr>
              <w:jc w:val="center"/>
              <w:rPr>
                <w:rFonts w:eastAsia="Times New Roman" w:cs="Times New Roman"/>
                <w:b/>
                <w:szCs w:val="24"/>
              </w:rPr>
            </w:pPr>
          </w:p>
          <w:p w14:paraId="6DA9A66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2062422C" w14:textId="77777777" w:rsidR="008A791E" w:rsidRDefault="008A791E" w:rsidP="008A791E">
            <w:pPr>
              <w:jc w:val="center"/>
              <w:rPr>
                <w:rFonts w:eastAsia="Times New Roman" w:cs="Times New Roman"/>
                <w:szCs w:val="24"/>
              </w:rPr>
            </w:pPr>
            <w:r>
              <w:rPr>
                <w:rFonts w:eastAsia="Times New Roman" w:cs="Times New Roman"/>
                <w:szCs w:val="24"/>
              </w:rPr>
              <w:t>28/08/2019</w:t>
            </w:r>
          </w:p>
          <w:p w14:paraId="749149A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04C38A4D" w14:textId="77777777" w:rsidR="008A791E" w:rsidRDefault="008A791E" w:rsidP="008A791E">
            <w:pPr>
              <w:jc w:val="center"/>
              <w:rPr>
                <w:rFonts w:eastAsia="Times New Roman" w:cs="Times New Roman"/>
                <w:szCs w:val="24"/>
              </w:rPr>
            </w:pPr>
            <w:r>
              <w:rPr>
                <w:rFonts w:eastAsia="Times New Roman" w:cs="Times New Roman"/>
                <w:szCs w:val="24"/>
              </w:rPr>
              <w:t>01/09/2019</w:t>
            </w:r>
          </w:p>
        </w:tc>
        <w:tc>
          <w:tcPr>
            <w:tcW w:w="2190" w:type="dxa"/>
            <w:tcBorders>
              <w:bottom w:val="single" w:sz="8" w:space="0" w:color="000000"/>
              <w:right w:val="single" w:sz="8" w:space="0" w:color="000000"/>
            </w:tcBorders>
            <w:tcMar>
              <w:top w:w="100" w:type="dxa"/>
              <w:left w:w="100" w:type="dxa"/>
              <w:bottom w:w="100" w:type="dxa"/>
              <w:right w:w="100" w:type="dxa"/>
            </w:tcMar>
          </w:tcPr>
          <w:p w14:paraId="5C9D5E8C" w14:textId="77777777" w:rsidR="008A791E" w:rsidRDefault="008A791E" w:rsidP="008A791E">
            <w:pPr>
              <w:jc w:val="center"/>
              <w:rPr>
                <w:rFonts w:eastAsia="Times New Roman" w:cs="Times New Roman"/>
                <w:b/>
                <w:szCs w:val="24"/>
              </w:rPr>
            </w:pPr>
          </w:p>
          <w:p w14:paraId="1C411201" w14:textId="77777777" w:rsidR="008A791E" w:rsidRDefault="008A791E" w:rsidP="008A791E">
            <w:pPr>
              <w:jc w:val="center"/>
              <w:rPr>
                <w:rFonts w:eastAsia="Times New Roman" w:cs="Times New Roman"/>
                <w:b/>
                <w:szCs w:val="24"/>
              </w:rPr>
            </w:pPr>
          </w:p>
          <w:p w14:paraId="075C6E7C"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00072E6B" w14:textId="77777777" w:rsidR="008A791E" w:rsidRDefault="008A791E" w:rsidP="008A791E">
            <w:pPr>
              <w:jc w:val="center"/>
              <w:rPr>
                <w:rFonts w:eastAsia="Times New Roman" w:cs="Times New Roman"/>
                <w:szCs w:val="24"/>
              </w:rPr>
            </w:pPr>
            <w:r>
              <w:rPr>
                <w:rFonts w:eastAsia="Times New Roman" w:cs="Times New Roman"/>
                <w:szCs w:val="24"/>
              </w:rPr>
              <w:t>01/09/2019</w:t>
            </w:r>
          </w:p>
          <w:p w14:paraId="2E8C6828"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B84A398" w14:textId="77777777" w:rsidR="008A791E" w:rsidRDefault="008A791E" w:rsidP="008A791E">
            <w:pPr>
              <w:jc w:val="center"/>
              <w:rPr>
                <w:rFonts w:eastAsia="Times New Roman" w:cs="Times New Roman"/>
                <w:szCs w:val="24"/>
              </w:rPr>
            </w:pPr>
            <w:r>
              <w:rPr>
                <w:rFonts w:eastAsia="Times New Roman" w:cs="Times New Roman"/>
                <w:szCs w:val="24"/>
              </w:rPr>
              <w:t>04/09/2019</w:t>
            </w:r>
          </w:p>
          <w:p w14:paraId="0A84D643" w14:textId="77777777" w:rsidR="008A791E" w:rsidRDefault="008A791E" w:rsidP="008A791E">
            <w:pPr>
              <w:jc w:val="center"/>
              <w:rPr>
                <w:rFonts w:eastAsia="Times New Roman" w:cs="Times New Roman"/>
                <w:szCs w:val="24"/>
              </w:rPr>
            </w:pPr>
          </w:p>
        </w:tc>
      </w:tr>
      <w:tr w:rsidR="008A791E" w14:paraId="1922D31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3C5646" w14:textId="77777777" w:rsidR="008A791E" w:rsidRDefault="008A791E" w:rsidP="008A791E">
            <w:pPr>
              <w:jc w:val="center"/>
              <w:rPr>
                <w:rFonts w:eastAsia="Times New Roman" w:cs="Times New Roman"/>
                <w:szCs w:val="24"/>
              </w:rPr>
            </w:pPr>
          </w:p>
          <w:p w14:paraId="4CC6A707" w14:textId="77777777" w:rsidR="008A791E" w:rsidRDefault="008A791E" w:rsidP="008A791E">
            <w:pPr>
              <w:jc w:val="center"/>
              <w:rPr>
                <w:rFonts w:eastAsia="Times New Roman" w:cs="Times New Roman"/>
                <w:szCs w:val="24"/>
              </w:rPr>
            </w:pPr>
          </w:p>
          <w:p w14:paraId="7C028B16" w14:textId="77777777" w:rsidR="008A791E" w:rsidRDefault="008A791E" w:rsidP="008A791E">
            <w:pPr>
              <w:jc w:val="center"/>
              <w:rPr>
                <w:rFonts w:eastAsia="Times New Roman" w:cs="Times New Roman"/>
                <w:szCs w:val="24"/>
              </w:rPr>
            </w:pPr>
          </w:p>
          <w:p w14:paraId="089EB924" w14:textId="77777777" w:rsidR="008A791E" w:rsidRDefault="008A791E" w:rsidP="008A791E">
            <w:pPr>
              <w:jc w:val="center"/>
              <w:rPr>
                <w:rFonts w:eastAsia="Times New Roman" w:cs="Times New Roman"/>
                <w:szCs w:val="24"/>
              </w:rPr>
            </w:pPr>
          </w:p>
          <w:p w14:paraId="4C314E27" w14:textId="77777777" w:rsidR="008A791E" w:rsidRDefault="008A791E" w:rsidP="008A791E">
            <w:pPr>
              <w:jc w:val="center"/>
              <w:rPr>
                <w:rFonts w:eastAsia="Times New Roman" w:cs="Times New Roman"/>
                <w:szCs w:val="24"/>
              </w:rPr>
            </w:pPr>
          </w:p>
          <w:p w14:paraId="1A90113A" w14:textId="77777777" w:rsidR="008A791E" w:rsidRDefault="008A791E" w:rsidP="008A791E">
            <w:pPr>
              <w:jc w:val="center"/>
              <w:rPr>
                <w:rFonts w:eastAsia="Times New Roman" w:cs="Times New Roman"/>
                <w:szCs w:val="24"/>
              </w:rPr>
            </w:pPr>
          </w:p>
          <w:p w14:paraId="23F1967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627310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288F7C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23AB20B8" w14:textId="77777777" w:rsidR="008A791E" w:rsidRDefault="008A791E" w:rsidP="008A791E">
            <w:pPr>
              <w:rPr>
                <w:rFonts w:eastAsia="Times New Roman" w:cs="Times New Roman"/>
                <w:b/>
                <w:szCs w:val="24"/>
              </w:rPr>
            </w:pPr>
            <w:r>
              <w:rPr>
                <w:rFonts w:eastAsia="Times New Roman" w:cs="Times New Roman"/>
                <w:b/>
                <w:szCs w:val="24"/>
              </w:rPr>
              <w:t>Actividades:</w:t>
            </w:r>
          </w:p>
          <w:p w14:paraId="7712FC58"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t>Escribir/generar código.</w:t>
            </w:r>
          </w:p>
          <w:p w14:paraId="2E67C371"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t>Diccionario de funciones o módulos.</w:t>
            </w:r>
          </w:p>
          <w:p w14:paraId="5DC1891C"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4B5E6D0"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t>Realizar pruebas de aceptación del usuario.</w:t>
            </w:r>
          </w:p>
          <w:p w14:paraId="3164AC21"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E2C3D69" w14:textId="77777777" w:rsidR="008A791E" w:rsidRDefault="008A791E" w:rsidP="008A791E">
            <w:pPr>
              <w:jc w:val="center"/>
              <w:rPr>
                <w:rFonts w:eastAsia="Times New Roman" w:cs="Times New Roman"/>
                <w:b/>
                <w:szCs w:val="24"/>
              </w:rPr>
            </w:pPr>
          </w:p>
          <w:p w14:paraId="023CD3AB" w14:textId="77777777" w:rsidR="008A791E" w:rsidRDefault="008A791E" w:rsidP="008A791E">
            <w:pPr>
              <w:jc w:val="center"/>
              <w:rPr>
                <w:rFonts w:eastAsia="Times New Roman" w:cs="Times New Roman"/>
                <w:b/>
                <w:szCs w:val="24"/>
              </w:rPr>
            </w:pPr>
          </w:p>
          <w:p w14:paraId="7290F799"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3E77966E" w14:textId="77777777" w:rsidR="008A791E" w:rsidRDefault="008A791E" w:rsidP="008A791E">
            <w:pPr>
              <w:jc w:val="center"/>
              <w:rPr>
                <w:rFonts w:eastAsia="Times New Roman" w:cs="Times New Roman"/>
                <w:szCs w:val="24"/>
              </w:rPr>
            </w:pPr>
            <w:r>
              <w:rPr>
                <w:rFonts w:eastAsia="Times New Roman" w:cs="Times New Roman"/>
                <w:szCs w:val="24"/>
              </w:rPr>
              <w:t>04/09/2019</w:t>
            </w:r>
            <w:r>
              <w:rPr>
                <w:rFonts w:eastAsia="Times New Roman" w:cs="Times New Roman"/>
                <w:b/>
                <w:szCs w:val="24"/>
              </w:rPr>
              <w:t xml:space="preserve"> </w:t>
            </w:r>
          </w:p>
          <w:p w14:paraId="0CD2CF75"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E6D78A6" w14:textId="77777777" w:rsidR="008A791E" w:rsidRDefault="008A791E" w:rsidP="008A791E">
            <w:pPr>
              <w:jc w:val="center"/>
              <w:rPr>
                <w:rFonts w:eastAsia="Times New Roman" w:cs="Times New Roman"/>
                <w:b/>
                <w:szCs w:val="24"/>
              </w:rPr>
            </w:pPr>
            <w:r>
              <w:rPr>
                <w:rFonts w:eastAsia="Times New Roman" w:cs="Times New Roman"/>
                <w:szCs w:val="24"/>
              </w:rPr>
              <w:t>19/09/2019</w:t>
            </w:r>
          </w:p>
          <w:p w14:paraId="18BA342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A705AD8"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0359E8AA"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2B3F6D38" w14:textId="77777777" w:rsidR="008A791E" w:rsidRDefault="008A791E" w:rsidP="008A791E">
            <w:pPr>
              <w:jc w:val="center"/>
              <w:rPr>
                <w:rFonts w:eastAsia="Times New Roman" w:cs="Times New Roman"/>
                <w:szCs w:val="24"/>
              </w:rPr>
            </w:pPr>
            <w:r>
              <w:rPr>
                <w:rFonts w:eastAsia="Times New Roman" w:cs="Times New Roman"/>
                <w:szCs w:val="24"/>
              </w:rPr>
              <w:t>27/09/2019</w:t>
            </w:r>
          </w:p>
        </w:tc>
        <w:tc>
          <w:tcPr>
            <w:tcW w:w="2190" w:type="dxa"/>
            <w:tcBorders>
              <w:bottom w:val="single" w:sz="8" w:space="0" w:color="000000"/>
              <w:right w:val="single" w:sz="8" w:space="0" w:color="000000"/>
            </w:tcBorders>
            <w:tcMar>
              <w:top w:w="100" w:type="dxa"/>
              <w:left w:w="100" w:type="dxa"/>
              <w:bottom w:w="100" w:type="dxa"/>
              <w:right w:w="100" w:type="dxa"/>
            </w:tcMar>
          </w:tcPr>
          <w:p w14:paraId="3B4DBE4F" w14:textId="77777777" w:rsidR="008A791E" w:rsidRDefault="008A791E" w:rsidP="008A791E">
            <w:pPr>
              <w:jc w:val="center"/>
              <w:rPr>
                <w:rFonts w:eastAsia="Times New Roman" w:cs="Times New Roman"/>
                <w:b/>
                <w:szCs w:val="24"/>
              </w:rPr>
            </w:pPr>
          </w:p>
          <w:p w14:paraId="308AA2AF" w14:textId="77777777" w:rsidR="008A791E" w:rsidRDefault="008A791E" w:rsidP="008A791E">
            <w:pPr>
              <w:jc w:val="center"/>
              <w:rPr>
                <w:rFonts w:eastAsia="Times New Roman" w:cs="Times New Roman"/>
                <w:b/>
                <w:szCs w:val="24"/>
              </w:rPr>
            </w:pPr>
          </w:p>
          <w:p w14:paraId="518FE013" w14:textId="77777777" w:rsidR="008A791E" w:rsidRDefault="008A791E" w:rsidP="008A791E">
            <w:pPr>
              <w:jc w:val="center"/>
              <w:rPr>
                <w:rFonts w:eastAsia="Times New Roman" w:cs="Times New Roman"/>
                <w:b/>
                <w:szCs w:val="24"/>
              </w:rPr>
            </w:pPr>
            <w:r>
              <w:rPr>
                <w:rFonts w:eastAsia="Times New Roman" w:cs="Times New Roman"/>
                <w:b/>
                <w:szCs w:val="24"/>
              </w:rPr>
              <w:t>Actividad 3.1: 15</w:t>
            </w:r>
          </w:p>
          <w:p w14:paraId="17942434" w14:textId="77777777" w:rsidR="008A791E" w:rsidRDefault="008A791E" w:rsidP="008A791E">
            <w:pPr>
              <w:jc w:val="center"/>
              <w:rPr>
                <w:rFonts w:eastAsia="Times New Roman" w:cs="Times New Roman"/>
                <w:szCs w:val="24"/>
              </w:rPr>
            </w:pPr>
            <w:r>
              <w:rPr>
                <w:rFonts w:eastAsia="Times New Roman" w:cs="Times New Roman"/>
                <w:szCs w:val="24"/>
              </w:rPr>
              <w:t>19/09/2019</w:t>
            </w:r>
          </w:p>
          <w:p w14:paraId="293D9690"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AC5EA94"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55C5088E"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02E612CC" w14:textId="77777777" w:rsidR="008A791E" w:rsidRDefault="008A791E" w:rsidP="008A791E">
            <w:pPr>
              <w:jc w:val="center"/>
              <w:rPr>
                <w:rFonts w:eastAsia="Times New Roman" w:cs="Times New Roman"/>
                <w:b/>
                <w:szCs w:val="24"/>
              </w:rPr>
            </w:pPr>
            <w:r>
              <w:rPr>
                <w:rFonts w:eastAsia="Times New Roman" w:cs="Times New Roman"/>
                <w:szCs w:val="24"/>
              </w:rPr>
              <w:t>27/09/2019</w:t>
            </w:r>
          </w:p>
          <w:p w14:paraId="4F6BBC1A"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731C20CA" w14:textId="77777777" w:rsidR="008A791E" w:rsidRDefault="008A791E" w:rsidP="008A791E">
            <w:pPr>
              <w:jc w:val="center"/>
              <w:rPr>
                <w:rFonts w:eastAsia="Times New Roman" w:cs="Times New Roman"/>
                <w:b/>
                <w:szCs w:val="24"/>
              </w:rPr>
            </w:pPr>
            <w:r>
              <w:rPr>
                <w:rFonts w:eastAsia="Times New Roman" w:cs="Times New Roman"/>
                <w:szCs w:val="24"/>
              </w:rPr>
              <w:t>01/10/2019</w:t>
            </w:r>
          </w:p>
        </w:tc>
      </w:tr>
    </w:tbl>
    <w:p w14:paraId="68087D1B" w14:textId="77777777" w:rsidR="008A791E" w:rsidRDefault="008A791E" w:rsidP="008A791E">
      <w:pPr>
        <w:rPr>
          <w:rFonts w:eastAsia="Times New Roman" w:cs="Times New Roman"/>
          <w:b/>
          <w:szCs w:val="24"/>
        </w:rPr>
      </w:pPr>
    </w:p>
    <w:p w14:paraId="28B462A8" w14:textId="77777777" w:rsidR="008A791E" w:rsidRDefault="008A791E" w:rsidP="008A791E">
      <w:pPr>
        <w:rPr>
          <w:rFonts w:eastAsia="Times New Roman" w:cs="Times New Roman"/>
          <w:b/>
          <w:szCs w:val="24"/>
        </w:rPr>
      </w:pPr>
      <w:r>
        <w:rPr>
          <w:rFonts w:eastAsia="Times New Roman" w:cs="Times New Roman"/>
          <w:b/>
          <w:szCs w:val="24"/>
        </w:rPr>
        <w:t>Caso de uso #01</w:t>
      </w:r>
    </w:p>
    <w:p w14:paraId="58C14C04" w14:textId="3007D0B5" w:rsidR="008A791E" w:rsidRDefault="008A791E" w:rsidP="00706570">
      <w:pPr>
        <w:rPr>
          <w:rFonts w:eastAsia="Times New Roman" w:cs="Times New Roman"/>
          <w:b/>
          <w:szCs w:val="24"/>
        </w:rPr>
      </w:pPr>
      <w:r>
        <w:rPr>
          <w:rFonts w:eastAsia="Times New Roman" w:cs="Times New Roman"/>
          <w:b/>
          <w:szCs w:val="24"/>
        </w:rPr>
        <w:t>Nombre CU01: Seleccionar estación para conexión</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0759357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8E1AF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8ADEDB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38674B5"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37FFB3"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BDC4C1E"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65F6D9" w14:textId="77777777" w:rsidR="008A791E" w:rsidRDefault="008A791E" w:rsidP="008A791E">
            <w:pPr>
              <w:jc w:val="center"/>
              <w:rPr>
                <w:rFonts w:eastAsia="Times New Roman" w:cs="Times New Roman"/>
                <w:szCs w:val="24"/>
              </w:rPr>
            </w:pPr>
          </w:p>
          <w:p w14:paraId="56BB8EAA" w14:textId="77777777" w:rsidR="008A791E" w:rsidRDefault="008A791E" w:rsidP="008A791E">
            <w:pPr>
              <w:jc w:val="center"/>
              <w:rPr>
                <w:rFonts w:eastAsia="Times New Roman" w:cs="Times New Roman"/>
                <w:szCs w:val="24"/>
              </w:rPr>
            </w:pPr>
          </w:p>
          <w:p w14:paraId="745CF38F" w14:textId="77777777" w:rsidR="008A791E" w:rsidRDefault="008A791E" w:rsidP="008A791E">
            <w:pPr>
              <w:jc w:val="center"/>
              <w:rPr>
                <w:rFonts w:eastAsia="Times New Roman" w:cs="Times New Roman"/>
                <w:szCs w:val="24"/>
              </w:rPr>
            </w:pPr>
          </w:p>
          <w:p w14:paraId="2CF8B30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BF9EE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E40DE6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9A1E193" w14:textId="77777777" w:rsidR="008A791E" w:rsidRDefault="008A791E" w:rsidP="008A791E">
            <w:pPr>
              <w:rPr>
                <w:rFonts w:eastAsia="Times New Roman" w:cs="Times New Roman"/>
                <w:szCs w:val="24"/>
              </w:rPr>
            </w:pPr>
            <w:r>
              <w:rPr>
                <w:rFonts w:eastAsia="Times New Roman" w:cs="Times New Roman"/>
                <w:b/>
                <w:szCs w:val="24"/>
              </w:rPr>
              <w:t>Actividades:</w:t>
            </w:r>
          </w:p>
          <w:p w14:paraId="1257A669" w14:textId="77777777" w:rsidR="008A791E" w:rsidRDefault="008A791E" w:rsidP="00B246E3">
            <w:pPr>
              <w:numPr>
                <w:ilvl w:val="0"/>
                <w:numId w:val="37"/>
              </w:numPr>
              <w:spacing w:line="276" w:lineRule="auto"/>
              <w:rPr>
                <w:rFonts w:eastAsia="Times New Roman" w:cs="Times New Roman"/>
                <w:szCs w:val="24"/>
              </w:rPr>
            </w:pPr>
            <w:r>
              <w:rPr>
                <w:rFonts w:eastAsia="Times New Roman" w:cs="Times New Roman"/>
                <w:szCs w:val="24"/>
              </w:rPr>
              <w:t>Realizar el prototipado (diseño de la interfaz).</w:t>
            </w:r>
          </w:p>
          <w:p w14:paraId="4797D419"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6B0A7A3" w14:textId="77777777" w:rsidR="008A791E" w:rsidRDefault="008A791E" w:rsidP="008A791E">
            <w:pPr>
              <w:jc w:val="center"/>
              <w:rPr>
                <w:rFonts w:eastAsia="Times New Roman" w:cs="Times New Roman"/>
                <w:b/>
                <w:szCs w:val="24"/>
              </w:rPr>
            </w:pPr>
          </w:p>
          <w:p w14:paraId="621BE8E9" w14:textId="77777777" w:rsidR="008A791E" w:rsidRDefault="008A791E" w:rsidP="008A791E">
            <w:pPr>
              <w:jc w:val="center"/>
              <w:rPr>
                <w:rFonts w:eastAsia="Times New Roman" w:cs="Times New Roman"/>
                <w:b/>
                <w:szCs w:val="24"/>
              </w:rPr>
            </w:pPr>
          </w:p>
          <w:p w14:paraId="63C32489" w14:textId="77777777" w:rsidR="008A791E" w:rsidRDefault="008A791E" w:rsidP="008A791E">
            <w:pPr>
              <w:jc w:val="center"/>
              <w:rPr>
                <w:rFonts w:eastAsia="Times New Roman" w:cs="Times New Roman"/>
                <w:b/>
                <w:szCs w:val="24"/>
              </w:rPr>
            </w:pPr>
          </w:p>
          <w:p w14:paraId="505D7934"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CFFAD23" w14:textId="77777777" w:rsidR="008A791E" w:rsidRDefault="008A791E" w:rsidP="008A791E">
            <w:pPr>
              <w:jc w:val="center"/>
              <w:rPr>
                <w:rFonts w:eastAsia="Times New Roman" w:cs="Times New Roman"/>
                <w:szCs w:val="24"/>
              </w:rPr>
            </w:pPr>
            <w:r>
              <w:rPr>
                <w:rFonts w:eastAsia="Times New Roman" w:cs="Times New Roman"/>
                <w:szCs w:val="24"/>
              </w:rPr>
              <w:t>01/10/2019</w:t>
            </w:r>
          </w:p>
          <w:p w14:paraId="67A1EB1C" w14:textId="77777777" w:rsidR="008A791E" w:rsidRDefault="008A791E" w:rsidP="008A791E">
            <w:pPr>
              <w:rPr>
                <w:rFonts w:eastAsia="Times New Roman" w:cs="Times New Roman"/>
                <w:szCs w:val="24"/>
              </w:rPr>
            </w:pPr>
          </w:p>
          <w:p w14:paraId="49C57161"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69B78C5" w14:textId="77777777" w:rsidR="008A791E" w:rsidRDefault="008A791E" w:rsidP="008A791E">
            <w:pPr>
              <w:jc w:val="center"/>
              <w:rPr>
                <w:rFonts w:eastAsia="Times New Roman" w:cs="Times New Roman"/>
                <w:b/>
                <w:szCs w:val="24"/>
              </w:rPr>
            </w:pPr>
          </w:p>
          <w:p w14:paraId="0574F1F1" w14:textId="77777777" w:rsidR="008A791E" w:rsidRDefault="008A791E" w:rsidP="008A791E">
            <w:pPr>
              <w:jc w:val="center"/>
              <w:rPr>
                <w:rFonts w:eastAsia="Times New Roman" w:cs="Times New Roman"/>
                <w:b/>
                <w:szCs w:val="24"/>
              </w:rPr>
            </w:pPr>
          </w:p>
          <w:p w14:paraId="72724BE4" w14:textId="77777777" w:rsidR="008A791E" w:rsidRDefault="008A791E" w:rsidP="008A791E">
            <w:pPr>
              <w:jc w:val="center"/>
              <w:rPr>
                <w:rFonts w:eastAsia="Times New Roman" w:cs="Times New Roman"/>
                <w:b/>
                <w:szCs w:val="24"/>
              </w:rPr>
            </w:pPr>
          </w:p>
          <w:p w14:paraId="25D66383"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2CB471D5"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217FB8AB" w14:textId="77777777" w:rsidR="008A791E" w:rsidRDefault="008A791E" w:rsidP="008A791E">
            <w:pPr>
              <w:jc w:val="center"/>
              <w:rPr>
                <w:rFonts w:eastAsia="Times New Roman" w:cs="Times New Roman"/>
                <w:szCs w:val="24"/>
              </w:rPr>
            </w:pPr>
          </w:p>
        </w:tc>
      </w:tr>
      <w:tr w:rsidR="008A791E" w14:paraId="4FADBB24"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D60E621" w14:textId="77777777" w:rsidR="008A791E" w:rsidRDefault="008A791E" w:rsidP="008A791E">
            <w:pPr>
              <w:jc w:val="center"/>
              <w:rPr>
                <w:rFonts w:eastAsia="Times New Roman" w:cs="Times New Roman"/>
                <w:szCs w:val="24"/>
              </w:rPr>
            </w:pPr>
          </w:p>
          <w:p w14:paraId="5969418D" w14:textId="77777777" w:rsidR="008A791E" w:rsidRDefault="008A791E" w:rsidP="008A791E">
            <w:pPr>
              <w:jc w:val="center"/>
              <w:rPr>
                <w:rFonts w:eastAsia="Times New Roman" w:cs="Times New Roman"/>
                <w:szCs w:val="24"/>
              </w:rPr>
            </w:pPr>
          </w:p>
          <w:p w14:paraId="36049597" w14:textId="77777777" w:rsidR="008A791E" w:rsidRDefault="008A791E" w:rsidP="008A791E">
            <w:pPr>
              <w:jc w:val="center"/>
              <w:rPr>
                <w:rFonts w:eastAsia="Times New Roman" w:cs="Times New Roman"/>
                <w:szCs w:val="24"/>
              </w:rPr>
            </w:pPr>
          </w:p>
          <w:p w14:paraId="68EB93C0"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0901B0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36A5D3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2872095" w14:textId="77777777" w:rsidR="008A791E" w:rsidRDefault="008A791E" w:rsidP="008A791E">
            <w:pPr>
              <w:rPr>
                <w:rFonts w:eastAsia="Times New Roman" w:cs="Times New Roman"/>
                <w:szCs w:val="24"/>
              </w:rPr>
            </w:pPr>
            <w:r>
              <w:rPr>
                <w:rFonts w:eastAsia="Times New Roman" w:cs="Times New Roman"/>
                <w:b/>
                <w:szCs w:val="24"/>
              </w:rPr>
              <w:t>Actividades:</w:t>
            </w:r>
          </w:p>
          <w:p w14:paraId="54F9DBE7" w14:textId="77777777" w:rsidR="008A791E" w:rsidRDefault="008A791E" w:rsidP="00B246E3">
            <w:pPr>
              <w:numPr>
                <w:ilvl w:val="0"/>
                <w:numId w:val="48"/>
              </w:numPr>
              <w:spacing w:line="276" w:lineRule="auto"/>
              <w:rPr>
                <w:rFonts w:eastAsia="Times New Roman" w:cs="Times New Roman"/>
                <w:szCs w:val="24"/>
              </w:rPr>
            </w:pPr>
            <w:r>
              <w:rPr>
                <w:rFonts w:eastAsia="Times New Roman" w:cs="Times New Roman"/>
                <w:szCs w:val="24"/>
              </w:rPr>
              <w:t>Diagrama de clases.</w:t>
            </w:r>
          </w:p>
          <w:p w14:paraId="10761CB7" w14:textId="77777777" w:rsidR="008A791E" w:rsidRDefault="008A791E" w:rsidP="00B246E3">
            <w:pPr>
              <w:numPr>
                <w:ilvl w:val="0"/>
                <w:numId w:val="48"/>
              </w:numPr>
              <w:spacing w:line="276" w:lineRule="auto"/>
              <w:rPr>
                <w:rFonts w:eastAsia="Times New Roman" w:cs="Times New Roman"/>
                <w:szCs w:val="24"/>
              </w:rPr>
            </w:pPr>
            <w:r>
              <w:rPr>
                <w:rFonts w:eastAsia="Times New Roman" w:cs="Times New Roman"/>
                <w:szCs w:val="24"/>
              </w:rPr>
              <w:t>Diagrama de secuencia.</w:t>
            </w:r>
          </w:p>
          <w:p w14:paraId="1E384C42"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0D24728" w14:textId="77777777" w:rsidR="008A791E" w:rsidRDefault="008A791E" w:rsidP="008A791E">
            <w:pPr>
              <w:rPr>
                <w:rFonts w:eastAsia="Times New Roman" w:cs="Times New Roman"/>
                <w:b/>
                <w:szCs w:val="24"/>
              </w:rPr>
            </w:pPr>
          </w:p>
          <w:p w14:paraId="4E00B8CD"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0CBE6046"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7E80220F"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4A7A857" w14:textId="77777777" w:rsidR="008A791E" w:rsidRDefault="008A791E" w:rsidP="008A791E">
            <w:pPr>
              <w:jc w:val="center"/>
              <w:rPr>
                <w:rFonts w:eastAsia="Times New Roman" w:cs="Times New Roman"/>
                <w:szCs w:val="24"/>
              </w:rPr>
            </w:pPr>
            <w:r>
              <w:rPr>
                <w:rFonts w:eastAsia="Times New Roman" w:cs="Times New Roman"/>
                <w:szCs w:val="24"/>
              </w:rPr>
              <w:t>11/10/2019</w:t>
            </w:r>
            <w:r>
              <w:rPr>
                <w:rFonts w:eastAsia="Times New Roman" w:cs="Times New Roman"/>
                <w:b/>
                <w:szCs w:val="24"/>
              </w:rPr>
              <w:t xml:space="preserve"> </w:t>
            </w:r>
          </w:p>
        </w:tc>
        <w:tc>
          <w:tcPr>
            <w:tcW w:w="2190" w:type="dxa"/>
            <w:tcBorders>
              <w:bottom w:val="single" w:sz="8" w:space="0" w:color="000000"/>
              <w:right w:val="single" w:sz="8" w:space="0" w:color="000000"/>
            </w:tcBorders>
            <w:tcMar>
              <w:top w:w="100" w:type="dxa"/>
              <w:left w:w="100" w:type="dxa"/>
              <w:bottom w:w="100" w:type="dxa"/>
              <w:right w:w="100" w:type="dxa"/>
            </w:tcMar>
          </w:tcPr>
          <w:p w14:paraId="7EF1D410" w14:textId="77777777" w:rsidR="008A791E" w:rsidRDefault="008A791E" w:rsidP="008A791E">
            <w:pPr>
              <w:rPr>
                <w:rFonts w:eastAsia="Times New Roman" w:cs="Times New Roman"/>
                <w:b/>
                <w:szCs w:val="24"/>
              </w:rPr>
            </w:pPr>
          </w:p>
          <w:p w14:paraId="1E616E70"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1AD685A6" w14:textId="77777777" w:rsidR="008A791E" w:rsidRDefault="008A791E" w:rsidP="008A791E">
            <w:pPr>
              <w:jc w:val="center"/>
              <w:rPr>
                <w:rFonts w:eastAsia="Times New Roman" w:cs="Times New Roman"/>
                <w:szCs w:val="24"/>
              </w:rPr>
            </w:pPr>
            <w:r>
              <w:rPr>
                <w:rFonts w:eastAsia="Times New Roman" w:cs="Times New Roman"/>
                <w:szCs w:val="24"/>
              </w:rPr>
              <w:t>11/10/2019</w:t>
            </w:r>
          </w:p>
          <w:p w14:paraId="32D1E54E"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3956BD6C" w14:textId="77777777" w:rsidR="008A791E" w:rsidRDefault="008A791E" w:rsidP="008A791E">
            <w:pPr>
              <w:jc w:val="center"/>
              <w:rPr>
                <w:rFonts w:eastAsia="Times New Roman" w:cs="Times New Roman"/>
                <w:szCs w:val="24"/>
              </w:rPr>
            </w:pPr>
            <w:r>
              <w:rPr>
                <w:rFonts w:eastAsia="Times New Roman" w:cs="Times New Roman"/>
                <w:szCs w:val="24"/>
              </w:rPr>
              <w:t>14/10/2019</w:t>
            </w:r>
          </w:p>
        </w:tc>
      </w:tr>
      <w:tr w:rsidR="008A791E" w14:paraId="4E92682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6F124ED" w14:textId="77777777" w:rsidR="008A791E" w:rsidRDefault="008A791E" w:rsidP="008A791E">
            <w:pPr>
              <w:jc w:val="center"/>
              <w:rPr>
                <w:rFonts w:eastAsia="Times New Roman" w:cs="Times New Roman"/>
                <w:szCs w:val="24"/>
              </w:rPr>
            </w:pPr>
          </w:p>
          <w:p w14:paraId="7C22718F" w14:textId="77777777" w:rsidR="008A791E" w:rsidRDefault="008A791E" w:rsidP="008A791E">
            <w:pPr>
              <w:jc w:val="center"/>
              <w:rPr>
                <w:rFonts w:eastAsia="Times New Roman" w:cs="Times New Roman"/>
                <w:szCs w:val="24"/>
              </w:rPr>
            </w:pPr>
          </w:p>
          <w:p w14:paraId="506B7681" w14:textId="77777777" w:rsidR="008A791E" w:rsidRDefault="008A791E" w:rsidP="008A791E">
            <w:pPr>
              <w:jc w:val="center"/>
              <w:rPr>
                <w:rFonts w:eastAsia="Times New Roman" w:cs="Times New Roman"/>
                <w:szCs w:val="24"/>
              </w:rPr>
            </w:pPr>
          </w:p>
          <w:p w14:paraId="45AE20EF" w14:textId="77777777" w:rsidR="008A791E" w:rsidRDefault="008A791E" w:rsidP="008A791E">
            <w:pPr>
              <w:jc w:val="center"/>
              <w:rPr>
                <w:rFonts w:eastAsia="Times New Roman" w:cs="Times New Roman"/>
                <w:szCs w:val="24"/>
              </w:rPr>
            </w:pPr>
          </w:p>
          <w:p w14:paraId="44324425" w14:textId="77777777" w:rsidR="008A791E" w:rsidRDefault="008A791E" w:rsidP="008A791E">
            <w:pPr>
              <w:jc w:val="center"/>
              <w:rPr>
                <w:rFonts w:eastAsia="Times New Roman" w:cs="Times New Roman"/>
                <w:szCs w:val="24"/>
              </w:rPr>
            </w:pPr>
          </w:p>
          <w:p w14:paraId="576D18AE" w14:textId="77777777" w:rsidR="008A791E" w:rsidRDefault="008A791E" w:rsidP="008A791E">
            <w:pPr>
              <w:jc w:val="center"/>
              <w:rPr>
                <w:rFonts w:eastAsia="Times New Roman" w:cs="Times New Roman"/>
                <w:szCs w:val="24"/>
              </w:rPr>
            </w:pPr>
          </w:p>
          <w:p w14:paraId="0F58B1D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58AC3F47"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30478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3D8B2F87" w14:textId="77777777" w:rsidR="008A791E" w:rsidRDefault="008A791E" w:rsidP="008A791E">
            <w:pPr>
              <w:rPr>
                <w:rFonts w:eastAsia="Times New Roman" w:cs="Times New Roman"/>
                <w:b/>
                <w:szCs w:val="24"/>
              </w:rPr>
            </w:pPr>
            <w:r>
              <w:rPr>
                <w:rFonts w:eastAsia="Times New Roman" w:cs="Times New Roman"/>
                <w:b/>
                <w:szCs w:val="24"/>
              </w:rPr>
              <w:t>Actividades:</w:t>
            </w:r>
          </w:p>
          <w:p w14:paraId="1FAB2569"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Escribir/generar código.</w:t>
            </w:r>
          </w:p>
          <w:p w14:paraId="03C6FF0C"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Diccionario de funciones o módulos.</w:t>
            </w:r>
          </w:p>
          <w:p w14:paraId="043310EE"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361D3C53"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Realizar pruebas de aceptación del usuario.</w:t>
            </w:r>
          </w:p>
          <w:p w14:paraId="1AA00908"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08873953" w14:textId="77777777" w:rsidR="008A791E" w:rsidRDefault="008A791E" w:rsidP="008A791E">
            <w:pPr>
              <w:jc w:val="center"/>
              <w:rPr>
                <w:rFonts w:eastAsia="Times New Roman" w:cs="Times New Roman"/>
                <w:b/>
                <w:szCs w:val="24"/>
              </w:rPr>
            </w:pPr>
          </w:p>
          <w:p w14:paraId="46AEC838" w14:textId="77777777" w:rsidR="008A791E" w:rsidRDefault="008A791E" w:rsidP="008A791E">
            <w:pPr>
              <w:jc w:val="center"/>
              <w:rPr>
                <w:rFonts w:eastAsia="Times New Roman" w:cs="Times New Roman"/>
                <w:b/>
                <w:szCs w:val="24"/>
              </w:rPr>
            </w:pPr>
          </w:p>
          <w:p w14:paraId="3A43E67C"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59EDEA3A"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173FA257"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F43B353"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6343818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FCD9E38"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7E3B9352"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4E8FADD8"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90D1773"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06498AC5"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4E5D61EF" w14:textId="77777777" w:rsidR="008A791E" w:rsidRDefault="008A791E" w:rsidP="008A791E">
            <w:pPr>
              <w:jc w:val="center"/>
              <w:rPr>
                <w:rFonts w:eastAsia="Times New Roman" w:cs="Times New Roman"/>
                <w:b/>
                <w:szCs w:val="24"/>
              </w:rPr>
            </w:pPr>
          </w:p>
          <w:p w14:paraId="6F82FAC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15 </w:t>
            </w:r>
          </w:p>
          <w:p w14:paraId="0EDB3574"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A9E6D8C"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7ADD557E"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1825C779"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7C623ACE"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5F76E679"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6F7490B0"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65DF9CE2" w14:textId="77777777" w:rsidR="008A791E" w:rsidRDefault="008A791E" w:rsidP="008A791E">
            <w:pPr>
              <w:jc w:val="center"/>
              <w:rPr>
                <w:rFonts w:eastAsia="Times New Roman" w:cs="Times New Roman"/>
                <w:szCs w:val="24"/>
              </w:rPr>
            </w:pPr>
          </w:p>
        </w:tc>
      </w:tr>
    </w:tbl>
    <w:p w14:paraId="61B1DEFB" w14:textId="77777777" w:rsidR="008A791E" w:rsidRDefault="008A791E" w:rsidP="008A791E">
      <w:pPr>
        <w:rPr>
          <w:rFonts w:eastAsia="Times New Roman" w:cs="Times New Roman"/>
          <w:b/>
          <w:szCs w:val="24"/>
        </w:rPr>
      </w:pPr>
    </w:p>
    <w:p w14:paraId="7FC41BF8"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217202AA"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17419E2" w14:textId="36DE8F10" w:rsidR="008A791E" w:rsidRDefault="008A791E" w:rsidP="00706570">
      <w:pPr>
        <w:rPr>
          <w:rFonts w:eastAsia="Times New Roman" w:cs="Times New Roman"/>
          <w:b/>
          <w:szCs w:val="24"/>
        </w:rPr>
      </w:pPr>
      <w:r>
        <w:rPr>
          <w:rFonts w:eastAsia="Times New Roman" w:cs="Times New Roman"/>
          <w:b/>
          <w:szCs w:val="24"/>
        </w:rPr>
        <w:t>Nombre CU10: Crear cuadro de tiempo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CE263E6"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11A36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5B792D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8A3BA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1FF40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174EC9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41F4BD7" w14:textId="77777777" w:rsidR="008A791E" w:rsidRDefault="008A791E" w:rsidP="008A791E">
            <w:pPr>
              <w:jc w:val="center"/>
              <w:rPr>
                <w:rFonts w:eastAsia="Times New Roman" w:cs="Times New Roman"/>
                <w:szCs w:val="24"/>
              </w:rPr>
            </w:pPr>
          </w:p>
          <w:p w14:paraId="4FAD566A" w14:textId="77777777" w:rsidR="008A791E" w:rsidRDefault="008A791E" w:rsidP="008A791E">
            <w:pPr>
              <w:jc w:val="center"/>
              <w:rPr>
                <w:rFonts w:eastAsia="Times New Roman" w:cs="Times New Roman"/>
                <w:szCs w:val="24"/>
              </w:rPr>
            </w:pPr>
          </w:p>
          <w:p w14:paraId="47D8FC25" w14:textId="77777777" w:rsidR="008A791E" w:rsidRDefault="008A791E" w:rsidP="008A791E">
            <w:pPr>
              <w:jc w:val="center"/>
              <w:rPr>
                <w:rFonts w:eastAsia="Times New Roman" w:cs="Times New Roman"/>
                <w:szCs w:val="24"/>
              </w:rPr>
            </w:pPr>
          </w:p>
          <w:p w14:paraId="6A4DF6E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4C05BF21"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3822C3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3E6B138" w14:textId="77777777" w:rsidR="008A791E" w:rsidRDefault="008A791E" w:rsidP="008A791E">
            <w:pPr>
              <w:rPr>
                <w:rFonts w:eastAsia="Times New Roman" w:cs="Times New Roman"/>
                <w:szCs w:val="24"/>
              </w:rPr>
            </w:pPr>
            <w:r>
              <w:rPr>
                <w:rFonts w:eastAsia="Times New Roman" w:cs="Times New Roman"/>
                <w:b/>
                <w:szCs w:val="24"/>
              </w:rPr>
              <w:t>Actividades:</w:t>
            </w:r>
          </w:p>
          <w:p w14:paraId="44295B27" w14:textId="77777777" w:rsidR="008A791E" w:rsidRDefault="008A791E" w:rsidP="00B246E3">
            <w:pPr>
              <w:numPr>
                <w:ilvl w:val="0"/>
                <w:numId w:val="51"/>
              </w:numPr>
              <w:spacing w:line="276" w:lineRule="auto"/>
              <w:rPr>
                <w:rFonts w:eastAsia="Times New Roman" w:cs="Times New Roman"/>
                <w:szCs w:val="24"/>
              </w:rPr>
            </w:pPr>
            <w:r>
              <w:rPr>
                <w:rFonts w:eastAsia="Times New Roman" w:cs="Times New Roman"/>
                <w:szCs w:val="24"/>
              </w:rPr>
              <w:t>Realizar el prototipado (diseño de la interfaz).</w:t>
            </w:r>
          </w:p>
          <w:p w14:paraId="019ACEA6"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AF663DD" w14:textId="77777777" w:rsidR="008A791E" w:rsidRDefault="008A791E" w:rsidP="008A791E">
            <w:pPr>
              <w:jc w:val="center"/>
              <w:rPr>
                <w:rFonts w:eastAsia="Times New Roman" w:cs="Times New Roman"/>
                <w:szCs w:val="24"/>
              </w:rPr>
            </w:pPr>
          </w:p>
          <w:p w14:paraId="4961D98C" w14:textId="77777777" w:rsidR="008A791E" w:rsidRDefault="008A791E" w:rsidP="008A791E">
            <w:pPr>
              <w:jc w:val="center"/>
              <w:rPr>
                <w:rFonts w:eastAsia="Times New Roman" w:cs="Times New Roman"/>
                <w:szCs w:val="24"/>
              </w:rPr>
            </w:pPr>
          </w:p>
          <w:p w14:paraId="49E3A10B" w14:textId="77777777" w:rsidR="008A791E" w:rsidRDefault="008A791E" w:rsidP="008A791E">
            <w:pPr>
              <w:jc w:val="center"/>
              <w:rPr>
                <w:rFonts w:eastAsia="Times New Roman" w:cs="Times New Roman"/>
                <w:szCs w:val="24"/>
              </w:rPr>
            </w:pPr>
          </w:p>
          <w:p w14:paraId="3CA6089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8A4BB1C"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2AAFFB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218B9E" w14:textId="77777777" w:rsidR="008A791E" w:rsidRDefault="008A791E" w:rsidP="008A791E">
            <w:pPr>
              <w:rPr>
                <w:rFonts w:eastAsia="Times New Roman" w:cs="Times New Roman"/>
                <w:b/>
                <w:szCs w:val="24"/>
              </w:rPr>
            </w:pPr>
          </w:p>
          <w:p w14:paraId="12F5E86B" w14:textId="77777777" w:rsidR="008A791E" w:rsidRDefault="008A791E" w:rsidP="008A791E">
            <w:pPr>
              <w:rPr>
                <w:rFonts w:eastAsia="Times New Roman" w:cs="Times New Roman"/>
                <w:b/>
                <w:szCs w:val="24"/>
              </w:rPr>
            </w:pPr>
          </w:p>
          <w:p w14:paraId="7EE2174D" w14:textId="77777777" w:rsidR="008A791E" w:rsidRDefault="008A791E" w:rsidP="008A791E">
            <w:pPr>
              <w:rPr>
                <w:rFonts w:eastAsia="Times New Roman" w:cs="Times New Roman"/>
                <w:b/>
                <w:szCs w:val="24"/>
              </w:rPr>
            </w:pPr>
          </w:p>
          <w:p w14:paraId="42A4DB49"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497D522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7C5FC82" w14:textId="77777777" w:rsidR="008A791E" w:rsidRDefault="008A791E" w:rsidP="008A791E">
            <w:pPr>
              <w:jc w:val="center"/>
              <w:rPr>
                <w:rFonts w:eastAsia="Times New Roman" w:cs="Times New Roman"/>
                <w:szCs w:val="24"/>
              </w:rPr>
            </w:pPr>
          </w:p>
        </w:tc>
      </w:tr>
      <w:tr w:rsidR="008A791E" w14:paraId="4E8C0576"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A5C6EE" w14:textId="77777777" w:rsidR="008A791E" w:rsidRDefault="008A791E" w:rsidP="008A791E">
            <w:pPr>
              <w:jc w:val="center"/>
              <w:rPr>
                <w:rFonts w:eastAsia="Times New Roman" w:cs="Times New Roman"/>
                <w:szCs w:val="24"/>
              </w:rPr>
            </w:pPr>
          </w:p>
          <w:p w14:paraId="0BCD8363" w14:textId="77777777" w:rsidR="008A791E" w:rsidRDefault="008A791E" w:rsidP="008A791E">
            <w:pPr>
              <w:jc w:val="center"/>
              <w:rPr>
                <w:rFonts w:eastAsia="Times New Roman" w:cs="Times New Roman"/>
                <w:szCs w:val="24"/>
              </w:rPr>
            </w:pPr>
          </w:p>
          <w:p w14:paraId="6636283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6B25346"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231773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EB7BAE4" w14:textId="77777777" w:rsidR="008A791E" w:rsidRDefault="008A791E" w:rsidP="008A791E">
            <w:pPr>
              <w:rPr>
                <w:rFonts w:eastAsia="Times New Roman" w:cs="Times New Roman"/>
                <w:szCs w:val="24"/>
              </w:rPr>
            </w:pPr>
            <w:r>
              <w:rPr>
                <w:rFonts w:eastAsia="Times New Roman" w:cs="Times New Roman"/>
                <w:b/>
                <w:szCs w:val="24"/>
              </w:rPr>
              <w:t>Actividades:</w:t>
            </w:r>
          </w:p>
          <w:p w14:paraId="6989C053" w14:textId="77777777" w:rsidR="008A791E" w:rsidRDefault="008A791E" w:rsidP="00B246E3">
            <w:pPr>
              <w:numPr>
                <w:ilvl w:val="0"/>
                <w:numId w:val="87"/>
              </w:numPr>
              <w:spacing w:line="276" w:lineRule="auto"/>
              <w:rPr>
                <w:rFonts w:eastAsia="Times New Roman" w:cs="Times New Roman"/>
                <w:szCs w:val="24"/>
              </w:rPr>
            </w:pPr>
            <w:r>
              <w:rPr>
                <w:rFonts w:eastAsia="Times New Roman" w:cs="Times New Roman"/>
                <w:szCs w:val="24"/>
              </w:rPr>
              <w:t>Diagrama de clases.</w:t>
            </w:r>
          </w:p>
          <w:p w14:paraId="64A427F6" w14:textId="77777777" w:rsidR="008A791E" w:rsidRDefault="008A791E" w:rsidP="00B246E3">
            <w:pPr>
              <w:numPr>
                <w:ilvl w:val="0"/>
                <w:numId w:val="87"/>
              </w:numPr>
              <w:spacing w:line="276" w:lineRule="auto"/>
              <w:rPr>
                <w:rFonts w:eastAsia="Times New Roman" w:cs="Times New Roman"/>
                <w:szCs w:val="24"/>
              </w:rPr>
            </w:pPr>
            <w:r>
              <w:rPr>
                <w:rFonts w:eastAsia="Times New Roman" w:cs="Times New Roman"/>
                <w:szCs w:val="24"/>
              </w:rPr>
              <w:t>Diagrama de secuencia.</w:t>
            </w:r>
          </w:p>
          <w:p w14:paraId="089DF338"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E885F92" w14:textId="77777777" w:rsidR="008A791E" w:rsidRDefault="008A791E" w:rsidP="008A791E">
            <w:pPr>
              <w:jc w:val="center"/>
              <w:rPr>
                <w:rFonts w:eastAsia="Times New Roman" w:cs="Times New Roman"/>
                <w:b/>
                <w:szCs w:val="24"/>
              </w:rPr>
            </w:pPr>
          </w:p>
          <w:p w14:paraId="40C72EAB"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4562CA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8FC47BA"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1589FD6"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2FF8927C" w14:textId="77777777" w:rsidR="008A791E" w:rsidRDefault="008A791E" w:rsidP="008A791E">
            <w:pPr>
              <w:jc w:val="center"/>
              <w:rPr>
                <w:rFonts w:eastAsia="Times New Roman" w:cs="Times New Roman"/>
                <w:szCs w:val="24"/>
              </w:rPr>
            </w:pPr>
          </w:p>
          <w:p w14:paraId="6E186C4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9FF83DD" w14:textId="77777777" w:rsidR="008A791E" w:rsidRDefault="008A791E" w:rsidP="008A791E">
            <w:pPr>
              <w:jc w:val="center"/>
              <w:rPr>
                <w:rFonts w:eastAsia="Times New Roman" w:cs="Times New Roman"/>
                <w:b/>
                <w:szCs w:val="24"/>
              </w:rPr>
            </w:pPr>
          </w:p>
          <w:p w14:paraId="1A7290A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8230DB6"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33D1D2D0"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3914B49"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4801DB34" w14:textId="77777777" w:rsidR="008A791E" w:rsidRDefault="008A791E" w:rsidP="008A791E">
            <w:pPr>
              <w:jc w:val="center"/>
              <w:rPr>
                <w:rFonts w:eastAsia="Times New Roman" w:cs="Times New Roman"/>
                <w:szCs w:val="24"/>
              </w:rPr>
            </w:pPr>
          </w:p>
          <w:p w14:paraId="0A432FC3" w14:textId="77777777" w:rsidR="008A791E" w:rsidRDefault="008A791E" w:rsidP="008A791E">
            <w:pPr>
              <w:jc w:val="center"/>
              <w:rPr>
                <w:rFonts w:eastAsia="Times New Roman" w:cs="Times New Roman"/>
                <w:szCs w:val="24"/>
              </w:rPr>
            </w:pPr>
          </w:p>
        </w:tc>
      </w:tr>
      <w:tr w:rsidR="008A791E" w14:paraId="7AB82D9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BA4D7E" w14:textId="77777777" w:rsidR="008A791E" w:rsidRDefault="008A791E" w:rsidP="008A791E">
            <w:pPr>
              <w:jc w:val="center"/>
              <w:rPr>
                <w:rFonts w:eastAsia="Times New Roman" w:cs="Times New Roman"/>
                <w:szCs w:val="24"/>
              </w:rPr>
            </w:pPr>
          </w:p>
          <w:p w14:paraId="423BBB82" w14:textId="77777777" w:rsidR="008A791E" w:rsidRDefault="008A791E" w:rsidP="008A791E">
            <w:pPr>
              <w:jc w:val="center"/>
              <w:rPr>
                <w:rFonts w:eastAsia="Times New Roman" w:cs="Times New Roman"/>
                <w:szCs w:val="24"/>
              </w:rPr>
            </w:pPr>
          </w:p>
          <w:p w14:paraId="089530E3" w14:textId="77777777" w:rsidR="008A791E" w:rsidRDefault="008A791E" w:rsidP="008A791E">
            <w:pPr>
              <w:jc w:val="center"/>
              <w:rPr>
                <w:rFonts w:eastAsia="Times New Roman" w:cs="Times New Roman"/>
                <w:szCs w:val="24"/>
              </w:rPr>
            </w:pPr>
          </w:p>
          <w:p w14:paraId="5E8132F4" w14:textId="77777777" w:rsidR="008A791E" w:rsidRDefault="008A791E" w:rsidP="008A791E">
            <w:pPr>
              <w:jc w:val="center"/>
              <w:rPr>
                <w:rFonts w:eastAsia="Times New Roman" w:cs="Times New Roman"/>
                <w:szCs w:val="24"/>
              </w:rPr>
            </w:pPr>
          </w:p>
          <w:p w14:paraId="1D8CA737" w14:textId="77777777" w:rsidR="008A791E" w:rsidRDefault="008A791E" w:rsidP="008A791E">
            <w:pPr>
              <w:jc w:val="center"/>
              <w:rPr>
                <w:rFonts w:eastAsia="Times New Roman" w:cs="Times New Roman"/>
                <w:szCs w:val="24"/>
              </w:rPr>
            </w:pPr>
          </w:p>
          <w:p w14:paraId="37F7A40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25C591D"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1BD38C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DC9565E" w14:textId="77777777" w:rsidR="008A791E" w:rsidRDefault="008A791E" w:rsidP="008A791E">
            <w:pPr>
              <w:rPr>
                <w:rFonts w:eastAsia="Times New Roman" w:cs="Times New Roman"/>
                <w:b/>
                <w:szCs w:val="24"/>
              </w:rPr>
            </w:pPr>
            <w:r>
              <w:rPr>
                <w:rFonts w:eastAsia="Times New Roman" w:cs="Times New Roman"/>
                <w:b/>
                <w:szCs w:val="24"/>
              </w:rPr>
              <w:t>Actividades:</w:t>
            </w:r>
          </w:p>
          <w:p w14:paraId="5003157C"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t>Escribir/generar código.</w:t>
            </w:r>
          </w:p>
          <w:p w14:paraId="215C1EE0"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t>Diccionario de funciones o módulos.</w:t>
            </w:r>
          </w:p>
          <w:p w14:paraId="66192F45"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6F37573C"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t>Realizar pruebas de aceptación del usuario.</w:t>
            </w:r>
          </w:p>
          <w:p w14:paraId="391A8B96"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A69DDD2" w14:textId="77777777" w:rsidR="008A791E" w:rsidRDefault="008A791E" w:rsidP="008A791E">
            <w:pPr>
              <w:rPr>
                <w:rFonts w:eastAsia="Times New Roman" w:cs="Times New Roman"/>
                <w:b/>
                <w:szCs w:val="24"/>
              </w:rPr>
            </w:pPr>
          </w:p>
          <w:p w14:paraId="5A6FA372" w14:textId="77777777" w:rsidR="008A791E" w:rsidRDefault="008A791E" w:rsidP="008A791E">
            <w:pPr>
              <w:rPr>
                <w:rFonts w:eastAsia="Times New Roman" w:cs="Times New Roman"/>
                <w:b/>
                <w:szCs w:val="24"/>
              </w:rPr>
            </w:pPr>
          </w:p>
          <w:p w14:paraId="07DE244F"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7023A0A5"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21D6D1C1"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9399DAC"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4262B10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5F2EB981" w14:textId="77777777" w:rsidR="008A791E" w:rsidRDefault="008A791E" w:rsidP="008A791E">
            <w:pPr>
              <w:jc w:val="center"/>
              <w:rPr>
                <w:rFonts w:eastAsia="Times New Roman" w:cs="Times New Roman"/>
                <w:b/>
                <w:szCs w:val="24"/>
              </w:rPr>
            </w:pPr>
            <w:r>
              <w:rPr>
                <w:rFonts w:eastAsia="Times New Roman" w:cs="Times New Roman"/>
                <w:szCs w:val="24"/>
              </w:rPr>
              <w:lastRenderedPageBreak/>
              <w:t>26/11/2019</w:t>
            </w:r>
          </w:p>
          <w:p w14:paraId="1E8F60C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7D80A71A"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190" w:type="dxa"/>
            <w:tcBorders>
              <w:bottom w:val="single" w:sz="8" w:space="0" w:color="000000"/>
              <w:right w:val="single" w:sz="8" w:space="0" w:color="000000"/>
            </w:tcBorders>
            <w:tcMar>
              <w:top w:w="100" w:type="dxa"/>
              <w:left w:w="100" w:type="dxa"/>
              <w:bottom w:w="100" w:type="dxa"/>
              <w:right w:w="100" w:type="dxa"/>
            </w:tcMar>
          </w:tcPr>
          <w:p w14:paraId="4B979777" w14:textId="77777777" w:rsidR="008A791E" w:rsidRDefault="008A791E" w:rsidP="008A791E">
            <w:pPr>
              <w:rPr>
                <w:rFonts w:eastAsia="Times New Roman" w:cs="Times New Roman"/>
                <w:b/>
                <w:szCs w:val="24"/>
              </w:rPr>
            </w:pPr>
          </w:p>
          <w:p w14:paraId="119A965C" w14:textId="77777777" w:rsidR="008A791E" w:rsidRDefault="008A791E" w:rsidP="008A791E">
            <w:pPr>
              <w:rPr>
                <w:rFonts w:eastAsia="Times New Roman" w:cs="Times New Roman"/>
                <w:b/>
                <w:szCs w:val="24"/>
              </w:rPr>
            </w:pPr>
          </w:p>
          <w:p w14:paraId="7287110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4 </w:t>
            </w:r>
          </w:p>
          <w:p w14:paraId="42A41513" w14:textId="77777777" w:rsidR="008A791E" w:rsidRDefault="008A791E" w:rsidP="008A791E">
            <w:pPr>
              <w:jc w:val="center"/>
              <w:rPr>
                <w:rFonts w:eastAsia="Times New Roman" w:cs="Times New Roman"/>
                <w:szCs w:val="24"/>
              </w:rPr>
            </w:pPr>
            <w:r>
              <w:rPr>
                <w:rFonts w:eastAsia="Times New Roman" w:cs="Times New Roman"/>
                <w:szCs w:val="24"/>
              </w:rPr>
              <w:t>23/11/2019</w:t>
            </w:r>
          </w:p>
          <w:p w14:paraId="2BC95F48"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67591DC7"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60D84637"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640A8D89" w14:textId="77777777" w:rsidR="008A791E" w:rsidRDefault="008A791E" w:rsidP="008A791E">
            <w:pPr>
              <w:jc w:val="center"/>
              <w:rPr>
                <w:rFonts w:eastAsia="Times New Roman" w:cs="Times New Roman"/>
                <w:b/>
                <w:szCs w:val="24"/>
              </w:rPr>
            </w:pPr>
            <w:r>
              <w:rPr>
                <w:rFonts w:eastAsia="Times New Roman" w:cs="Times New Roman"/>
                <w:szCs w:val="24"/>
              </w:rPr>
              <w:lastRenderedPageBreak/>
              <w:t>29/11/2019</w:t>
            </w:r>
          </w:p>
          <w:p w14:paraId="03E4ADA5"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76E6437E" w14:textId="77777777" w:rsidR="008A791E" w:rsidRDefault="008A791E" w:rsidP="008A791E">
            <w:pPr>
              <w:jc w:val="center"/>
              <w:rPr>
                <w:rFonts w:eastAsia="Times New Roman" w:cs="Times New Roman"/>
                <w:b/>
                <w:szCs w:val="24"/>
              </w:rPr>
            </w:pPr>
            <w:r>
              <w:rPr>
                <w:rFonts w:eastAsia="Times New Roman" w:cs="Times New Roman"/>
                <w:szCs w:val="24"/>
              </w:rPr>
              <w:t>02/12/2019</w:t>
            </w:r>
          </w:p>
        </w:tc>
      </w:tr>
    </w:tbl>
    <w:p w14:paraId="06B9B43A" w14:textId="77777777" w:rsidR="008A791E" w:rsidRDefault="008A791E" w:rsidP="008A791E">
      <w:pPr>
        <w:rPr>
          <w:rFonts w:eastAsia="Times New Roman" w:cs="Times New Roman"/>
          <w:b/>
          <w:szCs w:val="24"/>
        </w:rPr>
      </w:pPr>
    </w:p>
    <w:p w14:paraId="4F51536C" w14:textId="13233474" w:rsidR="008A791E" w:rsidRDefault="008A791E" w:rsidP="00706570">
      <w:pPr>
        <w:rPr>
          <w:rFonts w:eastAsia="Times New Roman" w:cs="Times New Roman"/>
          <w:b/>
          <w:szCs w:val="24"/>
        </w:rPr>
      </w:pPr>
      <w:r>
        <w:rPr>
          <w:rFonts w:eastAsia="Times New Roman" w:cs="Times New Roman"/>
          <w:b/>
          <w:szCs w:val="24"/>
        </w:rPr>
        <w:t>Entregas proporcionadas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265"/>
        <w:gridCol w:w="2610"/>
      </w:tblGrid>
      <w:tr w:rsidR="008A791E" w14:paraId="7DCE56A9"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7DFA42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04E1BA3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bottom w:val="single" w:sz="8" w:space="0" w:color="000000"/>
              <w:right w:val="single" w:sz="8" w:space="0" w:color="000000"/>
            </w:tcBorders>
            <w:tcMar>
              <w:top w:w="100" w:type="dxa"/>
              <w:left w:w="100" w:type="dxa"/>
              <w:bottom w:w="100" w:type="dxa"/>
              <w:right w:w="100" w:type="dxa"/>
            </w:tcMar>
          </w:tcPr>
          <w:p w14:paraId="62B2BB7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4642494"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FDF8575"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D0FC147"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c>
          <w:tcPr>
            <w:tcW w:w="2610" w:type="dxa"/>
            <w:tcBorders>
              <w:bottom w:val="single" w:sz="8" w:space="0" w:color="000000"/>
              <w:right w:val="single" w:sz="8" w:space="0" w:color="000000"/>
            </w:tcBorders>
            <w:tcMar>
              <w:top w:w="100" w:type="dxa"/>
              <w:left w:w="100" w:type="dxa"/>
              <w:bottom w:w="100" w:type="dxa"/>
              <w:right w:w="100" w:type="dxa"/>
            </w:tcMar>
          </w:tcPr>
          <w:p w14:paraId="1076B0AA"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r>
    </w:tbl>
    <w:p w14:paraId="00DC0BCD" w14:textId="77777777" w:rsidR="008A791E" w:rsidRDefault="008A791E" w:rsidP="008A791E">
      <w:pPr>
        <w:rPr>
          <w:rFonts w:eastAsia="Times New Roman" w:cs="Times New Roman"/>
          <w:b/>
          <w:szCs w:val="24"/>
        </w:rPr>
      </w:pPr>
    </w:p>
    <w:p w14:paraId="3729EE92" w14:textId="47D91081" w:rsidR="008A791E" w:rsidRPr="00706570" w:rsidRDefault="0060439E" w:rsidP="005774C0">
      <w:pPr>
        <w:rPr>
          <w:rFonts w:eastAsia="Times New Roman" w:cs="Times New Roman"/>
          <w:b/>
          <w:szCs w:val="24"/>
          <w:u w:val="single"/>
        </w:rPr>
      </w:pPr>
      <w:r>
        <w:rPr>
          <w:rFonts w:eastAsia="Times New Roman" w:cs="Times New Roman"/>
          <w:b/>
          <w:szCs w:val="24"/>
          <w:u w:val="single"/>
        </w:rPr>
        <w:t>Equipo</w:t>
      </w:r>
      <w:r w:rsidR="008A791E">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5EB22064"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729195DC"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65B60B76" w14:textId="489FFF3C" w:rsidR="008A791E" w:rsidRDefault="008A791E" w:rsidP="00706570">
      <w:pPr>
        <w:rPr>
          <w:rFonts w:eastAsia="Times New Roman" w:cs="Times New Roman"/>
          <w:b/>
          <w:szCs w:val="24"/>
        </w:rPr>
      </w:pPr>
      <w:r>
        <w:rPr>
          <w:rFonts w:eastAsia="Times New Roman" w:cs="Times New Roman"/>
          <w:b/>
          <w:szCs w:val="24"/>
        </w:rPr>
        <w:t>Nombre CU07: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B28E10D"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E28815"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8B5BC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4CCC71"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BDB4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40D2694"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4EA5E3" w14:textId="77777777" w:rsidR="008A791E" w:rsidRDefault="008A791E" w:rsidP="008A791E">
            <w:pPr>
              <w:jc w:val="center"/>
              <w:rPr>
                <w:rFonts w:eastAsia="Times New Roman" w:cs="Times New Roman"/>
                <w:szCs w:val="24"/>
              </w:rPr>
            </w:pPr>
          </w:p>
          <w:p w14:paraId="563EBA2C" w14:textId="77777777" w:rsidR="008A791E" w:rsidRDefault="008A791E" w:rsidP="008A791E">
            <w:pPr>
              <w:jc w:val="center"/>
              <w:rPr>
                <w:rFonts w:eastAsia="Times New Roman" w:cs="Times New Roman"/>
                <w:szCs w:val="24"/>
              </w:rPr>
            </w:pPr>
          </w:p>
          <w:p w14:paraId="3F79197A" w14:textId="77777777" w:rsidR="008A791E" w:rsidRDefault="008A791E" w:rsidP="008A791E">
            <w:pPr>
              <w:jc w:val="center"/>
              <w:rPr>
                <w:rFonts w:eastAsia="Times New Roman" w:cs="Times New Roman"/>
                <w:szCs w:val="24"/>
              </w:rPr>
            </w:pPr>
          </w:p>
          <w:p w14:paraId="23D341F3" w14:textId="77777777" w:rsidR="008A791E" w:rsidRDefault="008A791E" w:rsidP="008A791E">
            <w:pPr>
              <w:jc w:val="center"/>
              <w:rPr>
                <w:rFonts w:eastAsia="Times New Roman" w:cs="Times New Roman"/>
                <w:szCs w:val="24"/>
              </w:rPr>
            </w:pPr>
          </w:p>
          <w:p w14:paraId="7A95DEF1" w14:textId="77777777" w:rsidR="008A791E" w:rsidRDefault="008A791E" w:rsidP="008A791E">
            <w:pPr>
              <w:jc w:val="center"/>
              <w:rPr>
                <w:rFonts w:eastAsia="Times New Roman" w:cs="Times New Roman"/>
                <w:szCs w:val="24"/>
              </w:rPr>
            </w:pPr>
          </w:p>
          <w:p w14:paraId="6296B152" w14:textId="77777777" w:rsidR="008A791E" w:rsidRDefault="008A791E" w:rsidP="008A791E">
            <w:pPr>
              <w:jc w:val="center"/>
              <w:rPr>
                <w:rFonts w:eastAsia="Times New Roman" w:cs="Times New Roman"/>
                <w:szCs w:val="24"/>
              </w:rPr>
            </w:pPr>
          </w:p>
          <w:p w14:paraId="4A1D74AD"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030" w:type="dxa"/>
            <w:tcBorders>
              <w:bottom w:val="single" w:sz="8" w:space="0" w:color="000000"/>
              <w:right w:val="single" w:sz="8" w:space="0" w:color="000000"/>
            </w:tcBorders>
            <w:tcMar>
              <w:top w:w="100" w:type="dxa"/>
              <w:left w:w="100" w:type="dxa"/>
              <w:bottom w:w="100" w:type="dxa"/>
              <w:right w:w="100" w:type="dxa"/>
            </w:tcMar>
          </w:tcPr>
          <w:p w14:paraId="6711DB2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3122E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5B8A21B1" w14:textId="77777777" w:rsidR="008A791E" w:rsidRDefault="008A791E" w:rsidP="008A791E">
            <w:pPr>
              <w:rPr>
                <w:rFonts w:eastAsia="Times New Roman" w:cs="Times New Roman"/>
                <w:szCs w:val="24"/>
              </w:rPr>
            </w:pPr>
            <w:r>
              <w:rPr>
                <w:rFonts w:eastAsia="Times New Roman" w:cs="Times New Roman"/>
                <w:b/>
                <w:szCs w:val="24"/>
              </w:rPr>
              <w:t>Actividades:</w:t>
            </w:r>
          </w:p>
          <w:p w14:paraId="5D3B7710" w14:textId="77777777" w:rsidR="008A791E" w:rsidRDefault="008A791E" w:rsidP="00B246E3">
            <w:pPr>
              <w:numPr>
                <w:ilvl w:val="0"/>
                <w:numId w:val="57"/>
              </w:numPr>
              <w:spacing w:line="276" w:lineRule="auto"/>
              <w:rPr>
                <w:rFonts w:eastAsia="Times New Roman" w:cs="Times New Roman"/>
                <w:szCs w:val="24"/>
              </w:rPr>
            </w:pPr>
            <w:r>
              <w:rPr>
                <w:rFonts w:eastAsia="Times New Roman" w:cs="Times New Roman"/>
                <w:szCs w:val="24"/>
              </w:rPr>
              <w:lastRenderedPageBreak/>
              <w:t>Diagrama de caso de uso.</w:t>
            </w:r>
          </w:p>
          <w:p w14:paraId="4D539301" w14:textId="77777777" w:rsidR="008A791E" w:rsidRDefault="008A791E" w:rsidP="00B246E3">
            <w:pPr>
              <w:numPr>
                <w:ilvl w:val="0"/>
                <w:numId w:val="57"/>
              </w:numPr>
              <w:spacing w:line="276" w:lineRule="auto"/>
              <w:rPr>
                <w:rFonts w:eastAsia="Times New Roman" w:cs="Times New Roman"/>
                <w:szCs w:val="24"/>
              </w:rPr>
            </w:pPr>
            <w:r>
              <w:rPr>
                <w:rFonts w:eastAsia="Times New Roman" w:cs="Times New Roman"/>
                <w:szCs w:val="24"/>
              </w:rPr>
              <w:t xml:space="preserve">Validación de diagrama de casos de uso. </w:t>
            </w:r>
          </w:p>
          <w:p w14:paraId="1A3B6050" w14:textId="77777777" w:rsidR="008A791E" w:rsidRDefault="008A791E" w:rsidP="00B246E3">
            <w:pPr>
              <w:numPr>
                <w:ilvl w:val="0"/>
                <w:numId w:val="57"/>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EA9375"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1.1</w:t>
            </w:r>
          </w:p>
          <w:p w14:paraId="2C27EAC3" w14:textId="77777777" w:rsidR="008A791E" w:rsidRDefault="008A791E" w:rsidP="008A791E">
            <w:pPr>
              <w:jc w:val="center"/>
              <w:rPr>
                <w:rFonts w:eastAsia="Times New Roman" w:cs="Times New Roman"/>
                <w:b/>
                <w:szCs w:val="24"/>
              </w:rPr>
            </w:pPr>
            <w:r>
              <w:rPr>
                <w:rFonts w:eastAsia="Times New Roman" w:cs="Times New Roman"/>
                <w:szCs w:val="24"/>
              </w:rPr>
              <w:t>18/06/2019</w:t>
            </w:r>
          </w:p>
          <w:p w14:paraId="12660D0A"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700EF612" w14:textId="77777777" w:rsidR="008A791E" w:rsidRDefault="008A791E" w:rsidP="008A791E">
            <w:pPr>
              <w:jc w:val="center"/>
              <w:rPr>
                <w:rFonts w:eastAsia="Times New Roman" w:cs="Times New Roman"/>
                <w:b/>
                <w:szCs w:val="24"/>
              </w:rPr>
            </w:pPr>
            <w:r>
              <w:rPr>
                <w:rFonts w:eastAsia="Times New Roman" w:cs="Times New Roman"/>
                <w:szCs w:val="24"/>
              </w:rPr>
              <w:t>20/06/2019</w:t>
            </w:r>
          </w:p>
          <w:p w14:paraId="09030EA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55559E64" w14:textId="77777777" w:rsidR="008A791E" w:rsidRDefault="008A791E" w:rsidP="008A791E">
            <w:pPr>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50AA42FC" w14:textId="77777777" w:rsidR="008A791E" w:rsidRDefault="008A791E" w:rsidP="008A791E">
            <w:pP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2ED8A387" w14:textId="77777777" w:rsidR="008A791E" w:rsidRDefault="008A791E" w:rsidP="008A791E">
            <w:pPr>
              <w:jc w:val="center"/>
              <w:rPr>
                <w:rFonts w:eastAsia="Times New Roman" w:cs="Times New Roman"/>
                <w:szCs w:val="24"/>
              </w:rPr>
            </w:pPr>
            <w:r>
              <w:rPr>
                <w:rFonts w:eastAsia="Times New Roman" w:cs="Times New Roman"/>
                <w:szCs w:val="24"/>
              </w:rPr>
              <w:t>20/06/2019</w:t>
            </w:r>
          </w:p>
          <w:p w14:paraId="48062D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01382E5"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77914961" w14:textId="77777777" w:rsidR="008A791E" w:rsidRDefault="008A791E" w:rsidP="008A791E">
            <w:pPr>
              <w:jc w:val="center"/>
              <w:rPr>
                <w:rFonts w:eastAsia="Times New Roman" w:cs="Times New Roman"/>
                <w:b/>
                <w:szCs w:val="24"/>
              </w:rPr>
            </w:pPr>
            <w:r>
              <w:rPr>
                <w:rFonts w:eastAsia="Times New Roman" w:cs="Times New Roman"/>
                <w:b/>
                <w:szCs w:val="24"/>
              </w:rPr>
              <w:t>Actividad 1.3:5</w:t>
            </w:r>
          </w:p>
          <w:p w14:paraId="1BB9054D" w14:textId="77777777" w:rsidR="008A791E" w:rsidRDefault="008A791E" w:rsidP="008A791E">
            <w:pPr>
              <w:jc w:val="center"/>
              <w:rPr>
                <w:rFonts w:eastAsia="Times New Roman" w:cs="Times New Roman"/>
                <w:szCs w:val="24"/>
              </w:rPr>
            </w:pPr>
            <w:r>
              <w:rPr>
                <w:rFonts w:eastAsia="Times New Roman" w:cs="Times New Roman"/>
                <w:szCs w:val="24"/>
              </w:rPr>
              <w:t>27/06/2019</w:t>
            </w:r>
          </w:p>
        </w:tc>
      </w:tr>
      <w:tr w:rsidR="008A791E" w14:paraId="51CFC37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78DB9CF" w14:textId="77777777" w:rsidR="008A791E" w:rsidRDefault="008A791E" w:rsidP="008A791E">
            <w:pPr>
              <w:jc w:val="center"/>
              <w:rPr>
                <w:rFonts w:eastAsia="Times New Roman" w:cs="Times New Roman"/>
                <w:szCs w:val="24"/>
              </w:rPr>
            </w:pPr>
          </w:p>
          <w:p w14:paraId="031DFCF7" w14:textId="77777777" w:rsidR="008A791E" w:rsidRDefault="008A791E" w:rsidP="008A791E">
            <w:pPr>
              <w:jc w:val="center"/>
              <w:rPr>
                <w:rFonts w:eastAsia="Times New Roman" w:cs="Times New Roman"/>
                <w:szCs w:val="24"/>
              </w:rPr>
            </w:pPr>
          </w:p>
          <w:p w14:paraId="307E3D23" w14:textId="77777777" w:rsidR="008A791E" w:rsidRDefault="008A791E" w:rsidP="008A791E">
            <w:pPr>
              <w:jc w:val="center"/>
              <w:rPr>
                <w:rFonts w:eastAsia="Times New Roman" w:cs="Times New Roman"/>
                <w:szCs w:val="24"/>
              </w:rPr>
            </w:pPr>
          </w:p>
          <w:p w14:paraId="75FC4467" w14:textId="77777777" w:rsidR="008A791E" w:rsidRDefault="008A791E" w:rsidP="008A791E">
            <w:pPr>
              <w:jc w:val="center"/>
              <w:rPr>
                <w:rFonts w:eastAsia="Times New Roman" w:cs="Times New Roman"/>
                <w:szCs w:val="24"/>
              </w:rPr>
            </w:pPr>
          </w:p>
          <w:p w14:paraId="69D90858" w14:textId="77777777" w:rsidR="008A791E" w:rsidRDefault="008A791E" w:rsidP="008A791E">
            <w:pPr>
              <w:jc w:val="center"/>
              <w:rPr>
                <w:rFonts w:eastAsia="Times New Roman" w:cs="Times New Roman"/>
                <w:szCs w:val="24"/>
              </w:rPr>
            </w:pPr>
          </w:p>
          <w:p w14:paraId="46220B95" w14:textId="77777777" w:rsidR="008A791E" w:rsidRDefault="008A791E" w:rsidP="008A791E">
            <w:pPr>
              <w:jc w:val="center"/>
              <w:rPr>
                <w:rFonts w:eastAsia="Times New Roman" w:cs="Times New Roman"/>
                <w:szCs w:val="24"/>
              </w:rPr>
            </w:pPr>
          </w:p>
          <w:p w14:paraId="23233763" w14:textId="77777777" w:rsidR="008A791E" w:rsidRDefault="008A791E" w:rsidP="008A791E">
            <w:pPr>
              <w:rPr>
                <w:rFonts w:eastAsia="Times New Roman" w:cs="Times New Roman"/>
                <w:szCs w:val="24"/>
              </w:rPr>
            </w:pPr>
          </w:p>
          <w:p w14:paraId="191085CB" w14:textId="77777777" w:rsidR="008A791E" w:rsidRDefault="008A791E" w:rsidP="008A791E">
            <w:pPr>
              <w:jc w:val="center"/>
              <w:rPr>
                <w:rFonts w:eastAsia="Times New Roman" w:cs="Times New Roman"/>
                <w:szCs w:val="24"/>
              </w:rPr>
            </w:pPr>
          </w:p>
          <w:p w14:paraId="29E9726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7BD668A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B78BD7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2090ABF" w14:textId="77777777" w:rsidR="008A791E" w:rsidRDefault="008A791E" w:rsidP="008A791E">
            <w:pPr>
              <w:rPr>
                <w:rFonts w:eastAsia="Times New Roman" w:cs="Times New Roman"/>
                <w:szCs w:val="24"/>
              </w:rPr>
            </w:pPr>
            <w:r>
              <w:rPr>
                <w:rFonts w:eastAsia="Times New Roman" w:cs="Times New Roman"/>
                <w:b/>
                <w:szCs w:val="24"/>
              </w:rPr>
              <w:t>Actividades:</w:t>
            </w:r>
          </w:p>
          <w:p w14:paraId="7FEE01BF"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Modelado de dominio.</w:t>
            </w:r>
          </w:p>
          <w:p w14:paraId="68C5FDB6"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Plan de pruebas.</w:t>
            </w:r>
          </w:p>
          <w:p w14:paraId="0EA31CBE"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Especificación del diseño de pruebas.</w:t>
            </w:r>
          </w:p>
          <w:p w14:paraId="22924E89"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Especificación de casos de prueba.</w:t>
            </w:r>
          </w:p>
          <w:p w14:paraId="61DBA95F"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Procedimiento de pruebas.</w:t>
            </w:r>
          </w:p>
          <w:p w14:paraId="42FD85EA"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13074B23" w14:textId="77777777" w:rsidR="008A791E" w:rsidRDefault="008A791E" w:rsidP="008A791E">
            <w:pPr>
              <w:rPr>
                <w:rFonts w:eastAsia="Times New Roman" w:cs="Times New Roman"/>
                <w:b/>
                <w:szCs w:val="24"/>
              </w:rPr>
            </w:pPr>
          </w:p>
          <w:p w14:paraId="19DA2B20" w14:textId="77777777" w:rsidR="008A791E" w:rsidRDefault="008A791E" w:rsidP="008A791E">
            <w:pPr>
              <w:rPr>
                <w:rFonts w:eastAsia="Times New Roman" w:cs="Times New Roman"/>
                <w:b/>
                <w:szCs w:val="24"/>
              </w:rPr>
            </w:pPr>
          </w:p>
          <w:p w14:paraId="61B520F2" w14:textId="77777777" w:rsidR="008A791E" w:rsidRDefault="008A791E" w:rsidP="008A791E">
            <w:pPr>
              <w:rPr>
                <w:rFonts w:eastAsia="Times New Roman" w:cs="Times New Roman"/>
                <w:b/>
                <w:szCs w:val="24"/>
              </w:rPr>
            </w:pPr>
          </w:p>
          <w:p w14:paraId="7CBDD833"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1A1C1923" w14:textId="77777777" w:rsidR="008A791E" w:rsidRDefault="008A791E" w:rsidP="008A791E">
            <w:pPr>
              <w:jc w:val="center"/>
              <w:rPr>
                <w:rFonts w:eastAsia="Times New Roman" w:cs="Times New Roman"/>
                <w:b/>
                <w:szCs w:val="24"/>
              </w:rPr>
            </w:pPr>
            <w:r>
              <w:rPr>
                <w:rFonts w:eastAsia="Times New Roman" w:cs="Times New Roman"/>
                <w:szCs w:val="24"/>
              </w:rPr>
              <w:t>27/06/2019</w:t>
            </w:r>
          </w:p>
          <w:p w14:paraId="42FD09E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0712FD2"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1144436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02DAEEDD" w14:textId="77777777" w:rsidR="008A791E" w:rsidRDefault="008A791E" w:rsidP="008A791E">
            <w:pPr>
              <w:jc w:val="center"/>
              <w:rPr>
                <w:rFonts w:eastAsia="Times New Roman" w:cs="Times New Roman"/>
                <w:b/>
                <w:szCs w:val="24"/>
              </w:rPr>
            </w:pPr>
            <w:r>
              <w:rPr>
                <w:rFonts w:eastAsia="Times New Roman" w:cs="Times New Roman"/>
                <w:szCs w:val="24"/>
              </w:rPr>
              <w:t>03/07/2019</w:t>
            </w:r>
          </w:p>
          <w:p w14:paraId="240A397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6/07/2019</w:t>
            </w:r>
          </w:p>
          <w:p w14:paraId="374C3E27"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2F926D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2B52C40B"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2137A29B" w14:textId="77777777" w:rsidR="008A791E" w:rsidRDefault="008A791E" w:rsidP="008A791E">
            <w:pPr>
              <w:jc w:val="center"/>
              <w:rPr>
                <w:rFonts w:eastAsia="Times New Roman" w:cs="Times New Roman"/>
                <w:b/>
                <w:szCs w:val="24"/>
              </w:rPr>
            </w:pPr>
            <w:r>
              <w:rPr>
                <w:rFonts w:eastAsia="Times New Roman" w:cs="Times New Roman"/>
                <w:szCs w:val="24"/>
              </w:rPr>
              <w:t>12/07/2019</w:t>
            </w:r>
          </w:p>
        </w:tc>
        <w:tc>
          <w:tcPr>
            <w:tcW w:w="2610" w:type="dxa"/>
            <w:tcBorders>
              <w:bottom w:val="single" w:sz="8" w:space="0" w:color="000000"/>
              <w:right w:val="single" w:sz="8" w:space="0" w:color="000000"/>
            </w:tcBorders>
            <w:tcMar>
              <w:top w:w="100" w:type="dxa"/>
              <w:left w:w="100" w:type="dxa"/>
              <w:bottom w:w="100" w:type="dxa"/>
              <w:right w:w="100" w:type="dxa"/>
            </w:tcMar>
          </w:tcPr>
          <w:p w14:paraId="6E65DF29" w14:textId="77777777" w:rsidR="008A791E" w:rsidRDefault="008A791E" w:rsidP="008A791E">
            <w:pPr>
              <w:jc w:val="center"/>
              <w:rPr>
                <w:rFonts w:eastAsia="Times New Roman" w:cs="Times New Roman"/>
                <w:szCs w:val="24"/>
              </w:rPr>
            </w:pPr>
          </w:p>
          <w:p w14:paraId="552F1357" w14:textId="77777777" w:rsidR="008A791E" w:rsidRDefault="008A791E" w:rsidP="008A791E">
            <w:pPr>
              <w:jc w:val="center"/>
              <w:rPr>
                <w:rFonts w:eastAsia="Times New Roman" w:cs="Times New Roman"/>
                <w:szCs w:val="24"/>
              </w:rPr>
            </w:pPr>
          </w:p>
          <w:p w14:paraId="0A05DCBB" w14:textId="77777777" w:rsidR="008A791E" w:rsidRDefault="008A791E" w:rsidP="008A791E">
            <w:pPr>
              <w:jc w:val="center"/>
              <w:rPr>
                <w:rFonts w:eastAsia="Times New Roman" w:cs="Times New Roman"/>
                <w:szCs w:val="24"/>
              </w:rPr>
            </w:pPr>
          </w:p>
          <w:p w14:paraId="1DF1A988" w14:textId="77777777" w:rsidR="008A791E" w:rsidRDefault="008A791E" w:rsidP="008A791E">
            <w:pPr>
              <w:jc w:val="center"/>
              <w:rPr>
                <w:rFonts w:eastAsia="Times New Roman" w:cs="Times New Roman"/>
                <w:szCs w:val="24"/>
              </w:rPr>
            </w:pPr>
            <w:r>
              <w:rPr>
                <w:rFonts w:eastAsia="Times New Roman" w:cs="Times New Roman"/>
                <w:b/>
                <w:szCs w:val="24"/>
              </w:rPr>
              <w:t>Actividad 2.1:4</w:t>
            </w:r>
          </w:p>
          <w:p w14:paraId="5B0197B4"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6725B14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3 </w:t>
            </w:r>
            <w:r>
              <w:rPr>
                <w:rFonts w:eastAsia="Times New Roman" w:cs="Times New Roman"/>
                <w:szCs w:val="24"/>
              </w:rPr>
              <w:t>03/07/2019</w:t>
            </w:r>
          </w:p>
          <w:p w14:paraId="2C0FB9CE" w14:textId="77777777" w:rsidR="008A791E" w:rsidRDefault="008A791E" w:rsidP="008A791E">
            <w:pPr>
              <w:jc w:val="center"/>
              <w:rPr>
                <w:rFonts w:eastAsia="Times New Roman" w:cs="Times New Roman"/>
                <w:b/>
                <w:szCs w:val="24"/>
              </w:rPr>
            </w:pPr>
            <w:r>
              <w:rPr>
                <w:rFonts w:eastAsia="Times New Roman" w:cs="Times New Roman"/>
                <w:b/>
                <w:szCs w:val="24"/>
              </w:rPr>
              <w:t>Actividad 2.3:3</w:t>
            </w:r>
          </w:p>
          <w:p w14:paraId="7257DDB6" w14:textId="77777777" w:rsidR="008A791E" w:rsidRDefault="008A791E" w:rsidP="008A791E">
            <w:pPr>
              <w:jc w:val="center"/>
              <w:rPr>
                <w:rFonts w:eastAsia="Times New Roman" w:cs="Times New Roman"/>
                <w:szCs w:val="24"/>
              </w:rPr>
            </w:pPr>
            <w:r>
              <w:rPr>
                <w:rFonts w:eastAsia="Times New Roman" w:cs="Times New Roman"/>
                <w:szCs w:val="24"/>
              </w:rPr>
              <w:t>06/07/2019</w:t>
            </w:r>
          </w:p>
          <w:p w14:paraId="2FE19311" w14:textId="77777777" w:rsidR="008A791E" w:rsidRDefault="008A791E" w:rsidP="008A791E">
            <w:pPr>
              <w:jc w:val="center"/>
              <w:rPr>
                <w:rFonts w:eastAsia="Times New Roman" w:cs="Times New Roman"/>
                <w:b/>
                <w:szCs w:val="24"/>
              </w:rPr>
            </w:pPr>
            <w:r>
              <w:rPr>
                <w:rFonts w:eastAsia="Times New Roman" w:cs="Times New Roman"/>
                <w:b/>
                <w:szCs w:val="24"/>
              </w:rPr>
              <w:t>Actividad 2.4:3</w:t>
            </w:r>
          </w:p>
          <w:p w14:paraId="7BD3C81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06AF2CAA" w14:textId="77777777" w:rsidR="008A791E" w:rsidRDefault="008A791E" w:rsidP="008A791E">
            <w:pPr>
              <w:jc w:val="center"/>
              <w:rPr>
                <w:rFonts w:eastAsia="Times New Roman" w:cs="Times New Roman"/>
                <w:b/>
                <w:szCs w:val="24"/>
              </w:rPr>
            </w:pPr>
            <w:r>
              <w:rPr>
                <w:rFonts w:eastAsia="Times New Roman" w:cs="Times New Roman"/>
                <w:b/>
                <w:szCs w:val="24"/>
              </w:rPr>
              <w:t>Actividad 2.5:3</w:t>
            </w:r>
          </w:p>
          <w:p w14:paraId="09512C3C" w14:textId="77777777" w:rsidR="008A791E" w:rsidRDefault="008A791E" w:rsidP="008A791E">
            <w:pPr>
              <w:jc w:val="center"/>
              <w:rPr>
                <w:rFonts w:eastAsia="Times New Roman" w:cs="Times New Roman"/>
                <w:b/>
                <w:szCs w:val="24"/>
              </w:rPr>
            </w:pPr>
            <w:r>
              <w:rPr>
                <w:rFonts w:eastAsia="Times New Roman" w:cs="Times New Roman"/>
                <w:szCs w:val="24"/>
              </w:rPr>
              <w:t>12/07/2019</w:t>
            </w:r>
          </w:p>
          <w:p w14:paraId="0A1AAF4D" w14:textId="77777777" w:rsidR="008A791E" w:rsidRDefault="008A791E" w:rsidP="008A791E">
            <w:pPr>
              <w:jc w:val="center"/>
              <w:rPr>
                <w:rFonts w:eastAsia="Times New Roman" w:cs="Times New Roman"/>
                <w:b/>
                <w:szCs w:val="24"/>
              </w:rPr>
            </w:pPr>
            <w:r>
              <w:rPr>
                <w:rFonts w:eastAsia="Times New Roman" w:cs="Times New Roman"/>
                <w:b/>
                <w:szCs w:val="24"/>
              </w:rPr>
              <w:t>Actividad 2.6:3</w:t>
            </w:r>
          </w:p>
          <w:p w14:paraId="3CC3C49C" w14:textId="77777777" w:rsidR="008A791E" w:rsidRDefault="008A791E" w:rsidP="008A791E">
            <w:pPr>
              <w:jc w:val="center"/>
              <w:rPr>
                <w:rFonts w:eastAsia="Times New Roman" w:cs="Times New Roman"/>
                <w:b/>
                <w:szCs w:val="24"/>
              </w:rPr>
            </w:pPr>
            <w:r>
              <w:rPr>
                <w:rFonts w:eastAsia="Times New Roman" w:cs="Times New Roman"/>
                <w:szCs w:val="24"/>
              </w:rPr>
              <w:t>15/07/2019</w:t>
            </w:r>
            <w:r>
              <w:rPr>
                <w:rFonts w:eastAsia="Times New Roman" w:cs="Times New Roman"/>
                <w:b/>
                <w:szCs w:val="24"/>
              </w:rPr>
              <w:t xml:space="preserve"> </w:t>
            </w:r>
          </w:p>
          <w:p w14:paraId="3D5A71E2" w14:textId="77777777" w:rsidR="008A791E" w:rsidRDefault="008A791E" w:rsidP="008A791E">
            <w:pPr>
              <w:rPr>
                <w:rFonts w:eastAsia="Times New Roman" w:cs="Times New Roman"/>
                <w:b/>
                <w:szCs w:val="24"/>
              </w:rPr>
            </w:pPr>
          </w:p>
        </w:tc>
      </w:tr>
      <w:tr w:rsidR="008A791E" w14:paraId="73B3E989"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9A5D0" w14:textId="77777777" w:rsidR="008A791E" w:rsidRDefault="008A791E" w:rsidP="008A791E">
            <w:pPr>
              <w:jc w:val="center"/>
              <w:rPr>
                <w:rFonts w:eastAsia="Times New Roman" w:cs="Times New Roman"/>
                <w:szCs w:val="24"/>
              </w:rPr>
            </w:pPr>
          </w:p>
          <w:p w14:paraId="7DAAD548" w14:textId="77777777" w:rsidR="008A791E" w:rsidRDefault="008A791E" w:rsidP="008A791E">
            <w:pPr>
              <w:jc w:val="center"/>
              <w:rPr>
                <w:rFonts w:eastAsia="Times New Roman" w:cs="Times New Roman"/>
                <w:szCs w:val="24"/>
              </w:rPr>
            </w:pPr>
          </w:p>
          <w:p w14:paraId="1DC51841" w14:textId="77777777" w:rsidR="008A791E" w:rsidRDefault="008A791E" w:rsidP="008A791E">
            <w:pPr>
              <w:jc w:val="center"/>
              <w:rPr>
                <w:rFonts w:eastAsia="Times New Roman" w:cs="Times New Roman"/>
                <w:szCs w:val="24"/>
              </w:rPr>
            </w:pPr>
          </w:p>
          <w:p w14:paraId="2D403B13" w14:textId="77777777" w:rsidR="008A791E" w:rsidRDefault="008A791E" w:rsidP="008A791E">
            <w:pPr>
              <w:jc w:val="center"/>
              <w:rPr>
                <w:rFonts w:eastAsia="Times New Roman" w:cs="Times New Roman"/>
                <w:szCs w:val="24"/>
              </w:rPr>
            </w:pPr>
          </w:p>
          <w:p w14:paraId="142709F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38B710B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20831B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F680408" w14:textId="77777777" w:rsidR="008A791E" w:rsidRDefault="008A791E" w:rsidP="008A791E">
            <w:pPr>
              <w:rPr>
                <w:rFonts w:eastAsia="Times New Roman" w:cs="Times New Roman"/>
                <w:b/>
                <w:szCs w:val="24"/>
              </w:rPr>
            </w:pPr>
            <w:r>
              <w:rPr>
                <w:rFonts w:eastAsia="Times New Roman" w:cs="Times New Roman"/>
                <w:b/>
                <w:szCs w:val="24"/>
              </w:rPr>
              <w:t>Actividades:</w:t>
            </w:r>
          </w:p>
          <w:p w14:paraId="046F9CD9" w14:textId="77777777" w:rsidR="008A791E" w:rsidRDefault="008A791E" w:rsidP="00B246E3">
            <w:pPr>
              <w:numPr>
                <w:ilvl w:val="0"/>
                <w:numId w:val="20"/>
              </w:numPr>
              <w:spacing w:line="276" w:lineRule="auto"/>
              <w:rPr>
                <w:rFonts w:eastAsia="Times New Roman" w:cs="Times New Roman"/>
                <w:szCs w:val="24"/>
              </w:rPr>
            </w:pPr>
            <w:r>
              <w:rPr>
                <w:rFonts w:eastAsia="Times New Roman" w:cs="Times New Roman"/>
                <w:szCs w:val="24"/>
              </w:rPr>
              <w:t>Logs de pruebas.</w:t>
            </w:r>
          </w:p>
          <w:p w14:paraId="48E0E0B6" w14:textId="77777777" w:rsidR="008A791E" w:rsidRDefault="008A791E" w:rsidP="00B246E3">
            <w:pPr>
              <w:numPr>
                <w:ilvl w:val="0"/>
                <w:numId w:val="20"/>
              </w:numPr>
              <w:spacing w:line="276" w:lineRule="auto"/>
              <w:rPr>
                <w:rFonts w:eastAsia="Times New Roman" w:cs="Times New Roman"/>
                <w:szCs w:val="24"/>
              </w:rPr>
            </w:pPr>
            <w:r>
              <w:rPr>
                <w:rFonts w:eastAsia="Times New Roman" w:cs="Times New Roman"/>
                <w:szCs w:val="24"/>
              </w:rPr>
              <w:t>Realizar pruebas unitarias y de integración.</w:t>
            </w:r>
          </w:p>
          <w:p w14:paraId="76198293" w14:textId="77777777" w:rsidR="008A791E" w:rsidRDefault="008A791E" w:rsidP="00B246E3">
            <w:pPr>
              <w:numPr>
                <w:ilvl w:val="0"/>
                <w:numId w:val="20"/>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BB3472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7BD5F7C" w14:textId="77777777" w:rsidR="008A791E" w:rsidRDefault="008A791E" w:rsidP="008A791E">
            <w:pPr>
              <w:jc w:val="center"/>
              <w:rPr>
                <w:rFonts w:eastAsia="Times New Roman" w:cs="Times New Roman"/>
                <w:b/>
                <w:szCs w:val="24"/>
              </w:rPr>
            </w:pPr>
          </w:p>
          <w:p w14:paraId="7704FA5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15053487" w14:textId="77777777" w:rsidR="008A791E" w:rsidRDefault="008A791E" w:rsidP="008A791E">
            <w:pPr>
              <w:jc w:val="center"/>
              <w:rPr>
                <w:rFonts w:eastAsia="Times New Roman" w:cs="Times New Roman"/>
                <w:szCs w:val="24"/>
              </w:rPr>
            </w:pPr>
            <w:r>
              <w:rPr>
                <w:rFonts w:eastAsia="Times New Roman" w:cs="Times New Roman"/>
                <w:szCs w:val="24"/>
              </w:rPr>
              <w:t>15/07/2019</w:t>
            </w:r>
          </w:p>
          <w:p w14:paraId="03BCCCD4"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D0A93D0"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9D5989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24C70DD" w14:textId="77777777" w:rsidR="008A791E" w:rsidRDefault="008A791E" w:rsidP="008A791E">
            <w:pPr>
              <w:jc w:val="center"/>
              <w:rPr>
                <w:rFonts w:eastAsia="Times New Roman" w:cs="Times New Roman"/>
                <w:szCs w:val="24"/>
              </w:rPr>
            </w:pPr>
            <w:r>
              <w:rPr>
                <w:rFonts w:eastAsia="Times New Roman" w:cs="Times New Roman"/>
                <w:szCs w:val="24"/>
              </w:rPr>
              <w:t>19/07/2019</w:t>
            </w:r>
          </w:p>
        </w:tc>
        <w:tc>
          <w:tcPr>
            <w:tcW w:w="2610" w:type="dxa"/>
            <w:tcBorders>
              <w:bottom w:val="single" w:sz="8" w:space="0" w:color="000000"/>
              <w:right w:val="single" w:sz="8" w:space="0" w:color="000000"/>
            </w:tcBorders>
            <w:tcMar>
              <w:top w:w="100" w:type="dxa"/>
              <w:left w:w="100" w:type="dxa"/>
              <w:bottom w:w="100" w:type="dxa"/>
              <w:right w:w="100" w:type="dxa"/>
            </w:tcMar>
          </w:tcPr>
          <w:p w14:paraId="3992A01C" w14:textId="77777777" w:rsidR="008A791E" w:rsidRDefault="008A791E" w:rsidP="008A791E">
            <w:pPr>
              <w:jc w:val="center"/>
              <w:rPr>
                <w:rFonts w:eastAsia="Times New Roman" w:cs="Times New Roman"/>
                <w:b/>
                <w:szCs w:val="24"/>
              </w:rPr>
            </w:pPr>
          </w:p>
          <w:p w14:paraId="49151322" w14:textId="77777777" w:rsidR="008A791E" w:rsidRDefault="008A791E" w:rsidP="008A791E">
            <w:pPr>
              <w:jc w:val="center"/>
              <w:rPr>
                <w:rFonts w:eastAsia="Times New Roman" w:cs="Times New Roman"/>
                <w:b/>
                <w:szCs w:val="24"/>
              </w:rPr>
            </w:pPr>
          </w:p>
          <w:p w14:paraId="488BEBB3"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ADDFE88"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717A6C5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09B23A5" w14:textId="77777777" w:rsidR="008A791E" w:rsidRDefault="008A791E" w:rsidP="008A791E">
            <w:pPr>
              <w:jc w:val="center"/>
              <w:rPr>
                <w:rFonts w:eastAsia="Times New Roman" w:cs="Times New Roman"/>
                <w:szCs w:val="24"/>
              </w:rPr>
            </w:pPr>
            <w:r>
              <w:rPr>
                <w:rFonts w:eastAsia="Times New Roman" w:cs="Times New Roman"/>
                <w:szCs w:val="24"/>
              </w:rPr>
              <w:t>19/07/2019</w:t>
            </w:r>
          </w:p>
          <w:p w14:paraId="5AB322E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54F7122" w14:textId="77777777" w:rsidR="008A791E" w:rsidRDefault="008A791E" w:rsidP="008A791E">
            <w:pPr>
              <w:jc w:val="center"/>
              <w:rPr>
                <w:rFonts w:eastAsia="Times New Roman" w:cs="Times New Roman"/>
                <w:szCs w:val="24"/>
              </w:rPr>
            </w:pPr>
            <w:r>
              <w:rPr>
                <w:rFonts w:eastAsia="Times New Roman" w:cs="Times New Roman"/>
                <w:szCs w:val="24"/>
              </w:rPr>
              <w:t>21/07/2019</w:t>
            </w:r>
          </w:p>
        </w:tc>
      </w:tr>
      <w:tr w:rsidR="008A791E" w14:paraId="0540B3D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1311D9" w14:textId="77777777" w:rsidR="008A791E" w:rsidRDefault="008A791E" w:rsidP="008A791E">
            <w:pPr>
              <w:jc w:val="center"/>
              <w:rPr>
                <w:rFonts w:eastAsia="Times New Roman" w:cs="Times New Roman"/>
                <w:szCs w:val="24"/>
              </w:rPr>
            </w:pPr>
          </w:p>
          <w:p w14:paraId="6EA08D04" w14:textId="77777777" w:rsidR="008A791E" w:rsidRDefault="008A791E" w:rsidP="008A791E">
            <w:pPr>
              <w:jc w:val="center"/>
              <w:rPr>
                <w:rFonts w:eastAsia="Times New Roman" w:cs="Times New Roman"/>
                <w:szCs w:val="24"/>
              </w:rPr>
            </w:pPr>
          </w:p>
          <w:p w14:paraId="204ED4D5" w14:textId="77777777" w:rsidR="008A791E" w:rsidRDefault="008A791E" w:rsidP="008A791E">
            <w:pPr>
              <w:jc w:val="center"/>
              <w:rPr>
                <w:rFonts w:eastAsia="Times New Roman" w:cs="Times New Roman"/>
                <w:szCs w:val="24"/>
              </w:rPr>
            </w:pPr>
          </w:p>
          <w:p w14:paraId="0B47A4F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68FF99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C67AEC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60A8478E" w14:textId="77777777" w:rsidR="008A791E" w:rsidRDefault="008A791E" w:rsidP="008A791E">
            <w:pPr>
              <w:rPr>
                <w:rFonts w:eastAsia="Times New Roman" w:cs="Times New Roman"/>
                <w:b/>
                <w:szCs w:val="24"/>
              </w:rPr>
            </w:pPr>
            <w:r>
              <w:rPr>
                <w:rFonts w:eastAsia="Times New Roman" w:cs="Times New Roman"/>
                <w:b/>
                <w:szCs w:val="24"/>
              </w:rPr>
              <w:t>Actividades</w:t>
            </w:r>
          </w:p>
          <w:p w14:paraId="32CDEED3" w14:textId="77777777" w:rsidR="008A791E" w:rsidRDefault="008A791E" w:rsidP="00B246E3">
            <w:pPr>
              <w:numPr>
                <w:ilvl w:val="0"/>
                <w:numId w:val="39"/>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14FDF2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02FE3F6" w14:textId="77777777" w:rsidR="008A791E" w:rsidRDefault="008A791E" w:rsidP="008A791E">
            <w:pPr>
              <w:jc w:val="center"/>
              <w:rPr>
                <w:rFonts w:eastAsia="Times New Roman" w:cs="Times New Roman"/>
                <w:b/>
                <w:szCs w:val="24"/>
              </w:rPr>
            </w:pPr>
            <w:r>
              <w:rPr>
                <w:rFonts w:eastAsia="Times New Roman" w:cs="Times New Roman"/>
                <w:szCs w:val="24"/>
              </w:rPr>
              <w:t>21/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8490838"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4CD1A7E" w14:textId="77777777" w:rsidR="008A791E" w:rsidRDefault="008A791E" w:rsidP="008A791E">
            <w:pPr>
              <w:jc w:val="center"/>
              <w:rPr>
                <w:rFonts w:eastAsia="Times New Roman" w:cs="Times New Roman"/>
                <w:szCs w:val="24"/>
              </w:rPr>
            </w:pPr>
            <w:r>
              <w:rPr>
                <w:rFonts w:eastAsia="Times New Roman" w:cs="Times New Roman"/>
                <w:szCs w:val="24"/>
              </w:rPr>
              <w:t>23/07/2019</w:t>
            </w:r>
          </w:p>
          <w:p w14:paraId="0B7E3EED" w14:textId="77777777" w:rsidR="008A791E" w:rsidRDefault="008A791E" w:rsidP="008A791E">
            <w:pPr>
              <w:rPr>
                <w:rFonts w:eastAsia="Times New Roman" w:cs="Times New Roman"/>
                <w:szCs w:val="24"/>
              </w:rPr>
            </w:pPr>
          </w:p>
        </w:tc>
      </w:tr>
    </w:tbl>
    <w:p w14:paraId="1E3FD2E4" w14:textId="77777777" w:rsidR="008A791E" w:rsidRDefault="008A791E" w:rsidP="008A791E">
      <w:pPr>
        <w:rPr>
          <w:rFonts w:eastAsia="Times New Roman" w:cs="Times New Roman"/>
          <w:b/>
          <w:szCs w:val="24"/>
        </w:rPr>
      </w:pPr>
    </w:p>
    <w:p w14:paraId="118A26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BF40D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E7F7055" w14:textId="3D0F8A5F" w:rsidR="008A791E" w:rsidRDefault="008A791E" w:rsidP="00706570">
      <w:pPr>
        <w:rPr>
          <w:rFonts w:eastAsia="Times New Roman" w:cs="Times New Roman"/>
          <w:b/>
          <w:szCs w:val="24"/>
        </w:rPr>
      </w:pPr>
      <w:r>
        <w:rPr>
          <w:rFonts w:eastAsia="Times New Roman" w:cs="Times New Roman"/>
          <w:b/>
          <w:szCs w:val="24"/>
        </w:rPr>
        <w:t>Nombre CU09: Crear alert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7CBEA53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05476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0B15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F0A45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EDE2F06"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4A5581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D5E782" w14:textId="77777777" w:rsidR="008A791E" w:rsidRDefault="008A791E" w:rsidP="008A791E">
            <w:pPr>
              <w:jc w:val="center"/>
              <w:rPr>
                <w:rFonts w:eastAsia="Times New Roman" w:cs="Times New Roman"/>
                <w:szCs w:val="24"/>
              </w:rPr>
            </w:pPr>
          </w:p>
          <w:p w14:paraId="011F31AF" w14:textId="77777777" w:rsidR="008A791E" w:rsidRDefault="008A791E" w:rsidP="008A791E">
            <w:pPr>
              <w:jc w:val="center"/>
              <w:rPr>
                <w:rFonts w:eastAsia="Times New Roman" w:cs="Times New Roman"/>
                <w:szCs w:val="24"/>
              </w:rPr>
            </w:pPr>
          </w:p>
          <w:p w14:paraId="24C1B6AE" w14:textId="77777777" w:rsidR="008A791E" w:rsidRDefault="008A791E" w:rsidP="008A791E">
            <w:pPr>
              <w:jc w:val="center"/>
              <w:rPr>
                <w:rFonts w:eastAsia="Times New Roman" w:cs="Times New Roman"/>
                <w:szCs w:val="24"/>
              </w:rPr>
            </w:pPr>
          </w:p>
          <w:p w14:paraId="3689FC37" w14:textId="77777777" w:rsidR="008A791E" w:rsidRDefault="008A791E" w:rsidP="008A791E">
            <w:pPr>
              <w:jc w:val="center"/>
              <w:rPr>
                <w:rFonts w:eastAsia="Times New Roman" w:cs="Times New Roman"/>
                <w:szCs w:val="24"/>
              </w:rPr>
            </w:pPr>
          </w:p>
          <w:p w14:paraId="669DA880" w14:textId="77777777" w:rsidR="008A791E" w:rsidRDefault="008A791E" w:rsidP="008A791E">
            <w:pPr>
              <w:jc w:val="center"/>
              <w:rPr>
                <w:rFonts w:eastAsia="Times New Roman" w:cs="Times New Roman"/>
                <w:szCs w:val="24"/>
              </w:rPr>
            </w:pPr>
          </w:p>
          <w:p w14:paraId="495628D7" w14:textId="77777777" w:rsidR="008A791E" w:rsidRDefault="008A791E" w:rsidP="008A791E">
            <w:pPr>
              <w:jc w:val="center"/>
              <w:rPr>
                <w:rFonts w:eastAsia="Times New Roman" w:cs="Times New Roman"/>
                <w:szCs w:val="24"/>
              </w:rPr>
            </w:pPr>
          </w:p>
          <w:p w14:paraId="0969A0FE" w14:textId="77777777" w:rsidR="008A791E" w:rsidRDefault="008A791E" w:rsidP="008A791E">
            <w:pPr>
              <w:jc w:val="center"/>
              <w:rPr>
                <w:rFonts w:eastAsia="Times New Roman" w:cs="Times New Roman"/>
                <w:szCs w:val="24"/>
              </w:rPr>
            </w:pPr>
          </w:p>
          <w:p w14:paraId="3451DE6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3CEF79B"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5FDC0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2CA6FF5" w14:textId="77777777" w:rsidR="008A791E" w:rsidRDefault="008A791E" w:rsidP="008A791E">
            <w:pPr>
              <w:rPr>
                <w:rFonts w:eastAsia="Times New Roman" w:cs="Times New Roman"/>
                <w:szCs w:val="24"/>
              </w:rPr>
            </w:pPr>
            <w:r>
              <w:rPr>
                <w:rFonts w:eastAsia="Times New Roman" w:cs="Times New Roman"/>
                <w:b/>
                <w:szCs w:val="24"/>
              </w:rPr>
              <w:t>Actividades:</w:t>
            </w:r>
          </w:p>
          <w:p w14:paraId="4B35C353" w14:textId="77777777" w:rsidR="008A791E" w:rsidRDefault="008A791E" w:rsidP="00B246E3">
            <w:pPr>
              <w:numPr>
                <w:ilvl w:val="0"/>
                <w:numId w:val="73"/>
              </w:numPr>
              <w:spacing w:line="276" w:lineRule="auto"/>
              <w:rPr>
                <w:rFonts w:eastAsia="Times New Roman" w:cs="Times New Roman"/>
                <w:szCs w:val="24"/>
              </w:rPr>
            </w:pPr>
            <w:r>
              <w:rPr>
                <w:rFonts w:eastAsia="Times New Roman" w:cs="Times New Roman"/>
                <w:szCs w:val="24"/>
              </w:rPr>
              <w:t>Diagrama de caso de uso.</w:t>
            </w:r>
          </w:p>
          <w:p w14:paraId="68931F44" w14:textId="77777777" w:rsidR="008A791E" w:rsidRDefault="008A791E" w:rsidP="00B246E3">
            <w:pPr>
              <w:numPr>
                <w:ilvl w:val="0"/>
                <w:numId w:val="73"/>
              </w:numPr>
              <w:spacing w:line="276" w:lineRule="auto"/>
              <w:rPr>
                <w:rFonts w:eastAsia="Times New Roman" w:cs="Times New Roman"/>
                <w:szCs w:val="24"/>
              </w:rPr>
            </w:pPr>
            <w:r>
              <w:rPr>
                <w:rFonts w:eastAsia="Times New Roman" w:cs="Times New Roman"/>
                <w:szCs w:val="24"/>
              </w:rPr>
              <w:t xml:space="preserve">Validación de diagrama de casos de uso. </w:t>
            </w:r>
          </w:p>
          <w:p w14:paraId="6F2364EB" w14:textId="77777777" w:rsidR="008A791E" w:rsidRDefault="008A791E" w:rsidP="00B246E3">
            <w:pPr>
              <w:numPr>
                <w:ilvl w:val="0"/>
                <w:numId w:val="73"/>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BE376D2"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20521C0D" w14:textId="77777777" w:rsidR="008A791E" w:rsidRDefault="008A791E" w:rsidP="008A791E">
            <w:pPr>
              <w:rPr>
                <w:rFonts w:eastAsia="Times New Roman" w:cs="Times New Roman"/>
                <w:b/>
                <w:szCs w:val="24"/>
              </w:rPr>
            </w:pPr>
          </w:p>
          <w:p w14:paraId="090AD65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7FCCD915" w14:textId="77777777" w:rsidR="008A791E" w:rsidRDefault="008A791E" w:rsidP="008A791E">
            <w:pPr>
              <w:jc w:val="center"/>
              <w:rPr>
                <w:rFonts w:eastAsia="Times New Roman" w:cs="Times New Roman"/>
                <w:b/>
                <w:szCs w:val="24"/>
              </w:rPr>
            </w:pPr>
            <w:r>
              <w:rPr>
                <w:rFonts w:eastAsia="Times New Roman" w:cs="Times New Roman"/>
                <w:szCs w:val="24"/>
              </w:rPr>
              <w:t>23/07/2019</w:t>
            </w:r>
          </w:p>
          <w:p w14:paraId="70B0FDE7"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10969BF" w14:textId="77777777" w:rsidR="008A791E" w:rsidRDefault="008A791E" w:rsidP="008A791E">
            <w:pPr>
              <w:jc w:val="center"/>
              <w:rPr>
                <w:rFonts w:eastAsia="Times New Roman" w:cs="Times New Roman"/>
                <w:b/>
                <w:szCs w:val="24"/>
              </w:rPr>
            </w:pPr>
            <w:r>
              <w:rPr>
                <w:rFonts w:eastAsia="Times New Roman" w:cs="Times New Roman"/>
                <w:szCs w:val="24"/>
              </w:rPr>
              <w:t>25/07/2019</w:t>
            </w:r>
          </w:p>
          <w:p w14:paraId="712AB4B4"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E6341F3" w14:textId="77777777" w:rsidR="008A791E" w:rsidRDefault="008A791E" w:rsidP="008A791E">
            <w:pPr>
              <w:jc w:val="center"/>
              <w:rPr>
                <w:rFonts w:eastAsia="Times New Roman" w:cs="Times New Roman"/>
                <w:b/>
                <w:szCs w:val="24"/>
              </w:rPr>
            </w:pPr>
            <w:r>
              <w:rPr>
                <w:rFonts w:eastAsia="Times New Roman" w:cs="Times New Roman"/>
                <w:szCs w:val="24"/>
              </w:rPr>
              <w:t>27/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0E5B1C4" w14:textId="77777777" w:rsidR="008A791E" w:rsidRDefault="008A791E" w:rsidP="008A791E">
            <w:pPr>
              <w:rPr>
                <w:rFonts w:eastAsia="Times New Roman" w:cs="Times New Roman"/>
                <w:szCs w:val="24"/>
              </w:rPr>
            </w:pPr>
            <w:r>
              <w:rPr>
                <w:rFonts w:eastAsia="Times New Roman" w:cs="Times New Roman"/>
                <w:szCs w:val="24"/>
              </w:rPr>
              <w:t xml:space="preserve">         </w:t>
            </w:r>
          </w:p>
          <w:p w14:paraId="56E15F4E" w14:textId="77777777" w:rsidR="008A791E" w:rsidRDefault="008A791E" w:rsidP="008A791E">
            <w:pPr>
              <w:rPr>
                <w:rFonts w:eastAsia="Times New Roman" w:cs="Times New Roman"/>
                <w:szCs w:val="24"/>
              </w:rPr>
            </w:pPr>
          </w:p>
          <w:p w14:paraId="1F120888"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1DE110A" w14:textId="77777777" w:rsidR="008A791E" w:rsidRDefault="008A791E" w:rsidP="008A791E">
            <w:pPr>
              <w:jc w:val="center"/>
              <w:rPr>
                <w:rFonts w:eastAsia="Times New Roman" w:cs="Times New Roman"/>
                <w:szCs w:val="24"/>
              </w:rPr>
            </w:pPr>
            <w:r>
              <w:rPr>
                <w:rFonts w:eastAsia="Times New Roman" w:cs="Times New Roman"/>
                <w:szCs w:val="24"/>
              </w:rPr>
              <w:t>25/07/2019</w:t>
            </w:r>
          </w:p>
          <w:p w14:paraId="0F4078FD"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76E38E9" w14:textId="77777777" w:rsidR="008A791E" w:rsidRDefault="008A791E" w:rsidP="008A791E">
            <w:pPr>
              <w:jc w:val="center"/>
              <w:rPr>
                <w:rFonts w:eastAsia="Times New Roman" w:cs="Times New Roman"/>
                <w:szCs w:val="24"/>
              </w:rPr>
            </w:pPr>
            <w:r>
              <w:rPr>
                <w:rFonts w:eastAsia="Times New Roman" w:cs="Times New Roman"/>
                <w:szCs w:val="24"/>
              </w:rPr>
              <w:t>27/07/2019</w:t>
            </w:r>
          </w:p>
          <w:p w14:paraId="1A8A029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3B90FF77" w14:textId="77777777" w:rsidR="008A791E" w:rsidRDefault="008A791E" w:rsidP="008A791E">
            <w:pPr>
              <w:jc w:val="center"/>
              <w:rPr>
                <w:rFonts w:eastAsia="Times New Roman" w:cs="Times New Roman"/>
                <w:szCs w:val="24"/>
              </w:rPr>
            </w:pPr>
            <w:r>
              <w:rPr>
                <w:rFonts w:eastAsia="Times New Roman" w:cs="Times New Roman"/>
                <w:szCs w:val="24"/>
              </w:rPr>
              <w:t>29/07/2019</w:t>
            </w:r>
          </w:p>
        </w:tc>
      </w:tr>
      <w:tr w:rsidR="008A791E" w14:paraId="4165126D"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63043DE" w14:textId="77777777" w:rsidR="008A791E" w:rsidRDefault="008A791E" w:rsidP="008A791E">
            <w:pPr>
              <w:jc w:val="center"/>
              <w:rPr>
                <w:rFonts w:eastAsia="Times New Roman" w:cs="Times New Roman"/>
                <w:szCs w:val="24"/>
              </w:rPr>
            </w:pPr>
          </w:p>
          <w:p w14:paraId="54A85E42" w14:textId="77777777" w:rsidR="008A791E" w:rsidRDefault="008A791E" w:rsidP="008A791E">
            <w:pPr>
              <w:jc w:val="center"/>
              <w:rPr>
                <w:rFonts w:eastAsia="Times New Roman" w:cs="Times New Roman"/>
                <w:szCs w:val="24"/>
              </w:rPr>
            </w:pPr>
          </w:p>
          <w:p w14:paraId="5A34F62C" w14:textId="77777777" w:rsidR="008A791E" w:rsidRDefault="008A791E" w:rsidP="008A791E">
            <w:pPr>
              <w:jc w:val="center"/>
              <w:rPr>
                <w:rFonts w:eastAsia="Times New Roman" w:cs="Times New Roman"/>
                <w:szCs w:val="24"/>
              </w:rPr>
            </w:pPr>
          </w:p>
          <w:p w14:paraId="3CD4DAEA" w14:textId="77777777" w:rsidR="008A791E" w:rsidRDefault="008A791E" w:rsidP="008A791E">
            <w:pPr>
              <w:jc w:val="center"/>
              <w:rPr>
                <w:rFonts w:eastAsia="Times New Roman" w:cs="Times New Roman"/>
                <w:szCs w:val="24"/>
              </w:rPr>
            </w:pPr>
          </w:p>
          <w:p w14:paraId="4CDF102F" w14:textId="77777777" w:rsidR="008A791E" w:rsidRDefault="008A791E" w:rsidP="008A791E">
            <w:pPr>
              <w:jc w:val="center"/>
              <w:rPr>
                <w:rFonts w:eastAsia="Times New Roman" w:cs="Times New Roman"/>
                <w:szCs w:val="24"/>
              </w:rPr>
            </w:pPr>
          </w:p>
          <w:p w14:paraId="247CB85D" w14:textId="77777777" w:rsidR="008A791E" w:rsidRDefault="008A791E" w:rsidP="008A791E">
            <w:pPr>
              <w:jc w:val="center"/>
              <w:rPr>
                <w:rFonts w:eastAsia="Times New Roman" w:cs="Times New Roman"/>
                <w:szCs w:val="24"/>
              </w:rPr>
            </w:pPr>
          </w:p>
          <w:p w14:paraId="5FB980BB" w14:textId="77777777" w:rsidR="008A791E" w:rsidRDefault="008A791E" w:rsidP="008A791E">
            <w:pPr>
              <w:jc w:val="center"/>
              <w:rPr>
                <w:rFonts w:eastAsia="Times New Roman" w:cs="Times New Roman"/>
                <w:szCs w:val="24"/>
              </w:rPr>
            </w:pPr>
          </w:p>
          <w:p w14:paraId="6A8C6192" w14:textId="77777777" w:rsidR="008A791E" w:rsidRDefault="008A791E" w:rsidP="008A791E">
            <w:pPr>
              <w:jc w:val="center"/>
              <w:rPr>
                <w:rFonts w:eastAsia="Times New Roman" w:cs="Times New Roman"/>
                <w:szCs w:val="24"/>
              </w:rPr>
            </w:pPr>
          </w:p>
          <w:p w14:paraId="2687FD80" w14:textId="77777777" w:rsidR="008A791E" w:rsidRDefault="008A791E" w:rsidP="008A791E">
            <w:pPr>
              <w:jc w:val="center"/>
              <w:rPr>
                <w:rFonts w:eastAsia="Times New Roman" w:cs="Times New Roman"/>
                <w:szCs w:val="24"/>
              </w:rPr>
            </w:pPr>
          </w:p>
          <w:p w14:paraId="4A14DAB6" w14:textId="77777777" w:rsidR="008A791E" w:rsidRDefault="008A791E" w:rsidP="008A791E">
            <w:pPr>
              <w:rPr>
                <w:rFonts w:eastAsia="Times New Roman" w:cs="Times New Roman"/>
                <w:szCs w:val="24"/>
              </w:rPr>
            </w:pPr>
          </w:p>
          <w:p w14:paraId="1D174F56" w14:textId="77777777" w:rsidR="008A791E" w:rsidRDefault="008A791E" w:rsidP="008A791E">
            <w:pPr>
              <w:jc w:val="center"/>
              <w:rPr>
                <w:rFonts w:eastAsia="Times New Roman" w:cs="Times New Roman"/>
                <w:szCs w:val="24"/>
              </w:rPr>
            </w:pPr>
          </w:p>
          <w:p w14:paraId="224B5A34"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FD04D1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529464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7A58CE" w14:textId="77777777" w:rsidR="008A791E" w:rsidRDefault="008A791E" w:rsidP="008A791E">
            <w:pPr>
              <w:rPr>
                <w:rFonts w:eastAsia="Times New Roman" w:cs="Times New Roman"/>
                <w:b/>
                <w:szCs w:val="24"/>
              </w:rPr>
            </w:pPr>
            <w:r>
              <w:rPr>
                <w:rFonts w:eastAsia="Times New Roman" w:cs="Times New Roman"/>
                <w:b/>
                <w:szCs w:val="24"/>
              </w:rPr>
              <w:t>Actividades:</w:t>
            </w:r>
          </w:p>
          <w:p w14:paraId="6FAD9B18"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Modelado de dominio.</w:t>
            </w:r>
          </w:p>
          <w:p w14:paraId="7223D3C3"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lastRenderedPageBreak/>
              <w:t>Plan de pruebas.</w:t>
            </w:r>
          </w:p>
          <w:p w14:paraId="637FDD58"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Especificación del diseño de pruebas.</w:t>
            </w:r>
          </w:p>
          <w:p w14:paraId="3B5B5C66"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Especificación de casos de prueba.</w:t>
            </w:r>
          </w:p>
          <w:p w14:paraId="3AF49051"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Procedimiento de pruebas.</w:t>
            </w:r>
          </w:p>
          <w:p w14:paraId="53515668"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26CAB98" w14:textId="77777777" w:rsidR="008A791E" w:rsidRDefault="008A791E" w:rsidP="008A791E">
            <w:pPr>
              <w:rPr>
                <w:rFonts w:eastAsia="Times New Roman" w:cs="Times New Roman"/>
                <w:b/>
                <w:szCs w:val="24"/>
              </w:rPr>
            </w:pPr>
          </w:p>
          <w:p w14:paraId="4DFFE1ED" w14:textId="77777777" w:rsidR="008A791E" w:rsidRDefault="008A791E" w:rsidP="008A791E">
            <w:pPr>
              <w:rPr>
                <w:rFonts w:eastAsia="Times New Roman" w:cs="Times New Roman"/>
                <w:b/>
                <w:szCs w:val="24"/>
              </w:rPr>
            </w:pPr>
          </w:p>
          <w:p w14:paraId="6C8B16BD" w14:textId="77777777" w:rsidR="008A791E" w:rsidRDefault="008A791E" w:rsidP="008A791E">
            <w:pPr>
              <w:rPr>
                <w:rFonts w:eastAsia="Times New Roman" w:cs="Times New Roman"/>
                <w:b/>
                <w:szCs w:val="24"/>
              </w:rPr>
            </w:pPr>
          </w:p>
          <w:p w14:paraId="2EF4421A" w14:textId="77777777" w:rsidR="008A791E" w:rsidRDefault="008A791E" w:rsidP="008A791E">
            <w:pPr>
              <w:rPr>
                <w:rFonts w:eastAsia="Times New Roman" w:cs="Times New Roman"/>
                <w:b/>
                <w:szCs w:val="24"/>
              </w:rPr>
            </w:pPr>
          </w:p>
          <w:p w14:paraId="6B98B995"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5D1476AC" w14:textId="77777777" w:rsidR="008A791E" w:rsidRDefault="008A791E" w:rsidP="008A791E">
            <w:pPr>
              <w:jc w:val="center"/>
              <w:rPr>
                <w:rFonts w:eastAsia="Times New Roman" w:cs="Times New Roman"/>
                <w:b/>
                <w:szCs w:val="24"/>
              </w:rPr>
            </w:pPr>
            <w:r>
              <w:rPr>
                <w:rFonts w:eastAsia="Times New Roman" w:cs="Times New Roman"/>
                <w:szCs w:val="24"/>
              </w:rPr>
              <w:t>29/07/2019</w:t>
            </w:r>
          </w:p>
          <w:p w14:paraId="751993E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714BE293" w14:textId="77777777" w:rsidR="008A791E" w:rsidRDefault="008A791E" w:rsidP="008A791E">
            <w:pPr>
              <w:jc w:val="center"/>
              <w:rPr>
                <w:rFonts w:eastAsia="Times New Roman" w:cs="Times New Roman"/>
                <w:szCs w:val="24"/>
              </w:rPr>
            </w:pPr>
            <w:r>
              <w:rPr>
                <w:rFonts w:eastAsia="Times New Roman" w:cs="Times New Roman"/>
                <w:szCs w:val="24"/>
              </w:rPr>
              <w:t>31/07/2019</w:t>
            </w:r>
          </w:p>
          <w:p w14:paraId="074023B5"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2A6856F" w14:textId="77777777" w:rsidR="008A791E" w:rsidRDefault="008A791E" w:rsidP="008A791E">
            <w:pPr>
              <w:jc w:val="center"/>
              <w:rPr>
                <w:rFonts w:eastAsia="Times New Roman" w:cs="Times New Roman"/>
                <w:b/>
                <w:szCs w:val="24"/>
              </w:rPr>
            </w:pPr>
            <w:r>
              <w:rPr>
                <w:rFonts w:eastAsia="Times New Roman" w:cs="Times New Roman"/>
                <w:szCs w:val="24"/>
              </w:rPr>
              <w:t>02/08/2019</w:t>
            </w:r>
          </w:p>
          <w:p w14:paraId="0959D36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4/08/2019</w:t>
            </w:r>
          </w:p>
          <w:p w14:paraId="560F2B32"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EF8F9C7" w14:textId="77777777" w:rsidR="008A791E" w:rsidRDefault="008A791E" w:rsidP="008A791E">
            <w:pPr>
              <w:jc w:val="center"/>
              <w:rPr>
                <w:rFonts w:eastAsia="Times New Roman" w:cs="Times New Roman"/>
                <w:b/>
                <w:szCs w:val="24"/>
              </w:rPr>
            </w:pPr>
            <w:r>
              <w:rPr>
                <w:rFonts w:eastAsia="Times New Roman" w:cs="Times New Roman"/>
                <w:szCs w:val="24"/>
              </w:rPr>
              <w:lastRenderedPageBreak/>
              <w:t>06/08/2019</w:t>
            </w:r>
          </w:p>
          <w:p w14:paraId="50930E4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496879D" w14:textId="77777777" w:rsidR="008A791E" w:rsidRDefault="008A791E" w:rsidP="008A791E">
            <w:pPr>
              <w:jc w:val="center"/>
              <w:rPr>
                <w:rFonts w:eastAsia="Times New Roman" w:cs="Times New Roman"/>
                <w:b/>
                <w:szCs w:val="24"/>
              </w:rPr>
            </w:pPr>
            <w:r>
              <w:rPr>
                <w:rFonts w:eastAsia="Times New Roman" w:cs="Times New Roman"/>
                <w:szCs w:val="24"/>
              </w:rPr>
              <w:t>08/08/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D6E20"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2D67E2C" w14:textId="77777777" w:rsidR="008A791E" w:rsidRDefault="008A791E" w:rsidP="008A791E">
            <w:pPr>
              <w:jc w:val="center"/>
              <w:rPr>
                <w:rFonts w:eastAsia="Times New Roman" w:cs="Times New Roman"/>
                <w:szCs w:val="24"/>
              </w:rPr>
            </w:pPr>
          </w:p>
          <w:p w14:paraId="79B30877" w14:textId="77777777" w:rsidR="008A791E" w:rsidRDefault="008A791E" w:rsidP="008A791E">
            <w:pPr>
              <w:jc w:val="center"/>
              <w:rPr>
                <w:rFonts w:eastAsia="Times New Roman" w:cs="Times New Roman"/>
                <w:szCs w:val="24"/>
              </w:rPr>
            </w:pPr>
          </w:p>
          <w:p w14:paraId="6458BD0F" w14:textId="77777777" w:rsidR="008A791E" w:rsidRDefault="008A791E" w:rsidP="008A791E">
            <w:pPr>
              <w:jc w:val="center"/>
              <w:rPr>
                <w:rFonts w:eastAsia="Times New Roman" w:cs="Times New Roman"/>
                <w:szCs w:val="24"/>
              </w:rPr>
            </w:pPr>
          </w:p>
          <w:p w14:paraId="3B59D4B9"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004282BF" w14:textId="77777777" w:rsidR="008A791E" w:rsidRDefault="008A791E" w:rsidP="008A791E">
            <w:pPr>
              <w:jc w:val="center"/>
              <w:rPr>
                <w:rFonts w:eastAsia="Times New Roman" w:cs="Times New Roman"/>
                <w:b/>
                <w:szCs w:val="24"/>
              </w:rPr>
            </w:pPr>
            <w:r>
              <w:rPr>
                <w:rFonts w:eastAsia="Times New Roman" w:cs="Times New Roman"/>
                <w:szCs w:val="24"/>
              </w:rPr>
              <w:t>31/07/2019</w:t>
            </w:r>
          </w:p>
          <w:p w14:paraId="129E7C15"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02/08/2019</w:t>
            </w:r>
          </w:p>
          <w:p w14:paraId="650AE8ED"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6E96B640" w14:textId="77777777" w:rsidR="008A791E" w:rsidRDefault="008A791E" w:rsidP="008A791E">
            <w:pPr>
              <w:jc w:val="center"/>
              <w:rPr>
                <w:rFonts w:eastAsia="Times New Roman" w:cs="Times New Roman"/>
                <w:szCs w:val="24"/>
              </w:rPr>
            </w:pPr>
            <w:r>
              <w:rPr>
                <w:rFonts w:eastAsia="Times New Roman" w:cs="Times New Roman"/>
                <w:szCs w:val="24"/>
              </w:rPr>
              <w:t>04/08/2019</w:t>
            </w:r>
          </w:p>
          <w:p w14:paraId="26DAA5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D14500C"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7F4FABC8"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2E7E062D" w14:textId="77777777" w:rsidR="008A791E" w:rsidRDefault="008A791E" w:rsidP="008A791E">
            <w:pPr>
              <w:jc w:val="center"/>
              <w:rPr>
                <w:rFonts w:eastAsia="Times New Roman" w:cs="Times New Roman"/>
                <w:b/>
                <w:szCs w:val="24"/>
              </w:rPr>
            </w:pPr>
            <w:r>
              <w:rPr>
                <w:rFonts w:eastAsia="Times New Roman" w:cs="Times New Roman"/>
                <w:szCs w:val="24"/>
              </w:rPr>
              <w:lastRenderedPageBreak/>
              <w:t>08/08/2019</w:t>
            </w:r>
          </w:p>
          <w:p w14:paraId="33BFC331"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EAFF648" w14:textId="77777777" w:rsidR="008A791E" w:rsidRDefault="008A791E" w:rsidP="008A791E">
            <w:pPr>
              <w:jc w:val="center"/>
              <w:rPr>
                <w:rFonts w:eastAsia="Times New Roman" w:cs="Times New Roman"/>
                <w:b/>
                <w:szCs w:val="24"/>
              </w:rPr>
            </w:pPr>
            <w:r>
              <w:rPr>
                <w:rFonts w:eastAsia="Times New Roman" w:cs="Times New Roman"/>
                <w:szCs w:val="24"/>
              </w:rPr>
              <w:t>10/08/2019</w:t>
            </w:r>
            <w:r>
              <w:rPr>
                <w:rFonts w:eastAsia="Times New Roman" w:cs="Times New Roman"/>
                <w:b/>
                <w:szCs w:val="24"/>
              </w:rPr>
              <w:t xml:space="preserve"> </w:t>
            </w:r>
          </w:p>
          <w:p w14:paraId="1F880CF0" w14:textId="77777777" w:rsidR="008A791E" w:rsidRDefault="008A791E" w:rsidP="008A791E">
            <w:pPr>
              <w:rPr>
                <w:rFonts w:eastAsia="Times New Roman" w:cs="Times New Roman"/>
                <w:b/>
                <w:szCs w:val="24"/>
              </w:rPr>
            </w:pPr>
          </w:p>
        </w:tc>
      </w:tr>
      <w:tr w:rsidR="008A791E" w14:paraId="67A781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80C520" w14:textId="77777777" w:rsidR="008A791E" w:rsidRDefault="008A791E" w:rsidP="008A791E">
            <w:pPr>
              <w:jc w:val="center"/>
              <w:rPr>
                <w:rFonts w:eastAsia="Times New Roman" w:cs="Times New Roman"/>
                <w:szCs w:val="24"/>
              </w:rPr>
            </w:pPr>
          </w:p>
          <w:p w14:paraId="30173B30" w14:textId="77777777" w:rsidR="008A791E" w:rsidRDefault="008A791E" w:rsidP="008A791E">
            <w:pPr>
              <w:jc w:val="center"/>
              <w:rPr>
                <w:rFonts w:eastAsia="Times New Roman" w:cs="Times New Roman"/>
                <w:szCs w:val="24"/>
              </w:rPr>
            </w:pPr>
          </w:p>
          <w:p w14:paraId="06465CC2" w14:textId="77777777" w:rsidR="008A791E" w:rsidRDefault="008A791E" w:rsidP="008A791E">
            <w:pPr>
              <w:jc w:val="center"/>
              <w:rPr>
                <w:rFonts w:eastAsia="Times New Roman" w:cs="Times New Roman"/>
                <w:szCs w:val="24"/>
              </w:rPr>
            </w:pPr>
          </w:p>
          <w:p w14:paraId="54613A6B" w14:textId="77777777" w:rsidR="008A791E" w:rsidRDefault="008A791E" w:rsidP="008A791E">
            <w:pPr>
              <w:jc w:val="center"/>
              <w:rPr>
                <w:rFonts w:eastAsia="Times New Roman" w:cs="Times New Roman"/>
                <w:szCs w:val="24"/>
              </w:rPr>
            </w:pPr>
          </w:p>
          <w:p w14:paraId="310B00B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0E26A71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E53C4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24465399" w14:textId="77777777" w:rsidR="008A791E" w:rsidRDefault="008A791E" w:rsidP="008A791E">
            <w:pPr>
              <w:rPr>
                <w:rFonts w:eastAsia="Times New Roman" w:cs="Times New Roman"/>
                <w:b/>
                <w:szCs w:val="24"/>
              </w:rPr>
            </w:pPr>
            <w:r>
              <w:rPr>
                <w:rFonts w:eastAsia="Times New Roman" w:cs="Times New Roman"/>
                <w:b/>
                <w:szCs w:val="24"/>
              </w:rPr>
              <w:t>Actividades:</w:t>
            </w:r>
          </w:p>
          <w:p w14:paraId="3901EC53" w14:textId="77777777" w:rsidR="008A791E" w:rsidRDefault="008A791E" w:rsidP="00B246E3">
            <w:pPr>
              <w:numPr>
                <w:ilvl w:val="0"/>
                <w:numId w:val="93"/>
              </w:numPr>
              <w:spacing w:line="276" w:lineRule="auto"/>
              <w:rPr>
                <w:rFonts w:eastAsia="Times New Roman" w:cs="Times New Roman"/>
                <w:szCs w:val="24"/>
              </w:rPr>
            </w:pPr>
            <w:r>
              <w:rPr>
                <w:rFonts w:eastAsia="Times New Roman" w:cs="Times New Roman"/>
                <w:szCs w:val="24"/>
              </w:rPr>
              <w:t>Logs de pruebas.</w:t>
            </w:r>
          </w:p>
          <w:p w14:paraId="19D3FA88" w14:textId="77777777" w:rsidR="008A791E" w:rsidRDefault="008A791E" w:rsidP="00B246E3">
            <w:pPr>
              <w:numPr>
                <w:ilvl w:val="0"/>
                <w:numId w:val="93"/>
              </w:numPr>
              <w:spacing w:line="276" w:lineRule="auto"/>
              <w:rPr>
                <w:rFonts w:eastAsia="Times New Roman" w:cs="Times New Roman"/>
                <w:szCs w:val="24"/>
              </w:rPr>
            </w:pPr>
            <w:r>
              <w:rPr>
                <w:rFonts w:eastAsia="Times New Roman" w:cs="Times New Roman"/>
                <w:szCs w:val="24"/>
              </w:rPr>
              <w:t>Realizar pruebas unitarias y de integración.</w:t>
            </w:r>
          </w:p>
          <w:p w14:paraId="743EE6BB" w14:textId="77777777" w:rsidR="008A791E" w:rsidRDefault="008A791E" w:rsidP="00B246E3">
            <w:pPr>
              <w:numPr>
                <w:ilvl w:val="0"/>
                <w:numId w:val="93"/>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2C267E09" w14:textId="77777777" w:rsidR="008A791E" w:rsidRDefault="008A791E" w:rsidP="008A791E">
            <w:pPr>
              <w:jc w:val="center"/>
              <w:rPr>
                <w:rFonts w:eastAsia="Times New Roman" w:cs="Times New Roman"/>
                <w:szCs w:val="24"/>
              </w:rPr>
            </w:pPr>
          </w:p>
          <w:p w14:paraId="5BBDDA89" w14:textId="77777777" w:rsidR="008A791E" w:rsidRDefault="008A791E" w:rsidP="008A791E">
            <w:pPr>
              <w:jc w:val="center"/>
              <w:rPr>
                <w:rFonts w:eastAsia="Times New Roman" w:cs="Times New Roman"/>
                <w:szCs w:val="24"/>
              </w:rPr>
            </w:pPr>
          </w:p>
          <w:p w14:paraId="1D75AD9C"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46920C78" w14:textId="77777777" w:rsidR="008A791E" w:rsidRDefault="008A791E" w:rsidP="008A791E">
            <w:pPr>
              <w:jc w:val="center"/>
              <w:rPr>
                <w:rFonts w:eastAsia="Times New Roman" w:cs="Times New Roman"/>
                <w:szCs w:val="24"/>
              </w:rPr>
            </w:pPr>
            <w:r>
              <w:rPr>
                <w:rFonts w:eastAsia="Times New Roman" w:cs="Times New Roman"/>
                <w:szCs w:val="24"/>
              </w:rPr>
              <w:t>10/08/2019</w:t>
            </w:r>
          </w:p>
          <w:p w14:paraId="6BF5266A"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36CFB402"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939822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0E43BCD6" w14:textId="77777777" w:rsidR="008A791E" w:rsidRDefault="008A791E" w:rsidP="008A791E">
            <w:pPr>
              <w:jc w:val="center"/>
              <w:rPr>
                <w:rFonts w:eastAsia="Times New Roman" w:cs="Times New Roman"/>
                <w:szCs w:val="24"/>
              </w:rPr>
            </w:pPr>
            <w:r>
              <w:rPr>
                <w:rFonts w:eastAsia="Times New Roman" w:cs="Times New Roman"/>
                <w:szCs w:val="24"/>
              </w:rPr>
              <w:t>1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57B011F7" w14:textId="77777777" w:rsidR="008A791E" w:rsidRDefault="008A791E" w:rsidP="008A791E">
            <w:pPr>
              <w:jc w:val="center"/>
              <w:rPr>
                <w:rFonts w:eastAsia="Times New Roman" w:cs="Times New Roman"/>
                <w:b/>
                <w:szCs w:val="24"/>
              </w:rPr>
            </w:pPr>
          </w:p>
          <w:p w14:paraId="18AE21BA" w14:textId="77777777" w:rsidR="008A791E" w:rsidRDefault="008A791E" w:rsidP="008A791E">
            <w:pPr>
              <w:jc w:val="center"/>
              <w:rPr>
                <w:rFonts w:eastAsia="Times New Roman" w:cs="Times New Roman"/>
                <w:b/>
                <w:szCs w:val="24"/>
              </w:rPr>
            </w:pPr>
          </w:p>
          <w:p w14:paraId="6B508CBF" w14:textId="77777777" w:rsidR="008A791E" w:rsidRDefault="008A791E" w:rsidP="008A791E">
            <w:pPr>
              <w:jc w:val="center"/>
              <w:rPr>
                <w:rFonts w:eastAsia="Times New Roman" w:cs="Times New Roman"/>
                <w:b/>
                <w:szCs w:val="24"/>
              </w:rPr>
            </w:pPr>
            <w:r>
              <w:rPr>
                <w:rFonts w:eastAsia="Times New Roman" w:cs="Times New Roman"/>
                <w:b/>
                <w:szCs w:val="24"/>
              </w:rPr>
              <w:t>Actividad 3.1:2</w:t>
            </w:r>
          </w:p>
          <w:p w14:paraId="0C3473BA"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3484F4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181562A8" w14:textId="77777777" w:rsidR="008A791E" w:rsidRDefault="008A791E" w:rsidP="008A791E">
            <w:pPr>
              <w:jc w:val="center"/>
              <w:rPr>
                <w:rFonts w:eastAsia="Times New Roman" w:cs="Times New Roman"/>
                <w:szCs w:val="24"/>
              </w:rPr>
            </w:pPr>
            <w:r>
              <w:rPr>
                <w:rFonts w:eastAsia="Times New Roman" w:cs="Times New Roman"/>
                <w:szCs w:val="24"/>
              </w:rPr>
              <w:t>14/08/2019</w:t>
            </w:r>
          </w:p>
          <w:p w14:paraId="07768C0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9E740A2" w14:textId="77777777" w:rsidR="008A791E" w:rsidRDefault="008A791E" w:rsidP="008A791E">
            <w:pPr>
              <w:jc w:val="center"/>
              <w:rPr>
                <w:rFonts w:eastAsia="Times New Roman" w:cs="Times New Roman"/>
                <w:szCs w:val="24"/>
              </w:rPr>
            </w:pPr>
            <w:r>
              <w:rPr>
                <w:rFonts w:eastAsia="Times New Roman" w:cs="Times New Roman"/>
                <w:szCs w:val="24"/>
              </w:rPr>
              <w:t>16/08/2019</w:t>
            </w:r>
          </w:p>
        </w:tc>
      </w:tr>
      <w:tr w:rsidR="008A791E" w14:paraId="6F87B6F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01A7F97" w14:textId="77777777" w:rsidR="008A791E" w:rsidRDefault="008A791E" w:rsidP="008A791E">
            <w:pPr>
              <w:jc w:val="center"/>
              <w:rPr>
                <w:rFonts w:eastAsia="Times New Roman" w:cs="Times New Roman"/>
                <w:szCs w:val="24"/>
              </w:rPr>
            </w:pPr>
          </w:p>
          <w:p w14:paraId="339D7D2D" w14:textId="77777777" w:rsidR="008A791E" w:rsidRDefault="008A791E" w:rsidP="008A791E">
            <w:pPr>
              <w:jc w:val="center"/>
              <w:rPr>
                <w:rFonts w:eastAsia="Times New Roman" w:cs="Times New Roman"/>
                <w:szCs w:val="24"/>
              </w:rPr>
            </w:pPr>
          </w:p>
          <w:p w14:paraId="3BD7FF77" w14:textId="77777777" w:rsidR="008A791E" w:rsidRDefault="008A791E" w:rsidP="008A791E">
            <w:pPr>
              <w:jc w:val="center"/>
              <w:rPr>
                <w:rFonts w:eastAsia="Times New Roman" w:cs="Times New Roman"/>
                <w:szCs w:val="24"/>
              </w:rPr>
            </w:pPr>
          </w:p>
          <w:p w14:paraId="6870431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5CA681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078CE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9B43D67" w14:textId="77777777" w:rsidR="008A791E" w:rsidRDefault="008A791E" w:rsidP="008A791E">
            <w:pPr>
              <w:rPr>
                <w:rFonts w:eastAsia="Times New Roman" w:cs="Times New Roman"/>
                <w:b/>
                <w:szCs w:val="24"/>
              </w:rPr>
            </w:pPr>
            <w:r>
              <w:rPr>
                <w:rFonts w:eastAsia="Times New Roman" w:cs="Times New Roman"/>
                <w:b/>
                <w:szCs w:val="24"/>
              </w:rPr>
              <w:t>Actividades</w:t>
            </w:r>
          </w:p>
          <w:p w14:paraId="62A44B98" w14:textId="77777777" w:rsidR="008A791E" w:rsidRDefault="008A791E" w:rsidP="00B246E3">
            <w:pPr>
              <w:numPr>
                <w:ilvl w:val="0"/>
                <w:numId w:val="97"/>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F4E261" w14:textId="77777777" w:rsidR="008A791E" w:rsidRDefault="008A791E" w:rsidP="008A791E">
            <w:pPr>
              <w:jc w:val="center"/>
              <w:rPr>
                <w:rFonts w:eastAsia="Times New Roman" w:cs="Times New Roman"/>
                <w:b/>
                <w:szCs w:val="24"/>
              </w:rPr>
            </w:pPr>
          </w:p>
          <w:p w14:paraId="749D8D1C" w14:textId="77777777" w:rsidR="008A791E" w:rsidRDefault="008A791E" w:rsidP="008A791E">
            <w:pPr>
              <w:jc w:val="center"/>
              <w:rPr>
                <w:rFonts w:eastAsia="Times New Roman" w:cs="Times New Roman"/>
                <w:b/>
                <w:szCs w:val="24"/>
              </w:rPr>
            </w:pPr>
          </w:p>
          <w:p w14:paraId="5B3B5E4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F9C0A2F" w14:textId="77777777" w:rsidR="008A791E" w:rsidRDefault="008A791E" w:rsidP="008A791E">
            <w:pPr>
              <w:jc w:val="center"/>
              <w:rPr>
                <w:rFonts w:eastAsia="Times New Roman" w:cs="Times New Roman"/>
                <w:b/>
                <w:szCs w:val="24"/>
              </w:rPr>
            </w:pPr>
            <w:r>
              <w:rPr>
                <w:rFonts w:eastAsia="Times New Roman" w:cs="Times New Roman"/>
                <w:szCs w:val="24"/>
              </w:rPr>
              <w:t>16/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03F5861" w14:textId="77777777" w:rsidR="008A791E" w:rsidRDefault="008A791E" w:rsidP="008A791E">
            <w:pPr>
              <w:jc w:val="center"/>
              <w:rPr>
                <w:rFonts w:eastAsia="Times New Roman" w:cs="Times New Roman"/>
                <w:b/>
                <w:szCs w:val="24"/>
              </w:rPr>
            </w:pPr>
          </w:p>
          <w:p w14:paraId="492E80FE" w14:textId="77777777" w:rsidR="008A791E" w:rsidRDefault="008A791E" w:rsidP="008A791E">
            <w:pPr>
              <w:jc w:val="center"/>
              <w:rPr>
                <w:rFonts w:eastAsia="Times New Roman" w:cs="Times New Roman"/>
                <w:b/>
                <w:szCs w:val="24"/>
              </w:rPr>
            </w:pPr>
          </w:p>
          <w:p w14:paraId="18175E94"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394001F" w14:textId="77777777" w:rsidR="008A791E" w:rsidRDefault="008A791E" w:rsidP="008A791E">
            <w:pPr>
              <w:jc w:val="center"/>
              <w:rPr>
                <w:rFonts w:eastAsia="Times New Roman" w:cs="Times New Roman"/>
                <w:szCs w:val="24"/>
              </w:rPr>
            </w:pPr>
            <w:r>
              <w:rPr>
                <w:rFonts w:eastAsia="Times New Roman" w:cs="Times New Roman"/>
                <w:szCs w:val="24"/>
              </w:rPr>
              <w:t>18/08/2019</w:t>
            </w:r>
          </w:p>
          <w:p w14:paraId="6FD5937B" w14:textId="77777777" w:rsidR="008A791E" w:rsidRDefault="008A791E" w:rsidP="008A791E">
            <w:pPr>
              <w:rPr>
                <w:rFonts w:eastAsia="Times New Roman" w:cs="Times New Roman"/>
                <w:szCs w:val="24"/>
              </w:rPr>
            </w:pPr>
          </w:p>
        </w:tc>
      </w:tr>
    </w:tbl>
    <w:p w14:paraId="44820CB3" w14:textId="77777777" w:rsidR="008A791E" w:rsidRDefault="008A791E" w:rsidP="008A791E">
      <w:pPr>
        <w:rPr>
          <w:rFonts w:eastAsia="Times New Roman" w:cs="Times New Roman"/>
          <w:b/>
          <w:szCs w:val="24"/>
        </w:rPr>
      </w:pPr>
    </w:p>
    <w:p w14:paraId="4C2DFE14"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1B7910F2" w14:textId="77777777" w:rsidR="008A791E" w:rsidRDefault="008A791E" w:rsidP="008A791E">
      <w:pPr>
        <w:rPr>
          <w:rFonts w:eastAsia="Times New Roman" w:cs="Times New Roman"/>
          <w:b/>
          <w:szCs w:val="24"/>
        </w:rPr>
      </w:pPr>
      <w:r>
        <w:rPr>
          <w:rFonts w:eastAsia="Times New Roman" w:cs="Times New Roman"/>
          <w:b/>
          <w:szCs w:val="24"/>
        </w:rPr>
        <w:lastRenderedPageBreak/>
        <w:t>Nombre CU05: Crear organización (tabla parámetro)</w:t>
      </w:r>
    </w:p>
    <w:p w14:paraId="0E8BD8ED"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77C1B8CD" w14:textId="183C35BB"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06DC1506"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DB900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B302FD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2A7E46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F338EF"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3BF9D3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1F45BF" w14:textId="77777777" w:rsidR="008A791E" w:rsidRDefault="008A791E" w:rsidP="008A791E">
            <w:pPr>
              <w:jc w:val="center"/>
              <w:rPr>
                <w:rFonts w:eastAsia="Times New Roman" w:cs="Times New Roman"/>
                <w:szCs w:val="24"/>
              </w:rPr>
            </w:pPr>
          </w:p>
          <w:p w14:paraId="7EC37D8F" w14:textId="77777777" w:rsidR="008A791E" w:rsidRDefault="008A791E" w:rsidP="008A791E">
            <w:pPr>
              <w:jc w:val="center"/>
              <w:rPr>
                <w:rFonts w:eastAsia="Times New Roman" w:cs="Times New Roman"/>
                <w:szCs w:val="24"/>
              </w:rPr>
            </w:pPr>
          </w:p>
          <w:p w14:paraId="2CB4DA9A" w14:textId="77777777" w:rsidR="008A791E" w:rsidRDefault="008A791E" w:rsidP="008A791E">
            <w:pPr>
              <w:jc w:val="center"/>
              <w:rPr>
                <w:rFonts w:eastAsia="Times New Roman" w:cs="Times New Roman"/>
                <w:szCs w:val="24"/>
              </w:rPr>
            </w:pPr>
          </w:p>
          <w:p w14:paraId="3132FEF8" w14:textId="77777777" w:rsidR="008A791E" w:rsidRDefault="008A791E" w:rsidP="008A791E">
            <w:pPr>
              <w:jc w:val="center"/>
              <w:rPr>
                <w:rFonts w:eastAsia="Times New Roman" w:cs="Times New Roman"/>
                <w:szCs w:val="24"/>
              </w:rPr>
            </w:pPr>
          </w:p>
          <w:p w14:paraId="0C6C2C57" w14:textId="77777777" w:rsidR="008A791E" w:rsidRDefault="008A791E" w:rsidP="008A791E">
            <w:pPr>
              <w:jc w:val="center"/>
              <w:rPr>
                <w:rFonts w:eastAsia="Times New Roman" w:cs="Times New Roman"/>
                <w:szCs w:val="24"/>
              </w:rPr>
            </w:pPr>
          </w:p>
          <w:p w14:paraId="2CEDBA95" w14:textId="77777777" w:rsidR="008A791E" w:rsidRDefault="008A791E" w:rsidP="008A791E">
            <w:pPr>
              <w:jc w:val="center"/>
              <w:rPr>
                <w:rFonts w:eastAsia="Times New Roman" w:cs="Times New Roman"/>
                <w:szCs w:val="24"/>
              </w:rPr>
            </w:pPr>
          </w:p>
          <w:p w14:paraId="371BA9B7"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3B4AA5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9AF851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1D90AF3A" w14:textId="77777777" w:rsidR="008A791E" w:rsidRDefault="008A791E" w:rsidP="008A791E">
            <w:pPr>
              <w:rPr>
                <w:rFonts w:eastAsia="Times New Roman" w:cs="Times New Roman"/>
                <w:szCs w:val="24"/>
              </w:rPr>
            </w:pPr>
            <w:r>
              <w:rPr>
                <w:rFonts w:eastAsia="Times New Roman" w:cs="Times New Roman"/>
                <w:b/>
                <w:szCs w:val="24"/>
              </w:rPr>
              <w:t>Actividades:</w:t>
            </w:r>
          </w:p>
          <w:p w14:paraId="529EF393" w14:textId="77777777" w:rsidR="008A791E" w:rsidRDefault="008A791E" w:rsidP="00B246E3">
            <w:pPr>
              <w:numPr>
                <w:ilvl w:val="0"/>
                <w:numId w:val="61"/>
              </w:numPr>
              <w:spacing w:line="276" w:lineRule="auto"/>
              <w:rPr>
                <w:rFonts w:eastAsia="Times New Roman" w:cs="Times New Roman"/>
                <w:szCs w:val="24"/>
              </w:rPr>
            </w:pPr>
            <w:r>
              <w:rPr>
                <w:rFonts w:eastAsia="Times New Roman" w:cs="Times New Roman"/>
                <w:szCs w:val="24"/>
              </w:rPr>
              <w:t>Diagrama de caso de uso.</w:t>
            </w:r>
          </w:p>
          <w:p w14:paraId="36F32E63" w14:textId="77777777" w:rsidR="008A791E" w:rsidRDefault="008A791E" w:rsidP="00B246E3">
            <w:pPr>
              <w:numPr>
                <w:ilvl w:val="0"/>
                <w:numId w:val="61"/>
              </w:numPr>
              <w:spacing w:line="276" w:lineRule="auto"/>
              <w:rPr>
                <w:rFonts w:eastAsia="Times New Roman" w:cs="Times New Roman"/>
                <w:szCs w:val="24"/>
              </w:rPr>
            </w:pPr>
            <w:r>
              <w:rPr>
                <w:rFonts w:eastAsia="Times New Roman" w:cs="Times New Roman"/>
                <w:szCs w:val="24"/>
              </w:rPr>
              <w:t xml:space="preserve">Validación de diagrama de casos de uso. </w:t>
            </w:r>
          </w:p>
          <w:p w14:paraId="2A475998" w14:textId="77777777" w:rsidR="008A791E" w:rsidRDefault="008A791E" w:rsidP="00B246E3">
            <w:pPr>
              <w:numPr>
                <w:ilvl w:val="0"/>
                <w:numId w:val="61"/>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0E44D697"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01E92571" w14:textId="77777777" w:rsidR="008A791E" w:rsidRDefault="008A791E" w:rsidP="008A791E">
            <w:pPr>
              <w:jc w:val="center"/>
              <w:rPr>
                <w:rFonts w:eastAsia="Times New Roman" w:cs="Times New Roman"/>
                <w:b/>
                <w:szCs w:val="24"/>
              </w:rPr>
            </w:pPr>
          </w:p>
          <w:p w14:paraId="684E1792"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16EB2CBD"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571FF9F8"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00C5787D" w14:textId="77777777" w:rsidR="008A791E" w:rsidRDefault="008A791E" w:rsidP="008A791E">
            <w:pPr>
              <w:jc w:val="center"/>
              <w:rPr>
                <w:rFonts w:eastAsia="Times New Roman" w:cs="Times New Roman"/>
                <w:b/>
                <w:szCs w:val="24"/>
              </w:rPr>
            </w:pPr>
            <w:r>
              <w:rPr>
                <w:rFonts w:eastAsia="Times New Roman" w:cs="Times New Roman"/>
                <w:szCs w:val="24"/>
              </w:rPr>
              <w:t>20/08/2019</w:t>
            </w:r>
          </w:p>
          <w:p w14:paraId="32ABFB4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AD37830" w14:textId="77777777" w:rsidR="008A791E" w:rsidRDefault="008A791E" w:rsidP="008A791E">
            <w:pPr>
              <w:jc w:val="center"/>
              <w:rPr>
                <w:rFonts w:eastAsia="Times New Roman" w:cs="Times New Roman"/>
                <w:b/>
                <w:szCs w:val="24"/>
              </w:rPr>
            </w:pPr>
            <w:r>
              <w:rPr>
                <w:rFonts w:eastAsia="Times New Roman" w:cs="Times New Roman"/>
                <w:szCs w:val="24"/>
              </w:rPr>
              <w:t>22/08/2019</w:t>
            </w:r>
          </w:p>
        </w:tc>
        <w:tc>
          <w:tcPr>
            <w:tcW w:w="2610" w:type="dxa"/>
            <w:tcBorders>
              <w:bottom w:val="single" w:sz="8" w:space="0" w:color="000000"/>
              <w:right w:val="single" w:sz="8" w:space="0" w:color="000000"/>
            </w:tcBorders>
            <w:tcMar>
              <w:top w:w="100" w:type="dxa"/>
              <w:left w:w="100" w:type="dxa"/>
              <w:bottom w:w="100" w:type="dxa"/>
              <w:right w:w="100" w:type="dxa"/>
            </w:tcMar>
          </w:tcPr>
          <w:p w14:paraId="6DB67A8D" w14:textId="77777777" w:rsidR="008A791E" w:rsidRDefault="008A791E" w:rsidP="008A791E">
            <w:pPr>
              <w:rPr>
                <w:rFonts w:eastAsia="Times New Roman" w:cs="Times New Roman"/>
                <w:szCs w:val="24"/>
              </w:rPr>
            </w:pPr>
            <w:r>
              <w:rPr>
                <w:rFonts w:eastAsia="Times New Roman" w:cs="Times New Roman"/>
                <w:szCs w:val="24"/>
              </w:rPr>
              <w:t xml:space="preserve">        </w:t>
            </w:r>
          </w:p>
          <w:p w14:paraId="0C8862C2" w14:textId="77777777" w:rsidR="008A791E" w:rsidRDefault="008A791E" w:rsidP="008A791E">
            <w:pPr>
              <w:rPr>
                <w:rFonts w:eastAsia="Times New Roman" w:cs="Times New Roman"/>
                <w:b/>
                <w:szCs w:val="24"/>
              </w:rPr>
            </w:pPr>
          </w:p>
          <w:p w14:paraId="67415B2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5152ED97" w14:textId="77777777" w:rsidR="008A791E" w:rsidRDefault="008A791E" w:rsidP="008A791E">
            <w:pPr>
              <w:jc w:val="center"/>
              <w:rPr>
                <w:rFonts w:eastAsia="Times New Roman" w:cs="Times New Roman"/>
                <w:szCs w:val="24"/>
              </w:rPr>
            </w:pPr>
            <w:r>
              <w:rPr>
                <w:rFonts w:eastAsia="Times New Roman" w:cs="Times New Roman"/>
                <w:szCs w:val="24"/>
              </w:rPr>
              <w:t>20/08/2019</w:t>
            </w:r>
          </w:p>
          <w:p w14:paraId="75718E72"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2072AE64" w14:textId="77777777" w:rsidR="008A791E" w:rsidRDefault="008A791E" w:rsidP="008A791E">
            <w:pPr>
              <w:jc w:val="center"/>
              <w:rPr>
                <w:rFonts w:eastAsia="Times New Roman" w:cs="Times New Roman"/>
                <w:szCs w:val="24"/>
              </w:rPr>
            </w:pPr>
            <w:r>
              <w:rPr>
                <w:rFonts w:eastAsia="Times New Roman" w:cs="Times New Roman"/>
                <w:szCs w:val="24"/>
              </w:rPr>
              <w:t>22/08/2019</w:t>
            </w:r>
          </w:p>
          <w:p w14:paraId="6A98F948"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9A03FE3" w14:textId="77777777" w:rsidR="008A791E" w:rsidRDefault="008A791E" w:rsidP="008A791E">
            <w:pPr>
              <w:jc w:val="center"/>
              <w:rPr>
                <w:rFonts w:eastAsia="Times New Roman" w:cs="Times New Roman"/>
                <w:szCs w:val="24"/>
              </w:rPr>
            </w:pPr>
            <w:r>
              <w:rPr>
                <w:rFonts w:eastAsia="Times New Roman" w:cs="Times New Roman"/>
                <w:szCs w:val="24"/>
              </w:rPr>
              <w:t>24/08/2019</w:t>
            </w:r>
          </w:p>
        </w:tc>
      </w:tr>
      <w:tr w:rsidR="008A791E" w14:paraId="01F9FF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8FE1D58" w14:textId="77777777" w:rsidR="008A791E" w:rsidRDefault="008A791E" w:rsidP="008A791E">
            <w:pPr>
              <w:jc w:val="center"/>
              <w:rPr>
                <w:rFonts w:eastAsia="Times New Roman" w:cs="Times New Roman"/>
                <w:szCs w:val="24"/>
              </w:rPr>
            </w:pPr>
          </w:p>
          <w:p w14:paraId="57B889D1" w14:textId="77777777" w:rsidR="008A791E" w:rsidRDefault="008A791E" w:rsidP="008A791E">
            <w:pPr>
              <w:jc w:val="center"/>
              <w:rPr>
                <w:rFonts w:eastAsia="Times New Roman" w:cs="Times New Roman"/>
                <w:szCs w:val="24"/>
              </w:rPr>
            </w:pPr>
          </w:p>
          <w:p w14:paraId="5D8BF064" w14:textId="77777777" w:rsidR="008A791E" w:rsidRDefault="008A791E" w:rsidP="008A791E">
            <w:pPr>
              <w:jc w:val="center"/>
              <w:rPr>
                <w:rFonts w:eastAsia="Times New Roman" w:cs="Times New Roman"/>
                <w:szCs w:val="24"/>
              </w:rPr>
            </w:pPr>
          </w:p>
          <w:p w14:paraId="5C920185" w14:textId="77777777" w:rsidR="008A791E" w:rsidRDefault="008A791E" w:rsidP="008A791E">
            <w:pPr>
              <w:jc w:val="center"/>
              <w:rPr>
                <w:rFonts w:eastAsia="Times New Roman" w:cs="Times New Roman"/>
                <w:szCs w:val="24"/>
              </w:rPr>
            </w:pPr>
          </w:p>
          <w:p w14:paraId="6851394F" w14:textId="77777777" w:rsidR="008A791E" w:rsidRDefault="008A791E" w:rsidP="008A791E">
            <w:pPr>
              <w:jc w:val="center"/>
              <w:rPr>
                <w:rFonts w:eastAsia="Times New Roman" w:cs="Times New Roman"/>
                <w:szCs w:val="24"/>
              </w:rPr>
            </w:pPr>
          </w:p>
          <w:p w14:paraId="0F107E6B" w14:textId="77777777" w:rsidR="008A791E" w:rsidRDefault="008A791E" w:rsidP="008A791E">
            <w:pPr>
              <w:jc w:val="center"/>
              <w:rPr>
                <w:rFonts w:eastAsia="Times New Roman" w:cs="Times New Roman"/>
                <w:szCs w:val="24"/>
              </w:rPr>
            </w:pPr>
          </w:p>
          <w:p w14:paraId="06CE85DF" w14:textId="77777777" w:rsidR="008A791E" w:rsidRDefault="008A791E" w:rsidP="008A791E">
            <w:pPr>
              <w:jc w:val="center"/>
              <w:rPr>
                <w:rFonts w:eastAsia="Times New Roman" w:cs="Times New Roman"/>
                <w:szCs w:val="24"/>
              </w:rPr>
            </w:pPr>
          </w:p>
          <w:p w14:paraId="3BF27BED" w14:textId="77777777" w:rsidR="008A791E" w:rsidRDefault="008A791E" w:rsidP="008A791E">
            <w:pPr>
              <w:jc w:val="center"/>
              <w:rPr>
                <w:rFonts w:eastAsia="Times New Roman" w:cs="Times New Roman"/>
                <w:szCs w:val="24"/>
              </w:rPr>
            </w:pPr>
          </w:p>
          <w:p w14:paraId="60890A9D" w14:textId="77777777" w:rsidR="008A791E" w:rsidRDefault="008A791E" w:rsidP="008A791E">
            <w:pPr>
              <w:jc w:val="center"/>
              <w:rPr>
                <w:rFonts w:eastAsia="Times New Roman" w:cs="Times New Roman"/>
                <w:szCs w:val="24"/>
              </w:rPr>
            </w:pPr>
          </w:p>
          <w:p w14:paraId="046908DF" w14:textId="77777777" w:rsidR="008A791E" w:rsidRDefault="008A791E" w:rsidP="008A791E">
            <w:pPr>
              <w:jc w:val="center"/>
              <w:rPr>
                <w:rFonts w:eastAsia="Times New Roman" w:cs="Times New Roman"/>
                <w:szCs w:val="24"/>
              </w:rPr>
            </w:pPr>
          </w:p>
          <w:p w14:paraId="4C8612B3" w14:textId="77777777" w:rsidR="008A791E" w:rsidRDefault="008A791E" w:rsidP="008A791E">
            <w:pPr>
              <w:jc w:val="center"/>
              <w:rPr>
                <w:rFonts w:eastAsia="Times New Roman" w:cs="Times New Roman"/>
                <w:szCs w:val="24"/>
              </w:rPr>
            </w:pPr>
          </w:p>
          <w:p w14:paraId="4E884600" w14:textId="77777777" w:rsidR="008A791E" w:rsidRDefault="008A791E" w:rsidP="008A791E">
            <w:pPr>
              <w:jc w:val="center"/>
              <w:rPr>
                <w:rFonts w:eastAsia="Times New Roman" w:cs="Times New Roman"/>
                <w:szCs w:val="24"/>
              </w:rPr>
            </w:pPr>
          </w:p>
          <w:p w14:paraId="5CF25A32" w14:textId="77777777" w:rsidR="008A791E" w:rsidRDefault="008A791E" w:rsidP="008A791E">
            <w:pPr>
              <w:jc w:val="center"/>
              <w:rPr>
                <w:rFonts w:eastAsia="Times New Roman" w:cs="Times New Roman"/>
                <w:szCs w:val="24"/>
              </w:rPr>
            </w:pPr>
          </w:p>
          <w:p w14:paraId="587B1517" w14:textId="77777777" w:rsidR="008A791E" w:rsidRDefault="008A791E" w:rsidP="008A791E">
            <w:pPr>
              <w:jc w:val="center"/>
              <w:rPr>
                <w:rFonts w:eastAsia="Times New Roman" w:cs="Times New Roman"/>
                <w:szCs w:val="24"/>
              </w:rPr>
            </w:pPr>
          </w:p>
          <w:p w14:paraId="04E506E6" w14:textId="77777777" w:rsidR="008A791E" w:rsidRDefault="008A791E" w:rsidP="008A791E">
            <w:pPr>
              <w:jc w:val="center"/>
              <w:rPr>
                <w:rFonts w:eastAsia="Times New Roman" w:cs="Times New Roman"/>
                <w:szCs w:val="24"/>
              </w:rPr>
            </w:pPr>
          </w:p>
          <w:p w14:paraId="61465C7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635693A1"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0B6A6321"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0B69A216" w14:textId="77777777" w:rsidR="008A791E" w:rsidRDefault="008A791E" w:rsidP="008A791E">
            <w:pPr>
              <w:rPr>
                <w:rFonts w:eastAsia="Times New Roman" w:cs="Times New Roman"/>
                <w:b/>
                <w:szCs w:val="24"/>
              </w:rPr>
            </w:pPr>
            <w:r>
              <w:rPr>
                <w:rFonts w:eastAsia="Times New Roman" w:cs="Times New Roman"/>
                <w:b/>
                <w:szCs w:val="24"/>
              </w:rPr>
              <w:t>Actividades:</w:t>
            </w:r>
          </w:p>
          <w:p w14:paraId="6E7BE933"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Modelado de dominio.</w:t>
            </w:r>
          </w:p>
          <w:p w14:paraId="22AE471C"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Plan de pruebas.</w:t>
            </w:r>
          </w:p>
          <w:p w14:paraId="12EAC123"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Especificación del diseño de pruebas.</w:t>
            </w:r>
          </w:p>
          <w:p w14:paraId="53000586"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Especificación de casos de prueba.</w:t>
            </w:r>
          </w:p>
          <w:p w14:paraId="42E0CD28"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Procedimiento de pruebas.</w:t>
            </w:r>
          </w:p>
          <w:p w14:paraId="452B4B73"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28FA6567" w14:textId="77777777" w:rsidR="008A791E" w:rsidRDefault="008A791E" w:rsidP="008A791E">
            <w:pPr>
              <w:jc w:val="center"/>
              <w:rPr>
                <w:rFonts w:eastAsia="Times New Roman" w:cs="Times New Roman"/>
                <w:b/>
                <w:szCs w:val="24"/>
              </w:rPr>
            </w:pPr>
          </w:p>
          <w:p w14:paraId="2910E61A" w14:textId="77777777" w:rsidR="008A791E" w:rsidRDefault="008A791E" w:rsidP="008A791E">
            <w:pPr>
              <w:jc w:val="center"/>
              <w:rPr>
                <w:rFonts w:eastAsia="Times New Roman" w:cs="Times New Roman"/>
                <w:b/>
                <w:szCs w:val="24"/>
              </w:rPr>
            </w:pPr>
          </w:p>
          <w:p w14:paraId="08584A71"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E2C801B" w14:textId="77777777" w:rsidR="008A791E" w:rsidRDefault="008A791E" w:rsidP="008A791E">
            <w:pPr>
              <w:jc w:val="center"/>
              <w:rPr>
                <w:rFonts w:eastAsia="Times New Roman" w:cs="Times New Roman"/>
                <w:b/>
                <w:szCs w:val="24"/>
              </w:rPr>
            </w:pPr>
            <w:r>
              <w:rPr>
                <w:rFonts w:eastAsia="Times New Roman" w:cs="Times New Roman"/>
                <w:szCs w:val="24"/>
              </w:rPr>
              <w:t>24/08/2019</w:t>
            </w:r>
          </w:p>
          <w:p w14:paraId="4C3B685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1E1EDE53" w14:textId="77777777" w:rsidR="008A791E" w:rsidRDefault="008A791E" w:rsidP="008A791E">
            <w:pPr>
              <w:jc w:val="center"/>
              <w:rPr>
                <w:rFonts w:eastAsia="Times New Roman" w:cs="Times New Roman"/>
                <w:szCs w:val="24"/>
              </w:rPr>
            </w:pPr>
            <w:r>
              <w:rPr>
                <w:rFonts w:eastAsia="Times New Roman" w:cs="Times New Roman"/>
                <w:szCs w:val="24"/>
              </w:rPr>
              <w:t>26/08/2019</w:t>
            </w:r>
          </w:p>
          <w:p w14:paraId="2143CE47"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14D2F24" w14:textId="77777777" w:rsidR="008A791E" w:rsidRDefault="008A791E" w:rsidP="008A791E">
            <w:pPr>
              <w:jc w:val="center"/>
              <w:rPr>
                <w:rFonts w:eastAsia="Times New Roman" w:cs="Times New Roman"/>
                <w:b/>
                <w:szCs w:val="24"/>
              </w:rPr>
            </w:pPr>
            <w:r>
              <w:rPr>
                <w:rFonts w:eastAsia="Times New Roman" w:cs="Times New Roman"/>
                <w:szCs w:val="24"/>
              </w:rPr>
              <w:t>28/08/2019</w:t>
            </w:r>
          </w:p>
          <w:p w14:paraId="49165E81"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2.4: </w:t>
            </w:r>
            <w:r>
              <w:rPr>
                <w:rFonts w:eastAsia="Times New Roman" w:cs="Times New Roman"/>
                <w:szCs w:val="24"/>
              </w:rPr>
              <w:t>30/08/2019</w:t>
            </w:r>
          </w:p>
          <w:p w14:paraId="7A3460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465FDB04"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66620F54"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5AF2F26A" w14:textId="77777777" w:rsidR="008A791E" w:rsidRDefault="008A791E" w:rsidP="008A791E">
            <w:pPr>
              <w:jc w:val="center"/>
              <w:rPr>
                <w:rFonts w:eastAsia="Times New Roman" w:cs="Times New Roman"/>
                <w:b/>
                <w:szCs w:val="24"/>
              </w:rPr>
            </w:pPr>
            <w:r>
              <w:rPr>
                <w:rFonts w:eastAsia="Times New Roman" w:cs="Times New Roman"/>
                <w:szCs w:val="24"/>
              </w:rPr>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354AB1BD"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D91625A" w14:textId="77777777" w:rsidR="008A791E" w:rsidRDefault="008A791E" w:rsidP="008A791E">
            <w:pPr>
              <w:jc w:val="center"/>
              <w:rPr>
                <w:rFonts w:eastAsia="Times New Roman" w:cs="Times New Roman"/>
                <w:b/>
                <w:szCs w:val="24"/>
              </w:rPr>
            </w:pPr>
          </w:p>
          <w:p w14:paraId="1D76BD23"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6F42A228" w14:textId="77777777" w:rsidR="008A791E" w:rsidRDefault="008A791E" w:rsidP="008A791E">
            <w:pPr>
              <w:jc w:val="center"/>
              <w:rPr>
                <w:rFonts w:eastAsia="Times New Roman" w:cs="Times New Roman"/>
                <w:b/>
                <w:szCs w:val="24"/>
              </w:rPr>
            </w:pPr>
            <w:r>
              <w:rPr>
                <w:rFonts w:eastAsia="Times New Roman" w:cs="Times New Roman"/>
                <w:szCs w:val="24"/>
              </w:rPr>
              <w:t>26/08/2019</w:t>
            </w:r>
          </w:p>
          <w:p w14:paraId="6A53CC7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8/2019</w:t>
            </w:r>
          </w:p>
          <w:p w14:paraId="2BD70B41"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73D78E48" w14:textId="77777777" w:rsidR="008A791E" w:rsidRDefault="008A791E" w:rsidP="008A791E">
            <w:pPr>
              <w:jc w:val="center"/>
              <w:rPr>
                <w:rFonts w:eastAsia="Times New Roman" w:cs="Times New Roman"/>
                <w:szCs w:val="24"/>
              </w:rPr>
            </w:pPr>
            <w:r>
              <w:rPr>
                <w:rFonts w:eastAsia="Times New Roman" w:cs="Times New Roman"/>
                <w:szCs w:val="24"/>
              </w:rPr>
              <w:t>30/08/2019</w:t>
            </w:r>
          </w:p>
          <w:p w14:paraId="2F7A5FE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4:2</w:t>
            </w:r>
          </w:p>
          <w:p w14:paraId="04BE3BF3"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110E85A3"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75298611" w14:textId="77777777" w:rsidR="008A791E" w:rsidRDefault="008A791E" w:rsidP="008A791E">
            <w:pPr>
              <w:jc w:val="center"/>
              <w:rPr>
                <w:rFonts w:eastAsia="Times New Roman" w:cs="Times New Roman"/>
                <w:b/>
                <w:szCs w:val="24"/>
              </w:rPr>
            </w:pPr>
            <w:r>
              <w:rPr>
                <w:rFonts w:eastAsia="Times New Roman" w:cs="Times New Roman"/>
                <w:szCs w:val="24"/>
              </w:rPr>
              <w:t>04/09/2019</w:t>
            </w:r>
          </w:p>
          <w:p w14:paraId="550941CC"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F2E0041" w14:textId="77777777" w:rsidR="008A791E" w:rsidRDefault="008A791E" w:rsidP="008A791E">
            <w:pPr>
              <w:jc w:val="center"/>
              <w:rPr>
                <w:rFonts w:eastAsia="Times New Roman" w:cs="Times New Roman"/>
                <w:b/>
                <w:szCs w:val="24"/>
              </w:rPr>
            </w:pPr>
            <w:r>
              <w:rPr>
                <w:rFonts w:eastAsia="Times New Roman" w:cs="Times New Roman"/>
                <w:szCs w:val="24"/>
              </w:rPr>
              <w:t>06/09/2019</w:t>
            </w:r>
            <w:r>
              <w:rPr>
                <w:rFonts w:eastAsia="Times New Roman" w:cs="Times New Roman"/>
                <w:b/>
                <w:szCs w:val="24"/>
              </w:rPr>
              <w:t xml:space="preserve"> </w:t>
            </w:r>
          </w:p>
          <w:p w14:paraId="02CCB2F4" w14:textId="77777777" w:rsidR="008A791E" w:rsidRDefault="008A791E" w:rsidP="008A791E">
            <w:pPr>
              <w:rPr>
                <w:rFonts w:eastAsia="Times New Roman" w:cs="Times New Roman"/>
                <w:b/>
                <w:szCs w:val="24"/>
              </w:rPr>
            </w:pPr>
          </w:p>
        </w:tc>
      </w:tr>
      <w:tr w:rsidR="008A791E" w14:paraId="005256AA"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C5E8D3" w14:textId="77777777" w:rsidR="008A791E" w:rsidRDefault="008A791E" w:rsidP="008A791E">
            <w:pPr>
              <w:jc w:val="center"/>
              <w:rPr>
                <w:rFonts w:eastAsia="Times New Roman" w:cs="Times New Roman"/>
                <w:szCs w:val="24"/>
              </w:rPr>
            </w:pPr>
          </w:p>
          <w:p w14:paraId="3981E248" w14:textId="77777777" w:rsidR="008A791E" w:rsidRDefault="008A791E" w:rsidP="008A791E">
            <w:pPr>
              <w:jc w:val="center"/>
              <w:rPr>
                <w:rFonts w:eastAsia="Times New Roman" w:cs="Times New Roman"/>
                <w:szCs w:val="24"/>
              </w:rPr>
            </w:pPr>
          </w:p>
          <w:p w14:paraId="46D2AB43" w14:textId="77777777" w:rsidR="008A791E" w:rsidRDefault="008A791E" w:rsidP="008A791E">
            <w:pPr>
              <w:jc w:val="center"/>
              <w:rPr>
                <w:rFonts w:eastAsia="Times New Roman" w:cs="Times New Roman"/>
                <w:szCs w:val="24"/>
              </w:rPr>
            </w:pPr>
          </w:p>
          <w:p w14:paraId="1B0111A5" w14:textId="77777777" w:rsidR="008A791E" w:rsidRDefault="008A791E" w:rsidP="008A791E">
            <w:pPr>
              <w:jc w:val="center"/>
              <w:rPr>
                <w:rFonts w:eastAsia="Times New Roman" w:cs="Times New Roman"/>
                <w:szCs w:val="24"/>
              </w:rPr>
            </w:pPr>
          </w:p>
          <w:p w14:paraId="130E946D" w14:textId="77777777" w:rsidR="008A791E" w:rsidRDefault="008A791E" w:rsidP="008A791E">
            <w:pPr>
              <w:jc w:val="center"/>
              <w:rPr>
                <w:rFonts w:eastAsia="Times New Roman" w:cs="Times New Roman"/>
                <w:szCs w:val="24"/>
              </w:rPr>
            </w:pPr>
          </w:p>
          <w:p w14:paraId="3160D6E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6B20B2A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071C77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7FE1F8A" w14:textId="77777777" w:rsidR="008A791E" w:rsidRDefault="008A791E" w:rsidP="008A791E">
            <w:pPr>
              <w:rPr>
                <w:rFonts w:eastAsia="Times New Roman" w:cs="Times New Roman"/>
                <w:b/>
                <w:szCs w:val="24"/>
              </w:rPr>
            </w:pPr>
            <w:r>
              <w:rPr>
                <w:rFonts w:eastAsia="Times New Roman" w:cs="Times New Roman"/>
                <w:b/>
                <w:szCs w:val="24"/>
              </w:rPr>
              <w:t>Actividades:</w:t>
            </w:r>
          </w:p>
          <w:p w14:paraId="3B0C958C" w14:textId="77777777" w:rsidR="008A791E" w:rsidRDefault="008A791E" w:rsidP="00B246E3">
            <w:pPr>
              <w:numPr>
                <w:ilvl w:val="0"/>
                <w:numId w:val="11"/>
              </w:numPr>
              <w:spacing w:line="276" w:lineRule="auto"/>
              <w:rPr>
                <w:rFonts w:eastAsia="Times New Roman" w:cs="Times New Roman"/>
                <w:szCs w:val="24"/>
              </w:rPr>
            </w:pPr>
            <w:r>
              <w:rPr>
                <w:rFonts w:eastAsia="Times New Roman" w:cs="Times New Roman"/>
                <w:szCs w:val="24"/>
              </w:rPr>
              <w:t>Logs de pruebas.</w:t>
            </w:r>
          </w:p>
          <w:p w14:paraId="6CD20056" w14:textId="77777777" w:rsidR="008A791E" w:rsidRDefault="008A791E" w:rsidP="00B246E3">
            <w:pPr>
              <w:numPr>
                <w:ilvl w:val="0"/>
                <w:numId w:val="11"/>
              </w:numPr>
              <w:spacing w:line="276" w:lineRule="auto"/>
              <w:rPr>
                <w:rFonts w:eastAsia="Times New Roman" w:cs="Times New Roman"/>
                <w:szCs w:val="24"/>
              </w:rPr>
            </w:pPr>
            <w:r>
              <w:rPr>
                <w:rFonts w:eastAsia="Times New Roman" w:cs="Times New Roman"/>
                <w:szCs w:val="24"/>
              </w:rPr>
              <w:t>Realizar pruebas unitarias y de integración.</w:t>
            </w:r>
          </w:p>
          <w:p w14:paraId="4F63D356" w14:textId="77777777" w:rsidR="008A791E" w:rsidRDefault="008A791E" w:rsidP="00B246E3">
            <w:pPr>
              <w:numPr>
                <w:ilvl w:val="0"/>
                <w:numId w:val="11"/>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3AF59E4" w14:textId="77777777" w:rsidR="008A791E" w:rsidRDefault="008A791E" w:rsidP="008A791E">
            <w:pPr>
              <w:jc w:val="center"/>
              <w:rPr>
                <w:rFonts w:eastAsia="Times New Roman" w:cs="Times New Roman"/>
                <w:szCs w:val="24"/>
              </w:rPr>
            </w:pPr>
          </w:p>
          <w:p w14:paraId="39185CE4" w14:textId="77777777" w:rsidR="008A791E" w:rsidRDefault="008A791E" w:rsidP="008A791E">
            <w:pPr>
              <w:jc w:val="center"/>
              <w:rPr>
                <w:rFonts w:eastAsia="Times New Roman" w:cs="Times New Roman"/>
                <w:szCs w:val="24"/>
              </w:rPr>
            </w:pPr>
          </w:p>
          <w:p w14:paraId="76B0613B" w14:textId="77777777" w:rsidR="008A791E" w:rsidRDefault="008A791E" w:rsidP="008A791E">
            <w:pPr>
              <w:jc w:val="center"/>
              <w:rPr>
                <w:rFonts w:eastAsia="Times New Roman" w:cs="Times New Roman"/>
                <w:szCs w:val="24"/>
              </w:rPr>
            </w:pPr>
          </w:p>
          <w:p w14:paraId="678EFC6F"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73770CA8" w14:textId="77777777" w:rsidR="008A791E" w:rsidRDefault="008A791E" w:rsidP="008A791E">
            <w:pPr>
              <w:jc w:val="center"/>
              <w:rPr>
                <w:rFonts w:eastAsia="Times New Roman" w:cs="Times New Roman"/>
                <w:szCs w:val="24"/>
              </w:rPr>
            </w:pPr>
            <w:r>
              <w:rPr>
                <w:rFonts w:eastAsia="Times New Roman" w:cs="Times New Roman"/>
                <w:szCs w:val="24"/>
              </w:rPr>
              <w:t>06/09/2019</w:t>
            </w:r>
          </w:p>
          <w:p w14:paraId="392D7D2C"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2127C971"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0E67C055"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D4A2CE9" w14:textId="77777777" w:rsidR="008A791E" w:rsidRDefault="008A791E" w:rsidP="008A791E">
            <w:pPr>
              <w:jc w:val="center"/>
              <w:rPr>
                <w:rFonts w:eastAsia="Times New Roman" w:cs="Times New Roman"/>
                <w:szCs w:val="24"/>
              </w:rPr>
            </w:pPr>
            <w:r>
              <w:rPr>
                <w:rFonts w:eastAsia="Times New Roman" w:cs="Times New Roman"/>
                <w:szCs w:val="24"/>
              </w:rPr>
              <w:t>1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1A9AAAD" w14:textId="77777777" w:rsidR="008A791E" w:rsidRDefault="008A791E" w:rsidP="008A791E">
            <w:pPr>
              <w:jc w:val="center"/>
              <w:rPr>
                <w:rFonts w:eastAsia="Times New Roman" w:cs="Times New Roman"/>
                <w:b/>
                <w:szCs w:val="24"/>
              </w:rPr>
            </w:pPr>
          </w:p>
          <w:p w14:paraId="4505AC5A" w14:textId="77777777" w:rsidR="008A791E" w:rsidRDefault="008A791E" w:rsidP="008A791E">
            <w:pPr>
              <w:jc w:val="center"/>
              <w:rPr>
                <w:rFonts w:eastAsia="Times New Roman" w:cs="Times New Roman"/>
                <w:b/>
                <w:szCs w:val="24"/>
              </w:rPr>
            </w:pPr>
          </w:p>
          <w:p w14:paraId="05B1DC0E" w14:textId="77777777" w:rsidR="008A791E" w:rsidRDefault="008A791E" w:rsidP="008A791E">
            <w:pPr>
              <w:jc w:val="center"/>
              <w:rPr>
                <w:rFonts w:eastAsia="Times New Roman" w:cs="Times New Roman"/>
                <w:b/>
                <w:szCs w:val="24"/>
              </w:rPr>
            </w:pPr>
          </w:p>
          <w:p w14:paraId="1353B305"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D07878F"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74E82A0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9A12769" w14:textId="77777777" w:rsidR="008A791E" w:rsidRDefault="008A791E" w:rsidP="008A791E">
            <w:pPr>
              <w:jc w:val="center"/>
              <w:rPr>
                <w:rFonts w:eastAsia="Times New Roman" w:cs="Times New Roman"/>
                <w:szCs w:val="24"/>
              </w:rPr>
            </w:pPr>
            <w:r>
              <w:rPr>
                <w:rFonts w:eastAsia="Times New Roman" w:cs="Times New Roman"/>
                <w:szCs w:val="24"/>
              </w:rPr>
              <w:t>10/09/2019</w:t>
            </w:r>
          </w:p>
          <w:p w14:paraId="0671AB1C"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1BDFAFB" w14:textId="77777777" w:rsidR="008A791E" w:rsidRDefault="008A791E" w:rsidP="008A791E">
            <w:pPr>
              <w:jc w:val="center"/>
              <w:rPr>
                <w:rFonts w:eastAsia="Times New Roman" w:cs="Times New Roman"/>
                <w:szCs w:val="24"/>
              </w:rPr>
            </w:pPr>
            <w:r>
              <w:rPr>
                <w:rFonts w:eastAsia="Times New Roman" w:cs="Times New Roman"/>
                <w:szCs w:val="24"/>
              </w:rPr>
              <w:t>12/09/2019</w:t>
            </w:r>
          </w:p>
        </w:tc>
      </w:tr>
      <w:tr w:rsidR="008A791E" w14:paraId="5795480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D36550" w14:textId="77777777" w:rsidR="008A791E" w:rsidRDefault="008A791E" w:rsidP="008A791E">
            <w:pPr>
              <w:jc w:val="center"/>
              <w:rPr>
                <w:rFonts w:eastAsia="Times New Roman" w:cs="Times New Roman"/>
                <w:szCs w:val="24"/>
              </w:rPr>
            </w:pPr>
          </w:p>
          <w:p w14:paraId="55E298B0" w14:textId="77777777" w:rsidR="008A791E" w:rsidRDefault="008A791E" w:rsidP="008A791E">
            <w:pPr>
              <w:jc w:val="center"/>
              <w:rPr>
                <w:rFonts w:eastAsia="Times New Roman" w:cs="Times New Roman"/>
                <w:szCs w:val="24"/>
              </w:rPr>
            </w:pPr>
          </w:p>
          <w:p w14:paraId="71086C14" w14:textId="77777777" w:rsidR="008A791E" w:rsidRDefault="008A791E" w:rsidP="008A791E">
            <w:pPr>
              <w:jc w:val="center"/>
              <w:rPr>
                <w:rFonts w:eastAsia="Times New Roman" w:cs="Times New Roman"/>
                <w:szCs w:val="24"/>
              </w:rPr>
            </w:pPr>
          </w:p>
          <w:p w14:paraId="6B273ACB"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B075D94"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449DDCE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773006C5" w14:textId="77777777" w:rsidR="008A791E" w:rsidRDefault="008A791E" w:rsidP="008A791E">
            <w:pPr>
              <w:rPr>
                <w:rFonts w:eastAsia="Times New Roman" w:cs="Times New Roman"/>
                <w:b/>
                <w:szCs w:val="24"/>
              </w:rPr>
            </w:pPr>
            <w:r>
              <w:rPr>
                <w:rFonts w:eastAsia="Times New Roman" w:cs="Times New Roman"/>
                <w:b/>
                <w:szCs w:val="24"/>
              </w:rPr>
              <w:t>Actividades</w:t>
            </w:r>
          </w:p>
          <w:p w14:paraId="08809BA5" w14:textId="77777777" w:rsidR="008A791E" w:rsidRDefault="008A791E" w:rsidP="00B246E3">
            <w:pPr>
              <w:numPr>
                <w:ilvl w:val="0"/>
                <w:numId w:val="75"/>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8DFC7F5" w14:textId="77777777" w:rsidR="008A791E" w:rsidRDefault="008A791E" w:rsidP="008A791E">
            <w:pPr>
              <w:jc w:val="center"/>
              <w:rPr>
                <w:rFonts w:eastAsia="Times New Roman" w:cs="Times New Roman"/>
                <w:b/>
                <w:szCs w:val="24"/>
              </w:rPr>
            </w:pPr>
          </w:p>
          <w:p w14:paraId="4C06D2A0" w14:textId="77777777" w:rsidR="008A791E" w:rsidRDefault="008A791E" w:rsidP="008A791E">
            <w:pPr>
              <w:jc w:val="center"/>
              <w:rPr>
                <w:rFonts w:eastAsia="Times New Roman" w:cs="Times New Roman"/>
                <w:b/>
                <w:szCs w:val="24"/>
              </w:rPr>
            </w:pPr>
          </w:p>
          <w:p w14:paraId="3CCB2F0C"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4.1: </w:t>
            </w:r>
          </w:p>
          <w:p w14:paraId="59D8C0EA" w14:textId="77777777" w:rsidR="008A791E" w:rsidRDefault="008A791E" w:rsidP="008A791E">
            <w:pPr>
              <w:jc w:val="center"/>
              <w:rPr>
                <w:rFonts w:eastAsia="Times New Roman" w:cs="Times New Roman"/>
                <w:b/>
                <w:szCs w:val="24"/>
              </w:rPr>
            </w:pPr>
            <w:r>
              <w:rPr>
                <w:rFonts w:eastAsia="Times New Roman" w:cs="Times New Roman"/>
                <w:szCs w:val="24"/>
              </w:rPr>
              <w:t>12/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DBDE0" w14:textId="77777777" w:rsidR="008A791E" w:rsidRDefault="008A791E" w:rsidP="008A791E">
            <w:pPr>
              <w:jc w:val="center"/>
              <w:rPr>
                <w:rFonts w:eastAsia="Times New Roman" w:cs="Times New Roman"/>
                <w:b/>
                <w:szCs w:val="24"/>
              </w:rPr>
            </w:pPr>
          </w:p>
          <w:p w14:paraId="6C1A37A7" w14:textId="77777777" w:rsidR="008A791E" w:rsidRDefault="008A791E" w:rsidP="008A791E">
            <w:pPr>
              <w:jc w:val="center"/>
              <w:rPr>
                <w:rFonts w:eastAsia="Times New Roman" w:cs="Times New Roman"/>
                <w:b/>
                <w:szCs w:val="24"/>
              </w:rPr>
            </w:pPr>
          </w:p>
          <w:p w14:paraId="44D5F67B"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4.1: 2</w:t>
            </w:r>
          </w:p>
          <w:p w14:paraId="5F5DAD6A" w14:textId="77777777" w:rsidR="008A791E" w:rsidRDefault="008A791E" w:rsidP="008A791E">
            <w:pPr>
              <w:jc w:val="center"/>
              <w:rPr>
                <w:rFonts w:eastAsia="Times New Roman" w:cs="Times New Roman"/>
                <w:szCs w:val="24"/>
              </w:rPr>
            </w:pPr>
            <w:r>
              <w:rPr>
                <w:rFonts w:eastAsia="Times New Roman" w:cs="Times New Roman"/>
                <w:szCs w:val="24"/>
              </w:rPr>
              <w:t>14/09/2019</w:t>
            </w:r>
          </w:p>
          <w:p w14:paraId="27D2A875" w14:textId="77777777" w:rsidR="008A791E" w:rsidRDefault="008A791E" w:rsidP="008A791E">
            <w:pPr>
              <w:rPr>
                <w:rFonts w:eastAsia="Times New Roman" w:cs="Times New Roman"/>
                <w:szCs w:val="24"/>
              </w:rPr>
            </w:pPr>
          </w:p>
        </w:tc>
      </w:tr>
    </w:tbl>
    <w:p w14:paraId="14F8FEE0" w14:textId="77777777" w:rsidR="008A791E" w:rsidRDefault="008A791E" w:rsidP="008A791E">
      <w:pPr>
        <w:rPr>
          <w:rFonts w:eastAsia="Times New Roman" w:cs="Times New Roman"/>
          <w:b/>
          <w:szCs w:val="24"/>
        </w:rPr>
      </w:pPr>
    </w:p>
    <w:p w14:paraId="2F56920C" w14:textId="77777777" w:rsidR="008A791E" w:rsidRDefault="008A791E" w:rsidP="008A791E">
      <w:pPr>
        <w:rPr>
          <w:rFonts w:eastAsia="Times New Roman" w:cs="Times New Roman"/>
          <w:b/>
          <w:szCs w:val="24"/>
        </w:rPr>
      </w:pPr>
      <w:r>
        <w:rPr>
          <w:rFonts w:eastAsia="Times New Roman" w:cs="Times New Roman"/>
          <w:b/>
          <w:szCs w:val="24"/>
        </w:rPr>
        <w:t>Caso de uso #04</w:t>
      </w:r>
    </w:p>
    <w:p w14:paraId="1A58398B" w14:textId="30AA94AA" w:rsidR="008A791E" w:rsidRDefault="008A791E" w:rsidP="00A024C6">
      <w:pPr>
        <w:rPr>
          <w:rFonts w:eastAsia="Times New Roman" w:cs="Times New Roman"/>
          <w:b/>
          <w:szCs w:val="24"/>
        </w:rPr>
      </w:pPr>
      <w:r>
        <w:rPr>
          <w:rFonts w:eastAsia="Times New Roman" w:cs="Times New Roman"/>
          <w:b/>
          <w:szCs w:val="24"/>
        </w:rPr>
        <w:t>Nombre CU04: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DC3AFE7"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A4555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6A24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F7AFD8"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21C65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2EB12C"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40341F" w14:textId="77777777" w:rsidR="008A791E" w:rsidRDefault="008A791E" w:rsidP="008A791E">
            <w:pPr>
              <w:jc w:val="center"/>
              <w:rPr>
                <w:rFonts w:eastAsia="Times New Roman" w:cs="Times New Roman"/>
                <w:szCs w:val="24"/>
              </w:rPr>
            </w:pPr>
          </w:p>
          <w:p w14:paraId="451C3ED6" w14:textId="77777777" w:rsidR="008A791E" w:rsidRDefault="008A791E" w:rsidP="008A791E">
            <w:pPr>
              <w:jc w:val="center"/>
              <w:rPr>
                <w:rFonts w:eastAsia="Times New Roman" w:cs="Times New Roman"/>
                <w:szCs w:val="24"/>
              </w:rPr>
            </w:pPr>
          </w:p>
          <w:p w14:paraId="67A36CB5" w14:textId="77777777" w:rsidR="008A791E" w:rsidRDefault="008A791E" w:rsidP="008A791E">
            <w:pPr>
              <w:jc w:val="center"/>
              <w:rPr>
                <w:rFonts w:eastAsia="Times New Roman" w:cs="Times New Roman"/>
                <w:szCs w:val="24"/>
              </w:rPr>
            </w:pPr>
          </w:p>
          <w:p w14:paraId="038E5B36" w14:textId="77777777" w:rsidR="008A791E" w:rsidRDefault="008A791E" w:rsidP="008A791E">
            <w:pPr>
              <w:jc w:val="center"/>
              <w:rPr>
                <w:rFonts w:eastAsia="Times New Roman" w:cs="Times New Roman"/>
                <w:szCs w:val="24"/>
              </w:rPr>
            </w:pPr>
          </w:p>
          <w:p w14:paraId="074DD8F9" w14:textId="77777777" w:rsidR="008A791E" w:rsidRDefault="008A791E" w:rsidP="008A791E">
            <w:pPr>
              <w:jc w:val="center"/>
              <w:rPr>
                <w:rFonts w:eastAsia="Times New Roman" w:cs="Times New Roman"/>
                <w:szCs w:val="24"/>
              </w:rPr>
            </w:pPr>
          </w:p>
          <w:p w14:paraId="50897E54" w14:textId="77777777" w:rsidR="008A791E" w:rsidRDefault="008A791E" w:rsidP="008A791E">
            <w:pPr>
              <w:jc w:val="center"/>
              <w:rPr>
                <w:rFonts w:eastAsia="Times New Roman" w:cs="Times New Roman"/>
                <w:szCs w:val="24"/>
              </w:rPr>
            </w:pPr>
          </w:p>
          <w:p w14:paraId="45C04D5C" w14:textId="77777777" w:rsidR="008A791E" w:rsidRDefault="008A791E" w:rsidP="008A791E">
            <w:pPr>
              <w:jc w:val="center"/>
              <w:rPr>
                <w:rFonts w:eastAsia="Times New Roman" w:cs="Times New Roman"/>
                <w:szCs w:val="24"/>
              </w:rPr>
            </w:pPr>
          </w:p>
          <w:p w14:paraId="7D648B06" w14:textId="77777777" w:rsidR="008A791E" w:rsidRDefault="008A791E" w:rsidP="008A791E">
            <w:pPr>
              <w:jc w:val="center"/>
              <w:rPr>
                <w:rFonts w:eastAsia="Times New Roman" w:cs="Times New Roman"/>
                <w:szCs w:val="24"/>
              </w:rPr>
            </w:pPr>
          </w:p>
          <w:p w14:paraId="153665C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2EA91A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BE1924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7B55786" w14:textId="77777777" w:rsidR="008A791E" w:rsidRDefault="008A791E" w:rsidP="008A791E">
            <w:pPr>
              <w:rPr>
                <w:rFonts w:eastAsia="Times New Roman" w:cs="Times New Roman"/>
                <w:szCs w:val="24"/>
              </w:rPr>
            </w:pPr>
            <w:r>
              <w:rPr>
                <w:rFonts w:eastAsia="Times New Roman" w:cs="Times New Roman"/>
                <w:b/>
                <w:szCs w:val="24"/>
              </w:rPr>
              <w:t>Actividades:</w:t>
            </w:r>
          </w:p>
          <w:p w14:paraId="02EBB68E"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Diagrama de caso de uso.</w:t>
            </w:r>
          </w:p>
          <w:p w14:paraId="27C71744"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 xml:space="preserve">Validación de diagrama de casos de uso. </w:t>
            </w:r>
          </w:p>
          <w:p w14:paraId="1BD44F98"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Tipos de pruebas.</w:t>
            </w:r>
          </w:p>
          <w:p w14:paraId="3AFE3410"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 xml:space="preserve">Validación de diagrama de casos de uso. </w:t>
            </w:r>
          </w:p>
          <w:p w14:paraId="45202C58"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E520056" w14:textId="77777777" w:rsidR="008A791E" w:rsidRDefault="008A791E" w:rsidP="008A791E">
            <w:pPr>
              <w:jc w:val="center"/>
              <w:rPr>
                <w:rFonts w:eastAsia="Times New Roman" w:cs="Times New Roman"/>
                <w:b/>
                <w:szCs w:val="24"/>
              </w:rPr>
            </w:pPr>
            <w:r>
              <w:rPr>
                <w:rFonts w:eastAsia="Times New Roman" w:cs="Times New Roman"/>
                <w:b/>
                <w:szCs w:val="24"/>
              </w:rPr>
              <w:t xml:space="preserve">     </w:t>
            </w:r>
          </w:p>
          <w:p w14:paraId="2AE3D150" w14:textId="77777777" w:rsidR="008A791E" w:rsidRDefault="008A791E" w:rsidP="008A791E">
            <w:pPr>
              <w:jc w:val="center"/>
              <w:rPr>
                <w:rFonts w:eastAsia="Times New Roman" w:cs="Times New Roman"/>
                <w:b/>
                <w:szCs w:val="24"/>
              </w:rPr>
            </w:pPr>
          </w:p>
          <w:p w14:paraId="00E1BD76" w14:textId="77777777" w:rsidR="008A791E" w:rsidRDefault="008A791E" w:rsidP="008A791E">
            <w:pPr>
              <w:jc w:val="center"/>
              <w:rPr>
                <w:rFonts w:eastAsia="Times New Roman" w:cs="Times New Roman"/>
                <w:b/>
                <w:szCs w:val="24"/>
              </w:rPr>
            </w:pPr>
          </w:p>
          <w:p w14:paraId="6F2E11B6" w14:textId="77777777" w:rsidR="008A791E" w:rsidRDefault="008A791E" w:rsidP="008A791E">
            <w:pPr>
              <w:jc w:val="center"/>
              <w:rPr>
                <w:rFonts w:eastAsia="Times New Roman" w:cs="Times New Roman"/>
                <w:b/>
                <w:szCs w:val="24"/>
              </w:rPr>
            </w:pPr>
          </w:p>
          <w:p w14:paraId="556A55A6" w14:textId="77777777" w:rsidR="008A791E" w:rsidRDefault="008A791E" w:rsidP="008A791E">
            <w:pPr>
              <w:jc w:val="center"/>
              <w:rPr>
                <w:rFonts w:eastAsia="Times New Roman" w:cs="Times New Roman"/>
                <w:b/>
                <w:szCs w:val="24"/>
              </w:rPr>
            </w:pPr>
          </w:p>
          <w:p w14:paraId="6B64A14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0E8C6183" w14:textId="77777777" w:rsidR="008A791E" w:rsidRDefault="008A791E" w:rsidP="008A791E">
            <w:pPr>
              <w:jc w:val="center"/>
              <w:rPr>
                <w:rFonts w:eastAsia="Times New Roman" w:cs="Times New Roman"/>
                <w:b/>
                <w:szCs w:val="24"/>
              </w:rPr>
            </w:pPr>
            <w:r>
              <w:rPr>
                <w:rFonts w:eastAsia="Times New Roman" w:cs="Times New Roman"/>
                <w:szCs w:val="24"/>
              </w:rPr>
              <w:t>14/09/2019</w:t>
            </w:r>
          </w:p>
          <w:p w14:paraId="3A8598F6"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3249DBF3" w14:textId="77777777" w:rsidR="008A791E" w:rsidRDefault="008A791E" w:rsidP="008A791E">
            <w:pPr>
              <w:jc w:val="center"/>
              <w:rPr>
                <w:rFonts w:eastAsia="Times New Roman" w:cs="Times New Roman"/>
                <w:b/>
                <w:szCs w:val="24"/>
              </w:rPr>
            </w:pPr>
            <w:r>
              <w:rPr>
                <w:rFonts w:eastAsia="Times New Roman" w:cs="Times New Roman"/>
                <w:szCs w:val="24"/>
              </w:rPr>
              <w:t>16/09/2019</w:t>
            </w:r>
          </w:p>
          <w:p w14:paraId="5687D729"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34563096" w14:textId="77777777" w:rsidR="008A791E" w:rsidRDefault="008A791E" w:rsidP="008A791E">
            <w:pPr>
              <w:jc w:val="center"/>
              <w:rPr>
                <w:rFonts w:eastAsia="Times New Roman" w:cs="Times New Roman"/>
                <w:b/>
                <w:szCs w:val="24"/>
              </w:rPr>
            </w:pPr>
            <w:r>
              <w:rPr>
                <w:rFonts w:eastAsia="Times New Roman" w:cs="Times New Roman"/>
                <w:szCs w:val="24"/>
              </w:rPr>
              <w:t>18/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992CB8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F96B623" w14:textId="77777777" w:rsidR="008A791E" w:rsidRDefault="008A791E" w:rsidP="008A791E">
            <w:pPr>
              <w:jc w:val="center"/>
              <w:rPr>
                <w:rFonts w:eastAsia="Times New Roman" w:cs="Times New Roman"/>
                <w:b/>
                <w:szCs w:val="24"/>
              </w:rPr>
            </w:pPr>
          </w:p>
          <w:p w14:paraId="13D62A1E" w14:textId="77777777" w:rsidR="008A791E" w:rsidRDefault="008A791E" w:rsidP="008A791E">
            <w:pPr>
              <w:jc w:val="center"/>
              <w:rPr>
                <w:rFonts w:eastAsia="Times New Roman" w:cs="Times New Roman"/>
                <w:b/>
                <w:szCs w:val="24"/>
              </w:rPr>
            </w:pPr>
          </w:p>
          <w:p w14:paraId="1A1A8CBA" w14:textId="77777777" w:rsidR="008A791E" w:rsidRDefault="008A791E" w:rsidP="008A791E">
            <w:pPr>
              <w:jc w:val="center"/>
              <w:rPr>
                <w:rFonts w:eastAsia="Times New Roman" w:cs="Times New Roman"/>
                <w:b/>
                <w:szCs w:val="24"/>
              </w:rPr>
            </w:pPr>
          </w:p>
          <w:p w14:paraId="07958E85" w14:textId="77777777" w:rsidR="008A791E" w:rsidRDefault="008A791E" w:rsidP="008A791E">
            <w:pPr>
              <w:jc w:val="center"/>
              <w:rPr>
                <w:rFonts w:eastAsia="Times New Roman" w:cs="Times New Roman"/>
                <w:b/>
                <w:szCs w:val="24"/>
              </w:rPr>
            </w:pPr>
          </w:p>
          <w:p w14:paraId="0F893AB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1E9E5360" w14:textId="77777777" w:rsidR="008A791E" w:rsidRDefault="008A791E" w:rsidP="008A791E">
            <w:pPr>
              <w:jc w:val="center"/>
              <w:rPr>
                <w:rFonts w:eastAsia="Times New Roman" w:cs="Times New Roman"/>
                <w:szCs w:val="24"/>
              </w:rPr>
            </w:pPr>
            <w:r>
              <w:rPr>
                <w:rFonts w:eastAsia="Times New Roman" w:cs="Times New Roman"/>
                <w:szCs w:val="24"/>
              </w:rPr>
              <w:t>16/09/2019</w:t>
            </w:r>
          </w:p>
          <w:p w14:paraId="3AF15BFF"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58632279" w14:textId="77777777" w:rsidR="008A791E" w:rsidRDefault="008A791E" w:rsidP="008A791E">
            <w:pPr>
              <w:jc w:val="center"/>
              <w:rPr>
                <w:rFonts w:eastAsia="Times New Roman" w:cs="Times New Roman"/>
                <w:szCs w:val="24"/>
              </w:rPr>
            </w:pPr>
            <w:r>
              <w:rPr>
                <w:rFonts w:eastAsia="Times New Roman" w:cs="Times New Roman"/>
                <w:szCs w:val="24"/>
              </w:rPr>
              <w:t>18/09/2019</w:t>
            </w:r>
          </w:p>
          <w:p w14:paraId="6E2E57D1"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2EBE14B" w14:textId="77777777" w:rsidR="008A791E" w:rsidRDefault="008A791E" w:rsidP="008A791E">
            <w:pPr>
              <w:jc w:val="center"/>
              <w:rPr>
                <w:rFonts w:eastAsia="Times New Roman" w:cs="Times New Roman"/>
                <w:szCs w:val="24"/>
              </w:rPr>
            </w:pPr>
            <w:r>
              <w:rPr>
                <w:rFonts w:eastAsia="Times New Roman" w:cs="Times New Roman"/>
                <w:szCs w:val="24"/>
              </w:rPr>
              <w:t>20/09/2019</w:t>
            </w:r>
          </w:p>
        </w:tc>
      </w:tr>
      <w:tr w:rsidR="008A791E" w14:paraId="033AC63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4F9DEE" w14:textId="77777777" w:rsidR="008A791E" w:rsidRDefault="008A791E" w:rsidP="008A791E">
            <w:pPr>
              <w:jc w:val="center"/>
              <w:rPr>
                <w:rFonts w:eastAsia="Times New Roman" w:cs="Times New Roman"/>
                <w:szCs w:val="24"/>
              </w:rPr>
            </w:pPr>
          </w:p>
          <w:p w14:paraId="196AA61B" w14:textId="77777777" w:rsidR="008A791E" w:rsidRDefault="008A791E" w:rsidP="008A791E">
            <w:pPr>
              <w:jc w:val="center"/>
              <w:rPr>
                <w:rFonts w:eastAsia="Times New Roman" w:cs="Times New Roman"/>
                <w:szCs w:val="24"/>
              </w:rPr>
            </w:pPr>
          </w:p>
          <w:p w14:paraId="2B7309D7" w14:textId="77777777" w:rsidR="008A791E" w:rsidRDefault="008A791E" w:rsidP="008A791E">
            <w:pPr>
              <w:jc w:val="center"/>
              <w:rPr>
                <w:rFonts w:eastAsia="Times New Roman" w:cs="Times New Roman"/>
                <w:szCs w:val="24"/>
              </w:rPr>
            </w:pPr>
          </w:p>
          <w:p w14:paraId="774D4123" w14:textId="77777777" w:rsidR="008A791E" w:rsidRDefault="008A791E" w:rsidP="008A791E">
            <w:pPr>
              <w:jc w:val="center"/>
              <w:rPr>
                <w:rFonts w:eastAsia="Times New Roman" w:cs="Times New Roman"/>
                <w:szCs w:val="24"/>
              </w:rPr>
            </w:pPr>
          </w:p>
          <w:p w14:paraId="69C8D938" w14:textId="77777777" w:rsidR="008A791E" w:rsidRDefault="008A791E" w:rsidP="008A791E">
            <w:pPr>
              <w:jc w:val="center"/>
              <w:rPr>
                <w:rFonts w:eastAsia="Times New Roman" w:cs="Times New Roman"/>
                <w:szCs w:val="24"/>
              </w:rPr>
            </w:pPr>
          </w:p>
          <w:p w14:paraId="59421CC6" w14:textId="77777777" w:rsidR="008A791E" w:rsidRDefault="008A791E" w:rsidP="008A791E">
            <w:pPr>
              <w:jc w:val="center"/>
              <w:rPr>
                <w:rFonts w:eastAsia="Times New Roman" w:cs="Times New Roman"/>
                <w:szCs w:val="24"/>
              </w:rPr>
            </w:pPr>
          </w:p>
          <w:p w14:paraId="5856B331" w14:textId="77777777" w:rsidR="008A791E" w:rsidRDefault="008A791E" w:rsidP="008A791E">
            <w:pPr>
              <w:jc w:val="center"/>
              <w:rPr>
                <w:rFonts w:eastAsia="Times New Roman" w:cs="Times New Roman"/>
                <w:szCs w:val="24"/>
              </w:rPr>
            </w:pPr>
          </w:p>
          <w:p w14:paraId="112541C9" w14:textId="77777777" w:rsidR="008A791E" w:rsidRDefault="008A791E" w:rsidP="008A791E">
            <w:pPr>
              <w:jc w:val="center"/>
              <w:rPr>
                <w:rFonts w:eastAsia="Times New Roman" w:cs="Times New Roman"/>
                <w:szCs w:val="24"/>
              </w:rPr>
            </w:pPr>
          </w:p>
          <w:p w14:paraId="5D596D79" w14:textId="77777777" w:rsidR="008A791E" w:rsidRDefault="008A791E" w:rsidP="008A791E">
            <w:pPr>
              <w:rPr>
                <w:rFonts w:eastAsia="Times New Roman" w:cs="Times New Roman"/>
                <w:szCs w:val="24"/>
              </w:rPr>
            </w:pPr>
          </w:p>
          <w:p w14:paraId="4AC9904D" w14:textId="77777777" w:rsidR="008A791E" w:rsidRDefault="008A791E" w:rsidP="008A791E">
            <w:pPr>
              <w:jc w:val="center"/>
              <w:rPr>
                <w:rFonts w:eastAsia="Times New Roman" w:cs="Times New Roman"/>
                <w:szCs w:val="24"/>
              </w:rPr>
            </w:pPr>
          </w:p>
          <w:p w14:paraId="31B1AF8B" w14:textId="77777777" w:rsidR="008A791E" w:rsidRDefault="008A791E" w:rsidP="008A791E">
            <w:pPr>
              <w:jc w:val="center"/>
              <w:rPr>
                <w:rFonts w:eastAsia="Times New Roman" w:cs="Times New Roman"/>
                <w:szCs w:val="24"/>
              </w:rPr>
            </w:pPr>
          </w:p>
          <w:p w14:paraId="08A82B9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69DB76B"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B9263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9F0D77B" w14:textId="77777777" w:rsidR="008A791E" w:rsidRDefault="008A791E" w:rsidP="008A791E">
            <w:pPr>
              <w:rPr>
                <w:rFonts w:eastAsia="Times New Roman" w:cs="Times New Roman"/>
                <w:b/>
                <w:szCs w:val="24"/>
              </w:rPr>
            </w:pPr>
            <w:r>
              <w:rPr>
                <w:rFonts w:eastAsia="Times New Roman" w:cs="Times New Roman"/>
                <w:b/>
                <w:szCs w:val="24"/>
              </w:rPr>
              <w:t>Actividades:</w:t>
            </w:r>
          </w:p>
          <w:p w14:paraId="478746E6"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Modelado de dominio</w:t>
            </w:r>
          </w:p>
          <w:p w14:paraId="2BB7CEC1"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Plan de pruebas.</w:t>
            </w:r>
          </w:p>
          <w:p w14:paraId="45839CDA"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Especificación del diseño de pruebas.</w:t>
            </w:r>
          </w:p>
          <w:p w14:paraId="65252FC2"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Especificación de casos de prueba.</w:t>
            </w:r>
          </w:p>
          <w:p w14:paraId="5EA61A23"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Procedimiento de pruebas.</w:t>
            </w:r>
          </w:p>
          <w:p w14:paraId="2545A9CD"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C8FE553" w14:textId="77777777" w:rsidR="008A791E" w:rsidRDefault="008A791E" w:rsidP="008A791E">
            <w:pPr>
              <w:rPr>
                <w:rFonts w:eastAsia="Times New Roman" w:cs="Times New Roman"/>
                <w:b/>
                <w:szCs w:val="24"/>
              </w:rPr>
            </w:pPr>
            <w:r>
              <w:rPr>
                <w:rFonts w:eastAsia="Times New Roman" w:cs="Times New Roman"/>
                <w:b/>
                <w:szCs w:val="24"/>
              </w:rPr>
              <w:t xml:space="preserve">   Actividad 2.1:</w:t>
            </w:r>
          </w:p>
          <w:p w14:paraId="375DA8C6" w14:textId="77777777" w:rsidR="008A791E" w:rsidRDefault="008A791E" w:rsidP="008A791E">
            <w:pPr>
              <w:jc w:val="center"/>
              <w:rPr>
                <w:rFonts w:eastAsia="Times New Roman" w:cs="Times New Roman"/>
                <w:b/>
                <w:szCs w:val="24"/>
              </w:rPr>
            </w:pPr>
            <w:r>
              <w:rPr>
                <w:rFonts w:eastAsia="Times New Roman" w:cs="Times New Roman"/>
                <w:szCs w:val="24"/>
              </w:rPr>
              <w:t>20/09/2019</w:t>
            </w:r>
          </w:p>
          <w:p w14:paraId="1F20851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3D9E1F3E" w14:textId="77777777" w:rsidR="008A791E" w:rsidRDefault="008A791E" w:rsidP="008A791E">
            <w:pPr>
              <w:jc w:val="center"/>
              <w:rPr>
                <w:rFonts w:eastAsia="Times New Roman" w:cs="Times New Roman"/>
                <w:szCs w:val="24"/>
              </w:rPr>
            </w:pPr>
            <w:r>
              <w:rPr>
                <w:rFonts w:eastAsia="Times New Roman" w:cs="Times New Roman"/>
                <w:szCs w:val="24"/>
              </w:rPr>
              <w:t>22/09/2019</w:t>
            </w:r>
          </w:p>
          <w:p w14:paraId="7621523B"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775C90ED" w14:textId="77777777" w:rsidR="008A791E" w:rsidRDefault="008A791E" w:rsidP="008A791E">
            <w:pPr>
              <w:jc w:val="center"/>
              <w:rPr>
                <w:rFonts w:eastAsia="Times New Roman" w:cs="Times New Roman"/>
                <w:b/>
                <w:szCs w:val="24"/>
              </w:rPr>
            </w:pPr>
            <w:r>
              <w:rPr>
                <w:rFonts w:eastAsia="Times New Roman" w:cs="Times New Roman"/>
                <w:szCs w:val="24"/>
              </w:rPr>
              <w:t>24/10/2019</w:t>
            </w:r>
          </w:p>
          <w:p w14:paraId="3530B8B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6/09/2019</w:t>
            </w:r>
          </w:p>
          <w:p w14:paraId="292B8F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725BE71"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4E07A86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6D354FA" w14:textId="77777777" w:rsidR="008A791E" w:rsidRDefault="008A791E" w:rsidP="008A791E">
            <w:pPr>
              <w:jc w:val="center"/>
              <w:rPr>
                <w:rFonts w:eastAsia="Times New Roman" w:cs="Times New Roman"/>
                <w:b/>
                <w:szCs w:val="24"/>
              </w:rPr>
            </w:pPr>
            <w:r>
              <w:rPr>
                <w:rFonts w:eastAsia="Times New Roman" w:cs="Times New Roman"/>
                <w:szCs w:val="24"/>
              </w:rPr>
              <w:t>3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446FB617" w14:textId="77777777" w:rsidR="008A791E" w:rsidRDefault="008A791E" w:rsidP="008A791E">
            <w:pPr>
              <w:rPr>
                <w:rFonts w:eastAsia="Times New Roman" w:cs="Times New Roman"/>
                <w:b/>
                <w:szCs w:val="24"/>
              </w:rPr>
            </w:pPr>
            <w:r>
              <w:rPr>
                <w:rFonts w:eastAsia="Times New Roman" w:cs="Times New Roman"/>
                <w:b/>
                <w:szCs w:val="24"/>
              </w:rPr>
              <w:t xml:space="preserve">         Actividad 2.1:2</w:t>
            </w:r>
          </w:p>
          <w:p w14:paraId="0CA95DD6" w14:textId="77777777" w:rsidR="008A791E" w:rsidRDefault="008A791E" w:rsidP="008A791E">
            <w:pPr>
              <w:rPr>
                <w:rFonts w:eastAsia="Times New Roman" w:cs="Times New Roman"/>
                <w:b/>
                <w:szCs w:val="24"/>
              </w:rPr>
            </w:pPr>
            <w:r>
              <w:rPr>
                <w:rFonts w:eastAsia="Times New Roman" w:cs="Times New Roman"/>
                <w:b/>
                <w:szCs w:val="24"/>
              </w:rPr>
              <w:t xml:space="preserve">            </w:t>
            </w:r>
            <w:r>
              <w:rPr>
                <w:rFonts w:eastAsia="Times New Roman" w:cs="Times New Roman"/>
                <w:szCs w:val="24"/>
              </w:rPr>
              <w:t>22/09/2019</w:t>
            </w:r>
          </w:p>
          <w:p w14:paraId="5881872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4/09/2019</w:t>
            </w:r>
          </w:p>
          <w:p w14:paraId="7C2B982B"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2F79AD1F" w14:textId="77777777" w:rsidR="008A791E" w:rsidRDefault="008A791E" w:rsidP="008A791E">
            <w:pPr>
              <w:jc w:val="center"/>
              <w:rPr>
                <w:rFonts w:eastAsia="Times New Roman" w:cs="Times New Roman"/>
                <w:szCs w:val="24"/>
              </w:rPr>
            </w:pPr>
            <w:r>
              <w:rPr>
                <w:rFonts w:eastAsia="Times New Roman" w:cs="Times New Roman"/>
                <w:szCs w:val="24"/>
              </w:rPr>
              <w:t>26/09/2019</w:t>
            </w:r>
          </w:p>
          <w:p w14:paraId="69F34FB5"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3645BD9A"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2C87978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68CD2D65" w14:textId="77777777" w:rsidR="008A791E" w:rsidRDefault="008A791E" w:rsidP="008A791E">
            <w:pPr>
              <w:jc w:val="center"/>
              <w:rPr>
                <w:rFonts w:eastAsia="Times New Roman" w:cs="Times New Roman"/>
                <w:b/>
                <w:szCs w:val="24"/>
              </w:rPr>
            </w:pPr>
            <w:r>
              <w:rPr>
                <w:rFonts w:eastAsia="Times New Roman" w:cs="Times New Roman"/>
                <w:szCs w:val="24"/>
              </w:rPr>
              <w:t>30/09/2019</w:t>
            </w:r>
          </w:p>
          <w:p w14:paraId="22537899"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7746578D" w14:textId="77777777" w:rsidR="008A791E" w:rsidRDefault="008A791E" w:rsidP="008A791E">
            <w:pPr>
              <w:jc w:val="center"/>
              <w:rPr>
                <w:rFonts w:eastAsia="Times New Roman" w:cs="Times New Roman"/>
                <w:b/>
                <w:szCs w:val="24"/>
              </w:rPr>
            </w:pPr>
            <w:r>
              <w:rPr>
                <w:rFonts w:eastAsia="Times New Roman" w:cs="Times New Roman"/>
                <w:szCs w:val="24"/>
              </w:rPr>
              <w:t>02/10/2019</w:t>
            </w:r>
            <w:r>
              <w:rPr>
                <w:rFonts w:eastAsia="Times New Roman" w:cs="Times New Roman"/>
                <w:b/>
                <w:szCs w:val="24"/>
              </w:rPr>
              <w:t xml:space="preserve"> </w:t>
            </w:r>
          </w:p>
          <w:p w14:paraId="6099B17C" w14:textId="77777777" w:rsidR="008A791E" w:rsidRDefault="008A791E" w:rsidP="008A791E">
            <w:pPr>
              <w:rPr>
                <w:rFonts w:eastAsia="Times New Roman" w:cs="Times New Roman"/>
                <w:b/>
                <w:szCs w:val="24"/>
              </w:rPr>
            </w:pPr>
          </w:p>
        </w:tc>
      </w:tr>
      <w:tr w:rsidR="008A791E" w14:paraId="1C28F4F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0D3734B"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AFABE0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10589204"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30E65FC6" w14:textId="77777777" w:rsidR="008A791E" w:rsidRDefault="008A791E" w:rsidP="008A791E">
            <w:pPr>
              <w:rPr>
                <w:rFonts w:eastAsia="Times New Roman" w:cs="Times New Roman"/>
                <w:b/>
                <w:szCs w:val="24"/>
              </w:rPr>
            </w:pPr>
            <w:r>
              <w:rPr>
                <w:rFonts w:eastAsia="Times New Roman" w:cs="Times New Roman"/>
                <w:b/>
                <w:szCs w:val="24"/>
              </w:rPr>
              <w:t>Actividades:</w:t>
            </w:r>
          </w:p>
          <w:p w14:paraId="10F4EAE0" w14:textId="77777777" w:rsidR="008A791E" w:rsidRDefault="008A791E" w:rsidP="00B246E3">
            <w:pPr>
              <w:numPr>
                <w:ilvl w:val="0"/>
                <w:numId w:val="108"/>
              </w:numPr>
              <w:spacing w:line="276" w:lineRule="auto"/>
              <w:rPr>
                <w:rFonts w:eastAsia="Times New Roman" w:cs="Times New Roman"/>
                <w:szCs w:val="24"/>
              </w:rPr>
            </w:pPr>
            <w:r>
              <w:rPr>
                <w:rFonts w:eastAsia="Times New Roman" w:cs="Times New Roman"/>
                <w:szCs w:val="24"/>
              </w:rPr>
              <w:t>Logs de pruebas.</w:t>
            </w:r>
          </w:p>
          <w:p w14:paraId="1EE352D7" w14:textId="77777777" w:rsidR="008A791E" w:rsidRDefault="008A791E" w:rsidP="00B246E3">
            <w:pPr>
              <w:numPr>
                <w:ilvl w:val="0"/>
                <w:numId w:val="108"/>
              </w:numPr>
              <w:spacing w:line="276" w:lineRule="auto"/>
              <w:rPr>
                <w:rFonts w:eastAsia="Times New Roman" w:cs="Times New Roman"/>
                <w:szCs w:val="24"/>
              </w:rPr>
            </w:pPr>
            <w:r>
              <w:rPr>
                <w:rFonts w:eastAsia="Times New Roman" w:cs="Times New Roman"/>
                <w:szCs w:val="24"/>
              </w:rPr>
              <w:t>Realizar pruebas unitarias y de integración.</w:t>
            </w:r>
          </w:p>
          <w:p w14:paraId="11EDD62E" w14:textId="77777777" w:rsidR="008A791E" w:rsidRDefault="008A791E" w:rsidP="00B246E3">
            <w:pPr>
              <w:numPr>
                <w:ilvl w:val="0"/>
                <w:numId w:val="108"/>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6C3E4E8B" w14:textId="77777777" w:rsidR="008A791E" w:rsidRDefault="008A791E" w:rsidP="008A791E">
            <w:pPr>
              <w:jc w:val="center"/>
              <w:rPr>
                <w:rFonts w:eastAsia="Times New Roman" w:cs="Times New Roman"/>
                <w:b/>
                <w:szCs w:val="24"/>
              </w:rPr>
            </w:pPr>
            <w:r>
              <w:rPr>
                <w:rFonts w:eastAsia="Times New Roman" w:cs="Times New Roman"/>
                <w:szCs w:val="24"/>
              </w:rPr>
              <w:lastRenderedPageBreak/>
              <w:t xml:space="preserve"> </w:t>
            </w:r>
            <w:r>
              <w:rPr>
                <w:rFonts w:eastAsia="Times New Roman" w:cs="Times New Roman"/>
                <w:b/>
                <w:szCs w:val="24"/>
              </w:rPr>
              <w:t xml:space="preserve">Actividad 3.1: </w:t>
            </w:r>
          </w:p>
          <w:p w14:paraId="2D580E4D" w14:textId="77777777" w:rsidR="008A791E" w:rsidRDefault="008A791E" w:rsidP="008A791E">
            <w:pPr>
              <w:jc w:val="center"/>
              <w:rPr>
                <w:rFonts w:eastAsia="Times New Roman" w:cs="Times New Roman"/>
                <w:szCs w:val="24"/>
              </w:rPr>
            </w:pPr>
            <w:r>
              <w:rPr>
                <w:rFonts w:eastAsia="Times New Roman" w:cs="Times New Roman"/>
                <w:szCs w:val="24"/>
              </w:rPr>
              <w:t>02/10/2019</w:t>
            </w:r>
          </w:p>
          <w:p w14:paraId="262977B7"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1FE275DC"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4DD02C3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w:t>
            </w:r>
          </w:p>
          <w:p w14:paraId="463E56FC" w14:textId="77777777" w:rsidR="008A791E" w:rsidRDefault="008A791E" w:rsidP="008A791E">
            <w:pPr>
              <w:jc w:val="center"/>
              <w:rPr>
                <w:rFonts w:eastAsia="Times New Roman" w:cs="Times New Roman"/>
                <w:szCs w:val="24"/>
              </w:rPr>
            </w:pPr>
            <w:r>
              <w:rPr>
                <w:rFonts w:eastAsia="Times New Roman" w:cs="Times New Roman"/>
                <w:szCs w:val="24"/>
              </w:rPr>
              <w:t>06/10/2019</w:t>
            </w:r>
          </w:p>
        </w:tc>
        <w:tc>
          <w:tcPr>
            <w:tcW w:w="2610" w:type="dxa"/>
            <w:tcBorders>
              <w:bottom w:val="single" w:sz="8" w:space="0" w:color="000000"/>
              <w:right w:val="single" w:sz="8" w:space="0" w:color="000000"/>
            </w:tcBorders>
            <w:tcMar>
              <w:top w:w="100" w:type="dxa"/>
              <w:left w:w="100" w:type="dxa"/>
              <w:bottom w:w="100" w:type="dxa"/>
              <w:right w:w="100" w:type="dxa"/>
            </w:tcMar>
          </w:tcPr>
          <w:p w14:paraId="609BE32D"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2</w:t>
            </w:r>
          </w:p>
          <w:p w14:paraId="57672930"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2BA3E93C"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4A37719F" w14:textId="77777777" w:rsidR="008A791E" w:rsidRDefault="008A791E" w:rsidP="008A791E">
            <w:pPr>
              <w:jc w:val="center"/>
              <w:rPr>
                <w:rFonts w:eastAsia="Times New Roman" w:cs="Times New Roman"/>
                <w:szCs w:val="24"/>
              </w:rPr>
            </w:pPr>
            <w:r>
              <w:rPr>
                <w:rFonts w:eastAsia="Times New Roman" w:cs="Times New Roman"/>
                <w:szCs w:val="24"/>
              </w:rPr>
              <w:t>06/10/2019</w:t>
            </w:r>
          </w:p>
          <w:p w14:paraId="4C0EBDE6"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2</w:t>
            </w:r>
          </w:p>
          <w:p w14:paraId="6C97F1ED" w14:textId="77777777" w:rsidR="008A791E" w:rsidRDefault="008A791E" w:rsidP="008A791E">
            <w:pPr>
              <w:jc w:val="center"/>
              <w:rPr>
                <w:rFonts w:eastAsia="Times New Roman" w:cs="Times New Roman"/>
                <w:szCs w:val="24"/>
              </w:rPr>
            </w:pPr>
            <w:r>
              <w:rPr>
                <w:rFonts w:eastAsia="Times New Roman" w:cs="Times New Roman"/>
                <w:szCs w:val="24"/>
              </w:rPr>
              <w:t>08/10/2019</w:t>
            </w:r>
          </w:p>
        </w:tc>
      </w:tr>
      <w:tr w:rsidR="008A791E" w14:paraId="63DB78B2"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A4AF99A" w14:textId="77777777" w:rsidR="008A791E" w:rsidRDefault="008A791E" w:rsidP="008A791E">
            <w:pPr>
              <w:jc w:val="center"/>
              <w:rPr>
                <w:rFonts w:eastAsia="Times New Roman" w:cs="Times New Roman"/>
                <w:szCs w:val="24"/>
              </w:rPr>
            </w:pPr>
          </w:p>
          <w:p w14:paraId="59568088" w14:textId="77777777" w:rsidR="008A791E" w:rsidRDefault="008A791E" w:rsidP="008A791E">
            <w:pPr>
              <w:jc w:val="center"/>
              <w:rPr>
                <w:rFonts w:eastAsia="Times New Roman" w:cs="Times New Roman"/>
                <w:szCs w:val="24"/>
              </w:rPr>
            </w:pPr>
          </w:p>
          <w:p w14:paraId="668DB759" w14:textId="77777777" w:rsidR="008A791E" w:rsidRDefault="008A791E" w:rsidP="008A791E">
            <w:pPr>
              <w:jc w:val="center"/>
              <w:rPr>
                <w:rFonts w:eastAsia="Times New Roman" w:cs="Times New Roman"/>
                <w:szCs w:val="24"/>
              </w:rPr>
            </w:pPr>
          </w:p>
          <w:p w14:paraId="65BFB848"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70D9207"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2EA7D1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714C6F1" w14:textId="77777777" w:rsidR="008A791E" w:rsidRDefault="008A791E" w:rsidP="008A791E">
            <w:pPr>
              <w:rPr>
                <w:rFonts w:eastAsia="Times New Roman" w:cs="Times New Roman"/>
                <w:b/>
                <w:szCs w:val="24"/>
              </w:rPr>
            </w:pPr>
            <w:r>
              <w:rPr>
                <w:rFonts w:eastAsia="Times New Roman" w:cs="Times New Roman"/>
                <w:b/>
                <w:szCs w:val="24"/>
              </w:rPr>
              <w:t>Actividades</w:t>
            </w:r>
          </w:p>
          <w:p w14:paraId="7320FB31" w14:textId="77777777" w:rsidR="008A791E" w:rsidRDefault="008A791E" w:rsidP="00B246E3">
            <w:pPr>
              <w:numPr>
                <w:ilvl w:val="0"/>
                <w:numId w:val="18"/>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517984" w14:textId="77777777" w:rsidR="008A791E" w:rsidRDefault="008A791E" w:rsidP="008A791E">
            <w:pPr>
              <w:jc w:val="center"/>
              <w:rPr>
                <w:rFonts w:eastAsia="Times New Roman" w:cs="Times New Roman"/>
                <w:b/>
                <w:szCs w:val="24"/>
              </w:rPr>
            </w:pPr>
          </w:p>
          <w:p w14:paraId="77AF9A63" w14:textId="77777777" w:rsidR="008A791E" w:rsidRDefault="008A791E" w:rsidP="008A791E">
            <w:pPr>
              <w:jc w:val="center"/>
              <w:rPr>
                <w:rFonts w:eastAsia="Times New Roman" w:cs="Times New Roman"/>
                <w:b/>
                <w:szCs w:val="24"/>
              </w:rPr>
            </w:pPr>
          </w:p>
          <w:p w14:paraId="26C2B53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6AEAC2A" w14:textId="77777777" w:rsidR="008A791E" w:rsidRDefault="008A791E" w:rsidP="008A791E">
            <w:pPr>
              <w:jc w:val="center"/>
              <w:rPr>
                <w:rFonts w:eastAsia="Times New Roman" w:cs="Times New Roman"/>
                <w:b/>
                <w:szCs w:val="24"/>
              </w:rPr>
            </w:pPr>
            <w:r>
              <w:rPr>
                <w:rFonts w:eastAsia="Times New Roman" w:cs="Times New Roman"/>
                <w:szCs w:val="24"/>
              </w:rPr>
              <w:t>08/10/2019</w:t>
            </w:r>
          </w:p>
        </w:tc>
        <w:tc>
          <w:tcPr>
            <w:tcW w:w="2610" w:type="dxa"/>
            <w:tcBorders>
              <w:bottom w:val="single" w:sz="8" w:space="0" w:color="000000"/>
              <w:right w:val="single" w:sz="8" w:space="0" w:color="000000"/>
            </w:tcBorders>
            <w:tcMar>
              <w:top w:w="100" w:type="dxa"/>
              <w:left w:w="100" w:type="dxa"/>
              <w:bottom w:w="100" w:type="dxa"/>
              <w:right w:w="100" w:type="dxa"/>
            </w:tcMar>
          </w:tcPr>
          <w:p w14:paraId="460F8F0A" w14:textId="77777777" w:rsidR="008A791E" w:rsidRDefault="008A791E" w:rsidP="008A791E">
            <w:pPr>
              <w:jc w:val="center"/>
              <w:rPr>
                <w:rFonts w:eastAsia="Times New Roman" w:cs="Times New Roman"/>
                <w:b/>
                <w:szCs w:val="24"/>
              </w:rPr>
            </w:pPr>
          </w:p>
          <w:p w14:paraId="5DEF4CEB" w14:textId="77777777" w:rsidR="008A791E" w:rsidRDefault="008A791E" w:rsidP="008A791E">
            <w:pPr>
              <w:jc w:val="center"/>
              <w:rPr>
                <w:rFonts w:eastAsia="Times New Roman" w:cs="Times New Roman"/>
                <w:b/>
                <w:szCs w:val="24"/>
              </w:rPr>
            </w:pPr>
          </w:p>
          <w:p w14:paraId="4066CED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31A6839" w14:textId="77777777" w:rsidR="008A791E" w:rsidRDefault="008A791E" w:rsidP="008A791E">
            <w:pPr>
              <w:jc w:val="center"/>
              <w:rPr>
                <w:rFonts w:eastAsia="Times New Roman" w:cs="Times New Roman"/>
                <w:szCs w:val="24"/>
              </w:rPr>
            </w:pPr>
            <w:r>
              <w:rPr>
                <w:rFonts w:eastAsia="Times New Roman" w:cs="Times New Roman"/>
                <w:szCs w:val="24"/>
              </w:rPr>
              <w:t>10/10/2019</w:t>
            </w:r>
          </w:p>
          <w:p w14:paraId="671D232E" w14:textId="77777777" w:rsidR="008A791E" w:rsidRDefault="008A791E" w:rsidP="008A791E">
            <w:pPr>
              <w:rPr>
                <w:rFonts w:eastAsia="Times New Roman" w:cs="Times New Roman"/>
                <w:szCs w:val="24"/>
              </w:rPr>
            </w:pPr>
          </w:p>
        </w:tc>
      </w:tr>
    </w:tbl>
    <w:p w14:paraId="75B22E76" w14:textId="77777777" w:rsidR="008A791E" w:rsidRDefault="008A791E" w:rsidP="008A791E">
      <w:pPr>
        <w:rPr>
          <w:rFonts w:eastAsia="Times New Roman" w:cs="Times New Roman"/>
          <w:b/>
          <w:szCs w:val="24"/>
        </w:rPr>
      </w:pPr>
    </w:p>
    <w:p w14:paraId="4FAD50FD" w14:textId="77777777" w:rsidR="008A791E" w:rsidRDefault="008A791E" w:rsidP="008A791E">
      <w:pPr>
        <w:rPr>
          <w:rFonts w:eastAsia="Times New Roman" w:cs="Times New Roman"/>
          <w:b/>
          <w:szCs w:val="24"/>
        </w:rPr>
      </w:pPr>
      <w:r>
        <w:rPr>
          <w:rFonts w:eastAsia="Times New Roman" w:cs="Times New Roman"/>
          <w:b/>
          <w:szCs w:val="24"/>
        </w:rPr>
        <w:t>Caso de uso #01</w:t>
      </w:r>
    </w:p>
    <w:p w14:paraId="3951372E" w14:textId="1B15F85B"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705BEC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BEB87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EB8E9B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6EA8B1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E7A08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5D1383A9"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2755F97" w14:textId="77777777" w:rsidR="008A791E" w:rsidRDefault="008A791E" w:rsidP="00D55087">
            <w:pPr>
              <w:spacing w:line="240" w:lineRule="auto"/>
              <w:jc w:val="center"/>
              <w:rPr>
                <w:rFonts w:eastAsia="Times New Roman" w:cs="Times New Roman"/>
                <w:szCs w:val="24"/>
              </w:rPr>
            </w:pPr>
          </w:p>
          <w:p w14:paraId="1BE108A3" w14:textId="77777777" w:rsidR="008A791E" w:rsidRDefault="008A791E" w:rsidP="00D55087">
            <w:pPr>
              <w:spacing w:line="240" w:lineRule="auto"/>
              <w:jc w:val="center"/>
              <w:rPr>
                <w:rFonts w:eastAsia="Times New Roman" w:cs="Times New Roman"/>
                <w:szCs w:val="24"/>
              </w:rPr>
            </w:pPr>
          </w:p>
          <w:p w14:paraId="23151488" w14:textId="77777777" w:rsidR="008A791E" w:rsidRDefault="008A791E" w:rsidP="00D55087">
            <w:pPr>
              <w:spacing w:line="240" w:lineRule="auto"/>
              <w:jc w:val="center"/>
              <w:rPr>
                <w:rFonts w:eastAsia="Times New Roman" w:cs="Times New Roman"/>
                <w:szCs w:val="24"/>
              </w:rPr>
            </w:pPr>
          </w:p>
          <w:p w14:paraId="7AC16B89" w14:textId="77777777" w:rsidR="008A791E" w:rsidRDefault="008A791E" w:rsidP="00D55087">
            <w:pPr>
              <w:spacing w:line="240" w:lineRule="auto"/>
              <w:jc w:val="center"/>
              <w:rPr>
                <w:rFonts w:eastAsia="Times New Roman" w:cs="Times New Roman"/>
                <w:szCs w:val="24"/>
              </w:rPr>
            </w:pPr>
          </w:p>
          <w:p w14:paraId="69476792" w14:textId="77777777" w:rsidR="008A791E" w:rsidRDefault="008A791E" w:rsidP="00D55087">
            <w:pPr>
              <w:spacing w:line="240" w:lineRule="auto"/>
              <w:jc w:val="center"/>
              <w:rPr>
                <w:rFonts w:eastAsia="Times New Roman" w:cs="Times New Roman"/>
                <w:szCs w:val="24"/>
              </w:rPr>
            </w:pPr>
          </w:p>
          <w:p w14:paraId="735D2F2B" w14:textId="77777777" w:rsidR="008A791E" w:rsidRDefault="008A791E" w:rsidP="00D55087">
            <w:pPr>
              <w:spacing w:line="240" w:lineRule="auto"/>
              <w:jc w:val="center"/>
              <w:rPr>
                <w:rFonts w:eastAsia="Times New Roman" w:cs="Times New Roman"/>
                <w:szCs w:val="24"/>
              </w:rPr>
            </w:pPr>
          </w:p>
          <w:p w14:paraId="58E76A5F"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0E8B220" w14:textId="77777777" w:rsidR="008A791E" w:rsidRDefault="008A791E" w:rsidP="00D55087">
            <w:pPr>
              <w:spacing w:line="240" w:lineRule="auto"/>
              <w:rPr>
                <w:rFonts w:eastAsia="Times New Roman" w:cs="Times New Roman"/>
                <w:b/>
                <w:szCs w:val="24"/>
              </w:rPr>
            </w:pPr>
            <w:r>
              <w:rPr>
                <w:rFonts w:eastAsia="Times New Roman" w:cs="Times New Roman"/>
                <w:b/>
                <w:szCs w:val="24"/>
              </w:rPr>
              <w:t>Fase 1: Planeación</w:t>
            </w:r>
          </w:p>
          <w:p w14:paraId="3A0659E1"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0B2E7EE" w14:textId="77777777" w:rsidR="008A791E" w:rsidRDefault="008A791E" w:rsidP="00D55087">
            <w:pPr>
              <w:spacing w:line="240" w:lineRule="auto"/>
              <w:rPr>
                <w:rFonts w:eastAsia="Times New Roman" w:cs="Times New Roman"/>
                <w:szCs w:val="24"/>
              </w:rPr>
            </w:pPr>
            <w:r>
              <w:rPr>
                <w:rFonts w:eastAsia="Times New Roman" w:cs="Times New Roman"/>
                <w:b/>
                <w:szCs w:val="24"/>
              </w:rPr>
              <w:t>Actividades:</w:t>
            </w:r>
          </w:p>
          <w:p w14:paraId="0A784B1D" w14:textId="77777777" w:rsidR="008A791E" w:rsidRDefault="008A791E" w:rsidP="00B246E3">
            <w:pPr>
              <w:numPr>
                <w:ilvl w:val="0"/>
                <w:numId w:val="47"/>
              </w:numPr>
              <w:spacing w:line="240" w:lineRule="auto"/>
              <w:rPr>
                <w:rFonts w:eastAsia="Times New Roman" w:cs="Times New Roman"/>
                <w:szCs w:val="24"/>
              </w:rPr>
            </w:pPr>
            <w:r>
              <w:rPr>
                <w:rFonts w:eastAsia="Times New Roman" w:cs="Times New Roman"/>
                <w:szCs w:val="24"/>
              </w:rPr>
              <w:t>Diagrama de caso de uso.</w:t>
            </w:r>
          </w:p>
          <w:p w14:paraId="43E64D1C" w14:textId="77777777" w:rsidR="008A791E" w:rsidRDefault="008A791E" w:rsidP="00B246E3">
            <w:pPr>
              <w:numPr>
                <w:ilvl w:val="0"/>
                <w:numId w:val="47"/>
              </w:numPr>
              <w:spacing w:line="240" w:lineRule="auto"/>
              <w:rPr>
                <w:rFonts w:eastAsia="Times New Roman" w:cs="Times New Roman"/>
                <w:szCs w:val="24"/>
              </w:rPr>
            </w:pPr>
            <w:r>
              <w:rPr>
                <w:rFonts w:eastAsia="Times New Roman" w:cs="Times New Roman"/>
                <w:szCs w:val="24"/>
              </w:rPr>
              <w:lastRenderedPageBreak/>
              <w:t xml:space="preserve">Validación de diagrama de casos de uso. </w:t>
            </w:r>
          </w:p>
          <w:p w14:paraId="75290023" w14:textId="77777777" w:rsidR="008A791E" w:rsidRDefault="008A791E" w:rsidP="00B246E3">
            <w:pPr>
              <w:numPr>
                <w:ilvl w:val="0"/>
                <w:numId w:val="47"/>
              </w:numPr>
              <w:spacing w:line="240"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0F73E2B"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lastRenderedPageBreak/>
              <w:t xml:space="preserve">     </w:t>
            </w:r>
          </w:p>
          <w:p w14:paraId="6818D069" w14:textId="77777777" w:rsidR="008A791E" w:rsidRDefault="008A791E" w:rsidP="00D55087">
            <w:pPr>
              <w:spacing w:line="240" w:lineRule="auto"/>
              <w:jc w:val="center"/>
              <w:rPr>
                <w:rFonts w:eastAsia="Times New Roman" w:cs="Times New Roman"/>
                <w:b/>
                <w:szCs w:val="24"/>
              </w:rPr>
            </w:pPr>
          </w:p>
          <w:p w14:paraId="1B002F5A" w14:textId="77777777" w:rsidR="008A791E" w:rsidRDefault="008A791E" w:rsidP="00D55087">
            <w:pPr>
              <w:spacing w:line="240" w:lineRule="auto"/>
              <w:jc w:val="center"/>
              <w:rPr>
                <w:rFonts w:eastAsia="Times New Roman" w:cs="Times New Roman"/>
                <w:b/>
                <w:szCs w:val="24"/>
              </w:rPr>
            </w:pPr>
          </w:p>
          <w:p w14:paraId="7125560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w:t>
            </w:r>
          </w:p>
          <w:p w14:paraId="4063201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0/10/2019</w:t>
            </w:r>
          </w:p>
          <w:p w14:paraId="35D20305"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w:t>
            </w:r>
          </w:p>
          <w:p w14:paraId="54CA9E4C"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2/10/2019</w:t>
            </w:r>
          </w:p>
          <w:p w14:paraId="7C27AE6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w:t>
            </w:r>
          </w:p>
          <w:p w14:paraId="1959F19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lastRenderedPageBreak/>
              <w:t>14/10/2019</w:t>
            </w:r>
          </w:p>
        </w:tc>
        <w:tc>
          <w:tcPr>
            <w:tcW w:w="2610" w:type="dxa"/>
            <w:tcBorders>
              <w:bottom w:val="single" w:sz="8" w:space="0" w:color="000000"/>
              <w:right w:val="single" w:sz="8" w:space="0" w:color="000000"/>
            </w:tcBorders>
            <w:tcMar>
              <w:top w:w="100" w:type="dxa"/>
              <w:left w:w="100" w:type="dxa"/>
              <w:bottom w:w="100" w:type="dxa"/>
              <w:right w:w="100" w:type="dxa"/>
            </w:tcMar>
          </w:tcPr>
          <w:p w14:paraId="2A952D3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 xml:space="preserve">       </w:t>
            </w:r>
          </w:p>
          <w:p w14:paraId="37F40273" w14:textId="77777777" w:rsidR="008A791E" w:rsidRDefault="008A791E" w:rsidP="00D55087">
            <w:pPr>
              <w:spacing w:line="240" w:lineRule="auto"/>
              <w:jc w:val="center"/>
              <w:rPr>
                <w:rFonts w:eastAsia="Times New Roman" w:cs="Times New Roman"/>
                <w:szCs w:val="24"/>
              </w:rPr>
            </w:pPr>
          </w:p>
          <w:p w14:paraId="270ED876" w14:textId="77777777" w:rsidR="008A791E" w:rsidRDefault="008A791E" w:rsidP="00D55087">
            <w:pPr>
              <w:spacing w:line="240" w:lineRule="auto"/>
              <w:jc w:val="center"/>
              <w:rPr>
                <w:rFonts w:eastAsia="Times New Roman" w:cs="Times New Roman"/>
                <w:szCs w:val="24"/>
              </w:rPr>
            </w:pPr>
          </w:p>
          <w:p w14:paraId="7F92E2CE"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2</w:t>
            </w:r>
          </w:p>
          <w:p w14:paraId="41140507"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2/10/2019</w:t>
            </w:r>
          </w:p>
          <w:p w14:paraId="3811B1B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2</w:t>
            </w:r>
          </w:p>
          <w:p w14:paraId="19DA861B"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4/10/2019</w:t>
            </w:r>
          </w:p>
          <w:p w14:paraId="6F57732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2</w:t>
            </w:r>
          </w:p>
          <w:p w14:paraId="08E8911C"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16/10/2019</w:t>
            </w:r>
          </w:p>
        </w:tc>
      </w:tr>
      <w:tr w:rsidR="008A791E" w14:paraId="45D2110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AED5D7" w14:textId="77777777" w:rsidR="008A791E" w:rsidRDefault="008A791E" w:rsidP="00D55087">
            <w:pPr>
              <w:spacing w:line="240" w:lineRule="auto"/>
              <w:jc w:val="center"/>
              <w:rPr>
                <w:rFonts w:eastAsia="Times New Roman" w:cs="Times New Roman"/>
                <w:szCs w:val="24"/>
              </w:rPr>
            </w:pPr>
          </w:p>
          <w:p w14:paraId="5E4E8513" w14:textId="77777777" w:rsidR="008A791E" w:rsidRDefault="008A791E" w:rsidP="00D55087">
            <w:pPr>
              <w:spacing w:line="240" w:lineRule="auto"/>
              <w:jc w:val="center"/>
              <w:rPr>
                <w:rFonts w:eastAsia="Times New Roman" w:cs="Times New Roman"/>
                <w:szCs w:val="24"/>
              </w:rPr>
            </w:pPr>
          </w:p>
          <w:p w14:paraId="0554204B" w14:textId="77777777" w:rsidR="008A791E" w:rsidRDefault="008A791E" w:rsidP="00D55087">
            <w:pPr>
              <w:spacing w:line="240" w:lineRule="auto"/>
              <w:jc w:val="center"/>
              <w:rPr>
                <w:rFonts w:eastAsia="Times New Roman" w:cs="Times New Roman"/>
                <w:szCs w:val="24"/>
              </w:rPr>
            </w:pPr>
          </w:p>
          <w:p w14:paraId="0767906D" w14:textId="77777777" w:rsidR="008A791E" w:rsidRDefault="008A791E" w:rsidP="00D55087">
            <w:pPr>
              <w:spacing w:line="240" w:lineRule="auto"/>
              <w:jc w:val="center"/>
              <w:rPr>
                <w:rFonts w:eastAsia="Times New Roman" w:cs="Times New Roman"/>
                <w:szCs w:val="24"/>
              </w:rPr>
            </w:pPr>
          </w:p>
          <w:p w14:paraId="2B1C5B66" w14:textId="77777777" w:rsidR="008A791E" w:rsidRDefault="008A791E" w:rsidP="00D55087">
            <w:pPr>
              <w:spacing w:line="240" w:lineRule="auto"/>
              <w:jc w:val="center"/>
              <w:rPr>
                <w:rFonts w:eastAsia="Times New Roman" w:cs="Times New Roman"/>
                <w:szCs w:val="24"/>
              </w:rPr>
            </w:pPr>
          </w:p>
          <w:p w14:paraId="79EB1B90" w14:textId="77777777" w:rsidR="008A791E" w:rsidRDefault="008A791E" w:rsidP="00D55087">
            <w:pPr>
              <w:spacing w:line="240" w:lineRule="auto"/>
              <w:jc w:val="center"/>
              <w:rPr>
                <w:rFonts w:eastAsia="Times New Roman" w:cs="Times New Roman"/>
                <w:szCs w:val="24"/>
              </w:rPr>
            </w:pPr>
          </w:p>
          <w:p w14:paraId="4B8D5667" w14:textId="77777777" w:rsidR="008A791E" w:rsidRDefault="008A791E" w:rsidP="00D55087">
            <w:pPr>
              <w:spacing w:line="240" w:lineRule="auto"/>
              <w:jc w:val="center"/>
              <w:rPr>
                <w:rFonts w:eastAsia="Times New Roman" w:cs="Times New Roman"/>
                <w:szCs w:val="24"/>
              </w:rPr>
            </w:pPr>
          </w:p>
          <w:p w14:paraId="08388743" w14:textId="77777777" w:rsidR="008A791E" w:rsidRDefault="008A791E" w:rsidP="00D55087">
            <w:pPr>
              <w:spacing w:line="240" w:lineRule="auto"/>
              <w:jc w:val="center"/>
              <w:rPr>
                <w:rFonts w:eastAsia="Times New Roman" w:cs="Times New Roman"/>
                <w:szCs w:val="24"/>
              </w:rPr>
            </w:pPr>
          </w:p>
          <w:p w14:paraId="7BA9C0A5" w14:textId="77777777" w:rsidR="008A791E" w:rsidRDefault="008A791E" w:rsidP="00D55087">
            <w:pPr>
              <w:spacing w:line="240" w:lineRule="auto"/>
              <w:jc w:val="center"/>
              <w:rPr>
                <w:rFonts w:eastAsia="Times New Roman" w:cs="Times New Roman"/>
                <w:szCs w:val="24"/>
              </w:rPr>
            </w:pPr>
          </w:p>
          <w:p w14:paraId="3A5079B2" w14:textId="77777777" w:rsidR="008A791E" w:rsidRDefault="008A791E" w:rsidP="00D55087">
            <w:pPr>
              <w:spacing w:line="240" w:lineRule="auto"/>
              <w:jc w:val="center"/>
              <w:rPr>
                <w:rFonts w:eastAsia="Times New Roman" w:cs="Times New Roman"/>
                <w:szCs w:val="24"/>
              </w:rPr>
            </w:pPr>
          </w:p>
          <w:p w14:paraId="3C596FF7" w14:textId="77777777" w:rsidR="008A791E" w:rsidRDefault="008A791E" w:rsidP="00D55087">
            <w:pPr>
              <w:spacing w:line="240" w:lineRule="auto"/>
              <w:jc w:val="center"/>
              <w:rPr>
                <w:rFonts w:eastAsia="Times New Roman" w:cs="Times New Roman"/>
                <w:szCs w:val="24"/>
              </w:rPr>
            </w:pPr>
          </w:p>
          <w:p w14:paraId="4E292973" w14:textId="77777777" w:rsidR="008A791E" w:rsidRDefault="008A791E" w:rsidP="00D55087">
            <w:pPr>
              <w:spacing w:line="240" w:lineRule="auto"/>
              <w:jc w:val="center"/>
              <w:rPr>
                <w:rFonts w:eastAsia="Times New Roman" w:cs="Times New Roman"/>
                <w:szCs w:val="24"/>
              </w:rPr>
            </w:pPr>
          </w:p>
          <w:p w14:paraId="1C280F00" w14:textId="77777777" w:rsidR="008A791E" w:rsidRDefault="008A791E" w:rsidP="00D55087">
            <w:pPr>
              <w:spacing w:line="240" w:lineRule="auto"/>
              <w:rPr>
                <w:rFonts w:eastAsia="Times New Roman" w:cs="Times New Roman"/>
                <w:szCs w:val="24"/>
              </w:rPr>
            </w:pPr>
          </w:p>
          <w:p w14:paraId="47D42DE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1F17B31" w14:textId="77777777" w:rsidR="008A791E" w:rsidRDefault="008A791E" w:rsidP="00D55087">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180FC7D7"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3072500F" w14:textId="77777777" w:rsidR="008A791E" w:rsidRDefault="008A791E" w:rsidP="00D55087">
            <w:pPr>
              <w:spacing w:line="240" w:lineRule="auto"/>
              <w:rPr>
                <w:rFonts w:eastAsia="Times New Roman" w:cs="Times New Roman"/>
                <w:b/>
                <w:szCs w:val="24"/>
              </w:rPr>
            </w:pPr>
            <w:r>
              <w:rPr>
                <w:rFonts w:eastAsia="Times New Roman" w:cs="Times New Roman"/>
                <w:b/>
                <w:szCs w:val="24"/>
              </w:rPr>
              <w:t>Actividades:</w:t>
            </w:r>
          </w:p>
          <w:p w14:paraId="2C7617D5"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Modelado de dominio.</w:t>
            </w:r>
          </w:p>
          <w:p w14:paraId="497D0BB0"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Plan de pruebas.</w:t>
            </w:r>
          </w:p>
          <w:p w14:paraId="5D363973"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Especificación del diseño de pruebas.</w:t>
            </w:r>
          </w:p>
          <w:p w14:paraId="0446DACE"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Especificación de casos de prueba.</w:t>
            </w:r>
          </w:p>
          <w:p w14:paraId="2D44C523"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Procedimiento de pruebas.</w:t>
            </w:r>
          </w:p>
          <w:p w14:paraId="424BA150"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6A784C7B" w14:textId="77777777" w:rsidR="008A791E" w:rsidRDefault="008A791E" w:rsidP="00D55087">
            <w:pPr>
              <w:spacing w:line="240" w:lineRule="auto"/>
              <w:jc w:val="center"/>
              <w:rPr>
                <w:rFonts w:eastAsia="Times New Roman" w:cs="Times New Roman"/>
                <w:b/>
                <w:szCs w:val="24"/>
              </w:rPr>
            </w:pPr>
          </w:p>
          <w:p w14:paraId="241B0365" w14:textId="77777777" w:rsidR="008A791E" w:rsidRDefault="008A791E" w:rsidP="00D55087">
            <w:pPr>
              <w:spacing w:line="240" w:lineRule="auto"/>
              <w:jc w:val="center"/>
              <w:rPr>
                <w:rFonts w:eastAsia="Times New Roman" w:cs="Times New Roman"/>
                <w:b/>
                <w:szCs w:val="24"/>
              </w:rPr>
            </w:pPr>
          </w:p>
          <w:p w14:paraId="3B5E051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w:t>
            </w:r>
          </w:p>
          <w:p w14:paraId="20F5530A" w14:textId="77777777" w:rsidR="008A791E" w:rsidRDefault="008A791E" w:rsidP="00D55087">
            <w:pPr>
              <w:spacing w:line="240" w:lineRule="auto"/>
              <w:jc w:val="center"/>
              <w:rPr>
                <w:rFonts w:eastAsia="Times New Roman" w:cs="Times New Roman"/>
                <w:b/>
                <w:szCs w:val="24"/>
              </w:rPr>
            </w:pPr>
          </w:p>
          <w:p w14:paraId="7E7F75C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6/10/2019</w:t>
            </w:r>
          </w:p>
          <w:p w14:paraId="7AD5661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 </w:t>
            </w:r>
          </w:p>
          <w:p w14:paraId="67BB9A96"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9/10/2019</w:t>
            </w:r>
          </w:p>
          <w:p w14:paraId="232658EA"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w:t>
            </w:r>
          </w:p>
          <w:p w14:paraId="112DDC7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1/10/2019</w:t>
            </w:r>
          </w:p>
          <w:p w14:paraId="27701B8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3/10/2019</w:t>
            </w:r>
          </w:p>
          <w:p w14:paraId="12DBB58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w:t>
            </w:r>
          </w:p>
          <w:p w14:paraId="11D0909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09484E7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w:t>
            </w:r>
          </w:p>
          <w:p w14:paraId="35F81CDA"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tc>
        <w:tc>
          <w:tcPr>
            <w:tcW w:w="2610" w:type="dxa"/>
            <w:tcBorders>
              <w:bottom w:val="single" w:sz="8" w:space="0" w:color="000000"/>
              <w:right w:val="single" w:sz="8" w:space="0" w:color="000000"/>
            </w:tcBorders>
            <w:tcMar>
              <w:top w:w="100" w:type="dxa"/>
              <w:left w:w="100" w:type="dxa"/>
              <w:bottom w:w="100" w:type="dxa"/>
              <w:right w:w="100" w:type="dxa"/>
            </w:tcMar>
          </w:tcPr>
          <w:p w14:paraId="0A77B250"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2D0055BF" w14:textId="77777777" w:rsidR="008A791E" w:rsidRDefault="008A791E" w:rsidP="00D55087">
            <w:pPr>
              <w:spacing w:line="240" w:lineRule="auto"/>
              <w:rPr>
                <w:rFonts w:eastAsia="Times New Roman" w:cs="Times New Roman"/>
                <w:b/>
                <w:szCs w:val="24"/>
              </w:rPr>
            </w:pPr>
          </w:p>
          <w:p w14:paraId="00E63A16"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3</w:t>
            </w:r>
          </w:p>
          <w:p w14:paraId="1B4F0C3A" w14:textId="77777777" w:rsidR="008A791E" w:rsidRDefault="008A791E" w:rsidP="00D55087">
            <w:pPr>
              <w:spacing w:line="240" w:lineRule="auto"/>
              <w:jc w:val="center"/>
              <w:rPr>
                <w:rFonts w:eastAsia="Times New Roman" w:cs="Times New Roman"/>
                <w:b/>
                <w:szCs w:val="24"/>
              </w:rPr>
            </w:pPr>
          </w:p>
          <w:p w14:paraId="4294C35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9/10/2019</w:t>
            </w:r>
          </w:p>
          <w:p w14:paraId="6015F33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1/10/2019</w:t>
            </w:r>
          </w:p>
          <w:p w14:paraId="4521A0F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2</w:t>
            </w:r>
          </w:p>
          <w:p w14:paraId="3627E3FD"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3/10/2019</w:t>
            </w:r>
          </w:p>
          <w:p w14:paraId="336241B8"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4:2</w:t>
            </w:r>
          </w:p>
          <w:p w14:paraId="5B7FFD6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5828E57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2</w:t>
            </w:r>
          </w:p>
          <w:p w14:paraId="33F7843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p w14:paraId="3997C2C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2</w:t>
            </w:r>
          </w:p>
          <w:p w14:paraId="0E17A70F"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9/10/2019</w:t>
            </w:r>
            <w:r>
              <w:rPr>
                <w:rFonts w:eastAsia="Times New Roman" w:cs="Times New Roman"/>
                <w:b/>
                <w:szCs w:val="24"/>
              </w:rPr>
              <w:t xml:space="preserve"> </w:t>
            </w:r>
          </w:p>
          <w:p w14:paraId="3C70935C" w14:textId="77777777" w:rsidR="008A791E" w:rsidRDefault="008A791E" w:rsidP="00D55087">
            <w:pPr>
              <w:spacing w:line="240" w:lineRule="auto"/>
              <w:rPr>
                <w:rFonts w:eastAsia="Times New Roman" w:cs="Times New Roman"/>
                <w:b/>
                <w:szCs w:val="24"/>
              </w:rPr>
            </w:pPr>
          </w:p>
        </w:tc>
      </w:tr>
      <w:tr w:rsidR="008A791E" w14:paraId="458DE01F"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6E33260" w14:textId="77777777" w:rsidR="008A791E" w:rsidRDefault="008A791E" w:rsidP="008A791E">
            <w:pPr>
              <w:jc w:val="center"/>
              <w:rPr>
                <w:rFonts w:eastAsia="Times New Roman" w:cs="Times New Roman"/>
                <w:szCs w:val="24"/>
              </w:rPr>
            </w:pPr>
          </w:p>
          <w:p w14:paraId="75104CA3" w14:textId="77777777" w:rsidR="008A791E" w:rsidRDefault="008A791E" w:rsidP="008A791E">
            <w:pPr>
              <w:jc w:val="center"/>
              <w:rPr>
                <w:rFonts w:eastAsia="Times New Roman" w:cs="Times New Roman"/>
                <w:szCs w:val="24"/>
              </w:rPr>
            </w:pPr>
          </w:p>
          <w:p w14:paraId="0D58F929" w14:textId="77777777" w:rsidR="008A791E" w:rsidRDefault="008A791E" w:rsidP="008A791E">
            <w:pPr>
              <w:jc w:val="center"/>
              <w:rPr>
                <w:rFonts w:eastAsia="Times New Roman" w:cs="Times New Roman"/>
                <w:szCs w:val="24"/>
              </w:rPr>
            </w:pPr>
          </w:p>
          <w:p w14:paraId="295B5BC2" w14:textId="77777777" w:rsidR="008A791E" w:rsidRDefault="008A791E" w:rsidP="008A791E">
            <w:pPr>
              <w:jc w:val="center"/>
              <w:rPr>
                <w:rFonts w:eastAsia="Times New Roman" w:cs="Times New Roman"/>
                <w:szCs w:val="24"/>
              </w:rPr>
            </w:pPr>
          </w:p>
          <w:p w14:paraId="30DBEE5B" w14:textId="77777777" w:rsidR="008A791E" w:rsidRDefault="008A791E" w:rsidP="008A791E">
            <w:pPr>
              <w:jc w:val="center"/>
              <w:rPr>
                <w:rFonts w:eastAsia="Times New Roman" w:cs="Times New Roman"/>
                <w:szCs w:val="24"/>
              </w:rPr>
            </w:pPr>
          </w:p>
          <w:p w14:paraId="0053DA7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2BF11D6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C0139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5F89661" w14:textId="77777777" w:rsidR="008A791E" w:rsidRDefault="008A791E" w:rsidP="008A791E">
            <w:pPr>
              <w:rPr>
                <w:rFonts w:eastAsia="Times New Roman" w:cs="Times New Roman"/>
                <w:b/>
                <w:szCs w:val="24"/>
              </w:rPr>
            </w:pPr>
            <w:r>
              <w:rPr>
                <w:rFonts w:eastAsia="Times New Roman" w:cs="Times New Roman"/>
                <w:b/>
                <w:szCs w:val="24"/>
              </w:rPr>
              <w:t>Actividades:</w:t>
            </w:r>
          </w:p>
          <w:p w14:paraId="1CADCB5A" w14:textId="77777777" w:rsidR="008A791E" w:rsidRDefault="008A791E" w:rsidP="00B246E3">
            <w:pPr>
              <w:numPr>
                <w:ilvl w:val="0"/>
                <w:numId w:val="81"/>
              </w:numPr>
              <w:spacing w:line="276" w:lineRule="auto"/>
              <w:rPr>
                <w:rFonts w:eastAsia="Times New Roman" w:cs="Times New Roman"/>
                <w:szCs w:val="24"/>
              </w:rPr>
            </w:pPr>
            <w:r>
              <w:rPr>
                <w:rFonts w:eastAsia="Times New Roman" w:cs="Times New Roman"/>
                <w:szCs w:val="24"/>
              </w:rPr>
              <w:t>Logs de pruebas.</w:t>
            </w:r>
          </w:p>
          <w:p w14:paraId="525EF371" w14:textId="77777777" w:rsidR="008A791E" w:rsidRDefault="008A791E" w:rsidP="00B246E3">
            <w:pPr>
              <w:numPr>
                <w:ilvl w:val="0"/>
                <w:numId w:val="81"/>
              </w:numPr>
              <w:spacing w:line="276" w:lineRule="auto"/>
              <w:rPr>
                <w:rFonts w:eastAsia="Times New Roman" w:cs="Times New Roman"/>
                <w:szCs w:val="24"/>
              </w:rPr>
            </w:pPr>
            <w:r>
              <w:rPr>
                <w:rFonts w:eastAsia="Times New Roman" w:cs="Times New Roman"/>
                <w:szCs w:val="24"/>
              </w:rPr>
              <w:t>Realizar pruebas unitarias y de integración.</w:t>
            </w:r>
          </w:p>
          <w:p w14:paraId="1FAE1549" w14:textId="77777777" w:rsidR="008A791E" w:rsidRDefault="008A791E" w:rsidP="00B246E3">
            <w:pPr>
              <w:numPr>
                <w:ilvl w:val="0"/>
                <w:numId w:val="81"/>
              </w:numPr>
              <w:spacing w:line="276" w:lineRule="auto"/>
              <w:rPr>
                <w:rFonts w:eastAsia="Times New Roman" w:cs="Times New Roman"/>
                <w:szCs w:val="24"/>
              </w:rPr>
            </w:pPr>
            <w:r>
              <w:rPr>
                <w:rFonts w:eastAsia="Times New Roman" w:cs="Times New Roman"/>
                <w:szCs w:val="24"/>
              </w:rPr>
              <w:lastRenderedPageBreak/>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4736630" w14:textId="77777777" w:rsidR="008A791E" w:rsidRDefault="008A791E" w:rsidP="008A791E">
            <w:pPr>
              <w:jc w:val="center"/>
              <w:rPr>
                <w:rFonts w:eastAsia="Times New Roman" w:cs="Times New Roman"/>
                <w:szCs w:val="24"/>
              </w:rPr>
            </w:pPr>
          </w:p>
          <w:p w14:paraId="0A242305" w14:textId="77777777" w:rsidR="008A791E" w:rsidRDefault="008A791E" w:rsidP="008A791E">
            <w:pPr>
              <w:jc w:val="center"/>
              <w:rPr>
                <w:rFonts w:eastAsia="Times New Roman" w:cs="Times New Roman"/>
                <w:szCs w:val="24"/>
              </w:rPr>
            </w:pPr>
          </w:p>
          <w:p w14:paraId="276039B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31937647"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12D563E"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35230D6"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2850F1"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7CB612A0" w14:textId="77777777" w:rsidR="008A791E" w:rsidRDefault="008A791E" w:rsidP="008A791E">
            <w:pPr>
              <w:jc w:val="center"/>
              <w:rPr>
                <w:rFonts w:eastAsia="Times New Roman" w:cs="Times New Roman"/>
                <w:szCs w:val="24"/>
              </w:rPr>
            </w:pPr>
            <w:r>
              <w:rPr>
                <w:rFonts w:eastAsia="Times New Roman" w:cs="Times New Roman"/>
                <w:szCs w:val="24"/>
              </w:rPr>
              <w:t>02/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FF58599" w14:textId="77777777" w:rsidR="008A791E" w:rsidRDefault="008A791E" w:rsidP="008A791E">
            <w:pPr>
              <w:jc w:val="center"/>
              <w:rPr>
                <w:rFonts w:eastAsia="Times New Roman" w:cs="Times New Roman"/>
                <w:b/>
                <w:szCs w:val="24"/>
              </w:rPr>
            </w:pPr>
          </w:p>
          <w:p w14:paraId="391339FD" w14:textId="77777777" w:rsidR="008A791E" w:rsidRDefault="008A791E" w:rsidP="008A791E">
            <w:pPr>
              <w:jc w:val="center"/>
              <w:rPr>
                <w:rFonts w:eastAsia="Times New Roman" w:cs="Times New Roman"/>
                <w:b/>
                <w:szCs w:val="24"/>
              </w:rPr>
            </w:pPr>
          </w:p>
          <w:p w14:paraId="31A47F0B"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EAAA490"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77DA7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6803E861" w14:textId="77777777" w:rsidR="008A791E" w:rsidRDefault="008A791E" w:rsidP="008A791E">
            <w:pPr>
              <w:jc w:val="center"/>
              <w:rPr>
                <w:rFonts w:eastAsia="Times New Roman" w:cs="Times New Roman"/>
                <w:szCs w:val="24"/>
              </w:rPr>
            </w:pPr>
            <w:r>
              <w:rPr>
                <w:rFonts w:eastAsia="Times New Roman" w:cs="Times New Roman"/>
                <w:szCs w:val="24"/>
              </w:rPr>
              <w:t>02/11/2019</w:t>
            </w:r>
          </w:p>
          <w:p w14:paraId="78F6CE71"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F5AB2E6" w14:textId="77777777" w:rsidR="008A791E" w:rsidRDefault="008A791E" w:rsidP="008A791E">
            <w:pPr>
              <w:jc w:val="center"/>
              <w:rPr>
                <w:rFonts w:eastAsia="Times New Roman" w:cs="Times New Roman"/>
                <w:szCs w:val="24"/>
              </w:rPr>
            </w:pPr>
            <w:r>
              <w:rPr>
                <w:rFonts w:eastAsia="Times New Roman" w:cs="Times New Roman"/>
                <w:szCs w:val="24"/>
              </w:rPr>
              <w:t>04/11/2019</w:t>
            </w:r>
          </w:p>
        </w:tc>
      </w:tr>
      <w:tr w:rsidR="008A791E" w14:paraId="004C91A8"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DBD26F" w14:textId="77777777" w:rsidR="008A791E" w:rsidRDefault="008A791E" w:rsidP="008A791E">
            <w:pPr>
              <w:jc w:val="center"/>
              <w:rPr>
                <w:rFonts w:eastAsia="Times New Roman" w:cs="Times New Roman"/>
                <w:szCs w:val="24"/>
              </w:rPr>
            </w:pPr>
          </w:p>
          <w:p w14:paraId="0224EFFA" w14:textId="77777777" w:rsidR="008A791E" w:rsidRDefault="008A791E" w:rsidP="008A791E">
            <w:pPr>
              <w:jc w:val="center"/>
              <w:rPr>
                <w:rFonts w:eastAsia="Times New Roman" w:cs="Times New Roman"/>
                <w:szCs w:val="24"/>
              </w:rPr>
            </w:pPr>
          </w:p>
          <w:p w14:paraId="5E1702D7" w14:textId="77777777" w:rsidR="008A791E" w:rsidRDefault="008A791E" w:rsidP="008A791E">
            <w:pPr>
              <w:jc w:val="center"/>
              <w:rPr>
                <w:rFonts w:eastAsia="Times New Roman" w:cs="Times New Roman"/>
                <w:szCs w:val="24"/>
              </w:rPr>
            </w:pPr>
          </w:p>
          <w:p w14:paraId="33D4D4B7"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6F13C76"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FA935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971EB7C" w14:textId="77777777" w:rsidR="008A791E" w:rsidRDefault="008A791E" w:rsidP="008A791E">
            <w:pPr>
              <w:rPr>
                <w:rFonts w:eastAsia="Times New Roman" w:cs="Times New Roman"/>
                <w:b/>
                <w:szCs w:val="24"/>
              </w:rPr>
            </w:pPr>
            <w:r>
              <w:rPr>
                <w:rFonts w:eastAsia="Times New Roman" w:cs="Times New Roman"/>
                <w:b/>
                <w:szCs w:val="24"/>
              </w:rPr>
              <w:t>Actividades</w:t>
            </w:r>
          </w:p>
          <w:p w14:paraId="3263C9B1" w14:textId="77777777" w:rsidR="008A791E" w:rsidRDefault="008A791E" w:rsidP="00B246E3">
            <w:pPr>
              <w:numPr>
                <w:ilvl w:val="0"/>
                <w:numId w:val="76"/>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93D5661" w14:textId="77777777" w:rsidR="008A791E" w:rsidRDefault="008A791E" w:rsidP="008A791E">
            <w:pPr>
              <w:jc w:val="center"/>
              <w:rPr>
                <w:rFonts w:eastAsia="Times New Roman" w:cs="Times New Roman"/>
                <w:b/>
                <w:szCs w:val="24"/>
              </w:rPr>
            </w:pPr>
          </w:p>
          <w:p w14:paraId="0127A13B" w14:textId="77777777" w:rsidR="008A791E" w:rsidRDefault="008A791E" w:rsidP="008A791E">
            <w:pPr>
              <w:jc w:val="center"/>
              <w:rPr>
                <w:rFonts w:eastAsia="Times New Roman" w:cs="Times New Roman"/>
                <w:b/>
                <w:szCs w:val="24"/>
              </w:rPr>
            </w:pPr>
          </w:p>
          <w:p w14:paraId="68610DA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6E569D5B" w14:textId="77777777" w:rsidR="008A791E" w:rsidRDefault="008A791E" w:rsidP="008A791E">
            <w:pPr>
              <w:jc w:val="center"/>
              <w:rPr>
                <w:rFonts w:eastAsia="Times New Roman" w:cs="Times New Roman"/>
                <w:b/>
                <w:szCs w:val="24"/>
              </w:rPr>
            </w:pPr>
            <w:r>
              <w:rPr>
                <w:rFonts w:eastAsia="Times New Roman" w:cs="Times New Roman"/>
                <w:szCs w:val="24"/>
              </w:rPr>
              <w:t>0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DFACDD" w14:textId="77777777" w:rsidR="008A791E" w:rsidRDefault="008A791E" w:rsidP="008A791E">
            <w:pPr>
              <w:jc w:val="center"/>
              <w:rPr>
                <w:rFonts w:eastAsia="Times New Roman" w:cs="Times New Roman"/>
                <w:b/>
                <w:szCs w:val="24"/>
              </w:rPr>
            </w:pPr>
          </w:p>
          <w:p w14:paraId="1EF7570E" w14:textId="77777777" w:rsidR="008A791E" w:rsidRDefault="008A791E" w:rsidP="008A791E">
            <w:pPr>
              <w:jc w:val="center"/>
              <w:rPr>
                <w:rFonts w:eastAsia="Times New Roman" w:cs="Times New Roman"/>
                <w:b/>
                <w:szCs w:val="24"/>
              </w:rPr>
            </w:pPr>
          </w:p>
          <w:p w14:paraId="11D3737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7801DC6B"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A71F18C" w14:textId="77777777" w:rsidR="008A791E" w:rsidRDefault="008A791E" w:rsidP="008A791E">
            <w:pPr>
              <w:rPr>
                <w:rFonts w:eastAsia="Times New Roman" w:cs="Times New Roman"/>
                <w:szCs w:val="24"/>
              </w:rPr>
            </w:pPr>
          </w:p>
        </w:tc>
      </w:tr>
    </w:tbl>
    <w:p w14:paraId="147C8F02" w14:textId="77777777" w:rsidR="008A791E" w:rsidRDefault="008A791E" w:rsidP="008A791E">
      <w:pPr>
        <w:rPr>
          <w:rFonts w:eastAsia="Times New Roman" w:cs="Times New Roman"/>
          <w:b/>
          <w:szCs w:val="24"/>
        </w:rPr>
      </w:pPr>
    </w:p>
    <w:p w14:paraId="09870351"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B96F621"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3601C7C4" w14:textId="34E5702F"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1973728"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59735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AA688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781AF9"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AF6A8B"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92BDEE"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2BB926" w14:textId="77777777" w:rsidR="008A791E" w:rsidRDefault="008A791E" w:rsidP="008A791E">
            <w:pPr>
              <w:jc w:val="center"/>
              <w:rPr>
                <w:rFonts w:eastAsia="Times New Roman" w:cs="Times New Roman"/>
                <w:szCs w:val="24"/>
              </w:rPr>
            </w:pPr>
          </w:p>
          <w:p w14:paraId="556AA272" w14:textId="77777777" w:rsidR="008A791E" w:rsidRDefault="008A791E" w:rsidP="008A791E">
            <w:pPr>
              <w:jc w:val="center"/>
              <w:rPr>
                <w:rFonts w:eastAsia="Times New Roman" w:cs="Times New Roman"/>
                <w:szCs w:val="24"/>
              </w:rPr>
            </w:pPr>
          </w:p>
          <w:p w14:paraId="76E6DFBB" w14:textId="77777777" w:rsidR="008A791E" w:rsidRDefault="008A791E" w:rsidP="008A791E">
            <w:pPr>
              <w:jc w:val="center"/>
              <w:rPr>
                <w:rFonts w:eastAsia="Times New Roman" w:cs="Times New Roman"/>
                <w:szCs w:val="24"/>
              </w:rPr>
            </w:pPr>
          </w:p>
          <w:p w14:paraId="1221ED7E" w14:textId="77777777" w:rsidR="008A791E" w:rsidRDefault="008A791E" w:rsidP="008A791E">
            <w:pPr>
              <w:jc w:val="center"/>
              <w:rPr>
                <w:rFonts w:eastAsia="Times New Roman" w:cs="Times New Roman"/>
                <w:szCs w:val="24"/>
              </w:rPr>
            </w:pPr>
          </w:p>
          <w:p w14:paraId="3AA0A542" w14:textId="77777777" w:rsidR="008A791E" w:rsidRDefault="008A791E" w:rsidP="008A791E">
            <w:pPr>
              <w:jc w:val="center"/>
              <w:rPr>
                <w:rFonts w:eastAsia="Times New Roman" w:cs="Times New Roman"/>
                <w:szCs w:val="24"/>
              </w:rPr>
            </w:pPr>
          </w:p>
          <w:p w14:paraId="3FF0AE71" w14:textId="77777777" w:rsidR="008A791E" w:rsidRDefault="008A791E" w:rsidP="008A791E">
            <w:pPr>
              <w:jc w:val="center"/>
              <w:rPr>
                <w:rFonts w:eastAsia="Times New Roman" w:cs="Times New Roman"/>
                <w:szCs w:val="24"/>
              </w:rPr>
            </w:pPr>
          </w:p>
          <w:p w14:paraId="0F60FA3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166D0A85"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0395CA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63A4E97B" w14:textId="77777777" w:rsidR="008A791E" w:rsidRDefault="008A791E" w:rsidP="008A791E">
            <w:pPr>
              <w:rPr>
                <w:rFonts w:eastAsia="Times New Roman" w:cs="Times New Roman"/>
                <w:szCs w:val="24"/>
              </w:rPr>
            </w:pPr>
            <w:r>
              <w:rPr>
                <w:rFonts w:eastAsia="Times New Roman" w:cs="Times New Roman"/>
                <w:b/>
                <w:szCs w:val="24"/>
              </w:rPr>
              <w:t>Actividades:</w:t>
            </w:r>
          </w:p>
          <w:p w14:paraId="489DFA1C" w14:textId="77777777" w:rsidR="008A791E" w:rsidRDefault="008A791E" w:rsidP="00B246E3">
            <w:pPr>
              <w:numPr>
                <w:ilvl w:val="0"/>
                <w:numId w:val="119"/>
              </w:numPr>
              <w:spacing w:line="276" w:lineRule="auto"/>
              <w:rPr>
                <w:rFonts w:eastAsia="Times New Roman" w:cs="Times New Roman"/>
                <w:szCs w:val="24"/>
              </w:rPr>
            </w:pPr>
            <w:r>
              <w:rPr>
                <w:rFonts w:eastAsia="Times New Roman" w:cs="Times New Roman"/>
                <w:szCs w:val="24"/>
              </w:rPr>
              <w:t>Diagrama de caso de uso.</w:t>
            </w:r>
          </w:p>
          <w:p w14:paraId="6F90E99F" w14:textId="77777777" w:rsidR="008A791E" w:rsidRDefault="008A791E" w:rsidP="00B246E3">
            <w:pPr>
              <w:numPr>
                <w:ilvl w:val="0"/>
                <w:numId w:val="119"/>
              </w:numPr>
              <w:spacing w:line="276" w:lineRule="auto"/>
              <w:rPr>
                <w:rFonts w:eastAsia="Times New Roman" w:cs="Times New Roman"/>
                <w:szCs w:val="24"/>
              </w:rPr>
            </w:pPr>
            <w:r>
              <w:rPr>
                <w:rFonts w:eastAsia="Times New Roman" w:cs="Times New Roman"/>
                <w:szCs w:val="24"/>
              </w:rPr>
              <w:t xml:space="preserve">Validación de diagrama de casos de uso. </w:t>
            </w:r>
          </w:p>
          <w:p w14:paraId="255F76B8" w14:textId="77777777" w:rsidR="008A791E" w:rsidRDefault="008A791E" w:rsidP="00B246E3">
            <w:pPr>
              <w:numPr>
                <w:ilvl w:val="0"/>
                <w:numId w:val="119"/>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A5A315B"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512458F5" w14:textId="77777777" w:rsidR="008A791E" w:rsidRDefault="008A791E" w:rsidP="008A791E">
            <w:pPr>
              <w:rPr>
                <w:rFonts w:eastAsia="Times New Roman" w:cs="Times New Roman"/>
                <w:b/>
                <w:szCs w:val="24"/>
              </w:rPr>
            </w:pPr>
          </w:p>
          <w:p w14:paraId="7A75943B" w14:textId="77777777" w:rsidR="008A791E" w:rsidRDefault="008A791E" w:rsidP="008A791E">
            <w:pPr>
              <w:jc w:val="center"/>
              <w:rPr>
                <w:rFonts w:eastAsia="Times New Roman" w:cs="Times New Roman"/>
                <w:b/>
                <w:szCs w:val="24"/>
              </w:rPr>
            </w:pPr>
            <w:r>
              <w:rPr>
                <w:rFonts w:eastAsia="Times New Roman" w:cs="Times New Roman"/>
                <w:b/>
                <w:szCs w:val="24"/>
              </w:rPr>
              <w:t xml:space="preserve"> Actividad 1.1:</w:t>
            </w:r>
          </w:p>
          <w:p w14:paraId="0BC4847D" w14:textId="77777777" w:rsidR="008A791E" w:rsidRDefault="008A791E" w:rsidP="008A791E">
            <w:pPr>
              <w:jc w:val="center"/>
              <w:rPr>
                <w:rFonts w:eastAsia="Times New Roman" w:cs="Times New Roman"/>
                <w:b/>
                <w:szCs w:val="24"/>
              </w:rPr>
            </w:pPr>
            <w:r>
              <w:rPr>
                <w:rFonts w:eastAsia="Times New Roman" w:cs="Times New Roman"/>
                <w:szCs w:val="24"/>
              </w:rPr>
              <w:t>06/11/2019</w:t>
            </w:r>
          </w:p>
          <w:p w14:paraId="0D1B5600"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6CBF0661" w14:textId="77777777" w:rsidR="008A791E" w:rsidRDefault="008A791E" w:rsidP="008A791E">
            <w:pPr>
              <w:jc w:val="center"/>
              <w:rPr>
                <w:rFonts w:eastAsia="Times New Roman" w:cs="Times New Roman"/>
                <w:b/>
                <w:szCs w:val="24"/>
              </w:rPr>
            </w:pPr>
            <w:r>
              <w:rPr>
                <w:rFonts w:eastAsia="Times New Roman" w:cs="Times New Roman"/>
                <w:szCs w:val="24"/>
              </w:rPr>
              <w:t>08/11/2019</w:t>
            </w:r>
          </w:p>
          <w:p w14:paraId="7764A2E8"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6ACA9F3B" w14:textId="77777777" w:rsidR="008A791E" w:rsidRDefault="008A791E" w:rsidP="008A791E">
            <w:pPr>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4B8B7F" w14:textId="77777777" w:rsidR="008A791E" w:rsidRDefault="008A791E" w:rsidP="008A791E">
            <w:pPr>
              <w:rPr>
                <w:rFonts w:eastAsia="Times New Roman" w:cs="Times New Roman"/>
                <w:szCs w:val="24"/>
              </w:rPr>
            </w:pPr>
            <w:r>
              <w:rPr>
                <w:rFonts w:eastAsia="Times New Roman" w:cs="Times New Roman"/>
                <w:szCs w:val="24"/>
              </w:rPr>
              <w:t xml:space="preserve">       </w:t>
            </w:r>
          </w:p>
          <w:p w14:paraId="3F338B16" w14:textId="77777777" w:rsidR="008A791E" w:rsidRDefault="008A791E" w:rsidP="008A791E">
            <w:pPr>
              <w:rPr>
                <w:rFonts w:eastAsia="Times New Roman" w:cs="Times New Roman"/>
                <w:b/>
                <w:szCs w:val="24"/>
              </w:rPr>
            </w:pPr>
          </w:p>
          <w:p w14:paraId="376B9FE3"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36E19996" w14:textId="77777777" w:rsidR="008A791E" w:rsidRDefault="008A791E" w:rsidP="008A791E">
            <w:pPr>
              <w:jc w:val="center"/>
              <w:rPr>
                <w:rFonts w:eastAsia="Times New Roman" w:cs="Times New Roman"/>
                <w:szCs w:val="24"/>
              </w:rPr>
            </w:pPr>
            <w:r>
              <w:rPr>
                <w:rFonts w:eastAsia="Times New Roman" w:cs="Times New Roman"/>
                <w:szCs w:val="24"/>
              </w:rPr>
              <w:t>08/11/2019</w:t>
            </w:r>
          </w:p>
          <w:p w14:paraId="07CDEC55"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01F02E62"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6300D3C"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2C78BA60" w14:textId="77777777" w:rsidR="008A791E" w:rsidRDefault="008A791E" w:rsidP="008A791E">
            <w:pPr>
              <w:jc w:val="center"/>
              <w:rPr>
                <w:rFonts w:eastAsia="Times New Roman" w:cs="Times New Roman"/>
                <w:szCs w:val="24"/>
              </w:rPr>
            </w:pPr>
            <w:r>
              <w:rPr>
                <w:rFonts w:eastAsia="Times New Roman" w:cs="Times New Roman"/>
                <w:szCs w:val="24"/>
              </w:rPr>
              <w:t>12/11/2019</w:t>
            </w:r>
          </w:p>
        </w:tc>
      </w:tr>
      <w:tr w:rsidR="008A791E" w14:paraId="3D571257"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8D311F" w14:textId="77777777" w:rsidR="008A791E" w:rsidRDefault="008A791E" w:rsidP="008A791E">
            <w:pPr>
              <w:jc w:val="center"/>
              <w:rPr>
                <w:rFonts w:eastAsia="Times New Roman" w:cs="Times New Roman"/>
                <w:szCs w:val="24"/>
              </w:rPr>
            </w:pPr>
          </w:p>
          <w:p w14:paraId="19A24E0D" w14:textId="77777777" w:rsidR="008A791E" w:rsidRDefault="008A791E" w:rsidP="008A791E">
            <w:pPr>
              <w:jc w:val="center"/>
              <w:rPr>
                <w:rFonts w:eastAsia="Times New Roman" w:cs="Times New Roman"/>
                <w:szCs w:val="24"/>
              </w:rPr>
            </w:pPr>
          </w:p>
          <w:p w14:paraId="02990FC2" w14:textId="77777777" w:rsidR="008A791E" w:rsidRDefault="008A791E" w:rsidP="008A791E">
            <w:pPr>
              <w:jc w:val="center"/>
              <w:rPr>
                <w:rFonts w:eastAsia="Times New Roman" w:cs="Times New Roman"/>
                <w:szCs w:val="24"/>
              </w:rPr>
            </w:pPr>
          </w:p>
          <w:p w14:paraId="44FE4072" w14:textId="77777777" w:rsidR="008A791E" w:rsidRDefault="008A791E" w:rsidP="008A791E">
            <w:pPr>
              <w:jc w:val="center"/>
              <w:rPr>
                <w:rFonts w:eastAsia="Times New Roman" w:cs="Times New Roman"/>
                <w:szCs w:val="24"/>
              </w:rPr>
            </w:pPr>
          </w:p>
          <w:p w14:paraId="68FB2D61" w14:textId="77777777" w:rsidR="008A791E" w:rsidRDefault="008A791E" w:rsidP="008A791E">
            <w:pPr>
              <w:jc w:val="center"/>
              <w:rPr>
                <w:rFonts w:eastAsia="Times New Roman" w:cs="Times New Roman"/>
                <w:szCs w:val="24"/>
              </w:rPr>
            </w:pPr>
          </w:p>
          <w:p w14:paraId="0708DC86" w14:textId="77777777" w:rsidR="008A791E" w:rsidRDefault="008A791E" w:rsidP="008A791E">
            <w:pPr>
              <w:jc w:val="center"/>
              <w:rPr>
                <w:rFonts w:eastAsia="Times New Roman" w:cs="Times New Roman"/>
                <w:szCs w:val="24"/>
              </w:rPr>
            </w:pPr>
          </w:p>
          <w:p w14:paraId="7A00C4F0" w14:textId="77777777" w:rsidR="008A791E" w:rsidRDefault="008A791E" w:rsidP="008A791E">
            <w:pPr>
              <w:jc w:val="center"/>
              <w:rPr>
                <w:rFonts w:eastAsia="Times New Roman" w:cs="Times New Roman"/>
                <w:szCs w:val="24"/>
              </w:rPr>
            </w:pPr>
          </w:p>
          <w:p w14:paraId="0A90173D" w14:textId="77777777" w:rsidR="008A791E" w:rsidRDefault="008A791E" w:rsidP="008A791E">
            <w:pPr>
              <w:jc w:val="center"/>
              <w:rPr>
                <w:rFonts w:eastAsia="Times New Roman" w:cs="Times New Roman"/>
                <w:szCs w:val="24"/>
              </w:rPr>
            </w:pPr>
          </w:p>
          <w:p w14:paraId="54D82FF0" w14:textId="77777777" w:rsidR="008A791E" w:rsidRDefault="008A791E" w:rsidP="008A791E">
            <w:pPr>
              <w:jc w:val="center"/>
              <w:rPr>
                <w:rFonts w:eastAsia="Times New Roman" w:cs="Times New Roman"/>
                <w:szCs w:val="24"/>
              </w:rPr>
            </w:pPr>
          </w:p>
          <w:p w14:paraId="04B3ED8C" w14:textId="77777777" w:rsidR="008A791E" w:rsidRDefault="008A791E" w:rsidP="008A791E">
            <w:pPr>
              <w:jc w:val="center"/>
              <w:rPr>
                <w:rFonts w:eastAsia="Times New Roman" w:cs="Times New Roman"/>
                <w:szCs w:val="24"/>
              </w:rPr>
            </w:pPr>
          </w:p>
          <w:p w14:paraId="05ACC1CB" w14:textId="77777777" w:rsidR="008A791E" w:rsidRDefault="008A791E" w:rsidP="008A791E">
            <w:pPr>
              <w:rPr>
                <w:rFonts w:eastAsia="Times New Roman" w:cs="Times New Roman"/>
                <w:szCs w:val="24"/>
              </w:rPr>
            </w:pPr>
          </w:p>
          <w:p w14:paraId="4F93497C" w14:textId="77777777" w:rsidR="008A791E" w:rsidRDefault="008A791E" w:rsidP="008A791E">
            <w:pPr>
              <w:jc w:val="center"/>
              <w:rPr>
                <w:rFonts w:eastAsia="Times New Roman" w:cs="Times New Roman"/>
                <w:szCs w:val="24"/>
              </w:rPr>
            </w:pPr>
          </w:p>
          <w:p w14:paraId="6076F17D"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4E1B214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1D8649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598508B" w14:textId="77777777" w:rsidR="008A791E" w:rsidRDefault="008A791E" w:rsidP="008A791E">
            <w:pPr>
              <w:rPr>
                <w:rFonts w:eastAsia="Times New Roman" w:cs="Times New Roman"/>
                <w:b/>
                <w:szCs w:val="24"/>
              </w:rPr>
            </w:pPr>
            <w:r>
              <w:rPr>
                <w:rFonts w:eastAsia="Times New Roman" w:cs="Times New Roman"/>
                <w:b/>
                <w:szCs w:val="24"/>
              </w:rPr>
              <w:t>Actividades:</w:t>
            </w:r>
          </w:p>
          <w:p w14:paraId="1F56D438"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Modelado de dominio.</w:t>
            </w:r>
          </w:p>
          <w:p w14:paraId="61182C27"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Plan de pruebas.</w:t>
            </w:r>
          </w:p>
          <w:p w14:paraId="7762BCC4"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Especificación del diseño de pruebas.</w:t>
            </w:r>
          </w:p>
          <w:p w14:paraId="21F09AEC"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Especificación de casos de prueba.</w:t>
            </w:r>
          </w:p>
          <w:p w14:paraId="267422FB"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Procedimiento de pruebas.</w:t>
            </w:r>
          </w:p>
          <w:p w14:paraId="506EC974"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453351EA" w14:textId="77777777" w:rsidR="008A791E" w:rsidRDefault="008A791E" w:rsidP="008A791E">
            <w:pPr>
              <w:jc w:val="center"/>
              <w:rPr>
                <w:rFonts w:eastAsia="Times New Roman" w:cs="Times New Roman"/>
                <w:b/>
                <w:szCs w:val="24"/>
              </w:rPr>
            </w:pPr>
          </w:p>
          <w:p w14:paraId="5CDA51A0" w14:textId="77777777" w:rsidR="008A791E" w:rsidRDefault="008A791E" w:rsidP="008A791E">
            <w:pPr>
              <w:jc w:val="center"/>
              <w:rPr>
                <w:rFonts w:eastAsia="Times New Roman" w:cs="Times New Roman"/>
                <w:b/>
                <w:szCs w:val="24"/>
              </w:rPr>
            </w:pPr>
          </w:p>
          <w:p w14:paraId="3E7A5C3D" w14:textId="77777777" w:rsidR="008A791E" w:rsidRDefault="008A791E" w:rsidP="008A791E">
            <w:pPr>
              <w:jc w:val="center"/>
              <w:rPr>
                <w:rFonts w:eastAsia="Times New Roman" w:cs="Times New Roman"/>
                <w:b/>
                <w:szCs w:val="24"/>
              </w:rPr>
            </w:pPr>
          </w:p>
          <w:p w14:paraId="7731665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D2F7A02" w14:textId="77777777" w:rsidR="008A791E" w:rsidRDefault="008A791E" w:rsidP="008A791E">
            <w:pPr>
              <w:jc w:val="center"/>
              <w:rPr>
                <w:rFonts w:eastAsia="Times New Roman" w:cs="Times New Roman"/>
                <w:b/>
                <w:szCs w:val="24"/>
              </w:rPr>
            </w:pPr>
            <w:r>
              <w:rPr>
                <w:rFonts w:eastAsia="Times New Roman" w:cs="Times New Roman"/>
                <w:szCs w:val="24"/>
              </w:rPr>
              <w:t>12/11/2019</w:t>
            </w:r>
          </w:p>
          <w:p w14:paraId="6168824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15BD38A"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ACF0982"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33AC98CB" w14:textId="77777777" w:rsidR="008A791E" w:rsidRDefault="008A791E" w:rsidP="008A791E">
            <w:pPr>
              <w:jc w:val="center"/>
              <w:rPr>
                <w:rFonts w:eastAsia="Times New Roman" w:cs="Times New Roman"/>
                <w:b/>
                <w:szCs w:val="24"/>
              </w:rPr>
            </w:pPr>
            <w:r>
              <w:rPr>
                <w:rFonts w:eastAsia="Times New Roman" w:cs="Times New Roman"/>
                <w:szCs w:val="24"/>
              </w:rPr>
              <w:t>17/11/2019</w:t>
            </w:r>
          </w:p>
          <w:p w14:paraId="7F6E7D8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9/11/2019</w:t>
            </w:r>
          </w:p>
          <w:p w14:paraId="4CD1D54B"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28F07BD5"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2CCB6F33"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375C2AF" w14:textId="77777777" w:rsidR="008A791E" w:rsidRDefault="008A791E" w:rsidP="008A791E">
            <w:pPr>
              <w:jc w:val="center"/>
              <w:rPr>
                <w:rFonts w:eastAsia="Times New Roman" w:cs="Times New Roman"/>
                <w:b/>
                <w:szCs w:val="24"/>
              </w:rPr>
            </w:pPr>
            <w:r>
              <w:rPr>
                <w:rFonts w:eastAsia="Times New Roman" w:cs="Times New Roman"/>
                <w:szCs w:val="24"/>
              </w:rPr>
              <w:t>2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7BA6E2C"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621431C" w14:textId="77777777" w:rsidR="008A791E" w:rsidRDefault="008A791E" w:rsidP="008A791E">
            <w:pPr>
              <w:jc w:val="center"/>
              <w:rPr>
                <w:rFonts w:eastAsia="Times New Roman" w:cs="Times New Roman"/>
                <w:b/>
                <w:szCs w:val="24"/>
              </w:rPr>
            </w:pPr>
          </w:p>
          <w:p w14:paraId="35185AB2" w14:textId="77777777" w:rsidR="008A791E" w:rsidRDefault="008A791E" w:rsidP="008A791E">
            <w:pPr>
              <w:jc w:val="center"/>
              <w:rPr>
                <w:rFonts w:eastAsia="Times New Roman" w:cs="Times New Roman"/>
                <w:b/>
                <w:szCs w:val="24"/>
              </w:rPr>
            </w:pPr>
          </w:p>
          <w:p w14:paraId="025C2A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3 </w:t>
            </w:r>
          </w:p>
          <w:p w14:paraId="24C8975E"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E63BC2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7/11/2019</w:t>
            </w:r>
          </w:p>
          <w:p w14:paraId="13360E32"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1BCB4877" w14:textId="77777777" w:rsidR="008A791E" w:rsidRDefault="008A791E" w:rsidP="008A791E">
            <w:pPr>
              <w:jc w:val="center"/>
              <w:rPr>
                <w:rFonts w:eastAsia="Times New Roman" w:cs="Times New Roman"/>
                <w:b/>
                <w:szCs w:val="24"/>
              </w:rPr>
            </w:pPr>
            <w:r>
              <w:rPr>
                <w:rFonts w:eastAsia="Times New Roman" w:cs="Times New Roman"/>
                <w:szCs w:val="24"/>
              </w:rPr>
              <w:t>19/11/2019</w:t>
            </w:r>
          </w:p>
          <w:p w14:paraId="60A7CED3"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0B66D70"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1191340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0A8608A7"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530697CE"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3EFA88F6" w14:textId="77777777" w:rsidR="008A791E" w:rsidRDefault="008A791E" w:rsidP="008A791E">
            <w:pPr>
              <w:jc w:val="center"/>
              <w:rPr>
                <w:rFonts w:eastAsia="Times New Roman" w:cs="Times New Roman"/>
                <w:b/>
                <w:szCs w:val="24"/>
              </w:rPr>
            </w:pPr>
            <w:r>
              <w:rPr>
                <w:rFonts w:eastAsia="Times New Roman" w:cs="Times New Roman"/>
                <w:szCs w:val="24"/>
              </w:rPr>
              <w:t>25/11/2019</w:t>
            </w:r>
            <w:r>
              <w:rPr>
                <w:rFonts w:eastAsia="Times New Roman" w:cs="Times New Roman"/>
                <w:b/>
                <w:szCs w:val="24"/>
              </w:rPr>
              <w:t xml:space="preserve"> </w:t>
            </w:r>
          </w:p>
          <w:p w14:paraId="2C651804" w14:textId="77777777" w:rsidR="008A791E" w:rsidRDefault="008A791E" w:rsidP="008A791E">
            <w:pPr>
              <w:rPr>
                <w:rFonts w:eastAsia="Times New Roman" w:cs="Times New Roman"/>
                <w:b/>
                <w:szCs w:val="24"/>
              </w:rPr>
            </w:pPr>
          </w:p>
        </w:tc>
      </w:tr>
      <w:tr w:rsidR="008A791E" w14:paraId="641BDFA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6778FC" w14:textId="77777777" w:rsidR="008A791E" w:rsidRDefault="008A791E" w:rsidP="008A791E">
            <w:pPr>
              <w:jc w:val="center"/>
              <w:rPr>
                <w:rFonts w:eastAsia="Times New Roman" w:cs="Times New Roman"/>
                <w:szCs w:val="24"/>
              </w:rPr>
            </w:pPr>
          </w:p>
          <w:p w14:paraId="2C992C2C" w14:textId="77777777" w:rsidR="008A791E" w:rsidRDefault="008A791E" w:rsidP="008A791E">
            <w:pPr>
              <w:jc w:val="center"/>
              <w:rPr>
                <w:rFonts w:eastAsia="Times New Roman" w:cs="Times New Roman"/>
                <w:szCs w:val="24"/>
              </w:rPr>
            </w:pPr>
          </w:p>
          <w:p w14:paraId="0B40588C" w14:textId="77777777" w:rsidR="008A791E" w:rsidRDefault="008A791E" w:rsidP="008A791E">
            <w:pPr>
              <w:jc w:val="center"/>
              <w:rPr>
                <w:rFonts w:eastAsia="Times New Roman" w:cs="Times New Roman"/>
                <w:szCs w:val="24"/>
              </w:rPr>
            </w:pPr>
          </w:p>
          <w:p w14:paraId="3E91AE0E" w14:textId="77777777" w:rsidR="008A791E" w:rsidRDefault="008A791E" w:rsidP="008A791E">
            <w:pPr>
              <w:jc w:val="center"/>
              <w:rPr>
                <w:rFonts w:eastAsia="Times New Roman" w:cs="Times New Roman"/>
                <w:szCs w:val="24"/>
              </w:rPr>
            </w:pPr>
          </w:p>
          <w:p w14:paraId="75CF1597" w14:textId="77777777" w:rsidR="008A791E" w:rsidRDefault="008A791E" w:rsidP="008A791E">
            <w:pPr>
              <w:jc w:val="center"/>
              <w:rPr>
                <w:rFonts w:eastAsia="Times New Roman" w:cs="Times New Roman"/>
                <w:szCs w:val="24"/>
              </w:rPr>
            </w:pPr>
          </w:p>
          <w:p w14:paraId="247C3F2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D8EF02A"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FA05BE9"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5F305FC" w14:textId="77777777" w:rsidR="008A791E" w:rsidRDefault="008A791E" w:rsidP="008A791E">
            <w:pPr>
              <w:rPr>
                <w:rFonts w:eastAsia="Times New Roman" w:cs="Times New Roman"/>
                <w:b/>
                <w:szCs w:val="24"/>
              </w:rPr>
            </w:pPr>
            <w:r>
              <w:rPr>
                <w:rFonts w:eastAsia="Times New Roman" w:cs="Times New Roman"/>
                <w:b/>
                <w:szCs w:val="24"/>
              </w:rPr>
              <w:t>Actividades:</w:t>
            </w:r>
          </w:p>
          <w:p w14:paraId="173976A1" w14:textId="77777777" w:rsidR="008A791E" w:rsidRDefault="008A791E" w:rsidP="00B246E3">
            <w:pPr>
              <w:numPr>
                <w:ilvl w:val="0"/>
                <w:numId w:val="66"/>
              </w:numPr>
              <w:spacing w:line="276" w:lineRule="auto"/>
              <w:rPr>
                <w:rFonts w:eastAsia="Times New Roman" w:cs="Times New Roman"/>
                <w:szCs w:val="24"/>
              </w:rPr>
            </w:pPr>
            <w:r>
              <w:rPr>
                <w:rFonts w:eastAsia="Times New Roman" w:cs="Times New Roman"/>
                <w:szCs w:val="24"/>
              </w:rPr>
              <w:t>Logs de pruebas.</w:t>
            </w:r>
          </w:p>
          <w:p w14:paraId="1288CF6A" w14:textId="77777777" w:rsidR="008A791E" w:rsidRDefault="008A791E" w:rsidP="00B246E3">
            <w:pPr>
              <w:numPr>
                <w:ilvl w:val="0"/>
                <w:numId w:val="66"/>
              </w:numPr>
              <w:spacing w:line="276" w:lineRule="auto"/>
              <w:rPr>
                <w:rFonts w:eastAsia="Times New Roman" w:cs="Times New Roman"/>
                <w:szCs w:val="24"/>
              </w:rPr>
            </w:pPr>
            <w:r>
              <w:rPr>
                <w:rFonts w:eastAsia="Times New Roman" w:cs="Times New Roman"/>
                <w:szCs w:val="24"/>
              </w:rPr>
              <w:t>Realizar pruebas unitarias y de integración.</w:t>
            </w:r>
          </w:p>
          <w:p w14:paraId="2589CF94" w14:textId="77777777" w:rsidR="008A791E" w:rsidRDefault="008A791E" w:rsidP="00B246E3">
            <w:pPr>
              <w:numPr>
                <w:ilvl w:val="0"/>
                <w:numId w:val="66"/>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32ED31D7"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509DCD1C" w14:textId="77777777" w:rsidR="008A791E" w:rsidRDefault="008A791E" w:rsidP="008A791E">
            <w:pPr>
              <w:jc w:val="center"/>
              <w:rPr>
                <w:rFonts w:eastAsia="Times New Roman" w:cs="Times New Roman"/>
                <w:b/>
                <w:szCs w:val="24"/>
              </w:rPr>
            </w:pPr>
          </w:p>
          <w:p w14:paraId="50D29A5D" w14:textId="77777777" w:rsidR="008A791E" w:rsidRDefault="008A791E" w:rsidP="008A791E">
            <w:pPr>
              <w:jc w:val="center"/>
              <w:rPr>
                <w:rFonts w:eastAsia="Times New Roman" w:cs="Times New Roman"/>
                <w:b/>
                <w:szCs w:val="24"/>
              </w:rPr>
            </w:pPr>
          </w:p>
          <w:p w14:paraId="3A78D0E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F31611" w14:textId="77777777" w:rsidR="008A791E" w:rsidRDefault="008A791E" w:rsidP="008A791E">
            <w:pPr>
              <w:jc w:val="center"/>
              <w:rPr>
                <w:rFonts w:eastAsia="Times New Roman" w:cs="Times New Roman"/>
                <w:szCs w:val="24"/>
              </w:rPr>
            </w:pPr>
            <w:r>
              <w:rPr>
                <w:rFonts w:eastAsia="Times New Roman" w:cs="Times New Roman"/>
                <w:szCs w:val="24"/>
              </w:rPr>
              <w:lastRenderedPageBreak/>
              <w:t>25/11/2019</w:t>
            </w:r>
          </w:p>
          <w:p w14:paraId="53A27672"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1AA6DF50"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0ED1C91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11D6190"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F3486BC" w14:textId="77777777" w:rsidR="008A791E" w:rsidRDefault="008A791E" w:rsidP="008A791E">
            <w:pPr>
              <w:jc w:val="center"/>
              <w:rPr>
                <w:rFonts w:eastAsia="Times New Roman" w:cs="Times New Roman"/>
                <w:b/>
                <w:szCs w:val="24"/>
              </w:rPr>
            </w:pPr>
          </w:p>
          <w:p w14:paraId="1D21C7B2" w14:textId="77777777" w:rsidR="008A791E" w:rsidRDefault="008A791E" w:rsidP="008A791E">
            <w:pPr>
              <w:jc w:val="center"/>
              <w:rPr>
                <w:rFonts w:eastAsia="Times New Roman" w:cs="Times New Roman"/>
                <w:b/>
                <w:szCs w:val="24"/>
              </w:rPr>
            </w:pPr>
          </w:p>
          <w:p w14:paraId="33F6B2A2" w14:textId="77777777" w:rsidR="008A791E" w:rsidRDefault="008A791E" w:rsidP="008A791E">
            <w:pPr>
              <w:jc w:val="center"/>
              <w:rPr>
                <w:rFonts w:eastAsia="Times New Roman" w:cs="Times New Roman"/>
                <w:b/>
                <w:szCs w:val="24"/>
              </w:rPr>
            </w:pPr>
          </w:p>
          <w:p w14:paraId="1A2FC8D2"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637DD35" w14:textId="77777777" w:rsidR="008A791E" w:rsidRDefault="008A791E" w:rsidP="008A791E">
            <w:pPr>
              <w:jc w:val="center"/>
              <w:rPr>
                <w:rFonts w:eastAsia="Times New Roman" w:cs="Times New Roman"/>
                <w:szCs w:val="24"/>
              </w:rPr>
            </w:pPr>
            <w:r>
              <w:rPr>
                <w:rFonts w:eastAsia="Times New Roman" w:cs="Times New Roman"/>
                <w:szCs w:val="24"/>
              </w:rPr>
              <w:lastRenderedPageBreak/>
              <w:t>27/11/2019</w:t>
            </w:r>
          </w:p>
          <w:p w14:paraId="182E0795"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38E5A3FD" w14:textId="77777777" w:rsidR="008A791E" w:rsidRDefault="008A791E" w:rsidP="008A791E">
            <w:pPr>
              <w:jc w:val="center"/>
              <w:rPr>
                <w:rFonts w:eastAsia="Times New Roman" w:cs="Times New Roman"/>
                <w:szCs w:val="24"/>
              </w:rPr>
            </w:pPr>
            <w:r>
              <w:rPr>
                <w:rFonts w:eastAsia="Times New Roman" w:cs="Times New Roman"/>
                <w:szCs w:val="24"/>
              </w:rPr>
              <w:t>29/11/2019</w:t>
            </w:r>
          </w:p>
          <w:p w14:paraId="5CD0F7FA"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7C60E35" w14:textId="77777777" w:rsidR="008A791E" w:rsidRDefault="008A791E" w:rsidP="008A791E">
            <w:pPr>
              <w:jc w:val="center"/>
              <w:rPr>
                <w:rFonts w:eastAsia="Times New Roman" w:cs="Times New Roman"/>
                <w:szCs w:val="24"/>
              </w:rPr>
            </w:pPr>
            <w:r>
              <w:rPr>
                <w:rFonts w:eastAsia="Times New Roman" w:cs="Times New Roman"/>
                <w:szCs w:val="24"/>
              </w:rPr>
              <w:t>01/12/2019</w:t>
            </w:r>
          </w:p>
        </w:tc>
      </w:tr>
      <w:tr w:rsidR="008A791E" w14:paraId="118E34B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6089DA" w14:textId="77777777" w:rsidR="008A791E" w:rsidRDefault="008A791E" w:rsidP="008A791E">
            <w:pPr>
              <w:jc w:val="center"/>
              <w:rPr>
                <w:rFonts w:eastAsia="Times New Roman" w:cs="Times New Roman"/>
                <w:szCs w:val="24"/>
              </w:rPr>
            </w:pPr>
          </w:p>
          <w:p w14:paraId="3E9524CC" w14:textId="77777777" w:rsidR="008A791E" w:rsidRDefault="008A791E" w:rsidP="008A791E">
            <w:pPr>
              <w:jc w:val="center"/>
              <w:rPr>
                <w:rFonts w:eastAsia="Times New Roman" w:cs="Times New Roman"/>
                <w:szCs w:val="24"/>
              </w:rPr>
            </w:pPr>
          </w:p>
          <w:p w14:paraId="7AB16D37" w14:textId="77777777" w:rsidR="008A791E" w:rsidRDefault="008A791E" w:rsidP="008A791E">
            <w:pPr>
              <w:jc w:val="center"/>
              <w:rPr>
                <w:rFonts w:eastAsia="Times New Roman" w:cs="Times New Roman"/>
                <w:szCs w:val="24"/>
              </w:rPr>
            </w:pPr>
          </w:p>
          <w:p w14:paraId="03B7BF4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B32010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085D40A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C8636D5" w14:textId="77777777" w:rsidR="008A791E" w:rsidRDefault="008A791E" w:rsidP="008A791E">
            <w:pPr>
              <w:rPr>
                <w:rFonts w:eastAsia="Times New Roman" w:cs="Times New Roman"/>
                <w:b/>
                <w:szCs w:val="24"/>
              </w:rPr>
            </w:pPr>
            <w:r>
              <w:rPr>
                <w:rFonts w:eastAsia="Times New Roman" w:cs="Times New Roman"/>
                <w:b/>
                <w:szCs w:val="24"/>
              </w:rPr>
              <w:t>Actividades</w:t>
            </w:r>
          </w:p>
          <w:p w14:paraId="43F2865C" w14:textId="77777777" w:rsidR="008A791E" w:rsidRDefault="008A791E" w:rsidP="00B246E3">
            <w:pPr>
              <w:numPr>
                <w:ilvl w:val="0"/>
                <w:numId w:val="105"/>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A19505D" w14:textId="77777777" w:rsidR="008A791E" w:rsidRDefault="008A791E" w:rsidP="008A791E">
            <w:pPr>
              <w:jc w:val="center"/>
              <w:rPr>
                <w:rFonts w:eastAsia="Times New Roman" w:cs="Times New Roman"/>
                <w:b/>
                <w:szCs w:val="24"/>
              </w:rPr>
            </w:pPr>
          </w:p>
          <w:p w14:paraId="482CCA90" w14:textId="77777777" w:rsidR="008A791E" w:rsidRDefault="008A791E" w:rsidP="008A791E">
            <w:pPr>
              <w:jc w:val="center"/>
              <w:rPr>
                <w:rFonts w:eastAsia="Times New Roman" w:cs="Times New Roman"/>
                <w:b/>
                <w:szCs w:val="24"/>
              </w:rPr>
            </w:pPr>
          </w:p>
          <w:p w14:paraId="7963DAC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6CD677B" w14:textId="77777777" w:rsidR="008A791E" w:rsidRDefault="008A791E" w:rsidP="008A791E">
            <w:pPr>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110782F9" w14:textId="77777777" w:rsidR="008A791E" w:rsidRDefault="008A791E" w:rsidP="008A791E">
            <w:pPr>
              <w:jc w:val="center"/>
              <w:rPr>
                <w:rFonts w:eastAsia="Times New Roman" w:cs="Times New Roman"/>
                <w:b/>
                <w:szCs w:val="24"/>
              </w:rPr>
            </w:pPr>
          </w:p>
          <w:p w14:paraId="68384127" w14:textId="77777777" w:rsidR="008A791E" w:rsidRDefault="008A791E" w:rsidP="008A791E">
            <w:pPr>
              <w:jc w:val="center"/>
              <w:rPr>
                <w:rFonts w:eastAsia="Times New Roman" w:cs="Times New Roman"/>
                <w:b/>
                <w:szCs w:val="24"/>
              </w:rPr>
            </w:pPr>
          </w:p>
          <w:p w14:paraId="512865EF" w14:textId="77777777" w:rsidR="008A791E" w:rsidRDefault="008A791E" w:rsidP="008A791E">
            <w:pPr>
              <w:jc w:val="center"/>
              <w:rPr>
                <w:rFonts w:eastAsia="Times New Roman" w:cs="Times New Roman"/>
                <w:szCs w:val="24"/>
              </w:rPr>
            </w:pPr>
            <w:r>
              <w:rPr>
                <w:rFonts w:eastAsia="Times New Roman" w:cs="Times New Roman"/>
                <w:b/>
                <w:szCs w:val="24"/>
              </w:rPr>
              <w:t>Actividad 4.1: 4</w:t>
            </w:r>
          </w:p>
          <w:p w14:paraId="15DB69D4" w14:textId="77777777" w:rsidR="008A791E" w:rsidRDefault="008A791E" w:rsidP="008A791E">
            <w:pPr>
              <w:jc w:val="center"/>
              <w:rPr>
                <w:rFonts w:eastAsia="Times New Roman" w:cs="Times New Roman"/>
                <w:szCs w:val="24"/>
              </w:rPr>
            </w:pPr>
            <w:r>
              <w:rPr>
                <w:rFonts w:eastAsia="Times New Roman" w:cs="Times New Roman"/>
                <w:szCs w:val="24"/>
              </w:rPr>
              <w:t>05/12/2019</w:t>
            </w:r>
          </w:p>
          <w:p w14:paraId="1D77A1FD" w14:textId="77777777" w:rsidR="008A791E" w:rsidRDefault="008A791E" w:rsidP="008A791E">
            <w:pPr>
              <w:rPr>
                <w:rFonts w:eastAsia="Times New Roman" w:cs="Times New Roman"/>
                <w:szCs w:val="24"/>
              </w:rPr>
            </w:pPr>
          </w:p>
        </w:tc>
      </w:tr>
    </w:tbl>
    <w:p w14:paraId="1BCC0EB5" w14:textId="098C6B7B" w:rsidR="008A791E" w:rsidRDefault="008A791E" w:rsidP="008A791E">
      <w:pPr>
        <w:ind w:firstLine="0"/>
        <w:rPr>
          <w:rFonts w:eastAsia="Times New Roman" w:cs="Times New Roman"/>
          <w:b/>
          <w:szCs w:val="24"/>
        </w:rPr>
      </w:pPr>
    </w:p>
    <w:tbl>
      <w:tblPr>
        <w:tblStyle w:val="Tablaconcuadrcula"/>
        <w:tblW w:w="7917" w:type="dxa"/>
        <w:tblLook w:val="04A0" w:firstRow="1" w:lastRow="0" w:firstColumn="1" w:lastColumn="0" w:noHBand="0" w:noVBand="1"/>
      </w:tblPr>
      <w:tblGrid>
        <w:gridCol w:w="2639"/>
        <w:gridCol w:w="2639"/>
        <w:gridCol w:w="2639"/>
      </w:tblGrid>
      <w:tr w:rsidR="001D0F0D" w14:paraId="006EABE2" w14:textId="77777777" w:rsidTr="001D0F0D">
        <w:trPr>
          <w:trHeight w:val="309"/>
        </w:trPr>
        <w:tc>
          <w:tcPr>
            <w:tcW w:w="2639" w:type="dxa"/>
          </w:tcPr>
          <w:p w14:paraId="6CDA556B" w14:textId="261AD07B" w:rsidR="001D0F0D" w:rsidRDefault="001D0F0D" w:rsidP="001D0F0D">
            <w:pPr>
              <w:spacing w:line="480" w:lineRule="auto"/>
              <w:ind w:firstLine="0"/>
              <w:rPr>
                <w:rFonts w:eastAsia="Times New Roman" w:cs="Times New Roman"/>
                <w:b/>
                <w:szCs w:val="24"/>
              </w:rPr>
            </w:pPr>
            <w:r>
              <w:rPr>
                <w:rFonts w:eastAsia="Times New Roman" w:cs="Times New Roman"/>
                <w:b/>
                <w:szCs w:val="24"/>
              </w:rPr>
              <w:t>Descripción</w:t>
            </w:r>
          </w:p>
        </w:tc>
        <w:tc>
          <w:tcPr>
            <w:tcW w:w="2639" w:type="dxa"/>
          </w:tcPr>
          <w:p w14:paraId="0F0BCC41" w14:textId="6DBCB2FB" w:rsidR="001D0F0D" w:rsidRDefault="001D0F0D" w:rsidP="001D0F0D">
            <w:pPr>
              <w:spacing w:line="480" w:lineRule="auto"/>
              <w:ind w:firstLine="0"/>
              <w:rPr>
                <w:rFonts w:eastAsia="Times New Roman" w:cs="Times New Roman"/>
                <w:b/>
                <w:szCs w:val="24"/>
              </w:rPr>
            </w:pPr>
            <w:r>
              <w:rPr>
                <w:rFonts w:eastAsia="Times New Roman" w:cs="Times New Roman"/>
                <w:b/>
                <w:szCs w:val="24"/>
              </w:rPr>
              <w:t>Fecha inicio</w:t>
            </w:r>
          </w:p>
        </w:tc>
        <w:tc>
          <w:tcPr>
            <w:tcW w:w="2639" w:type="dxa"/>
          </w:tcPr>
          <w:p w14:paraId="52A7A01F" w14:textId="7B2B3F24" w:rsidR="001D0F0D" w:rsidRDefault="001D0F0D" w:rsidP="001D0F0D">
            <w:pPr>
              <w:spacing w:line="480" w:lineRule="auto"/>
              <w:ind w:firstLine="0"/>
              <w:rPr>
                <w:rFonts w:eastAsia="Times New Roman" w:cs="Times New Roman"/>
                <w:b/>
                <w:szCs w:val="24"/>
              </w:rPr>
            </w:pPr>
            <w:r>
              <w:rPr>
                <w:rFonts w:eastAsia="Times New Roman" w:cs="Times New Roman"/>
                <w:b/>
                <w:szCs w:val="24"/>
              </w:rPr>
              <w:t>Fecha fin</w:t>
            </w:r>
          </w:p>
        </w:tc>
      </w:tr>
      <w:tr w:rsidR="001D0F0D" w14:paraId="312ECF74" w14:textId="77777777" w:rsidTr="001D0F0D">
        <w:trPr>
          <w:trHeight w:val="296"/>
        </w:trPr>
        <w:tc>
          <w:tcPr>
            <w:tcW w:w="2639" w:type="dxa"/>
          </w:tcPr>
          <w:p w14:paraId="0F925F2A" w14:textId="452240F0" w:rsidR="001D0F0D" w:rsidRDefault="001D0F0D" w:rsidP="001D0F0D">
            <w:pPr>
              <w:spacing w:line="480" w:lineRule="auto"/>
              <w:ind w:firstLine="0"/>
              <w:rPr>
                <w:rFonts w:eastAsia="Times New Roman" w:cs="Times New Roman"/>
                <w:b/>
                <w:szCs w:val="24"/>
              </w:rPr>
            </w:pPr>
            <w:r>
              <w:rPr>
                <w:rFonts w:eastAsia="Times New Roman" w:cs="Times New Roman"/>
                <w:szCs w:val="24"/>
              </w:rPr>
              <w:t>Elaborar documento final</w:t>
            </w:r>
          </w:p>
        </w:tc>
        <w:tc>
          <w:tcPr>
            <w:tcW w:w="2639" w:type="dxa"/>
          </w:tcPr>
          <w:p w14:paraId="7D59888C" w14:textId="4E221094" w:rsidR="001D0F0D" w:rsidRDefault="001D0F0D" w:rsidP="001D0F0D">
            <w:pPr>
              <w:spacing w:line="480" w:lineRule="auto"/>
              <w:ind w:firstLine="0"/>
              <w:rPr>
                <w:rFonts w:eastAsia="Times New Roman" w:cs="Times New Roman"/>
                <w:b/>
                <w:szCs w:val="24"/>
              </w:rPr>
            </w:pPr>
            <w:r>
              <w:rPr>
                <w:rFonts w:eastAsia="Times New Roman" w:cs="Times New Roman"/>
                <w:szCs w:val="24"/>
              </w:rPr>
              <w:t>05/12/2019</w:t>
            </w:r>
          </w:p>
        </w:tc>
        <w:tc>
          <w:tcPr>
            <w:tcW w:w="2639" w:type="dxa"/>
          </w:tcPr>
          <w:p w14:paraId="6ED86F33" w14:textId="0BE2CBFF" w:rsidR="001D0F0D" w:rsidRDefault="001D0F0D" w:rsidP="001D0F0D">
            <w:pPr>
              <w:spacing w:line="480" w:lineRule="auto"/>
              <w:ind w:firstLine="0"/>
              <w:rPr>
                <w:rFonts w:eastAsia="Times New Roman" w:cs="Times New Roman"/>
                <w:b/>
                <w:szCs w:val="24"/>
              </w:rPr>
            </w:pPr>
            <w:r>
              <w:rPr>
                <w:rFonts w:eastAsia="Times New Roman" w:cs="Times New Roman"/>
                <w:szCs w:val="24"/>
              </w:rPr>
              <w:t>13/12/2019</w:t>
            </w:r>
          </w:p>
        </w:tc>
      </w:tr>
    </w:tbl>
    <w:p w14:paraId="5FC13B31" w14:textId="72A9CF8C" w:rsidR="008A791E" w:rsidRDefault="008A791E" w:rsidP="008A791E">
      <w:pPr>
        <w:rPr>
          <w:rFonts w:eastAsia="Times New Roman" w:cs="Times New Roman"/>
          <w:b/>
          <w:szCs w:val="24"/>
        </w:rPr>
      </w:pPr>
      <w:r>
        <w:rPr>
          <w:rFonts w:eastAsia="Times New Roman" w:cs="Times New Roman"/>
          <w:b/>
          <w:szCs w:val="24"/>
        </w:rPr>
        <w:t>Esfuerzo y costo estimado</w:t>
      </w:r>
    </w:p>
    <w:p w14:paraId="1308A91C" w14:textId="77777777" w:rsidR="008A791E" w:rsidRDefault="008A791E" w:rsidP="008A791E">
      <w:pPr>
        <w:rPr>
          <w:rFonts w:eastAsia="Times New Roman" w:cs="Times New Roman"/>
          <w:b/>
          <w:szCs w:val="24"/>
        </w:rPr>
      </w:pPr>
      <w:r>
        <w:rPr>
          <w:rFonts w:eastAsia="Times New Roman" w:cs="Times New Roman"/>
          <w:b/>
          <w:szCs w:val="24"/>
        </w:rPr>
        <w:t>- Esfuerzo</w:t>
      </w:r>
    </w:p>
    <w:p w14:paraId="61A47F48" w14:textId="059A83E4" w:rsidR="008A791E" w:rsidRDefault="008A791E" w:rsidP="00D94B9D">
      <w:pPr>
        <w:rPr>
          <w:rFonts w:eastAsia="Times New Roman" w:cs="Times New Roman"/>
          <w:szCs w:val="24"/>
        </w:rPr>
      </w:pPr>
      <w:r>
        <w:rPr>
          <w:rFonts w:eastAsia="Times New Roman" w:cs="Times New Roman"/>
          <w:szCs w:val="24"/>
        </w:rPr>
        <w:t xml:space="preserve">Para este proyecto se requiere un esfuerzo del 100%, que está repartido entre los distintos </w:t>
      </w:r>
      <w:r w:rsidR="0060439E">
        <w:rPr>
          <w:rFonts w:eastAsia="Times New Roman" w:cs="Times New Roman"/>
          <w:szCs w:val="24"/>
        </w:rPr>
        <w:t>equipos</w:t>
      </w:r>
      <w:r>
        <w:rPr>
          <w:rFonts w:eastAsia="Times New Roman" w:cs="Times New Roman"/>
          <w:szCs w:val="24"/>
        </w:rPr>
        <w:t xml:space="preserve"> de trabajo que lo conforman, de la siguiente manera:</w:t>
      </w:r>
    </w:p>
    <w:p w14:paraId="13C27E73" w14:textId="77777777" w:rsidR="00D414DC" w:rsidRDefault="00D414DC" w:rsidP="00D94B9D">
      <w:pPr>
        <w:rPr>
          <w:rFonts w:eastAsia="Times New Roman" w:cs="Times New Roman"/>
          <w:szCs w:val="24"/>
        </w:rPr>
      </w:pPr>
    </w:p>
    <w:tbl>
      <w:tblPr>
        <w:tblStyle w:val="Tablaconcuadrcula"/>
        <w:tblW w:w="0" w:type="auto"/>
        <w:jc w:val="center"/>
        <w:tblLook w:val="04A0" w:firstRow="1" w:lastRow="0" w:firstColumn="1" w:lastColumn="0" w:noHBand="0" w:noVBand="1"/>
      </w:tblPr>
      <w:tblGrid>
        <w:gridCol w:w="2193"/>
        <w:gridCol w:w="2193"/>
      </w:tblGrid>
      <w:tr w:rsidR="001D0F0D" w14:paraId="1EFAB352" w14:textId="77777777" w:rsidTr="001D0F0D">
        <w:trPr>
          <w:trHeight w:val="255"/>
          <w:jc w:val="center"/>
        </w:trPr>
        <w:tc>
          <w:tcPr>
            <w:tcW w:w="2193" w:type="dxa"/>
          </w:tcPr>
          <w:p w14:paraId="4E551793" w14:textId="5F4C48D7"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lastRenderedPageBreak/>
              <w:t>Equipo de trabajo</w:t>
            </w:r>
          </w:p>
        </w:tc>
        <w:tc>
          <w:tcPr>
            <w:tcW w:w="2193" w:type="dxa"/>
          </w:tcPr>
          <w:p w14:paraId="317635CC" w14:textId="31CF8C83"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sfuerzo (%)</w:t>
            </w:r>
          </w:p>
        </w:tc>
      </w:tr>
      <w:tr w:rsidR="001D0F0D" w14:paraId="50D01595" w14:textId="77777777" w:rsidTr="001D0F0D">
        <w:trPr>
          <w:trHeight w:val="255"/>
          <w:jc w:val="center"/>
        </w:trPr>
        <w:tc>
          <w:tcPr>
            <w:tcW w:w="2193" w:type="dxa"/>
          </w:tcPr>
          <w:p w14:paraId="12BE0CF6" w14:textId="57C730A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gerencia del proyecto</w:t>
            </w:r>
          </w:p>
        </w:tc>
        <w:tc>
          <w:tcPr>
            <w:tcW w:w="2193" w:type="dxa"/>
          </w:tcPr>
          <w:p w14:paraId="2003E760" w14:textId="3F9E1CFF"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25</w:t>
            </w:r>
          </w:p>
        </w:tc>
      </w:tr>
      <w:tr w:rsidR="001D0F0D" w14:paraId="3AF6291B" w14:textId="77777777" w:rsidTr="001D0F0D">
        <w:trPr>
          <w:trHeight w:val="244"/>
          <w:jc w:val="center"/>
        </w:trPr>
        <w:tc>
          <w:tcPr>
            <w:tcW w:w="2193" w:type="dxa"/>
          </w:tcPr>
          <w:p w14:paraId="59D8C873" w14:textId="4E99C9C0"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desarrollo</w:t>
            </w:r>
          </w:p>
        </w:tc>
        <w:tc>
          <w:tcPr>
            <w:tcW w:w="2193" w:type="dxa"/>
          </w:tcPr>
          <w:p w14:paraId="6C8EBD04" w14:textId="5D14512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30</w:t>
            </w:r>
          </w:p>
        </w:tc>
      </w:tr>
      <w:tr w:rsidR="001D0F0D" w14:paraId="296DC785" w14:textId="77777777" w:rsidTr="001D0F0D">
        <w:trPr>
          <w:trHeight w:val="255"/>
          <w:jc w:val="center"/>
        </w:trPr>
        <w:tc>
          <w:tcPr>
            <w:tcW w:w="2193" w:type="dxa"/>
          </w:tcPr>
          <w:p w14:paraId="1093C4F5" w14:textId="14C7079B"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calidad</w:t>
            </w:r>
          </w:p>
        </w:tc>
        <w:tc>
          <w:tcPr>
            <w:tcW w:w="2193" w:type="dxa"/>
          </w:tcPr>
          <w:p w14:paraId="0FF79DCF" w14:textId="49AC9C76"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45</w:t>
            </w:r>
          </w:p>
        </w:tc>
      </w:tr>
    </w:tbl>
    <w:p w14:paraId="05DB64DF" w14:textId="46B620D9" w:rsidR="00580A50" w:rsidRDefault="00580A50" w:rsidP="00C22F8A">
      <w:pPr>
        <w:ind w:firstLine="0"/>
        <w:rPr>
          <w:rFonts w:eastAsia="Times New Roman" w:cs="Times New Roman"/>
          <w:b/>
          <w:szCs w:val="24"/>
        </w:rPr>
      </w:pPr>
    </w:p>
    <w:p w14:paraId="36E55375" w14:textId="052D6132" w:rsidR="008A791E" w:rsidRDefault="008A791E" w:rsidP="00D94B9D">
      <w:pPr>
        <w:rPr>
          <w:rFonts w:eastAsia="Times New Roman" w:cs="Times New Roman"/>
          <w:b/>
          <w:szCs w:val="24"/>
        </w:rPr>
      </w:pPr>
      <w:r>
        <w:rPr>
          <w:rFonts w:eastAsia="Times New Roman" w:cs="Times New Roman"/>
          <w:b/>
          <w:szCs w:val="24"/>
        </w:rPr>
        <w:t>- Costo estimado</w:t>
      </w:r>
    </w:p>
    <w:tbl>
      <w:tblPr>
        <w:tblW w:w="90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98"/>
        <w:gridCol w:w="1931"/>
        <w:gridCol w:w="1797"/>
        <w:gridCol w:w="1722"/>
        <w:gridCol w:w="1782"/>
      </w:tblGrid>
      <w:tr w:rsidR="008A791E" w14:paraId="72D85A59" w14:textId="77777777" w:rsidTr="008A791E">
        <w:trPr>
          <w:trHeight w:val="760"/>
        </w:trPr>
        <w:tc>
          <w:tcPr>
            <w:tcW w:w="1797"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BF8992" w14:textId="77777777" w:rsidR="008A791E" w:rsidRDefault="008A791E" w:rsidP="008A791E">
            <w:pPr>
              <w:spacing w:line="240" w:lineRule="auto"/>
              <w:jc w:val="center"/>
              <w:rPr>
                <w:rFonts w:eastAsia="Times New Roman" w:cs="Times New Roman"/>
                <w:b/>
                <w:szCs w:val="24"/>
              </w:rPr>
            </w:pPr>
          </w:p>
          <w:p w14:paraId="4D0D6641" w14:textId="6D60A8DA" w:rsidR="008A791E" w:rsidRDefault="0060439E" w:rsidP="008A791E">
            <w:pPr>
              <w:spacing w:line="240" w:lineRule="auto"/>
              <w:jc w:val="center"/>
              <w:rPr>
                <w:rFonts w:eastAsia="Times New Roman" w:cs="Times New Roman"/>
                <w:b/>
                <w:szCs w:val="24"/>
              </w:rPr>
            </w:pPr>
            <w:r>
              <w:rPr>
                <w:rFonts w:eastAsia="Times New Roman" w:cs="Times New Roman"/>
                <w:b/>
                <w:szCs w:val="24"/>
              </w:rPr>
              <w:t>Equipos</w:t>
            </w:r>
          </w:p>
        </w:tc>
        <w:tc>
          <w:tcPr>
            <w:tcW w:w="1930"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1898A4" w14:textId="77777777" w:rsidR="008A791E" w:rsidRDefault="008A791E" w:rsidP="008A791E">
            <w:pPr>
              <w:spacing w:line="240" w:lineRule="auto"/>
              <w:jc w:val="center"/>
              <w:rPr>
                <w:rFonts w:eastAsia="Times New Roman" w:cs="Times New Roman"/>
                <w:b/>
                <w:szCs w:val="24"/>
              </w:rPr>
            </w:pPr>
          </w:p>
          <w:p w14:paraId="48A49AE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Dedicación (horas/semana)</w:t>
            </w:r>
          </w:p>
        </w:tc>
        <w:tc>
          <w:tcPr>
            <w:tcW w:w="1797"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6DD85DA5"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Semanas (desde junio hasta diciembre)</w:t>
            </w:r>
          </w:p>
        </w:tc>
        <w:tc>
          <w:tcPr>
            <w:tcW w:w="172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208D8432" w14:textId="77777777" w:rsidR="008A791E" w:rsidRDefault="008A791E" w:rsidP="008A791E">
            <w:pPr>
              <w:spacing w:line="240" w:lineRule="auto"/>
              <w:jc w:val="center"/>
              <w:rPr>
                <w:rFonts w:eastAsia="Times New Roman" w:cs="Times New Roman"/>
                <w:b/>
                <w:szCs w:val="24"/>
              </w:rPr>
            </w:pPr>
          </w:p>
          <w:p w14:paraId="7015326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Valor hora ($)</w:t>
            </w:r>
          </w:p>
        </w:tc>
        <w:tc>
          <w:tcPr>
            <w:tcW w:w="178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783A8043" w14:textId="77777777" w:rsidR="008A791E" w:rsidRDefault="008A791E" w:rsidP="008A791E">
            <w:pPr>
              <w:spacing w:line="240" w:lineRule="auto"/>
              <w:jc w:val="center"/>
              <w:rPr>
                <w:rFonts w:eastAsia="Times New Roman" w:cs="Times New Roman"/>
                <w:b/>
                <w:szCs w:val="24"/>
              </w:rPr>
            </w:pPr>
          </w:p>
          <w:p w14:paraId="7757800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r>
      <w:tr w:rsidR="008A791E" w14:paraId="28D654BA" w14:textId="77777777" w:rsidTr="008A791E">
        <w:trPr>
          <w:trHeight w:val="100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0EEA43" w14:textId="7F99F790"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tc>
        <w:tc>
          <w:tcPr>
            <w:tcW w:w="1930" w:type="dxa"/>
            <w:tcBorders>
              <w:bottom w:val="single" w:sz="8" w:space="0" w:color="000000"/>
              <w:right w:val="single" w:sz="8" w:space="0" w:color="000000"/>
            </w:tcBorders>
            <w:tcMar>
              <w:top w:w="100" w:type="dxa"/>
              <w:left w:w="100" w:type="dxa"/>
              <w:bottom w:w="100" w:type="dxa"/>
              <w:right w:w="100" w:type="dxa"/>
            </w:tcMar>
          </w:tcPr>
          <w:p w14:paraId="643DF5C3"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380A298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2</w:t>
            </w:r>
          </w:p>
        </w:tc>
        <w:tc>
          <w:tcPr>
            <w:tcW w:w="1797" w:type="dxa"/>
            <w:tcBorders>
              <w:bottom w:val="single" w:sz="8" w:space="0" w:color="000000"/>
              <w:right w:val="single" w:sz="8" w:space="0" w:color="000000"/>
            </w:tcBorders>
            <w:tcMar>
              <w:top w:w="100" w:type="dxa"/>
              <w:left w:w="100" w:type="dxa"/>
              <w:bottom w:w="100" w:type="dxa"/>
              <w:right w:w="100" w:type="dxa"/>
            </w:tcMar>
          </w:tcPr>
          <w:p w14:paraId="78E9261E"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23683E9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tc>
        <w:tc>
          <w:tcPr>
            <w:tcW w:w="1722" w:type="dxa"/>
            <w:tcBorders>
              <w:bottom w:val="single" w:sz="8" w:space="0" w:color="000000"/>
              <w:right w:val="single" w:sz="8" w:space="0" w:color="000000"/>
            </w:tcBorders>
            <w:tcMar>
              <w:top w:w="100" w:type="dxa"/>
              <w:left w:w="100" w:type="dxa"/>
              <w:bottom w:w="100" w:type="dxa"/>
              <w:right w:w="100" w:type="dxa"/>
            </w:tcMar>
          </w:tcPr>
          <w:p w14:paraId="71350947"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AB1E95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3652AFAA"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D29D18B" w14:textId="77777777" w:rsidR="008A791E" w:rsidRPr="00C42E36" w:rsidRDefault="008A791E" w:rsidP="008A791E">
            <w:pPr>
              <w:jc w:val="center"/>
              <w:rPr>
                <w:rFonts w:cs="Times New Roman"/>
                <w:szCs w:val="24"/>
              </w:rPr>
            </w:pPr>
            <w:r w:rsidRPr="00C42E36">
              <w:rPr>
                <w:rFonts w:cs="Times New Roman"/>
                <w:szCs w:val="24"/>
              </w:rPr>
              <w:t>5040000</w:t>
            </w:r>
          </w:p>
          <w:p w14:paraId="68589198" w14:textId="77777777" w:rsidR="008A791E" w:rsidRDefault="008A791E" w:rsidP="008A791E">
            <w:pPr>
              <w:spacing w:line="240" w:lineRule="auto"/>
              <w:jc w:val="center"/>
              <w:rPr>
                <w:rFonts w:eastAsia="Times New Roman" w:cs="Times New Roman"/>
                <w:szCs w:val="24"/>
              </w:rPr>
            </w:pPr>
          </w:p>
        </w:tc>
      </w:tr>
      <w:tr w:rsidR="008A791E" w14:paraId="61D23F3C"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7D3B9C" w14:textId="3B2BA09E"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tc>
        <w:tc>
          <w:tcPr>
            <w:tcW w:w="1930" w:type="dxa"/>
            <w:tcBorders>
              <w:bottom w:val="single" w:sz="8" w:space="0" w:color="000000"/>
              <w:right w:val="single" w:sz="8" w:space="0" w:color="000000"/>
            </w:tcBorders>
            <w:tcMar>
              <w:top w:w="100" w:type="dxa"/>
              <w:left w:w="100" w:type="dxa"/>
              <w:bottom w:w="100" w:type="dxa"/>
              <w:right w:w="100" w:type="dxa"/>
            </w:tcMar>
          </w:tcPr>
          <w:p w14:paraId="7C64B9EB"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6</w:t>
            </w:r>
          </w:p>
        </w:tc>
        <w:tc>
          <w:tcPr>
            <w:tcW w:w="1797" w:type="dxa"/>
            <w:tcBorders>
              <w:bottom w:val="single" w:sz="8" w:space="0" w:color="000000"/>
              <w:right w:val="single" w:sz="8" w:space="0" w:color="000000"/>
            </w:tcBorders>
            <w:tcMar>
              <w:top w:w="100" w:type="dxa"/>
              <w:left w:w="100" w:type="dxa"/>
              <w:bottom w:w="100" w:type="dxa"/>
              <w:right w:w="100" w:type="dxa"/>
            </w:tcMar>
          </w:tcPr>
          <w:p w14:paraId="3F3D5BF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2FFCF1DC"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15D75F70"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02750F5A" w14:textId="77777777" w:rsidR="008A791E" w:rsidRPr="00C42E36" w:rsidRDefault="008A791E" w:rsidP="008A791E">
            <w:pPr>
              <w:jc w:val="center"/>
              <w:rPr>
                <w:rFonts w:cs="Times New Roman"/>
                <w:szCs w:val="24"/>
              </w:rPr>
            </w:pPr>
            <w:r w:rsidRPr="00C42E36">
              <w:rPr>
                <w:rFonts w:cs="Times New Roman"/>
                <w:szCs w:val="24"/>
              </w:rPr>
              <w:t>6720000</w:t>
            </w:r>
          </w:p>
          <w:p w14:paraId="5FDAA3FE" w14:textId="77777777" w:rsidR="008A791E" w:rsidRDefault="008A791E" w:rsidP="008A791E">
            <w:pPr>
              <w:spacing w:line="240" w:lineRule="auto"/>
              <w:jc w:val="center"/>
              <w:rPr>
                <w:rFonts w:eastAsia="Times New Roman" w:cs="Times New Roman"/>
                <w:szCs w:val="24"/>
              </w:rPr>
            </w:pPr>
          </w:p>
        </w:tc>
      </w:tr>
      <w:tr w:rsidR="008A791E" w14:paraId="6464D24A"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D0CA38" w14:textId="6C1F13D7"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tc>
        <w:tc>
          <w:tcPr>
            <w:tcW w:w="1930" w:type="dxa"/>
            <w:tcBorders>
              <w:bottom w:val="single" w:sz="8" w:space="0" w:color="000000"/>
              <w:right w:val="single" w:sz="8" w:space="0" w:color="000000"/>
            </w:tcBorders>
            <w:tcMar>
              <w:top w:w="100" w:type="dxa"/>
              <w:left w:w="100" w:type="dxa"/>
              <w:bottom w:w="100" w:type="dxa"/>
              <w:right w:w="100" w:type="dxa"/>
            </w:tcMar>
          </w:tcPr>
          <w:p w14:paraId="39EAB5FD"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0</w:t>
            </w:r>
          </w:p>
        </w:tc>
        <w:tc>
          <w:tcPr>
            <w:tcW w:w="1797" w:type="dxa"/>
            <w:tcBorders>
              <w:bottom w:val="single" w:sz="8" w:space="0" w:color="000000"/>
              <w:right w:val="single" w:sz="8" w:space="0" w:color="000000"/>
            </w:tcBorders>
            <w:tcMar>
              <w:top w:w="100" w:type="dxa"/>
              <w:left w:w="100" w:type="dxa"/>
              <w:bottom w:w="100" w:type="dxa"/>
              <w:right w:w="100" w:type="dxa"/>
            </w:tcMar>
          </w:tcPr>
          <w:p w14:paraId="7C54771C"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4F6A62F5"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3F633F86"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5D88CE72" w14:textId="77777777" w:rsidR="008A791E" w:rsidRPr="00C42E36" w:rsidRDefault="008A791E" w:rsidP="008A791E">
            <w:pPr>
              <w:jc w:val="center"/>
              <w:rPr>
                <w:rFonts w:cs="Times New Roman"/>
                <w:szCs w:val="24"/>
              </w:rPr>
            </w:pPr>
            <w:r w:rsidRPr="00C42E36">
              <w:rPr>
                <w:rFonts w:cs="Times New Roman"/>
                <w:szCs w:val="24"/>
              </w:rPr>
              <w:t>8400000</w:t>
            </w:r>
          </w:p>
        </w:tc>
      </w:tr>
      <w:tr w:rsidR="008A791E" w14:paraId="255B8A41" w14:textId="77777777" w:rsidTr="008A791E">
        <w:trPr>
          <w:trHeight w:val="480"/>
        </w:trPr>
        <w:tc>
          <w:tcPr>
            <w:tcW w:w="1797" w:type="dxa"/>
            <w:tcBorders>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0AE449C9"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c>
          <w:tcPr>
            <w:tcW w:w="1930" w:type="dxa"/>
            <w:tcBorders>
              <w:bottom w:val="single" w:sz="8" w:space="0" w:color="000000"/>
              <w:right w:val="single" w:sz="8" w:space="0" w:color="000000"/>
            </w:tcBorders>
            <w:shd w:val="clear" w:color="auto" w:fill="D0CECE"/>
            <w:tcMar>
              <w:top w:w="100" w:type="dxa"/>
              <w:left w:w="100" w:type="dxa"/>
              <w:bottom w:w="100" w:type="dxa"/>
              <w:right w:w="100" w:type="dxa"/>
            </w:tcMar>
          </w:tcPr>
          <w:p w14:paraId="72EF62E2"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97" w:type="dxa"/>
            <w:tcBorders>
              <w:bottom w:val="single" w:sz="8" w:space="0" w:color="000000"/>
              <w:right w:val="single" w:sz="8" w:space="0" w:color="000000"/>
            </w:tcBorders>
            <w:shd w:val="clear" w:color="auto" w:fill="D0CECE"/>
            <w:tcMar>
              <w:top w:w="100" w:type="dxa"/>
              <w:left w:w="100" w:type="dxa"/>
              <w:bottom w:w="100" w:type="dxa"/>
              <w:right w:w="100" w:type="dxa"/>
            </w:tcMar>
          </w:tcPr>
          <w:p w14:paraId="64B16126"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22" w:type="dxa"/>
            <w:tcBorders>
              <w:bottom w:val="single" w:sz="8" w:space="0" w:color="000000"/>
              <w:right w:val="single" w:sz="8" w:space="0" w:color="000000"/>
            </w:tcBorders>
            <w:shd w:val="clear" w:color="auto" w:fill="D0CECE"/>
            <w:tcMar>
              <w:top w:w="100" w:type="dxa"/>
              <w:left w:w="100" w:type="dxa"/>
              <w:bottom w:w="100" w:type="dxa"/>
              <w:right w:w="100" w:type="dxa"/>
            </w:tcMar>
          </w:tcPr>
          <w:p w14:paraId="03E8E22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82" w:type="dxa"/>
            <w:tcBorders>
              <w:bottom w:val="single" w:sz="8" w:space="0" w:color="000000"/>
              <w:right w:val="single" w:sz="8" w:space="0" w:color="000000"/>
            </w:tcBorders>
            <w:shd w:val="clear" w:color="auto" w:fill="D0CECE"/>
            <w:tcMar>
              <w:top w:w="100" w:type="dxa"/>
              <w:left w:w="100" w:type="dxa"/>
              <w:bottom w:w="100" w:type="dxa"/>
              <w:right w:w="100" w:type="dxa"/>
            </w:tcMar>
          </w:tcPr>
          <w:p w14:paraId="183787A5" w14:textId="77777777" w:rsidR="008A791E" w:rsidRPr="00C42E36" w:rsidRDefault="008A791E" w:rsidP="008A791E">
            <w:pPr>
              <w:jc w:val="center"/>
              <w:rPr>
                <w:rFonts w:cs="Times New Roman"/>
                <w:b/>
                <w:bCs/>
                <w:szCs w:val="24"/>
              </w:rPr>
            </w:pPr>
            <w:r w:rsidRPr="00C42E36">
              <w:rPr>
                <w:rFonts w:cs="Times New Roman"/>
                <w:b/>
                <w:bCs/>
                <w:szCs w:val="24"/>
              </w:rPr>
              <w:t>20160000</w:t>
            </w:r>
          </w:p>
        </w:tc>
      </w:tr>
    </w:tbl>
    <w:p w14:paraId="624F4ED7" w14:textId="77777777" w:rsidR="00A2395A" w:rsidRDefault="00A2395A" w:rsidP="002D6688">
      <w:pPr>
        <w:ind w:firstLine="0"/>
        <w:rPr>
          <w:rFonts w:eastAsia="Times New Roman" w:cs="Times New Roman"/>
          <w:b/>
          <w:szCs w:val="24"/>
        </w:rPr>
      </w:pPr>
    </w:p>
    <w:p w14:paraId="61DCE4DF" w14:textId="286914CA" w:rsidR="008A791E" w:rsidRDefault="008A791E" w:rsidP="002D6688">
      <w:pPr>
        <w:ind w:firstLine="0"/>
        <w:rPr>
          <w:rFonts w:eastAsia="Times New Roman" w:cs="Times New Roman"/>
          <w:b/>
          <w:szCs w:val="24"/>
        </w:rPr>
      </w:pPr>
      <w:r>
        <w:rPr>
          <w:rFonts w:eastAsia="Times New Roman" w:cs="Times New Roman"/>
          <w:b/>
          <w:szCs w:val="24"/>
        </w:rPr>
        <w:t>Estrategia de control de versiones</w:t>
      </w:r>
    </w:p>
    <w:p w14:paraId="7C99AAEA" w14:textId="55A7FDD5" w:rsidR="003E203D" w:rsidRDefault="003E203D" w:rsidP="003E203D">
      <w:pPr>
        <w:rPr>
          <w:rFonts w:eastAsia="Times New Roman" w:cs="Times New Roman"/>
          <w:szCs w:val="24"/>
        </w:rPr>
      </w:pPr>
      <w:r>
        <w:rPr>
          <w:rFonts w:eastAsia="Times New Roman" w:cs="Times New Roman"/>
          <w:szCs w:val="24"/>
        </w:rPr>
        <w:t>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Git.</w:t>
      </w:r>
      <w:r w:rsidRPr="00F82741">
        <w:rPr>
          <w:color w:val="000000"/>
          <w:szCs w:val="24"/>
        </w:rPr>
        <w:t xml:space="preserve"> </w:t>
      </w:r>
      <w:r>
        <w:rPr>
          <w:rFonts w:eastAsia="Times New Roman" w:cs="Times New Roman"/>
          <w:szCs w:val="24"/>
        </w:rPr>
        <w:t xml:space="preserve">Adicional, se almacenarán semanalmente copias de respaldo de las versiones del </w:t>
      </w:r>
      <w:r>
        <w:rPr>
          <w:rFonts w:eastAsia="Times New Roman" w:cs="Times New Roman"/>
          <w:szCs w:val="24"/>
        </w:rPr>
        <w:lastRenderedPageBreak/>
        <w:t>proyecto en el servicio de la nube de Google Drive. De esta manera si se desea volver a un estado anterior del proyecto, se tiene tanto la herramienta y su sistema de control de versiones como las copias de seguridad almacenadas en Google Drive para hacerlo.</w:t>
      </w:r>
    </w:p>
    <w:p w14:paraId="731C7112" w14:textId="2F5EC914" w:rsidR="00580A50" w:rsidRPr="008A74AF" w:rsidRDefault="003E203D" w:rsidP="00D414DC">
      <w:pPr>
        <w:rPr>
          <w:rFonts w:eastAsia="Times New Roman" w:cs="Times New Roman"/>
          <w:szCs w:val="24"/>
        </w:rPr>
      </w:pPr>
      <w:r w:rsidRPr="00CD5369">
        <w:rPr>
          <w:rFonts w:eastAsia="Times New Roman" w:cs="Times New Roman"/>
          <w:szCs w:val="24"/>
        </w:rPr>
        <w:t xml:space="preserve">El mecanismo de almacenamiento que se utilizará para el proyecto será el gestor de base de datos relacional </w:t>
      </w:r>
      <w:r w:rsidRPr="00CD5369">
        <w:rPr>
          <w:rFonts w:cs="Times New Roman"/>
          <w:szCs w:val="24"/>
        </w:rPr>
        <w:t>PostgreSQL</w:t>
      </w:r>
      <w:r w:rsidRPr="00CD5369">
        <w:rPr>
          <w:rFonts w:eastAsia="Times New Roman" w:cs="Times New Roman"/>
          <w:szCs w:val="24"/>
        </w:rPr>
        <w:t>.</w:t>
      </w:r>
    </w:p>
    <w:p w14:paraId="74064F63" w14:textId="6F6A107C" w:rsidR="008A791E" w:rsidRDefault="008A791E" w:rsidP="00EC2A35">
      <w:pPr>
        <w:rPr>
          <w:rFonts w:eastAsia="Times New Roman" w:cs="Times New Roman"/>
          <w:b/>
          <w:szCs w:val="24"/>
        </w:rPr>
      </w:pPr>
      <w:r>
        <w:rPr>
          <w:rFonts w:eastAsia="Times New Roman" w:cs="Times New Roman"/>
          <w:b/>
          <w:szCs w:val="24"/>
        </w:rPr>
        <w:t>Instrucciones de entrega</w:t>
      </w:r>
    </w:p>
    <w:p w14:paraId="6FCC55A7" w14:textId="77777777" w:rsidR="00104FBE" w:rsidRDefault="00104FBE" w:rsidP="00B246E3">
      <w:pPr>
        <w:numPr>
          <w:ilvl w:val="0"/>
          <w:numId w:val="40"/>
        </w:numPr>
        <w:rPr>
          <w:rFonts w:eastAsia="Times New Roman" w:cs="Times New Roman"/>
          <w:szCs w:val="24"/>
        </w:rPr>
      </w:pPr>
      <w:r>
        <w:rPr>
          <w:rFonts w:eastAsia="Times New Roman" w:cs="Times New Roman"/>
          <w:szCs w:val="24"/>
        </w:rPr>
        <w:t>Se acuerda la entrega completa de documentación y productos por caso o grupo de casos de uso (definidos anteriormente) y siempre y cuando todas las tareas con las que estos cuentan estén culminadas en su totalidad.</w:t>
      </w:r>
    </w:p>
    <w:p w14:paraId="5EFB9CB2" w14:textId="77777777" w:rsidR="00BF7CBF" w:rsidRPr="001B5FA0" w:rsidRDefault="00BF7CBF" w:rsidP="00B246E3">
      <w:pPr>
        <w:numPr>
          <w:ilvl w:val="0"/>
          <w:numId w:val="40"/>
        </w:numPr>
        <w:rPr>
          <w:rFonts w:eastAsia="Times New Roman" w:cs="Times New Roman"/>
          <w:szCs w:val="24"/>
        </w:rPr>
      </w:pPr>
      <w:r>
        <w:rPr>
          <w:rFonts w:eastAsia="Times New Roman" w:cs="Times New Roman"/>
          <w:szCs w:val="24"/>
        </w:rPr>
        <w:t>Se van a realizar pruebas de las entregas con el gerente del proyecto y con el usuario.</w:t>
      </w:r>
    </w:p>
    <w:p w14:paraId="6A86CD6B" w14:textId="79DCD876" w:rsidR="00A2395A" w:rsidRPr="00A2395A" w:rsidRDefault="00BF7CBF" w:rsidP="00B246E3">
      <w:pPr>
        <w:numPr>
          <w:ilvl w:val="0"/>
          <w:numId w:val="40"/>
        </w:numPr>
        <w:rPr>
          <w:rFonts w:eastAsia="Times New Roman" w:cs="Times New Roman"/>
          <w:szCs w:val="24"/>
        </w:rPr>
      </w:pPr>
      <w:r>
        <w:rPr>
          <w:rFonts w:eastAsia="Times New Roman" w:cs="Times New Roman"/>
          <w:szCs w:val="24"/>
        </w:rPr>
        <w:t>Se hará un acta de aceptación para las entregas que se le van a proporcionar al cliente.</w:t>
      </w:r>
    </w:p>
    <w:p w14:paraId="18906F52" w14:textId="6E748C0C" w:rsidR="00513742" w:rsidRPr="00513742" w:rsidRDefault="00513742" w:rsidP="00513742">
      <w:pPr>
        <w:pStyle w:val="Ttulo3"/>
      </w:pPr>
      <w:bookmarkStart w:id="54" w:name="_Toc39340828"/>
      <w:r>
        <w:rPr>
          <w:rStyle w:val="Ttulo3Car"/>
          <w:b/>
        </w:rPr>
        <w:t>Crear r</w:t>
      </w:r>
      <w:r w:rsidR="00EC2A35" w:rsidRPr="00513742">
        <w:rPr>
          <w:rStyle w:val="Ttulo3Car"/>
          <w:b/>
        </w:rPr>
        <w:t>epositorio del proyecto</w:t>
      </w:r>
      <w:bookmarkEnd w:id="54"/>
    </w:p>
    <w:p w14:paraId="541F23F8" w14:textId="22364F64" w:rsidR="00EC2A35" w:rsidRDefault="00D33F32" w:rsidP="00670E5A">
      <w:pPr>
        <w:rPr>
          <w:rFonts w:eastAsia="Times New Roman" w:cs="Times New Roman"/>
          <w:szCs w:val="24"/>
        </w:rPr>
      </w:pPr>
      <w:r>
        <w:rPr>
          <w:rFonts w:eastAsia="Times New Roman" w:cs="Times New Roman"/>
          <w:szCs w:val="24"/>
        </w:rPr>
        <w:t>P</w:t>
      </w:r>
      <w:r w:rsidR="00EC2A35">
        <w:rPr>
          <w:rFonts w:eastAsia="Times New Roman" w:cs="Times New Roman"/>
          <w:szCs w:val="24"/>
        </w:rPr>
        <w:t>ara la creación del repositorio del proyecto se h</w:t>
      </w:r>
      <w:r w:rsidR="00F321D7">
        <w:rPr>
          <w:rFonts w:eastAsia="Times New Roman" w:cs="Times New Roman"/>
          <w:szCs w:val="24"/>
        </w:rPr>
        <w:t>ará</w:t>
      </w:r>
      <w:r w:rsidR="00EC2A35">
        <w:rPr>
          <w:rFonts w:eastAsia="Times New Roman" w:cs="Times New Roman"/>
          <w:szCs w:val="24"/>
        </w:rPr>
        <w:t xml:space="preserve"> uso de la plataforma de desarrollo colaborativo GitHub y se utiliz</w:t>
      </w:r>
      <w:r w:rsidR="00F321D7">
        <w:rPr>
          <w:rFonts w:eastAsia="Times New Roman" w:cs="Times New Roman"/>
          <w:szCs w:val="24"/>
        </w:rPr>
        <w:t>ará</w:t>
      </w:r>
      <w:r w:rsidR="00EC2A35">
        <w:rPr>
          <w:rFonts w:eastAsia="Times New Roman" w:cs="Times New Roman"/>
          <w:szCs w:val="24"/>
        </w:rPr>
        <w:t xml:space="preserve"> para el control de versiones del proyecto</w:t>
      </w:r>
      <w:r w:rsidR="00F321D7">
        <w:rPr>
          <w:rFonts w:eastAsia="Times New Roman" w:cs="Times New Roman"/>
          <w:szCs w:val="24"/>
        </w:rPr>
        <w:t>,</w:t>
      </w:r>
      <w:r w:rsidR="00EC2A35">
        <w:rPr>
          <w:rFonts w:eastAsia="Times New Roman" w:cs="Times New Roman"/>
          <w:szCs w:val="24"/>
        </w:rPr>
        <w:t xml:space="preserve"> la aplicación de escritorio de GitHub: GitHub Desktop.</w:t>
      </w:r>
      <w:r w:rsidR="003E6B50">
        <w:rPr>
          <w:rFonts w:eastAsia="Times New Roman" w:cs="Times New Roman"/>
          <w:szCs w:val="24"/>
        </w:rPr>
        <w:t xml:space="preserve"> A continuación, se muestra una captura de imagen de referencia de la aplicación de escritorio de GitHub (ver figura 6):</w:t>
      </w:r>
    </w:p>
    <w:p w14:paraId="68A3D43A" w14:textId="62B003AA" w:rsidR="008A74AF" w:rsidRPr="006E77CD" w:rsidRDefault="008A74AF" w:rsidP="00D01D78">
      <w:pPr>
        <w:pStyle w:val="Descripcin"/>
        <w:keepNext/>
        <w:ind w:left="284" w:firstLine="0"/>
        <w:rPr>
          <w:i w:val="0"/>
          <w:iCs w:val="0"/>
          <w:color w:val="auto"/>
          <w:sz w:val="36"/>
          <w:szCs w:val="36"/>
        </w:rPr>
      </w:pPr>
      <w:bookmarkStart w:id="55" w:name="_Toc39340770"/>
      <w:r w:rsidRPr="006E77CD">
        <w:rPr>
          <w:i w:val="0"/>
          <w:iCs w:val="0"/>
          <w:color w:val="auto"/>
          <w:sz w:val="24"/>
          <w:szCs w:val="24"/>
        </w:rPr>
        <w:lastRenderedPageBreak/>
        <w:t xml:space="preserve">Figura </w:t>
      </w:r>
      <w:r w:rsidRPr="006E77CD">
        <w:rPr>
          <w:i w:val="0"/>
          <w:iCs w:val="0"/>
          <w:color w:val="auto"/>
          <w:sz w:val="24"/>
          <w:szCs w:val="24"/>
        </w:rPr>
        <w:fldChar w:fldCharType="begin"/>
      </w:r>
      <w:r w:rsidRPr="006E77CD">
        <w:rPr>
          <w:i w:val="0"/>
          <w:iCs w:val="0"/>
          <w:color w:val="auto"/>
          <w:sz w:val="24"/>
          <w:szCs w:val="24"/>
        </w:rPr>
        <w:instrText xml:space="preserve"> SEQ Figura \* ARABIC </w:instrText>
      </w:r>
      <w:r w:rsidRPr="006E77CD">
        <w:rPr>
          <w:i w:val="0"/>
          <w:iCs w:val="0"/>
          <w:color w:val="auto"/>
          <w:sz w:val="24"/>
          <w:szCs w:val="24"/>
        </w:rPr>
        <w:fldChar w:fldCharType="separate"/>
      </w:r>
      <w:r w:rsidR="00AE70EA" w:rsidRPr="006E77CD">
        <w:rPr>
          <w:i w:val="0"/>
          <w:iCs w:val="0"/>
          <w:noProof/>
          <w:color w:val="auto"/>
          <w:sz w:val="24"/>
          <w:szCs w:val="24"/>
        </w:rPr>
        <w:t>6</w:t>
      </w:r>
      <w:r w:rsidRPr="006E77CD">
        <w:rPr>
          <w:i w:val="0"/>
          <w:iCs w:val="0"/>
          <w:color w:val="auto"/>
          <w:sz w:val="24"/>
          <w:szCs w:val="24"/>
        </w:rPr>
        <w:fldChar w:fldCharType="end"/>
      </w:r>
      <w:r w:rsidRPr="006E77CD">
        <w:rPr>
          <w:i w:val="0"/>
          <w:iCs w:val="0"/>
          <w:color w:val="auto"/>
          <w:sz w:val="24"/>
          <w:szCs w:val="24"/>
        </w:rPr>
        <w:t>. Captura de imagen de referencia de la aplicación de escritorio de GitHub: GitHub Desktop.</w:t>
      </w:r>
      <w:bookmarkEnd w:id="55"/>
    </w:p>
    <w:p w14:paraId="5D9BAEC7" w14:textId="77777777" w:rsidR="003E6B50" w:rsidRDefault="003E6B50" w:rsidP="003E6B50">
      <w:pPr>
        <w:keepNext/>
        <w:jc w:val="center"/>
      </w:pPr>
      <w:r>
        <w:rPr>
          <w:rFonts w:eastAsia="Times New Roman" w:cs="Times New Roman"/>
          <w:noProof/>
          <w:szCs w:val="24"/>
          <w:lang w:val="en-US"/>
        </w:rPr>
        <w:drawing>
          <wp:inline distT="0" distB="0" distL="0" distR="0" wp14:anchorId="7FF30B14" wp14:editId="2E9B140F">
            <wp:extent cx="5639765" cy="3901440"/>
            <wp:effectExtent l="0" t="0" r="0"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ta del GitHub Desktop.PNG"/>
                    <pic:cNvPicPr/>
                  </pic:nvPicPr>
                  <pic:blipFill>
                    <a:blip r:embed="rId14">
                      <a:extLst>
                        <a:ext uri="{28A0092B-C50C-407E-A947-70E740481C1C}">
                          <a14:useLocalDpi xmlns:a14="http://schemas.microsoft.com/office/drawing/2010/main" val="0"/>
                        </a:ext>
                      </a:extLst>
                    </a:blip>
                    <a:stretch>
                      <a:fillRect/>
                    </a:stretch>
                  </pic:blipFill>
                  <pic:spPr>
                    <a:xfrm>
                      <a:off x="0" y="0"/>
                      <a:ext cx="5650121" cy="3908604"/>
                    </a:xfrm>
                    <a:prstGeom prst="rect">
                      <a:avLst/>
                    </a:prstGeom>
                  </pic:spPr>
                </pic:pic>
              </a:graphicData>
            </a:graphic>
          </wp:inline>
        </w:drawing>
      </w:r>
    </w:p>
    <w:p w14:paraId="22662B10" w14:textId="66C793AF" w:rsidR="008A74AF" w:rsidRPr="008A74AF" w:rsidRDefault="008A74AF" w:rsidP="00D01D78">
      <w:pPr>
        <w:rPr>
          <w:sz w:val="20"/>
          <w:szCs w:val="18"/>
        </w:rPr>
      </w:pPr>
      <w:r w:rsidRPr="008A74AF">
        <w:rPr>
          <w:i/>
          <w:iCs/>
          <w:sz w:val="20"/>
          <w:szCs w:val="18"/>
        </w:rPr>
        <w:t xml:space="preserve">Nota: </w:t>
      </w:r>
      <w:r w:rsidRPr="008A74AF">
        <w:rPr>
          <w:sz w:val="20"/>
          <w:szCs w:val="18"/>
        </w:rPr>
        <w:t>Elaboración propia.</w:t>
      </w:r>
    </w:p>
    <w:p w14:paraId="4A65CE01" w14:textId="23E4584D" w:rsidR="00607D18" w:rsidRDefault="00607D18" w:rsidP="00607D18">
      <w:pPr>
        <w:rPr>
          <w:color w:val="000000"/>
        </w:rPr>
      </w:pPr>
      <w:r>
        <w:t xml:space="preserve">Cada equipo de trabajo tenía bajo su responsabilidad, la entrega de unas tareas definidas. </w:t>
      </w:r>
      <w:r>
        <w:rPr>
          <w:color w:val="000000"/>
        </w:rPr>
        <w:t xml:space="preserve">Para la entrega ordenada de estas tareas por parte de los equipos de trabajo, se hizo la creación de ramas (branches) específicas para cada uno con el objetivo de que, al momento de subirlas, se lograra tener un seguimiento y control de las mismas. A continuación, se muestra cómo es visto el repositorio desde la aplicación web de GitHub (ver figura </w:t>
      </w:r>
      <w:r w:rsidR="00D87D66">
        <w:rPr>
          <w:color w:val="000000"/>
        </w:rPr>
        <w:t>7</w:t>
      </w:r>
      <w:r>
        <w:rPr>
          <w:color w:val="000000"/>
        </w:rPr>
        <w:t>):</w:t>
      </w:r>
    </w:p>
    <w:p w14:paraId="241E2DE4" w14:textId="13F5D702" w:rsidR="00AA476D" w:rsidRPr="00A00012" w:rsidRDefault="00AA476D" w:rsidP="00D01D78">
      <w:pPr>
        <w:pStyle w:val="Descripcin"/>
        <w:keepNext/>
        <w:rPr>
          <w:i w:val="0"/>
          <w:iCs w:val="0"/>
          <w:color w:val="auto"/>
          <w:sz w:val="36"/>
          <w:szCs w:val="36"/>
        </w:rPr>
      </w:pPr>
      <w:bookmarkStart w:id="56" w:name="_Toc39340771"/>
      <w:r w:rsidRPr="00A00012">
        <w:rPr>
          <w:i w:val="0"/>
          <w:iCs w:val="0"/>
          <w:color w:val="auto"/>
          <w:sz w:val="24"/>
          <w:szCs w:val="24"/>
        </w:rPr>
        <w:lastRenderedPageBreak/>
        <w:t xml:space="preserve">Figura </w:t>
      </w:r>
      <w:r w:rsidRPr="00A00012">
        <w:rPr>
          <w:i w:val="0"/>
          <w:iCs w:val="0"/>
          <w:color w:val="auto"/>
          <w:sz w:val="24"/>
          <w:szCs w:val="24"/>
        </w:rPr>
        <w:fldChar w:fldCharType="begin"/>
      </w:r>
      <w:r w:rsidRPr="00A00012">
        <w:rPr>
          <w:i w:val="0"/>
          <w:iCs w:val="0"/>
          <w:color w:val="auto"/>
          <w:sz w:val="24"/>
          <w:szCs w:val="24"/>
        </w:rPr>
        <w:instrText xml:space="preserve"> SEQ Figura \* ARABIC </w:instrText>
      </w:r>
      <w:r w:rsidRPr="00A00012">
        <w:rPr>
          <w:i w:val="0"/>
          <w:iCs w:val="0"/>
          <w:color w:val="auto"/>
          <w:sz w:val="24"/>
          <w:szCs w:val="24"/>
        </w:rPr>
        <w:fldChar w:fldCharType="separate"/>
      </w:r>
      <w:r w:rsidR="00AE70EA">
        <w:rPr>
          <w:i w:val="0"/>
          <w:iCs w:val="0"/>
          <w:noProof/>
          <w:color w:val="auto"/>
          <w:sz w:val="24"/>
          <w:szCs w:val="24"/>
        </w:rPr>
        <w:t>7</w:t>
      </w:r>
      <w:r w:rsidRPr="00A00012">
        <w:rPr>
          <w:i w:val="0"/>
          <w:iCs w:val="0"/>
          <w:color w:val="auto"/>
          <w:sz w:val="24"/>
          <w:szCs w:val="24"/>
        </w:rPr>
        <w:fldChar w:fldCharType="end"/>
      </w:r>
      <w:r w:rsidRPr="00A00012">
        <w:rPr>
          <w:i w:val="0"/>
          <w:iCs w:val="0"/>
          <w:color w:val="auto"/>
          <w:sz w:val="24"/>
          <w:szCs w:val="24"/>
        </w:rPr>
        <w:t>. Repositorio del proyecto, visto desde la aplicación web de GitHub.</w:t>
      </w:r>
      <w:bookmarkEnd w:id="56"/>
    </w:p>
    <w:p w14:paraId="101B5AE0" w14:textId="1925E5B9" w:rsidR="00607D18" w:rsidRDefault="00AA476D" w:rsidP="00607D18">
      <w:pPr>
        <w:rPr>
          <w:color w:val="000000"/>
        </w:rPr>
      </w:pPr>
      <w:r>
        <w:rPr>
          <w:noProof/>
          <w:lang w:val="en-US"/>
        </w:rPr>
        <w:drawing>
          <wp:inline distT="0" distB="0" distL="0" distR="0" wp14:anchorId="3347C0C7" wp14:editId="62BB6C4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5">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5DEABAAE" w14:textId="23956E40" w:rsidR="00A00012" w:rsidRPr="00BE5F06" w:rsidRDefault="00A00012" w:rsidP="00D01D78">
      <w:pPr>
        <w:rPr>
          <w:color w:val="000000"/>
          <w:sz w:val="20"/>
          <w:szCs w:val="18"/>
        </w:rPr>
      </w:pPr>
      <w:r w:rsidRPr="00BE5F06">
        <w:rPr>
          <w:i/>
          <w:iCs/>
          <w:color w:val="000000"/>
          <w:sz w:val="20"/>
          <w:szCs w:val="18"/>
        </w:rPr>
        <w:t xml:space="preserve">Nota: </w:t>
      </w:r>
      <w:r w:rsidRPr="00BE5F06">
        <w:rPr>
          <w:color w:val="000000"/>
          <w:sz w:val="20"/>
          <w:szCs w:val="18"/>
        </w:rPr>
        <w:t>Elaboración propia.</w:t>
      </w:r>
    </w:p>
    <w:p w14:paraId="23F761DD" w14:textId="3327931C" w:rsidR="00607D18" w:rsidRPr="00BE5F06" w:rsidRDefault="00607D18" w:rsidP="00BE5F06">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 puesto que facilitó el seguimiento continuo del trabajo realizado por cada equipo, a través de la revisión de fecha, hora y descripción que cada cambio proporcionaba en el momento en que era producido.</w:t>
      </w:r>
    </w:p>
    <w:p w14:paraId="41813DA8" w14:textId="2E6E8F68" w:rsidR="00513742" w:rsidRPr="00513742" w:rsidRDefault="00C952B2" w:rsidP="00513742">
      <w:pPr>
        <w:pStyle w:val="Ttulo3"/>
      </w:pPr>
      <w:bookmarkStart w:id="57" w:name="_Toc39340829"/>
      <w:r w:rsidRPr="00513742">
        <w:rPr>
          <w:rStyle w:val="Ttulo3Car"/>
          <w:b/>
        </w:rPr>
        <w:t>R</w:t>
      </w:r>
      <w:r w:rsidR="00513742">
        <w:rPr>
          <w:rStyle w:val="Ttulo3Car"/>
          <w:b/>
        </w:rPr>
        <w:t>egistrar los r</w:t>
      </w:r>
      <w:r w:rsidRPr="00513742">
        <w:rPr>
          <w:rStyle w:val="Ttulo3Car"/>
          <w:b/>
        </w:rPr>
        <w:t>esultados de la verificación</w:t>
      </w:r>
      <w:bookmarkEnd w:id="57"/>
    </w:p>
    <w:p w14:paraId="5269DE47" w14:textId="7AEA2407" w:rsidR="008A791E" w:rsidRPr="00C471F1" w:rsidRDefault="00E71F13" w:rsidP="00367D47">
      <w:r>
        <w:rPr>
          <w:bCs/>
        </w:rPr>
        <w:t xml:space="preserve">Antes de que se ejecutara el Plan del proyecto </w:t>
      </w:r>
      <w:r w:rsidR="00E70C05">
        <w:rPr>
          <w:bCs/>
        </w:rPr>
        <w:t>(</w:t>
      </w:r>
      <w:r>
        <w:rPr>
          <w:bCs/>
        </w:rPr>
        <w:t>Fase 2</w:t>
      </w:r>
      <w:r w:rsidR="00E70C05">
        <w:rPr>
          <w:bCs/>
        </w:rPr>
        <w:t>)</w:t>
      </w:r>
      <w:r>
        <w:rPr>
          <w:bCs/>
        </w:rPr>
        <w:t xml:space="preserve">, se </w:t>
      </w:r>
      <w:r w:rsidR="00320981">
        <w:rPr>
          <w:bCs/>
        </w:rPr>
        <w:t>diligenciaba</w:t>
      </w:r>
      <w:r>
        <w:rPr>
          <w:bCs/>
        </w:rPr>
        <w:t xml:space="preserve"> este artefacto, </w:t>
      </w:r>
      <w:r w:rsidR="00320981">
        <w:rPr>
          <w:bCs/>
        </w:rPr>
        <w:t>con el fin</w:t>
      </w:r>
      <w:r>
        <w:rPr>
          <w:bCs/>
        </w:rPr>
        <w:t xml:space="preserve"> de</w:t>
      </w:r>
      <w:r w:rsidR="00E2174F">
        <w:t xml:space="preserve"> verifica</w:t>
      </w:r>
      <w:r>
        <w:t>r</w:t>
      </w:r>
      <w:r w:rsidR="00E2174F">
        <w:t xml:space="preserve"> que los elementos del Plan eran </w:t>
      </w:r>
      <w:r w:rsidR="00872BC8">
        <w:t>viables o no completamente</w:t>
      </w:r>
      <w:r w:rsidR="00E2174F">
        <w:t xml:space="preserve">, </w:t>
      </w:r>
      <w:r w:rsidR="00320981">
        <w:t xml:space="preserve">y se </w:t>
      </w:r>
      <w:r w:rsidR="00A015DF">
        <w:t>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hasta que el documento fuera aprobado por todo el equipo</w:t>
      </w:r>
      <w:r w:rsidR="005B1BA8">
        <w:t xml:space="preserve">, y de esta manera </w:t>
      </w:r>
      <w:r w:rsidR="00E70C05">
        <w:t>fuera</w:t>
      </w:r>
      <w:r w:rsidR="005B1BA8">
        <w:t xml:space="preserve"> ejecuta</w:t>
      </w:r>
      <w:r w:rsidR="00E70C05">
        <w:t>do</w:t>
      </w:r>
      <w:r w:rsidR="00F321D7">
        <w:t xml:space="preserve"> sin ningún problema o contratiempo</w:t>
      </w:r>
      <w:r w:rsidR="00E70C05">
        <w:t xml:space="preserve">. </w:t>
      </w:r>
      <w:r w:rsidR="00A015DF">
        <w:t>A</w:t>
      </w:r>
      <w:r w:rsidR="00C471F1">
        <w:t xml:space="preserve"> continuación</w:t>
      </w:r>
      <w:r w:rsidR="004C5106">
        <w:t>,</w:t>
      </w:r>
      <w:r w:rsidR="00C471F1">
        <w:t xml:space="preserve"> se m</w:t>
      </w:r>
      <w:r w:rsidR="00ED3223">
        <w:t>uestra</w:t>
      </w:r>
      <w:r w:rsidR="00C471F1">
        <w:t xml:space="preserve"> un ejemplo de una verificación realizada al </w:t>
      </w:r>
      <w:r w:rsidR="00F321D7">
        <w:t>P</w:t>
      </w:r>
      <w:r w:rsidR="00C471F1">
        <w:t xml:space="preserve">lan del proyecto (ver </w:t>
      </w:r>
      <w:r w:rsidR="00EE1D38">
        <w:t>figura</w:t>
      </w:r>
      <w:r w:rsidR="00C471F1">
        <w:t xml:space="preserve"> </w:t>
      </w:r>
      <w:r w:rsidR="00D87D66">
        <w:t>8</w:t>
      </w:r>
      <w:r w:rsidR="00C471F1">
        <w:t>):</w:t>
      </w:r>
    </w:p>
    <w:p w14:paraId="0964E0ED" w14:textId="4ECA757F" w:rsidR="00C115ED" w:rsidRPr="00C115ED" w:rsidRDefault="00C115ED" w:rsidP="004A3957">
      <w:pPr>
        <w:pStyle w:val="Descripcin"/>
        <w:keepNext/>
        <w:rPr>
          <w:i w:val="0"/>
          <w:iCs w:val="0"/>
          <w:color w:val="auto"/>
          <w:sz w:val="24"/>
          <w:szCs w:val="24"/>
        </w:rPr>
      </w:pPr>
      <w:bookmarkStart w:id="58" w:name="_Toc39340772"/>
      <w:r w:rsidRPr="00C115ED">
        <w:rPr>
          <w:i w:val="0"/>
          <w:iCs w:val="0"/>
          <w:color w:val="auto"/>
          <w:sz w:val="24"/>
          <w:szCs w:val="24"/>
        </w:rPr>
        <w:lastRenderedPageBreak/>
        <w:t xml:space="preserve">Figura </w:t>
      </w:r>
      <w:r w:rsidRPr="00C115ED">
        <w:rPr>
          <w:i w:val="0"/>
          <w:iCs w:val="0"/>
          <w:color w:val="auto"/>
          <w:sz w:val="24"/>
          <w:szCs w:val="24"/>
        </w:rPr>
        <w:fldChar w:fldCharType="begin"/>
      </w:r>
      <w:r w:rsidRPr="00C115ED">
        <w:rPr>
          <w:i w:val="0"/>
          <w:iCs w:val="0"/>
          <w:color w:val="auto"/>
          <w:sz w:val="24"/>
          <w:szCs w:val="24"/>
        </w:rPr>
        <w:instrText xml:space="preserve"> SEQ Figura \* ARABIC </w:instrText>
      </w:r>
      <w:r w:rsidRPr="00C115ED">
        <w:rPr>
          <w:i w:val="0"/>
          <w:iCs w:val="0"/>
          <w:color w:val="auto"/>
          <w:sz w:val="24"/>
          <w:szCs w:val="24"/>
        </w:rPr>
        <w:fldChar w:fldCharType="separate"/>
      </w:r>
      <w:r w:rsidR="00AE70EA">
        <w:rPr>
          <w:i w:val="0"/>
          <w:iCs w:val="0"/>
          <w:noProof/>
          <w:color w:val="auto"/>
          <w:sz w:val="24"/>
          <w:szCs w:val="24"/>
        </w:rPr>
        <w:t>8</w:t>
      </w:r>
      <w:r w:rsidRPr="00C115ED">
        <w:rPr>
          <w:i w:val="0"/>
          <w:iCs w:val="0"/>
          <w:color w:val="auto"/>
          <w:sz w:val="24"/>
          <w:szCs w:val="24"/>
        </w:rPr>
        <w:fldChar w:fldCharType="end"/>
      </w:r>
      <w:r w:rsidRPr="00C115ED">
        <w:rPr>
          <w:i w:val="0"/>
          <w:iCs w:val="0"/>
          <w:color w:val="auto"/>
          <w:sz w:val="24"/>
          <w:szCs w:val="24"/>
        </w:rPr>
        <w:t>. Ejemplo de una plantilla de resultados de la verificación del plan de proyecto.</w:t>
      </w:r>
      <w:bookmarkEnd w:id="58"/>
    </w:p>
    <w:p w14:paraId="02753A0E" w14:textId="32886361" w:rsidR="00944DC8" w:rsidRDefault="00944DC8" w:rsidP="00944DC8">
      <w:pPr>
        <w:keepNext/>
        <w:jc w:val="center"/>
      </w:pPr>
      <w:r>
        <w:rPr>
          <w:rFonts w:eastAsia="Times New Roman" w:cs="Times New Roman"/>
          <w:b/>
          <w:noProof/>
          <w:szCs w:val="24"/>
          <w:lang w:val="en-US"/>
        </w:rPr>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6">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135C6EB6" w14:textId="5C0FFF7A" w:rsidR="00C115ED" w:rsidRPr="00C115ED" w:rsidRDefault="00C115ED" w:rsidP="004A3957">
      <w:pPr>
        <w:rPr>
          <w:sz w:val="20"/>
          <w:szCs w:val="18"/>
        </w:rPr>
      </w:pPr>
      <w:r w:rsidRPr="00C115ED">
        <w:rPr>
          <w:i/>
          <w:iCs/>
          <w:sz w:val="20"/>
          <w:szCs w:val="18"/>
        </w:rPr>
        <w:t xml:space="preserve">Nota: </w:t>
      </w:r>
      <w:r w:rsidRPr="00C115ED">
        <w:rPr>
          <w:sz w:val="20"/>
          <w:szCs w:val="18"/>
        </w:rPr>
        <w:t>Elaboración propia con base en lo propuesto por la ISO/IEC 29110.</w:t>
      </w:r>
    </w:p>
    <w:p w14:paraId="28EC0CB6" w14:textId="168722D3" w:rsidR="00AE21B0" w:rsidRDefault="00AE21B0" w:rsidP="00AE21B0">
      <w:pPr>
        <w:pStyle w:val="Ttulo2"/>
        <w:rPr>
          <w:rFonts w:eastAsia="Times New Roman"/>
        </w:rPr>
      </w:pPr>
      <w:bookmarkStart w:id="59" w:name="_Toc39340830"/>
      <w:r>
        <w:rPr>
          <w:rFonts w:eastAsia="Times New Roman"/>
        </w:rPr>
        <w:t>Fase 2: Ejecución del plan de</w:t>
      </w:r>
      <w:r w:rsidR="00944DC8">
        <w:rPr>
          <w:rFonts w:eastAsia="Times New Roman"/>
        </w:rPr>
        <w:t>l</w:t>
      </w:r>
      <w:r>
        <w:rPr>
          <w:rFonts w:eastAsia="Times New Roman"/>
        </w:rPr>
        <w:t xml:space="preserve"> proyecto</w:t>
      </w:r>
      <w:bookmarkEnd w:id="59"/>
    </w:p>
    <w:p w14:paraId="428E2DDC" w14:textId="2F49CD78" w:rsidR="001D4D98" w:rsidRPr="00AA476D" w:rsidRDefault="00AE21B0" w:rsidP="00AA476D">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w:t>
      </w:r>
      <w:r w:rsidR="000344F1">
        <w:rPr>
          <w:rFonts w:eastAsia="Times New Roman" w:cs="Times New Roman"/>
          <w:bCs/>
          <w:szCs w:val="24"/>
        </w:rPr>
        <w:t xml:space="preserve">, </w:t>
      </w:r>
      <w:r w:rsidR="00E540D7">
        <w:rPr>
          <w:rFonts w:eastAsia="Times New Roman" w:cs="Times New Roman"/>
          <w:bCs/>
          <w:szCs w:val="24"/>
        </w:rPr>
        <w:t>y el</w:t>
      </w:r>
      <w:r w:rsidR="00BA2B3A">
        <w:rPr>
          <w:rFonts w:eastAsia="Times New Roman" w:cs="Times New Roman"/>
          <w:bCs/>
          <w:szCs w:val="24"/>
        </w:rPr>
        <w:t xml:space="preserve"> uso del</w:t>
      </w:r>
      <w:r w:rsidR="000344F1">
        <w:rPr>
          <w:rFonts w:eastAsia="Times New Roman" w:cs="Times New Roman"/>
          <w:bCs/>
          <w:szCs w:val="24"/>
        </w:rPr>
        <w:t xml:space="preserve"> Repositorio del proyecto </w:t>
      </w:r>
      <w:r w:rsidR="00BA2B3A">
        <w:rPr>
          <w:rFonts w:eastAsia="Times New Roman" w:cs="Times New Roman"/>
          <w:bCs/>
          <w:szCs w:val="24"/>
        </w:rPr>
        <w:t>definido en la fase 1</w:t>
      </w:r>
      <w:r w:rsidR="009B2C3C">
        <w:rPr>
          <w:rFonts w:eastAsia="Times New Roman" w:cs="Times New Roman"/>
          <w:bCs/>
          <w:szCs w:val="24"/>
        </w:rPr>
        <w:t>.</w:t>
      </w:r>
    </w:p>
    <w:p w14:paraId="487AC822" w14:textId="3B0D9487" w:rsidR="00D33BC3" w:rsidRPr="00D33BC3" w:rsidRDefault="00D33BC3" w:rsidP="00D33BC3">
      <w:pPr>
        <w:pStyle w:val="Ttulo3"/>
      </w:pPr>
      <w:bookmarkStart w:id="60" w:name="_Toc39340831"/>
      <w:r w:rsidRPr="00D33BC3">
        <w:rPr>
          <w:rStyle w:val="Ttulo3Car"/>
          <w:b/>
        </w:rPr>
        <w:t>Diligenciar</w:t>
      </w:r>
      <w:r w:rsidR="00C67253">
        <w:rPr>
          <w:rStyle w:val="Ttulo3Car"/>
          <w:b/>
        </w:rPr>
        <w:t xml:space="preserve"> un</w:t>
      </w:r>
      <w:r w:rsidRPr="00D33BC3">
        <w:rPr>
          <w:rStyle w:val="Ttulo3Car"/>
          <w:b/>
        </w:rPr>
        <w:t xml:space="preserve"> a</w:t>
      </w:r>
      <w:r w:rsidR="0062296A" w:rsidRPr="00D33BC3">
        <w:rPr>
          <w:rStyle w:val="Ttulo3Car"/>
          <w:b/>
        </w:rPr>
        <w:t>cta de reunión</w:t>
      </w:r>
      <w:bookmarkEnd w:id="60"/>
    </w:p>
    <w:p w14:paraId="0B61353D" w14:textId="2E387F5C" w:rsidR="000C022D" w:rsidRDefault="00506AE1" w:rsidP="00506AE1">
      <w:pPr>
        <w:rPr>
          <w:rFonts w:eastAsia="Times New Roman" w:cs="Times New Roman"/>
          <w:bCs/>
          <w:szCs w:val="24"/>
        </w:rPr>
      </w:pPr>
      <w:r>
        <w:rPr>
          <w:rFonts w:eastAsia="Times New Roman" w:cs="Times New Roman"/>
          <w:bCs/>
          <w:szCs w:val="24"/>
        </w:rPr>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143012">
        <w:rPr>
          <w:rFonts w:eastAsia="Times New Roman" w:cs="Times New Roman"/>
          <w:bCs/>
          <w:szCs w:val="24"/>
        </w:rPr>
        <w:t>9</w:t>
      </w:r>
      <w:r w:rsidR="009024AD">
        <w:rPr>
          <w:rFonts w:eastAsia="Times New Roman" w:cs="Times New Roman"/>
          <w:bCs/>
          <w:szCs w:val="24"/>
        </w:rPr>
        <w:t>)</w:t>
      </w:r>
      <w:r w:rsidR="008B18AD">
        <w:rPr>
          <w:rFonts w:eastAsia="Times New Roman" w:cs="Times New Roman"/>
          <w:bCs/>
          <w:szCs w:val="24"/>
        </w:rPr>
        <w:t>:</w:t>
      </w:r>
    </w:p>
    <w:p w14:paraId="73384CAA" w14:textId="3D6D036C" w:rsidR="00134FB4" w:rsidRPr="00134FB4" w:rsidRDefault="00134FB4" w:rsidP="0082356C">
      <w:pPr>
        <w:pStyle w:val="Descripcin"/>
        <w:keepNext/>
        <w:rPr>
          <w:i w:val="0"/>
          <w:iCs w:val="0"/>
          <w:color w:val="auto"/>
          <w:sz w:val="24"/>
          <w:szCs w:val="24"/>
        </w:rPr>
      </w:pPr>
      <w:bookmarkStart w:id="61" w:name="_Toc39340773"/>
      <w:r w:rsidRPr="00134FB4">
        <w:rPr>
          <w:i w:val="0"/>
          <w:iCs w:val="0"/>
          <w:color w:val="auto"/>
          <w:sz w:val="24"/>
          <w:szCs w:val="24"/>
        </w:rPr>
        <w:lastRenderedPageBreak/>
        <w:t xml:space="preserve">Figura </w:t>
      </w:r>
      <w:r w:rsidRPr="00134FB4">
        <w:rPr>
          <w:i w:val="0"/>
          <w:iCs w:val="0"/>
          <w:color w:val="auto"/>
          <w:sz w:val="24"/>
          <w:szCs w:val="24"/>
        </w:rPr>
        <w:fldChar w:fldCharType="begin"/>
      </w:r>
      <w:r w:rsidRPr="00134FB4">
        <w:rPr>
          <w:i w:val="0"/>
          <w:iCs w:val="0"/>
          <w:color w:val="auto"/>
          <w:sz w:val="24"/>
          <w:szCs w:val="24"/>
        </w:rPr>
        <w:instrText xml:space="preserve"> SEQ Figura \* ARABIC </w:instrText>
      </w:r>
      <w:r w:rsidRPr="00134FB4">
        <w:rPr>
          <w:i w:val="0"/>
          <w:iCs w:val="0"/>
          <w:color w:val="auto"/>
          <w:sz w:val="24"/>
          <w:szCs w:val="24"/>
        </w:rPr>
        <w:fldChar w:fldCharType="separate"/>
      </w:r>
      <w:r w:rsidR="00AE70EA">
        <w:rPr>
          <w:i w:val="0"/>
          <w:iCs w:val="0"/>
          <w:noProof/>
          <w:color w:val="auto"/>
          <w:sz w:val="24"/>
          <w:szCs w:val="24"/>
        </w:rPr>
        <w:t>9</w:t>
      </w:r>
      <w:r w:rsidRPr="00134FB4">
        <w:rPr>
          <w:i w:val="0"/>
          <w:iCs w:val="0"/>
          <w:color w:val="auto"/>
          <w:sz w:val="24"/>
          <w:szCs w:val="24"/>
        </w:rPr>
        <w:fldChar w:fldCharType="end"/>
      </w:r>
      <w:r w:rsidRPr="00134FB4">
        <w:rPr>
          <w:i w:val="0"/>
          <w:iCs w:val="0"/>
          <w:color w:val="auto"/>
          <w:sz w:val="24"/>
          <w:szCs w:val="24"/>
        </w:rPr>
        <w:t>. Ejemplo de un acta de reunión lograda con el equipo de trabajo.</w:t>
      </w:r>
      <w:bookmarkEnd w:id="61"/>
    </w:p>
    <w:p w14:paraId="5535A361" w14:textId="49697AEE" w:rsidR="00046E69" w:rsidRDefault="00406042" w:rsidP="00C1335A">
      <w:pPr>
        <w:keepNext/>
        <w:jc w:val="center"/>
      </w:pPr>
      <w:r>
        <w:rPr>
          <w:noProof/>
          <w:lang w:val="en-US"/>
        </w:rPr>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7">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A78D711" w14:textId="3E1A5345" w:rsidR="00134FB4" w:rsidRPr="00134FB4" w:rsidRDefault="00134FB4" w:rsidP="0082356C">
      <w:pPr>
        <w:rPr>
          <w:sz w:val="20"/>
          <w:szCs w:val="18"/>
        </w:rPr>
      </w:pPr>
      <w:r w:rsidRPr="00134FB4">
        <w:rPr>
          <w:i/>
          <w:iCs/>
          <w:sz w:val="20"/>
          <w:szCs w:val="18"/>
        </w:rPr>
        <w:t xml:space="preserve">Nota: </w:t>
      </w:r>
      <w:r w:rsidRPr="00134FB4">
        <w:rPr>
          <w:sz w:val="20"/>
          <w:szCs w:val="18"/>
        </w:rPr>
        <w:t>Elaboración propia con base en lo propuesto por la ISO/IEC 29110.</w:t>
      </w:r>
    </w:p>
    <w:p w14:paraId="57E911DF" w14:textId="284D9E46" w:rsidR="00C03AEF" w:rsidRPr="00C03AEF" w:rsidRDefault="00C03AEF" w:rsidP="00C03AEF">
      <w:pPr>
        <w:pStyle w:val="Ttulo3"/>
      </w:pPr>
      <w:bookmarkStart w:id="62" w:name="_Toc39340832"/>
      <w:r w:rsidRPr="00C03AEF">
        <w:rPr>
          <w:rStyle w:val="Ttulo3Car"/>
          <w:b/>
        </w:rPr>
        <w:t xml:space="preserve">Diligenciar </w:t>
      </w:r>
      <w:r w:rsidR="00C67253">
        <w:rPr>
          <w:rStyle w:val="Ttulo3Car"/>
          <w:b/>
        </w:rPr>
        <w:t xml:space="preserve">el </w:t>
      </w:r>
      <w:r w:rsidRPr="00C03AEF">
        <w:rPr>
          <w:rStyle w:val="Ttulo3Car"/>
          <w:b/>
        </w:rPr>
        <w:t>r</w:t>
      </w:r>
      <w:r w:rsidR="00AE21B0" w:rsidRPr="00C03AEF">
        <w:rPr>
          <w:rStyle w:val="Ttulo3Car"/>
          <w:b/>
        </w:rPr>
        <w:t>egistro de estado de progreso</w:t>
      </w:r>
      <w:bookmarkEnd w:id="62"/>
    </w:p>
    <w:p w14:paraId="577EDFC9" w14:textId="18AA4A17" w:rsidR="008217B0" w:rsidRDefault="00506AE1" w:rsidP="00506AE1">
      <w:pPr>
        <w:rPr>
          <w:rFonts w:eastAsia="Times New Roman" w:cs="Times New Roman"/>
          <w:bCs/>
          <w:szCs w:val="24"/>
        </w:rPr>
      </w:pPr>
      <w:r>
        <w:rPr>
          <w:rFonts w:eastAsia="Times New Roman" w:cs="Times New Roman"/>
          <w:bCs/>
          <w:szCs w:val="24"/>
        </w:rPr>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w:t>
      </w:r>
      <w:r w:rsidR="00143012">
        <w:rPr>
          <w:rFonts w:eastAsia="Times New Roman" w:cs="Times New Roman"/>
          <w:bCs/>
          <w:szCs w:val="24"/>
        </w:rPr>
        <w:t>10</w:t>
      </w:r>
      <w:r w:rsidR="0017772D">
        <w:rPr>
          <w:rFonts w:eastAsia="Times New Roman" w:cs="Times New Roman"/>
          <w:bCs/>
          <w:szCs w:val="24"/>
        </w:rPr>
        <w:t>)</w:t>
      </w:r>
      <w:r w:rsidR="002D244B">
        <w:rPr>
          <w:rFonts w:eastAsia="Times New Roman" w:cs="Times New Roman"/>
          <w:bCs/>
          <w:szCs w:val="24"/>
        </w:rPr>
        <w:t>:</w:t>
      </w:r>
      <w:r w:rsidR="008217B0">
        <w:rPr>
          <w:rFonts w:eastAsia="Times New Roman" w:cs="Times New Roman"/>
          <w:bCs/>
          <w:szCs w:val="24"/>
        </w:rPr>
        <w:t xml:space="preserve"> </w:t>
      </w:r>
    </w:p>
    <w:p w14:paraId="32860A97" w14:textId="279EF7F0" w:rsidR="00C81327" w:rsidRPr="00C81327" w:rsidRDefault="00C81327" w:rsidP="009E3B21">
      <w:pPr>
        <w:pStyle w:val="Descripcin"/>
        <w:keepNext/>
        <w:ind w:left="284" w:firstLine="0"/>
        <w:rPr>
          <w:i w:val="0"/>
          <w:iCs w:val="0"/>
          <w:color w:val="auto"/>
          <w:sz w:val="24"/>
          <w:szCs w:val="24"/>
        </w:rPr>
      </w:pPr>
      <w:bookmarkStart w:id="63" w:name="_Toc39340774"/>
      <w:r w:rsidRPr="00C81327">
        <w:rPr>
          <w:i w:val="0"/>
          <w:iCs w:val="0"/>
          <w:color w:val="auto"/>
          <w:sz w:val="24"/>
          <w:szCs w:val="24"/>
        </w:rPr>
        <w:lastRenderedPageBreak/>
        <w:t xml:space="preserve">Figura </w:t>
      </w:r>
      <w:r w:rsidRPr="00C81327">
        <w:rPr>
          <w:i w:val="0"/>
          <w:iCs w:val="0"/>
          <w:color w:val="auto"/>
          <w:sz w:val="24"/>
          <w:szCs w:val="24"/>
        </w:rPr>
        <w:fldChar w:fldCharType="begin"/>
      </w:r>
      <w:r w:rsidRPr="00C81327">
        <w:rPr>
          <w:i w:val="0"/>
          <w:iCs w:val="0"/>
          <w:color w:val="auto"/>
          <w:sz w:val="24"/>
          <w:szCs w:val="24"/>
        </w:rPr>
        <w:instrText xml:space="preserve"> SEQ Figura \* ARABIC </w:instrText>
      </w:r>
      <w:r w:rsidRPr="00C81327">
        <w:rPr>
          <w:i w:val="0"/>
          <w:iCs w:val="0"/>
          <w:color w:val="auto"/>
          <w:sz w:val="24"/>
          <w:szCs w:val="24"/>
        </w:rPr>
        <w:fldChar w:fldCharType="separate"/>
      </w:r>
      <w:r w:rsidR="00AE70EA">
        <w:rPr>
          <w:i w:val="0"/>
          <w:iCs w:val="0"/>
          <w:noProof/>
          <w:color w:val="auto"/>
          <w:sz w:val="24"/>
          <w:szCs w:val="24"/>
        </w:rPr>
        <w:t>10</w:t>
      </w:r>
      <w:r w:rsidRPr="00C81327">
        <w:rPr>
          <w:i w:val="0"/>
          <w:iCs w:val="0"/>
          <w:color w:val="auto"/>
          <w:sz w:val="24"/>
          <w:szCs w:val="24"/>
        </w:rPr>
        <w:fldChar w:fldCharType="end"/>
      </w:r>
      <w:r w:rsidRPr="00C81327">
        <w:rPr>
          <w:i w:val="0"/>
          <w:iCs w:val="0"/>
          <w:color w:val="auto"/>
          <w:sz w:val="24"/>
          <w:szCs w:val="24"/>
        </w:rPr>
        <w:t>. Ejemplo de un registro de estado de progreso sobre los casos de uso 0</w:t>
      </w:r>
      <w:r w:rsidR="0093407A">
        <w:rPr>
          <w:i w:val="0"/>
          <w:iCs w:val="0"/>
          <w:color w:val="auto"/>
          <w:sz w:val="24"/>
          <w:szCs w:val="24"/>
        </w:rPr>
        <w:t>4</w:t>
      </w:r>
      <w:r w:rsidRPr="00C81327">
        <w:rPr>
          <w:i w:val="0"/>
          <w:iCs w:val="0"/>
          <w:color w:val="auto"/>
          <w:sz w:val="24"/>
          <w:szCs w:val="24"/>
        </w:rPr>
        <w:t xml:space="preserve"> y 0</w:t>
      </w:r>
      <w:r w:rsidR="0093407A">
        <w:rPr>
          <w:i w:val="0"/>
          <w:iCs w:val="0"/>
          <w:color w:val="auto"/>
          <w:sz w:val="24"/>
          <w:szCs w:val="24"/>
        </w:rPr>
        <w:t>8</w:t>
      </w:r>
      <w:r w:rsidRPr="00C81327">
        <w:rPr>
          <w:i w:val="0"/>
          <w:iCs w:val="0"/>
          <w:color w:val="auto"/>
          <w:sz w:val="24"/>
          <w:szCs w:val="24"/>
        </w:rPr>
        <w:t xml:space="preserve"> pertenecientes al equipo de desarrollo.</w:t>
      </w:r>
      <w:bookmarkEnd w:id="63"/>
    </w:p>
    <w:p w14:paraId="4ABCE857" w14:textId="586C5D45" w:rsidR="00ED0059" w:rsidRDefault="00382154" w:rsidP="00997091">
      <w:pPr>
        <w:keepNext/>
        <w:ind w:firstLine="0"/>
        <w:jc w:val="center"/>
      </w:pPr>
      <w:r>
        <w:rPr>
          <w:noProof/>
          <w:lang w:val="en-US"/>
        </w:rPr>
        <w:drawing>
          <wp:inline distT="0" distB="0" distL="0" distR="0" wp14:anchorId="50430598" wp14:editId="1F972DD7">
            <wp:extent cx="6111240" cy="2949196"/>
            <wp:effectExtent l="0" t="0" r="3810" b="381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gistro de estado de progreso.png"/>
                    <pic:cNvPicPr/>
                  </pic:nvPicPr>
                  <pic:blipFill>
                    <a:blip r:embed="rId18">
                      <a:extLst>
                        <a:ext uri="{28A0092B-C50C-407E-A947-70E740481C1C}">
                          <a14:useLocalDpi xmlns:a14="http://schemas.microsoft.com/office/drawing/2010/main" val="0"/>
                        </a:ext>
                      </a:extLst>
                    </a:blip>
                    <a:stretch>
                      <a:fillRect/>
                    </a:stretch>
                  </pic:blipFill>
                  <pic:spPr>
                    <a:xfrm>
                      <a:off x="0" y="0"/>
                      <a:ext cx="6126001" cy="2956320"/>
                    </a:xfrm>
                    <a:prstGeom prst="rect">
                      <a:avLst/>
                    </a:prstGeom>
                  </pic:spPr>
                </pic:pic>
              </a:graphicData>
            </a:graphic>
          </wp:inline>
        </w:drawing>
      </w:r>
    </w:p>
    <w:p w14:paraId="39E3AA9F" w14:textId="1ECECF8B" w:rsidR="00C81327" w:rsidRPr="00C81327" w:rsidRDefault="00C81327" w:rsidP="009E3B21">
      <w:pPr>
        <w:rPr>
          <w:sz w:val="20"/>
          <w:szCs w:val="18"/>
        </w:rPr>
      </w:pPr>
      <w:r w:rsidRPr="00C81327">
        <w:rPr>
          <w:i/>
          <w:iCs/>
          <w:sz w:val="20"/>
          <w:szCs w:val="18"/>
        </w:rPr>
        <w:t xml:space="preserve">Nota: </w:t>
      </w:r>
      <w:r w:rsidRPr="00C81327">
        <w:rPr>
          <w:sz w:val="20"/>
          <w:szCs w:val="18"/>
        </w:rPr>
        <w:t>Elaboración propia con base en lo propuesto por la ISO/IEC 29110.</w:t>
      </w:r>
    </w:p>
    <w:p w14:paraId="10CB6A32" w14:textId="494A428F" w:rsidR="00653960" w:rsidRPr="00653960" w:rsidRDefault="00C03AEF" w:rsidP="00653960">
      <w:pPr>
        <w:pStyle w:val="Ttulo3"/>
        <w:rPr>
          <w:rStyle w:val="Ttulo3Car"/>
          <w:b/>
        </w:rPr>
      </w:pPr>
      <w:bookmarkStart w:id="64" w:name="_Toc39340833"/>
      <w:r w:rsidRPr="00653960">
        <w:rPr>
          <w:rStyle w:val="Ttulo3Car"/>
          <w:b/>
        </w:rPr>
        <w:t xml:space="preserve">Diligenciar </w:t>
      </w:r>
      <w:r w:rsidR="00C67253">
        <w:rPr>
          <w:rStyle w:val="Ttulo3Car"/>
          <w:b/>
        </w:rPr>
        <w:t xml:space="preserve">una </w:t>
      </w:r>
      <w:r w:rsidRPr="00653960">
        <w:rPr>
          <w:rStyle w:val="Ttulo3Car"/>
          <w:b/>
        </w:rPr>
        <w:t>s</w:t>
      </w:r>
      <w:r w:rsidR="005635DC" w:rsidRPr="00653960">
        <w:rPr>
          <w:rStyle w:val="Ttulo3Car"/>
          <w:b/>
        </w:rPr>
        <w:t>olicitud de cambio</w:t>
      </w:r>
      <w:bookmarkEnd w:id="64"/>
    </w:p>
    <w:p w14:paraId="278A0973" w14:textId="0F556315" w:rsidR="00FD6C6F" w:rsidRDefault="00367D47" w:rsidP="00367D47">
      <w:r>
        <w:t>P</w:t>
      </w:r>
      <w:r w:rsidR="00851BDD">
        <w:t>lantilla que fue diligenciada por cada equipo de trabajo (incluido el equipo de Gestión)</w:t>
      </w:r>
      <w:r w:rsidR="00FD6C6F">
        <w:t xml:space="preserve"> cuando era necesario</w:t>
      </w:r>
      <w:r w:rsidR="00851BDD">
        <w:t xml:space="preserve">. </w:t>
      </w:r>
    </w:p>
    <w:p w14:paraId="3725C9F1" w14:textId="24695D09" w:rsidR="005635DC" w:rsidRDefault="00332275" w:rsidP="00FD6C6F">
      <w:r>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w:t>
      </w:r>
      <w:r w:rsidR="00F12249">
        <w:t>uestra</w:t>
      </w:r>
      <w:r w:rsidR="0017772D">
        <w:t xml:space="preserve"> un ejemplo de una solicitud de cambio</w:t>
      </w:r>
      <w:r w:rsidR="00562ED4">
        <w:t xml:space="preserve"> en estado</w:t>
      </w:r>
      <w:r w:rsidR="0017772D">
        <w:t xml:space="preserve"> iniciada (ver </w:t>
      </w:r>
      <w:r w:rsidR="00EE1D38">
        <w:t>figura</w:t>
      </w:r>
      <w:r w:rsidR="0017772D">
        <w:t xml:space="preserve"> </w:t>
      </w:r>
      <w:r w:rsidR="00D1198D">
        <w:t>1</w:t>
      </w:r>
      <w:r w:rsidR="00143012">
        <w:t>1</w:t>
      </w:r>
      <w:r w:rsidR="0017772D">
        <w:t>):</w:t>
      </w:r>
    </w:p>
    <w:p w14:paraId="619D4671" w14:textId="17B931B7" w:rsidR="00DA27A2" w:rsidRPr="00DA27A2" w:rsidRDefault="00DA27A2" w:rsidP="00DA27A2">
      <w:pPr>
        <w:pStyle w:val="Descripcin"/>
        <w:keepNext/>
        <w:rPr>
          <w:i w:val="0"/>
          <w:iCs w:val="0"/>
          <w:color w:val="auto"/>
          <w:sz w:val="24"/>
          <w:szCs w:val="24"/>
        </w:rPr>
      </w:pPr>
      <w:bookmarkStart w:id="65" w:name="_Toc39340775"/>
      <w:r w:rsidRPr="00DA27A2">
        <w:rPr>
          <w:i w:val="0"/>
          <w:iCs w:val="0"/>
          <w:color w:val="auto"/>
          <w:sz w:val="24"/>
          <w:szCs w:val="24"/>
        </w:rPr>
        <w:lastRenderedPageBreak/>
        <w:t xml:space="preserve">Figura </w:t>
      </w:r>
      <w:r w:rsidRPr="00DA27A2">
        <w:rPr>
          <w:i w:val="0"/>
          <w:iCs w:val="0"/>
          <w:color w:val="auto"/>
          <w:sz w:val="24"/>
          <w:szCs w:val="24"/>
        </w:rPr>
        <w:fldChar w:fldCharType="begin"/>
      </w:r>
      <w:r w:rsidRPr="00DA27A2">
        <w:rPr>
          <w:i w:val="0"/>
          <w:iCs w:val="0"/>
          <w:color w:val="auto"/>
          <w:sz w:val="24"/>
          <w:szCs w:val="24"/>
        </w:rPr>
        <w:instrText xml:space="preserve"> SEQ Figura \* ARABIC </w:instrText>
      </w:r>
      <w:r w:rsidRPr="00DA27A2">
        <w:rPr>
          <w:i w:val="0"/>
          <w:iCs w:val="0"/>
          <w:color w:val="auto"/>
          <w:sz w:val="24"/>
          <w:szCs w:val="24"/>
        </w:rPr>
        <w:fldChar w:fldCharType="separate"/>
      </w:r>
      <w:r w:rsidR="00AE70EA">
        <w:rPr>
          <w:i w:val="0"/>
          <w:iCs w:val="0"/>
          <w:noProof/>
          <w:color w:val="auto"/>
          <w:sz w:val="24"/>
          <w:szCs w:val="24"/>
        </w:rPr>
        <w:t>11</w:t>
      </w:r>
      <w:r w:rsidRPr="00DA27A2">
        <w:rPr>
          <w:i w:val="0"/>
          <w:iCs w:val="0"/>
          <w:color w:val="auto"/>
          <w:sz w:val="24"/>
          <w:szCs w:val="24"/>
        </w:rPr>
        <w:fldChar w:fldCharType="end"/>
      </w:r>
      <w:r w:rsidRPr="00DA27A2">
        <w:rPr>
          <w:i w:val="0"/>
          <w:iCs w:val="0"/>
          <w:color w:val="auto"/>
          <w:sz w:val="24"/>
          <w:szCs w:val="24"/>
        </w:rPr>
        <w:t>. Ejemplo de una solicitud de cambio iniciada.</w:t>
      </w:r>
      <w:bookmarkEnd w:id="65"/>
    </w:p>
    <w:p w14:paraId="68B4A581" w14:textId="69A8BD25" w:rsidR="00923895" w:rsidRDefault="0052015C" w:rsidP="00923895">
      <w:pPr>
        <w:keepNext/>
        <w:jc w:val="center"/>
      </w:pPr>
      <w:r>
        <w:rPr>
          <w:noProof/>
          <w:lang w:val="en-US"/>
        </w:rPr>
        <w:drawing>
          <wp:inline distT="0" distB="0" distL="0" distR="0" wp14:anchorId="096D2DD4" wp14:editId="4731BAB8">
            <wp:extent cx="4598210" cy="553212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licitud de cambio.PNG"/>
                    <pic:cNvPicPr/>
                  </pic:nvPicPr>
                  <pic:blipFill>
                    <a:blip r:embed="rId19">
                      <a:extLst>
                        <a:ext uri="{28A0092B-C50C-407E-A947-70E740481C1C}">
                          <a14:useLocalDpi xmlns:a14="http://schemas.microsoft.com/office/drawing/2010/main" val="0"/>
                        </a:ext>
                      </a:extLst>
                    </a:blip>
                    <a:stretch>
                      <a:fillRect/>
                    </a:stretch>
                  </pic:blipFill>
                  <pic:spPr>
                    <a:xfrm>
                      <a:off x="0" y="0"/>
                      <a:ext cx="4605508" cy="5540901"/>
                    </a:xfrm>
                    <a:prstGeom prst="rect">
                      <a:avLst/>
                    </a:prstGeom>
                  </pic:spPr>
                </pic:pic>
              </a:graphicData>
            </a:graphic>
          </wp:inline>
        </w:drawing>
      </w:r>
    </w:p>
    <w:p w14:paraId="19C43BBF" w14:textId="793DF30B" w:rsidR="00DA27A2" w:rsidRPr="00DA27A2" w:rsidRDefault="00DA27A2" w:rsidP="00DA09BA">
      <w:pPr>
        <w:rPr>
          <w:sz w:val="20"/>
          <w:szCs w:val="18"/>
        </w:rPr>
      </w:pPr>
      <w:r w:rsidRPr="00DA27A2">
        <w:rPr>
          <w:i/>
          <w:iCs/>
          <w:sz w:val="20"/>
          <w:szCs w:val="18"/>
        </w:rPr>
        <w:t xml:space="preserve">Nota: </w:t>
      </w:r>
      <w:r w:rsidRPr="00DA27A2">
        <w:rPr>
          <w:sz w:val="20"/>
          <w:szCs w:val="18"/>
        </w:rPr>
        <w:t>Elaboración propia con base en lo propuesto por la ISO/IEC 29110.</w:t>
      </w:r>
    </w:p>
    <w:p w14:paraId="66401E6F" w14:textId="178EECCD" w:rsidR="00D15048" w:rsidRDefault="00992161" w:rsidP="00A03CBC">
      <w:pPr>
        <w:pStyle w:val="Ttulo2"/>
      </w:pPr>
      <w:bookmarkStart w:id="66" w:name="_Toc39340834"/>
      <w:r>
        <w:t xml:space="preserve">Fase 3: </w:t>
      </w:r>
      <w:r w:rsidR="00D15048">
        <w:t>Evaluación y control del proyecto</w:t>
      </w:r>
      <w:bookmarkEnd w:id="66"/>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desviaciones importantes </w:t>
      </w:r>
      <w:r w:rsidR="00F04F6C">
        <w:t xml:space="preserve">que surgieron y se realizó seguimiento de estas hasta que fueron resueltas. </w:t>
      </w:r>
      <w:r w:rsidR="00F7028A">
        <w:t xml:space="preserve">Se </w:t>
      </w:r>
      <w:r>
        <w:t>produjeron los siguientes artefactos:</w:t>
      </w:r>
    </w:p>
    <w:p w14:paraId="503F073C" w14:textId="14CE4C1A" w:rsidR="00BE5F06" w:rsidRPr="00BE5F06" w:rsidRDefault="00653960" w:rsidP="00BE5F06">
      <w:pPr>
        <w:pStyle w:val="Ttulo3"/>
      </w:pPr>
      <w:bookmarkStart w:id="67" w:name="_Toc39340835"/>
      <w:r w:rsidRPr="00BE5F06">
        <w:rPr>
          <w:rStyle w:val="Ttulo3Car"/>
          <w:b/>
        </w:rPr>
        <w:lastRenderedPageBreak/>
        <w:t>Diligenciar el</w:t>
      </w:r>
      <w:r w:rsidR="00F63556" w:rsidRPr="00BE5F06">
        <w:rPr>
          <w:rStyle w:val="Ttulo3Car"/>
          <w:b/>
        </w:rPr>
        <w:t xml:space="preserve"> r</w:t>
      </w:r>
      <w:r w:rsidR="00F7028A" w:rsidRPr="00BE5F06">
        <w:rPr>
          <w:rStyle w:val="Ttulo3Car"/>
          <w:b/>
        </w:rPr>
        <w:t>egistro de corrección</w:t>
      </w:r>
      <w:bookmarkEnd w:id="67"/>
    </w:p>
    <w:p w14:paraId="482D19FD" w14:textId="62DCEB62" w:rsidR="00332275" w:rsidRDefault="00412FEF" w:rsidP="00412FEF">
      <w:r>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49F2E099"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w:t>
      </w:r>
      <w:r w:rsidR="00F12249">
        <w:t>uestra</w:t>
      </w:r>
      <w:r w:rsidR="002D244B">
        <w:t xml:space="preserve"> un ejemplo de un registro de corrección en estado pendiente (ver </w:t>
      </w:r>
      <w:r w:rsidR="00EE1D38">
        <w:t>figura</w:t>
      </w:r>
      <w:r w:rsidR="002D244B">
        <w:t xml:space="preserve"> </w:t>
      </w:r>
      <w:r w:rsidR="00D1198D">
        <w:t>1</w:t>
      </w:r>
      <w:r w:rsidR="00143012">
        <w:t>2</w:t>
      </w:r>
      <w:r w:rsidR="002D244B">
        <w:t>):</w:t>
      </w:r>
    </w:p>
    <w:p w14:paraId="41777672" w14:textId="26F9AEFA" w:rsidR="00AE70EA" w:rsidRPr="00AE70EA" w:rsidRDefault="00AE70EA" w:rsidP="00C911DB">
      <w:pPr>
        <w:pStyle w:val="Descripcin"/>
        <w:keepNext/>
        <w:rPr>
          <w:i w:val="0"/>
          <w:iCs w:val="0"/>
          <w:color w:val="auto"/>
          <w:sz w:val="24"/>
          <w:szCs w:val="24"/>
        </w:rPr>
      </w:pPr>
      <w:bookmarkStart w:id="68" w:name="_Toc39340776"/>
      <w:r w:rsidRPr="00AE70EA">
        <w:rPr>
          <w:i w:val="0"/>
          <w:iCs w:val="0"/>
          <w:color w:val="auto"/>
          <w:sz w:val="24"/>
          <w:szCs w:val="24"/>
        </w:rPr>
        <w:t xml:space="preserve">Figura </w:t>
      </w:r>
      <w:r w:rsidRPr="00AE70EA">
        <w:rPr>
          <w:i w:val="0"/>
          <w:iCs w:val="0"/>
          <w:color w:val="auto"/>
          <w:sz w:val="24"/>
          <w:szCs w:val="24"/>
        </w:rPr>
        <w:fldChar w:fldCharType="begin"/>
      </w:r>
      <w:r w:rsidRPr="00AE70EA">
        <w:rPr>
          <w:i w:val="0"/>
          <w:iCs w:val="0"/>
          <w:color w:val="auto"/>
          <w:sz w:val="24"/>
          <w:szCs w:val="24"/>
        </w:rPr>
        <w:instrText xml:space="preserve"> SEQ Figura \* ARABIC </w:instrText>
      </w:r>
      <w:r w:rsidRPr="00AE70EA">
        <w:rPr>
          <w:i w:val="0"/>
          <w:iCs w:val="0"/>
          <w:color w:val="auto"/>
          <w:sz w:val="24"/>
          <w:szCs w:val="24"/>
        </w:rPr>
        <w:fldChar w:fldCharType="separate"/>
      </w:r>
      <w:r w:rsidRPr="00AE70EA">
        <w:rPr>
          <w:i w:val="0"/>
          <w:iCs w:val="0"/>
          <w:noProof/>
          <w:color w:val="auto"/>
          <w:sz w:val="24"/>
          <w:szCs w:val="24"/>
        </w:rPr>
        <w:t>12</w:t>
      </w:r>
      <w:r w:rsidRPr="00AE70EA">
        <w:rPr>
          <w:i w:val="0"/>
          <w:iCs w:val="0"/>
          <w:color w:val="auto"/>
          <w:sz w:val="24"/>
          <w:szCs w:val="24"/>
        </w:rPr>
        <w:fldChar w:fldCharType="end"/>
      </w:r>
      <w:r w:rsidRPr="00AE70EA">
        <w:rPr>
          <w:i w:val="0"/>
          <w:iCs w:val="0"/>
          <w:color w:val="auto"/>
          <w:sz w:val="24"/>
          <w:szCs w:val="24"/>
        </w:rPr>
        <w:t>. Ejemplo de un registro de corrección en estado pendiente.</w:t>
      </w:r>
      <w:bookmarkEnd w:id="68"/>
    </w:p>
    <w:p w14:paraId="1661DB96" w14:textId="069181DF" w:rsidR="008F0F62" w:rsidRDefault="00C325A5" w:rsidP="008F0F62">
      <w:pPr>
        <w:keepNext/>
        <w:ind w:firstLine="0"/>
        <w:jc w:val="center"/>
      </w:pPr>
      <w:r>
        <w:rPr>
          <w:noProof/>
          <w:lang w:val="en-US"/>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0">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44A646FF" w14:textId="1832438E" w:rsidR="00AE70EA" w:rsidRPr="00AE70EA" w:rsidRDefault="00AE70EA" w:rsidP="00C911DB">
      <w:pPr>
        <w:rPr>
          <w:i/>
          <w:iCs/>
          <w:sz w:val="20"/>
          <w:szCs w:val="18"/>
        </w:rPr>
      </w:pPr>
      <w:r w:rsidRPr="00AE70EA">
        <w:rPr>
          <w:i/>
          <w:iCs/>
          <w:sz w:val="20"/>
          <w:szCs w:val="18"/>
        </w:rPr>
        <w:t xml:space="preserve">Nota: </w:t>
      </w:r>
      <w:r w:rsidRPr="00AE70EA">
        <w:rPr>
          <w:sz w:val="20"/>
          <w:szCs w:val="18"/>
        </w:rPr>
        <w:t>Elaboración propia con base en lo propuesto por la ISO/IEC 29110.</w:t>
      </w:r>
    </w:p>
    <w:p w14:paraId="7E631599" w14:textId="167ABEBE" w:rsidR="00376D5C" w:rsidRDefault="00376D5C" w:rsidP="00376D5C">
      <w:pPr>
        <w:pStyle w:val="Ttulo2"/>
      </w:pPr>
      <w:bookmarkStart w:id="69" w:name="_Toc39340836"/>
      <w:r>
        <w:t>Fase 4: Cierre del proyecto</w:t>
      </w:r>
      <w:bookmarkEnd w:id="69"/>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675BDED4" w14:textId="77777777" w:rsidR="00C1064C" w:rsidRPr="00C1064C" w:rsidRDefault="005B0DB5" w:rsidP="00C1064C">
      <w:pPr>
        <w:pStyle w:val="Ttulo3"/>
      </w:pPr>
      <w:bookmarkStart w:id="70" w:name="_Toc39340837"/>
      <w:r w:rsidRPr="00C1064C">
        <w:rPr>
          <w:rStyle w:val="Ttulo3Car"/>
          <w:b/>
        </w:rPr>
        <w:lastRenderedPageBreak/>
        <w:t>Diligenciar un r</w:t>
      </w:r>
      <w:r w:rsidR="00406CE3" w:rsidRPr="00C1064C">
        <w:rPr>
          <w:rStyle w:val="Ttulo3Car"/>
          <w:b/>
        </w:rPr>
        <w:t>egistro de aceptación</w:t>
      </w:r>
      <w:r w:rsidR="002F25FA" w:rsidRPr="00C1064C">
        <w:rPr>
          <w:rStyle w:val="Ttulo3Car"/>
          <w:b/>
        </w:rPr>
        <w:t>.</w:t>
      </w:r>
      <w:bookmarkEnd w:id="70"/>
      <w:r w:rsidR="00406CE3" w:rsidRPr="00C1064C">
        <w:t xml:space="preserve"> </w:t>
      </w:r>
    </w:p>
    <w:p w14:paraId="469122DE" w14:textId="38DA7B5F" w:rsidR="00B4081F" w:rsidRPr="00406CE3" w:rsidRDefault="002F25FA" w:rsidP="002F25FA">
      <w:r>
        <w:t>E</w:t>
      </w:r>
      <w:r w:rsidR="007F09BA">
        <w:t>sta plantilla</w:t>
      </w:r>
      <w:r w:rsidR="00471548">
        <w:t xml:space="preserve"> </w:t>
      </w:r>
      <w:r w:rsidR="00406CE3">
        <w:t>se dilig</w:t>
      </w:r>
      <w:r w:rsidR="00471548">
        <w:t>enci</w:t>
      </w:r>
      <w:r w:rsidR="005B0DB5">
        <w:t>ó por cada equipo (calidad y desarrollo)</w:t>
      </w:r>
      <w:r w:rsidR="00B7448C">
        <w:t>,</w:t>
      </w:r>
      <w:r w:rsidR="00471548">
        <w:t xml:space="preserve"> </w:t>
      </w:r>
      <w:r w:rsidR="005B0DB5">
        <w:t>cuando se hizo la</w:t>
      </w:r>
      <w:r w:rsidR="00126209">
        <w:t xml:space="preserve"> entrega </w:t>
      </w:r>
      <w:r w:rsidR="005B0DB5">
        <w:t xml:space="preserve">completa </w:t>
      </w:r>
      <w:r w:rsidR="00126209">
        <w:t>de</w:t>
      </w:r>
      <w:r w:rsidR="005B0DB5">
        <w:t xml:space="preserve"> la</w:t>
      </w:r>
      <w:r w:rsidR="00126209">
        <w:t xml:space="preserve"> documentación</w:t>
      </w:r>
      <w:r w:rsidR="001421F1">
        <w:t xml:space="preserve"> y productos</w:t>
      </w:r>
      <w:r w:rsidR="00126209">
        <w:t xml:space="preserve"> al cliente</w:t>
      </w:r>
      <w:r w:rsidR="005B0DB5">
        <w:t xml:space="preserve"> a cargo de cada uno</w:t>
      </w:r>
      <w:r w:rsidR="000361D6">
        <w:t xml:space="preserve">. </w:t>
      </w:r>
      <w:r w:rsidR="002D244B">
        <w:t>A continuación, se m</w:t>
      </w:r>
      <w:r w:rsidR="00F12249">
        <w:t>uestra</w:t>
      </w:r>
      <w:r w:rsidR="002D244B">
        <w:t xml:space="preserve"> un ejemplo de un registro de aceptación </w:t>
      </w:r>
      <w:r w:rsidR="00B90340">
        <w:t>diligenciado</w:t>
      </w:r>
      <w:r w:rsidR="002D244B">
        <w:t xml:space="preserve"> </w:t>
      </w:r>
      <w:r w:rsidR="00CB458B">
        <w:t xml:space="preserve">y firmado por el cliente receptor (ver </w:t>
      </w:r>
      <w:r w:rsidR="00EE1D38">
        <w:t>f</w:t>
      </w:r>
      <w:r w:rsidR="00CB458B">
        <w:t xml:space="preserve">igura </w:t>
      </w:r>
      <w:r w:rsidR="00D1198D">
        <w:t>1</w:t>
      </w:r>
      <w:r w:rsidR="00143012">
        <w:t>3</w:t>
      </w:r>
      <w:r w:rsidR="00CB458B">
        <w:t>):</w:t>
      </w:r>
    </w:p>
    <w:p w14:paraId="3DE99606" w14:textId="4665C269" w:rsidR="00B4081F" w:rsidRDefault="00B4081F" w:rsidP="00185F30">
      <w:pPr>
        <w:ind w:firstLine="0"/>
      </w:pPr>
    </w:p>
    <w:p w14:paraId="48E00FFC" w14:textId="233569C8" w:rsidR="00B4081F" w:rsidRDefault="00B4081F" w:rsidP="00185F30">
      <w:pPr>
        <w:ind w:firstLine="0"/>
      </w:pPr>
    </w:p>
    <w:p w14:paraId="632FBF6E" w14:textId="53404114" w:rsidR="00B4081F" w:rsidRDefault="00B4081F" w:rsidP="00185F30">
      <w:pPr>
        <w:ind w:firstLine="0"/>
      </w:pPr>
    </w:p>
    <w:p w14:paraId="630D71E8" w14:textId="2D4516C6" w:rsidR="00B4081F" w:rsidRDefault="00B4081F" w:rsidP="00185F30">
      <w:pPr>
        <w:ind w:firstLine="0"/>
      </w:pPr>
    </w:p>
    <w:p w14:paraId="4E877B14" w14:textId="168F5EEE" w:rsidR="00B4081F" w:rsidRDefault="00B4081F" w:rsidP="00185F30">
      <w:pPr>
        <w:ind w:firstLine="0"/>
      </w:pPr>
    </w:p>
    <w:p w14:paraId="15398EBB" w14:textId="091D6C7D" w:rsidR="00B4081F" w:rsidRDefault="00B4081F" w:rsidP="00185F30">
      <w:pPr>
        <w:ind w:firstLine="0"/>
      </w:pPr>
    </w:p>
    <w:p w14:paraId="48D7BAC5" w14:textId="78305504" w:rsidR="00B4081F" w:rsidRDefault="00B4081F" w:rsidP="00185F30">
      <w:pPr>
        <w:ind w:firstLine="0"/>
      </w:pPr>
    </w:p>
    <w:p w14:paraId="713A813F" w14:textId="1B7D6FBA" w:rsidR="00B4081F" w:rsidRDefault="00B4081F" w:rsidP="00185F30">
      <w:pPr>
        <w:ind w:firstLine="0"/>
      </w:pPr>
    </w:p>
    <w:p w14:paraId="3633EB84" w14:textId="0D90F8A4" w:rsidR="00B4081F" w:rsidRDefault="00B4081F" w:rsidP="00185F30">
      <w:pPr>
        <w:ind w:firstLine="0"/>
      </w:pPr>
    </w:p>
    <w:p w14:paraId="2A58A9D7" w14:textId="2FB9D903" w:rsidR="0022161F" w:rsidRDefault="0022161F" w:rsidP="00185F30">
      <w:pPr>
        <w:ind w:firstLine="0"/>
      </w:pPr>
    </w:p>
    <w:p w14:paraId="07C70DC7" w14:textId="7A683BEB" w:rsidR="00C9314E" w:rsidRDefault="00C9314E" w:rsidP="00185F30">
      <w:pPr>
        <w:ind w:firstLine="0"/>
      </w:pPr>
    </w:p>
    <w:p w14:paraId="0BCFA228" w14:textId="37F0D882" w:rsidR="00C9314E" w:rsidRDefault="00C9314E" w:rsidP="00185F30">
      <w:pPr>
        <w:ind w:firstLine="0"/>
      </w:pPr>
    </w:p>
    <w:p w14:paraId="2DAECEF1" w14:textId="6E435A00" w:rsidR="00C9314E" w:rsidRDefault="00C9314E" w:rsidP="00185F30">
      <w:pPr>
        <w:ind w:firstLine="0"/>
      </w:pPr>
    </w:p>
    <w:p w14:paraId="28E098CE" w14:textId="209721E1" w:rsidR="00C9314E" w:rsidRDefault="00C9314E" w:rsidP="00185F30">
      <w:pPr>
        <w:ind w:firstLine="0"/>
      </w:pPr>
    </w:p>
    <w:p w14:paraId="60FB850F" w14:textId="139ADABE" w:rsidR="00C9314E" w:rsidRDefault="00C9314E" w:rsidP="00185F30">
      <w:pPr>
        <w:ind w:firstLine="0"/>
      </w:pPr>
    </w:p>
    <w:p w14:paraId="53F4E605" w14:textId="28D2539B" w:rsidR="00E13F64" w:rsidRDefault="00E13F64" w:rsidP="00185F30">
      <w:pPr>
        <w:ind w:firstLine="0"/>
      </w:pPr>
    </w:p>
    <w:p w14:paraId="27DE17A2" w14:textId="28BF933C" w:rsidR="00B47368" w:rsidRDefault="00B47368" w:rsidP="00185F30">
      <w:pPr>
        <w:ind w:firstLine="0"/>
      </w:pPr>
    </w:p>
    <w:p w14:paraId="10EA8B28" w14:textId="77777777" w:rsidR="00B47368" w:rsidRDefault="00B47368" w:rsidP="00185F30">
      <w:pPr>
        <w:ind w:firstLine="0"/>
      </w:pPr>
    </w:p>
    <w:p w14:paraId="4B0871A8" w14:textId="77777777" w:rsidR="0022161F" w:rsidRDefault="0022161F" w:rsidP="0022161F">
      <w:pPr>
        <w:pStyle w:val="Ttulo1"/>
      </w:pPr>
      <w:bookmarkStart w:id="71" w:name="_Toc39340838"/>
      <w:r>
        <w:lastRenderedPageBreak/>
        <w:t>Conclusiones</w:t>
      </w:r>
      <w:bookmarkEnd w:id="71"/>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59F98532" w14:textId="257218A9" w:rsidR="0022161F" w:rsidRDefault="0022161F" w:rsidP="00185F30">
      <w:pPr>
        <w:ind w:firstLine="0"/>
      </w:pPr>
    </w:p>
    <w:p w14:paraId="2528CCA9" w14:textId="09BDD345" w:rsidR="0022161F" w:rsidRDefault="0022161F" w:rsidP="00185F30">
      <w:pPr>
        <w:ind w:firstLine="0"/>
      </w:pPr>
    </w:p>
    <w:p w14:paraId="525EA7A7" w14:textId="12F2F08E" w:rsidR="0022161F" w:rsidRDefault="0022161F" w:rsidP="00185F30">
      <w:pPr>
        <w:ind w:firstLine="0"/>
      </w:pPr>
    </w:p>
    <w:p w14:paraId="0D032179" w14:textId="28E978F6" w:rsidR="0022161F" w:rsidRDefault="0022161F" w:rsidP="00185F30">
      <w:pPr>
        <w:ind w:firstLine="0"/>
      </w:pPr>
    </w:p>
    <w:p w14:paraId="1FD23788" w14:textId="75A62F8F" w:rsidR="0022161F" w:rsidRDefault="0022161F" w:rsidP="00185F30">
      <w:pPr>
        <w:ind w:firstLine="0"/>
      </w:pPr>
    </w:p>
    <w:p w14:paraId="037B735E" w14:textId="3B0EFDF2" w:rsidR="0022161F" w:rsidRDefault="0022161F" w:rsidP="00185F30">
      <w:pPr>
        <w:ind w:firstLine="0"/>
      </w:pPr>
    </w:p>
    <w:p w14:paraId="4930F4D8" w14:textId="1A3D4510" w:rsidR="0022161F" w:rsidRDefault="0022161F" w:rsidP="00185F30">
      <w:pPr>
        <w:ind w:firstLine="0"/>
      </w:pPr>
    </w:p>
    <w:p w14:paraId="3B8F27D1" w14:textId="3F2A885B" w:rsidR="0022161F" w:rsidRDefault="0022161F" w:rsidP="00185F30">
      <w:pPr>
        <w:ind w:firstLine="0"/>
      </w:pPr>
    </w:p>
    <w:p w14:paraId="5DBDD7EF" w14:textId="3CB63104" w:rsidR="0022161F" w:rsidRDefault="0022161F" w:rsidP="00185F30">
      <w:pPr>
        <w:ind w:firstLine="0"/>
      </w:pPr>
    </w:p>
    <w:p w14:paraId="34832DA3" w14:textId="338F129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72" w:name="_Toc39340839"/>
      <w:r>
        <w:lastRenderedPageBreak/>
        <w:t>Referencias</w:t>
      </w:r>
      <w:bookmarkEnd w:id="72"/>
    </w:p>
    <w:p w14:paraId="4593AB33" w14:textId="77777777" w:rsidR="006E77CD" w:rsidRPr="006E77CD" w:rsidRDefault="00FB271E" w:rsidP="006E77CD">
      <w:pPr>
        <w:pStyle w:val="Bibliografa"/>
        <w:rPr>
          <w:rFonts w:cs="Times New Roman"/>
        </w:rPr>
      </w:pPr>
      <w:r>
        <w:fldChar w:fldCharType="begin"/>
      </w:r>
      <w:r w:rsidR="006E77CD">
        <w:instrText xml:space="preserve"> ADDIN ZOTERO_BIBL {"uncited":[],"omitted":[],"custom":[]} CSL_BIBLIOGRAPHY </w:instrText>
      </w:r>
      <w:r>
        <w:fldChar w:fldCharType="separate"/>
      </w:r>
      <w:r w:rsidR="006E77CD" w:rsidRPr="006E77CD">
        <w:rPr>
          <w:rFonts w:cs="Times New Roman"/>
        </w:rPr>
        <w:t xml:space="preserve">Amavizca Valdez, L. O., García Ruíz, A. C., Jiménez López, E., Duarte Guerrero, G. L., &amp; Vásquez Brindis, J. C. (2014). </w:t>
      </w:r>
      <w:r w:rsidR="006E77CD" w:rsidRPr="006E77CD">
        <w:rPr>
          <w:rFonts w:cs="Times New Roman"/>
          <w:i/>
          <w:iCs/>
        </w:rPr>
        <w:t>Aplicación de la metodología semi-ágil ICONIX para el desarrollo de software: Implementación y publicación de un sitio WEB para una empresa SPIN -OFF en el Sur de Sonora, México.</w:t>
      </w:r>
      <w:r w:rsidR="006E77CD" w:rsidRPr="006E77CD">
        <w:rPr>
          <w:rFonts w:cs="Times New Roman"/>
        </w:rPr>
        <w:t xml:space="preserve"> [Científico].</w:t>
      </w:r>
    </w:p>
    <w:p w14:paraId="4D1B92F3" w14:textId="77777777" w:rsidR="006E77CD" w:rsidRPr="006E77CD" w:rsidRDefault="006E77CD" w:rsidP="006E77CD">
      <w:pPr>
        <w:pStyle w:val="Bibliografa"/>
        <w:rPr>
          <w:rFonts w:cs="Times New Roman"/>
        </w:rPr>
      </w:pPr>
      <w:r w:rsidRPr="006E77CD">
        <w:rPr>
          <w:rFonts w:cs="Times New Roman"/>
        </w:rPr>
        <w:t xml:space="preserve">Bolívar Guzmán, J., Lozano Argote, J., &amp; Ramírez, J. J. (2020). </w:t>
      </w:r>
      <w:r w:rsidRPr="006E77CD">
        <w:rPr>
          <w:rFonts w:cs="Times New Roman"/>
          <w:i/>
          <w:iCs/>
        </w:rPr>
        <w:t>Desarrollo de los módulos de transferencia y comunicación de datos ambientales para la empresa de Sanambiente de Cali</w:t>
      </w:r>
      <w:r w:rsidRPr="006E77CD">
        <w:rPr>
          <w:rFonts w:cs="Times New Roman"/>
        </w:rPr>
        <w:t>. Institución Universitaria Antonio José Camacho.</w:t>
      </w:r>
    </w:p>
    <w:p w14:paraId="35E162CC" w14:textId="77777777" w:rsidR="006E77CD" w:rsidRPr="006E77CD" w:rsidRDefault="006E77CD" w:rsidP="006E77CD">
      <w:pPr>
        <w:pStyle w:val="Bibliografa"/>
        <w:rPr>
          <w:rFonts w:cs="Times New Roman"/>
        </w:rPr>
      </w:pPr>
      <w:r w:rsidRPr="006E77CD">
        <w:rPr>
          <w:rFonts w:cs="Times New Roman"/>
        </w:rPr>
        <w:t xml:space="preserve">Bona, C. (2002). </w:t>
      </w:r>
      <w:r w:rsidRPr="006E77CD">
        <w:rPr>
          <w:rFonts w:cs="Times New Roman"/>
          <w:i/>
          <w:iCs/>
        </w:rPr>
        <w:t>AVALIAÇÃO DE PROCESSOS DE SOFTWARE: UM ESTUDO DE CASO EM XP E ICONIX</w:t>
      </w:r>
      <w:r w:rsidRPr="006E77CD">
        <w:rPr>
          <w:rFonts w:cs="Times New Roman"/>
        </w:rPr>
        <w:t>. Universidade Federal de Santa Catarina.</w:t>
      </w:r>
    </w:p>
    <w:p w14:paraId="229802E1" w14:textId="77777777" w:rsidR="006E77CD" w:rsidRPr="006E77CD" w:rsidRDefault="006E77CD" w:rsidP="006E77CD">
      <w:pPr>
        <w:pStyle w:val="Bibliografa"/>
        <w:rPr>
          <w:rFonts w:cs="Times New Roman"/>
        </w:rPr>
      </w:pPr>
      <w:r w:rsidRPr="006E77CD">
        <w:rPr>
          <w:rFonts w:cs="Times New Roman"/>
        </w:rPr>
        <w:t xml:space="preserve">Calvo Manzano, J., &amp; García, I. (2008). Hacia la gestión cuantitativa en la gestión de proyectos en el ámbito de las pymes. </w:t>
      </w:r>
      <w:r w:rsidRPr="006E77CD">
        <w:rPr>
          <w:rFonts w:cs="Times New Roman"/>
          <w:i/>
          <w:iCs/>
        </w:rPr>
        <w:t>Revista Español de Innovación, Calidad e Ingeniería del Software</w:t>
      </w:r>
      <w:r w:rsidRPr="006E77CD">
        <w:rPr>
          <w:rFonts w:cs="Times New Roman"/>
        </w:rPr>
        <w:t xml:space="preserve">, </w:t>
      </w:r>
      <w:r w:rsidRPr="006E77CD">
        <w:rPr>
          <w:rFonts w:cs="Times New Roman"/>
          <w:i/>
          <w:iCs/>
        </w:rPr>
        <w:t>4</w:t>
      </w:r>
      <w:r w:rsidRPr="006E77CD">
        <w:rPr>
          <w:rFonts w:cs="Times New Roman"/>
        </w:rPr>
        <w:t>(2), 7-19.</w:t>
      </w:r>
    </w:p>
    <w:p w14:paraId="3CB33241" w14:textId="77777777" w:rsidR="006E77CD" w:rsidRPr="006E77CD" w:rsidRDefault="006E77CD" w:rsidP="006E77CD">
      <w:pPr>
        <w:pStyle w:val="Bibliografa"/>
        <w:rPr>
          <w:rFonts w:cs="Times New Roman"/>
        </w:rPr>
      </w:pPr>
      <w:r w:rsidRPr="006E77CD">
        <w:rPr>
          <w:rFonts w:cs="Times New Roman"/>
        </w:rPr>
        <w:t xml:space="preserve">Cataldi, Z. (2000). </w:t>
      </w:r>
      <w:r w:rsidRPr="006E77CD">
        <w:rPr>
          <w:rFonts w:cs="Times New Roman"/>
          <w:i/>
          <w:iCs/>
        </w:rPr>
        <w:t>Una metodología para el diseño, desarrollo y evaluación de software educativo</w:t>
      </w:r>
      <w:r w:rsidRPr="006E77CD">
        <w:rPr>
          <w:rFonts w:cs="Times New Roman"/>
        </w:rPr>
        <w:t>. Universidad Nacional de la Plata.</w:t>
      </w:r>
    </w:p>
    <w:p w14:paraId="419BAA26" w14:textId="77777777" w:rsidR="006E77CD" w:rsidRPr="006E77CD" w:rsidRDefault="006E77CD" w:rsidP="006E77CD">
      <w:pPr>
        <w:pStyle w:val="Bibliografa"/>
        <w:rPr>
          <w:rFonts w:cs="Times New Roman"/>
        </w:rPr>
      </w:pPr>
      <w:r w:rsidRPr="006E77CD">
        <w:rPr>
          <w:rFonts w:cs="Times New Roman"/>
        </w:rPr>
        <w:t xml:space="preserve">Estrada Reyes, J. N. (2015). Análisis de la gestión de proyectos a nivel mundial. </w:t>
      </w:r>
      <w:r w:rsidRPr="006E77CD">
        <w:rPr>
          <w:rFonts w:cs="Times New Roman"/>
          <w:i/>
          <w:iCs/>
        </w:rPr>
        <w:t>Palermo Business Review</w:t>
      </w:r>
      <w:r w:rsidRPr="006E77CD">
        <w:rPr>
          <w:rFonts w:cs="Times New Roman"/>
        </w:rPr>
        <w:t xml:space="preserve">, </w:t>
      </w:r>
      <w:r w:rsidRPr="006E77CD">
        <w:rPr>
          <w:rFonts w:cs="Times New Roman"/>
          <w:i/>
          <w:iCs/>
        </w:rPr>
        <w:t>12</w:t>
      </w:r>
      <w:r w:rsidRPr="006E77CD">
        <w:rPr>
          <w:rFonts w:cs="Times New Roman"/>
        </w:rPr>
        <w:t>, 38.</w:t>
      </w:r>
    </w:p>
    <w:p w14:paraId="0BDB5909" w14:textId="77777777" w:rsidR="006E77CD" w:rsidRPr="006E77CD" w:rsidRDefault="006E77CD" w:rsidP="006E77CD">
      <w:pPr>
        <w:pStyle w:val="Bibliografa"/>
        <w:rPr>
          <w:rFonts w:cs="Times New Roman"/>
        </w:rPr>
      </w:pPr>
      <w:r w:rsidRPr="006E77CD">
        <w:rPr>
          <w:rFonts w:cs="Times New Roman"/>
        </w:rPr>
        <w:t xml:space="preserve">Fiestas Jacinto, J. E. (2015). </w:t>
      </w:r>
      <w:r w:rsidRPr="006E77CD">
        <w:rPr>
          <w:rFonts w:cs="Times New Roman"/>
          <w:i/>
          <w:iCs/>
        </w:rPr>
        <w:t>La implementación de un sistema de inteligencia de negocios que permita mejorar la toma de decisiones respecto a las remuneraciones de la empresa pesquera Carlos Eduardo S.R.L.-2014</w:t>
      </w:r>
      <w:r w:rsidRPr="006E77CD">
        <w:rPr>
          <w:rFonts w:cs="Times New Roman"/>
        </w:rPr>
        <w:t>. Universidad Nacional de Trujillo.</w:t>
      </w:r>
    </w:p>
    <w:p w14:paraId="78F370F4" w14:textId="77777777" w:rsidR="006E77CD" w:rsidRPr="006E77CD" w:rsidRDefault="006E77CD" w:rsidP="006E77CD">
      <w:pPr>
        <w:pStyle w:val="Bibliografa"/>
        <w:rPr>
          <w:rFonts w:cs="Times New Roman"/>
          <w:lang w:val="en-US"/>
        </w:rPr>
      </w:pPr>
      <w:r w:rsidRPr="006E77CD">
        <w:rPr>
          <w:rFonts w:cs="Times New Roman"/>
        </w:rPr>
        <w:t xml:space="preserve">González Toste, D., Valdés González, A. A., Romero Gómez, Y., &amp; García Pérez, Y. (2017). </w:t>
      </w:r>
      <w:r w:rsidRPr="006E77CD">
        <w:rPr>
          <w:rFonts w:cs="Times New Roman"/>
          <w:i/>
          <w:iCs/>
        </w:rPr>
        <w:t>El uso de las TIC como apoyo al proceso de formación máster en «Ciencias de la educación»</w:t>
      </w:r>
      <w:r w:rsidRPr="006E77CD">
        <w:rPr>
          <w:rFonts w:cs="Times New Roman"/>
        </w:rPr>
        <w:t xml:space="preserve">. </w:t>
      </w:r>
      <w:r w:rsidRPr="006E77CD">
        <w:rPr>
          <w:rFonts w:cs="Times New Roman"/>
          <w:i/>
          <w:iCs/>
          <w:lang w:val="en-US"/>
        </w:rPr>
        <w:t>2, núm. 4</w:t>
      </w:r>
      <w:r w:rsidRPr="006E77CD">
        <w:rPr>
          <w:rFonts w:cs="Times New Roman"/>
          <w:lang w:val="en-US"/>
        </w:rPr>
        <w:t>(octubre-diciembre (2014)), 1-11.</w:t>
      </w:r>
    </w:p>
    <w:p w14:paraId="2E4133CF" w14:textId="77777777" w:rsidR="006E77CD" w:rsidRPr="006E77CD" w:rsidRDefault="006E77CD" w:rsidP="006E77CD">
      <w:pPr>
        <w:pStyle w:val="Bibliografa"/>
        <w:rPr>
          <w:rFonts w:cs="Times New Roman"/>
          <w:lang w:val="en-US"/>
        </w:rPr>
      </w:pPr>
      <w:r w:rsidRPr="006E77CD">
        <w:rPr>
          <w:rFonts w:cs="Times New Roman"/>
          <w:lang w:val="en-US"/>
        </w:rPr>
        <w:lastRenderedPageBreak/>
        <w:t xml:space="preserve">Hugues, P., Fisher, P., &amp; Mc Daniel, J. (2010). </w:t>
      </w:r>
      <w:r w:rsidRPr="006E77CD">
        <w:rPr>
          <w:rFonts w:cs="Times New Roman"/>
          <w:i/>
          <w:iCs/>
          <w:lang w:val="en-US"/>
        </w:rPr>
        <w:t>System development life cycle models and methodologies</w:t>
      </w:r>
      <w:r w:rsidRPr="006E77CD">
        <w:rPr>
          <w:rFonts w:cs="Times New Roman"/>
          <w:lang w:val="en-US"/>
        </w:rPr>
        <w:t>. Canadian Society for International Health Certificate Course in Health Information Systems.</w:t>
      </w:r>
    </w:p>
    <w:p w14:paraId="166D46B9" w14:textId="77777777" w:rsidR="006E77CD" w:rsidRPr="006E77CD" w:rsidRDefault="006E77CD" w:rsidP="006E77CD">
      <w:pPr>
        <w:pStyle w:val="Bibliografa"/>
        <w:rPr>
          <w:rFonts w:cs="Times New Roman"/>
          <w:lang w:val="en-US"/>
        </w:rPr>
      </w:pPr>
      <w:r w:rsidRPr="006E77CD">
        <w:rPr>
          <w:rFonts w:cs="Times New Roman"/>
          <w:lang w:val="en-US"/>
        </w:rPr>
        <w:t xml:space="preserve">ICONIX Brand Group. (2016). </w:t>
      </w:r>
      <w:r w:rsidRPr="006E77CD">
        <w:rPr>
          <w:rFonts w:cs="Times New Roman"/>
          <w:i/>
          <w:iCs/>
          <w:lang w:val="en-US"/>
        </w:rPr>
        <w:t>Manual introductorio de ICONIX</w:t>
      </w:r>
      <w:r w:rsidRPr="006E77CD">
        <w:rPr>
          <w:rFonts w:cs="Times New Roman"/>
          <w:lang w:val="en-US"/>
        </w:rPr>
        <w:t>.</w:t>
      </w:r>
    </w:p>
    <w:p w14:paraId="793ED55C" w14:textId="77777777" w:rsidR="006E77CD" w:rsidRPr="006E77CD" w:rsidRDefault="006E77CD" w:rsidP="006E77CD">
      <w:pPr>
        <w:pStyle w:val="Bibliografa"/>
        <w:rPr>
          <w:rFonts w:cs="Times New Roman"/>
          <w:lang w:val="en-US"/>
        </w:rPr>
      </w:pPr>
      <w:r w:rsidRPr="006E77CD">
        <w:rPr>
          <w:rFonts w:cs="Times New Roman"/>
          <w:lang w:val="en-US"/>
        </w:rPr>
        <w:t xml:space="preserve">IEEE. (1991). </w:t>
      </w:r>
      <w:r w:rsidRPr="006E77CD">
        <w:rPr>
          <w:rFonts w:cs="Times New Roman"/>
          <w:i/>
          <w:iCs/>
          <w:lang w:val="en-US"/>
        </w:rPr>
        <w:t>A Compilation of IEEE Standard Computer Glossaries”, IEEE Standard Computer Dictionary (IEEE-STD-610)</w:t>
      </w:r>
      <w:r w:rsidRPr="006E77CD">
        <w:rPr>
          <w:rFonts w:cs="Times New Roman"/>
          <w:lang w:val="en-US"/>
        </w:rPr>
        <w:t>.</w:t>
      </w:r>
    </w:p>
    <w:p w14:paraId="7A8C266D" w14:textId="77777777" w:rsidR="006E77CD" w:rsidRPr="006E77CD" w:rsidRDefault="006E77CD" w:rsidP="006E77CD">
      <w:pPr>
        <w:pStyle w:val="Bibliografa"/>
        <w:rPr>
          <w:rFonts w:cs="Times New Roman"/>
          <w:lang w:val="en-US"/>
        </w:rPr>
      </w:pPr>
      <w:r w:rsidRPr="006E77CD">
        <w:rPr>
          <w:rFonts w:cs="Times New Roman"/>
          <w:lang w:val="en-US"/>
        </w:rPr>
        <w:t xml:space="preserve">ISO/IEC. (2011). </w:t>
      </w:r>
      <w:r w:rsidRPr="006E77CD">
        <w:rPr>
          <w:rFonts w:cs="Times New Roman"/>
          <w:i/>
          <w:iCs/>
          <w:lang w:val="en-US"/>
        </w:rPr>
        <w:t>Software engineering—Lifecycle profiles for Very Small Entities (VSEs) Part 5-1-2: Management and engineering guide: Generic profile group: Basic profile</w:t>
      </w:r>
      <w:r w:rsidRPr="006E77CD">
        <w:rPr>
          <w:rFonts w:cs="Times New Roman"/>
          <w:lang w:val="en-US"/>
        </w:rPr>
        <w:t>.</w:t>
      </w:r>
    </w:p>
    <w:p w14:paraId="6DAB151D" w14:textId="77777777" w:rsidR="006E77CD" w:rsidRPr="006E77CD" w:rsidRDefault="006E77CD" w:rsidP="006E77CD">
      <w:pPr>
        <w:pStyle w:val="Bibliografa"/>
        <w:rPr>
          <w:rFonts w:cs="Times New Roman"/>
          <w:lang w:val="en-US"/>
        </w:rPr>
      </w:pPr>
      <w:r w:rsidRPr="006E77CD">
        <w:rPr>
          <w:rFonts w:cs="Times New Roman"/>
          <w:lang w:val="en-US"/>
        </w:rPr>
        <w:t xml:space="preserve">Jacobson, I., Booch, G., &amp; Rumbaugh, J. (2000). </w:t>
      </w:r>
      <w:r w:rsidRPr="006E77CD">
        <w:rPr>
          <w:rFonts w:cs="Times New Roman"/>
          <w:i/>
          <w:iCs/>
        </w:rPr>
        <w:t>El proceso unificado de desarrollo de software</w:t>
      </w:r>
      <w:r w:rsidRPr="006E77CD">
        <w:rPr>
          <w:rFonts w:cs="Times New Roman"/>
        </w:rPr>
        <w:t xml:space="preserve"> (S. Sánchez, M. Á. Sicilia, C. Canal, &amp; F. J. Durán, Trads.). </w:t>
      </w:r>
      <w:r w:rsidRPr="006E77CD">
        <w:rPr>
          <w:rFonts w:cs="Times New Roman"/>
          <w:lang w:val="en-US"/>
        </w:rPr>
        <w:t>Addison Wesley.</w:t>
      </w:r>
    </w:p>
    <w:p w14:paraId="5755DA91" w14:textId="77777777" w:rsidR="006E77CD" w:rsidRPr="006E77CD" w:rsidRDefault="006E77CD" w:rsidP="006E77CD">
      <w:pPr>
        <w:pStyle w:val="Bibliografa"/>
        <w:rPr>
          <w:rFonts w:cs="Times New Roman"/>
          <w:lang w:val="en-US"/>
        </w:rPr>
      </w:pPr>
      <w:r w:rsidRPr="006E77CD">
        <w:rPr>
          <w:rFonts w:cs="Times New Roman"/>
          <w:lang w:val="en-US"/>
        </w:rPr>
        <w:t xml:space="preserve">Laporte, C., O´connor, R., &amp; García, L. (2016). </w:t>
      </w:r>
      <w:r w:rsidRPr="006E77CD">
        <w:rPr>
          <w:rFonts w:cs="Times New Roman"/>
          <w:i/>
          <w:iCs/>
          <w:lang w:val="en-US"/>
        </w:rPr>
        <w:t>THE IMPLEMENTATION OF ISO/IEC 29110 SOFTWARE ENGINEERING STANDARDS AND GUIDES IN VERY SMALL ENTITES</w:t>
      </w:r>
      <w:r w:rsidRPr="006E77CD">
        <w:rPr>
          <w:rFonts w:cs="Times New Roman"/>
          <w:lang w:val="en-US"/>
        </w:rPr>
        <w:t>. École de technologie supérieure, Montréal, Canada, School of Computing, Dublin City University, Dublin, Ireland, Universidad Peruana de Ciencias Aplicadas, Lima, Peru.</w:t>
      </w:r>
    </w:p>
    <w:p w14:paraId="13AECF36" w14:textId="77777777" w:rsidR="006E77CD" w:rsidRPr="006E77CD" w:rsidRDefault="006E77CD" w:rsidP="006E77CD">
      <w:pPr>
        <w:pStyle w:val="Bibliografa"/>
        <w:rPr>
          <w:rFonts w:cs="Times New Roman"/>
        </w:rPr>
      </w:pPr>
      <w:r w:rsidRPr="006E77CD">
        <w:rPr>
          <w:rFonts w:cs="Times New Roman"/>
        </w:rPr>
        <w:t xml:space="preserve">LEGARIA. (2018). </w:t>
      </w:r>
      <w:r w:rsidRPr="006E77CD">
        <w:rPr>
          <w:rFonts w:cs="Times New Roman"/>
          <w:i/>
          <w:iCs/>
        </w:rPr>
        <w:t>IMPLEMENTACIÓN DE PROCESO ORGANIZACIONAL DE GESTIÓN DE PROYECTOS EN DEVELOPIT</w:t>
      </w:r>
      <w:r w:rsidRPr="006E77CD">
        <w:rPr>
          <w:rFonts w:cs="Times New Roman"/>
        </w:rPr>
        <w:t>.</w:t>
      </w:r>
    </w:p>
    <w:p w14:paraId="344FF8A0" w14:textId="77777777" w:rsidR="006E77CD" w:rsidRPr="006E77CD" w:rsidRDefault="006E77CD" w:rsidP="006E77CD">
      <w:pPr>
        <w:pStyle w:val="Bibliografa"/>
        <w:rPr>
          <w:rFonts w:cs="Times New Roman"/>
        </w:rPr>
      </w:pPr>
      <w:r w:rsidRPr="006E77CD">
        <w:rPr>
          <w:rFonts w:cs="Times New Roman"/>
        </w:rPr>
        <w:t xml:space="preserve">Madruñero Padilla, E. R. (2018). </w:t>
      </w:r>
      <w:r w:rsidRPr="006E77CD">
        <w:rPr>
          <w:rFonts w:cs="Times New Roman"/>
          <w:i/>
          <w:iCs/>
        </w:rPr>
        <w:t>Implementación del estándar ISO/IEC 29110 en el proceso de desarrollo de software de la dirección de desarrollo tecnológico e informático de la Universidad Técnica del Norte</w:t>
      </w:r>
      <w:r w:rsidRPr="006E77CD">
        <w:rPr>
          <w:rFonts w:cs="Times New Roman"/>
        </w:rPr>
        <w:t>. Universidad Técnica del Norte.</w:t>
      </w:r>
    </w:p>
    <w:p w14:paraId="7B01D9D4" w14:textId="77777777" w:rsidR="006E77CD" w:rsidRPr="006E77CD" w:rsidRDefault="006E77CD" w:rsidP="006E77CD">
      <w:pPr>
        <w:pStyle w:val="Bibliografa"/>
        <w:rPr>
          <w:rFonts w:cs="Times New Roman"/>
        </w:rPr>
      </w:pPr>
      <w:r w:rsidRPr="006E77CD">
        <w:rPr>
          <w:rFonts w:cs="Times New Roman"/>
        </w:rPr>
        <w:t xml:space="preserve">Matla Cruz, E. O. (2014). </w:t>
      </w:r>
      <w:r w:rsidRPr="006E77CD">
        <w:rPr>
          <w:rFonts w:cs="Times New Roman"/>
          <w:i/>
          <w:iCs/>
        </w:rPr>
        <w:t>Desarrollo de software guiado por la norma ISO/IEC 29110 y Scrum: SIDEP v.2.0</w:t>
      </w:r>
      <w:r w:rsidRPr="006E77CD">
        <w:rPr>
          <w:rFonts w:cs="Times New Roman"/>
        </w:rPr>
        <w:t>. Universidad Nacional Autónoma de México.</w:t>
      </w:r>
    </w:p>
    <w:p w14:paraId="110E93B4" w14:textId="77777777" w:rsidR="006E77CD" w:rsidRPr="006E77CD" w:rsidRDefault="006E77CD" w:rsidP="006E77CD">
      <w:pPr>
        <w:pStyle w:val="Bibliografa"/>
        <w:rPr>
          <w:rFonts w:cs="Times New Roman"/>
        </w:rPr>
      </w:pPr>
      <w:r w:rsidRPr="006E77CD">
        <w:rPr>
          <w:rFonts w:cs="Times New Roman"/>
        </w:rPr>
        <w:lastRenderedPageBreak/>
        <w:t xml:space="preserve">Mina Posu, F. A., &amp; Romero Dorado, J. D. (2020). </w:t>
      </w:r>
      <w:r w:rsidRPr="006E77CD">
        <w:rPr>
          <w:rFonts w:cs="Times New Roman"/>
          <w:i/>
          <w:iCs/>
        </w:rPr>
        <w:t>Aplicación de un modelo de calidad al módulo de comunicación y traspaso de información del sistema de gestión de datos ambientales de la empresa Sanambiente</w:t>
      </w:r>
      <w:r w:rsidRPr="006E77CD">
        <w:rPr>
          <w:rFonts w:cs="Times New Roman"/>
        </w:rPr>
        <w:t>. Institución Universitaria Antonio José Camacho.</w:t>
      </w:r>
    </w:p>
    <w:p w14:paraId="77451344" w14:textId="77777777" w:rsidR="006E77CD" w:rsidRPr="006E77CD" w:rsidRDefault="006E77CD" w:rsidP="006E77CD">
      <w:pPr>
        <w:pStyle w:val="Bibliografa"/>
        <w:rPr>
          <w:rFonts w:cs="Times New Roman"/>
        </w:rPr>
      </w:pPr>
      <w:r w:rsidRPr="006E77CD">
        <w:rPr>
          <w:rFonts w:cs="Times New Roman"/>
        </w:rPr>
        <w:t xml:space="preserve">Mnkandla, E., &amp; Dwolatzky, B. (2004). </w:t>
      </w:r>
      <w:r w:rsidRPr="006E77CD">
        <w:rPr>
          <w:rFonts w:cs="Times New Roman"/>
          <w:i/>
          <w:iCs/>
        </w:rPr>
        <w:t>A Survey of Agile Methodologies</w:t>
      </w:r>
      <w:r w:rsidRPr="006E77CD">
        <w:rPr>
          <w:rFonts w:cs="Times New Roman"/>
        </w:rPr>
        <w:t xml:space="preserve"> [Científico].</w:t>
      </w:r>
    </w:p>
    <w:p w14:paraId="3000FE5B" w14:textId="77777777" w:rsidR="006E77CD" w:rsidRPr="006E77CD" w:rsidRDefault="006E77CD" w:rsidP="006E77CD">
      <w:pPr>
        <w:pStyle w:val="Bibliografa"/>
        <w:rPr>
          <w:rFonts w:cs="Times New Roman"/>
        </w:rPr>
      </w:pPr>
      <w:r w:rsidRPr="006E77CD">
        <w:rPr>
          <w:rFonts w:cs="Times New Roman"/>
        </w:rPr>
        <w:t xml:space="preserve">PORRAS. (2019). </w:t>
      </w:r>
      <w:r w:rsidRPr="006E77CD">
        <w:rPr>
          <w:rFonts w:cs="Times New Roman"/>
          <w:i/>
          <w:iCs/>
        </w:rPr>
        <w:t>“METODOLOGÍA ÁGIL ICONIX EN LA CALIDAD DEL PRODUCTO SOFTWARE, LIMA, 2017”</w:t>
      </w:r>
      <w:r w:rsidRPr="006E77CD">
        <w:rPr>
          <w:rFonts w:cs="Times New Roman"/>
        </w:rPr>
        <w:t>. Universidad Nacional Federico villareal.</w:t>
      </w:r>
    </w:p>
    <w:p w14:paraId="312ABD34" w14:textId="77777777" w:rsidR="006E77CD" w:rsidRPr="006E77CD" w:rsidRDefault="006E77CD" w:rsidP="006E77CD">
      <w:pPr>
        <w:pStyle w:val="Bibliografa"/>
        <w:rPr>
          <w:rFonts w:cs="Times New Roman"/>
        </w:rPr>
      </w:pPr>
      <w:r w:rsidRPr="006E77CD">
        <w:rPr>
          <w:rFonts w:cs="Times New Roman"/>
        </w:rPr>
        <w:t xml:space="preserve">Pressman, R. S. (2002). </w:t>
      </w:r>
      <w:r w:rsidRPr="006E77CD">
        <w:rPr>
          <w:rFonts w:cs="Times New Roman"/>
          <w:i/>
          <w:iCs/>
        </w:rPr>
        <w:t>Ingeniería del Software. Un enfoque práctico</w:t>
      </w:r>
      <w:r w:rsidRPr="006E77CD">
        <w:rPr>
          <w:rFonts w:cs="Times New Roman"/>
        </w:rPr>
        <w:t xml:space="preserve"> (R. Martín Ojeda, V. Yagüe Galaup, I. Morales Jareño, &amp; S. Sánchez Alonso, Trads.; Quinta Edición). Concepción Fernández Madrid.</w:t>
      </w:r>
    </w:p>
    <w:p w14:paraId="4FA94D0E" w14:textId="77777777" w:rsidR="006E77CD" w:rsidRPr="006E77CD" w:rsidRDefault="006E77CD" w:rsidP="006E77CD">
      <w:pPr>
        <w:pStyle w:val="Bibliografa"/>
        <w:rPr>
          <w:rFonts w:cs="Times New Roman"/>
        </w:rPr>
      </w:pPr>
      <w:r w:rsidRPr="006E77CD">
        <w:rPr>
          <w:rFonts w:cs="Times New Roman"/>
        </w:rPr>
        <w:t xml:space="preserve">Puerta Marín, H. A., &amp; Espinosa Bedoya, A. (2015). UNA ADAPTACIÓN DE PMBOK AL CICLO DE VIDA DE DESARROLLO DE PROYECTOS SOFTWARE EN PEQUEÑAS EMPRESAS. </w:t>
      </w:r>
      <w:r w:rsidRPr="006E77CD">
        <w:rPr>
          <w:rFonts w:cs="Times New Roman"/>
          <w:i/>
          <w:iCs/>
        </w:rPr>
        <w:t>VI Congreso Iberoamericano de Ingeniería de Proyectos - CIIP</w:t>
      </w:r>
      <w:r w:rsidRPr="006E77CD">
        <w:rPr>
          <w:rFonts w:cs="Times New Roman"/>
        </w:rPr>
        <w:t>.</w:t>
      </w:r>
    </w:p>
    <w:p w14:paraId="2CFDF1C5" w14:textId="77777777" w:rsidR="006E77CD" w:rsidRPr="006E77CD" w:rsidRDefault="006E77CD" w:rsidP="006E77CD">
      <w:pPr>
        <w:pStyle w:val="Bibliografa"/>
        <w:rPr>
          <w:rFonts w:cs="Times New Roman"/>
        </w:rPr>
      </w:pPr>
      <w:r w:rsidRPr="006E77CD">
        <w:rPr>
          <w:rFonts w:cs="Times New Roman"/>
        </w:rPr>
        <w:t xml:space="preserve">Ramos, C., &amp; Mendoza, L. (2014). </w:t>
      </w:r>
      <w:r w:rsidRPr="006E77CD">
        <w:rPr>
          <w:rFonts w:cs="Times New Roman"/>
          <w:i/>
          <w:iCs/>
        </w:rPr>
        <w:t>Implementación del estándar ISO/IEC 29110-4-1 para pequeñas organizaciones de desarrollo de software</w:t>
      </w:r>
      <w:r w:rsidRPr="006E77CD">
        <w:rPr>
          <w:rFonts w:cs="Times New Roman"/>
        </w:rPr>
        <w:t>. Universidad Peruana de Ciencias Aplicadas.</w:t>
      </w:r>
    </w:p>
    <w:p w14:paraId="2530EAAF" w14:textId="77777777" w:rsidR="006E77CD" w:rsidRPr="006E77CD" w:rsidRDefault="006E77CD" w:rsidP="006E77CD">
      <w:pPr>
        <w:pStyle w:val="Bibliografa"/>
        <w:rPr>
          <w:rFonts w:cs="Times New Roman"/>
          <w:lang w:val="en-US"/>
        </w:rPr>
      </w:pPr>
      <w:r w:rsidRPr="006E77CD">
        <w:rPr>
          <w:rFonts w:cs="Times New Roman"/>
        </w:rPr>
        <w:t xml:space="preserve">Roberts, A., &amp; Wallace, W. (2002). </w:t>
      </w:r>
      <w:r w:rsidRPr="006E77CD">
        <w:rPr>
          <w:rFonts w:cs="Times New Roman"/>
          <w:i/>
          <w:iCs/>
        </w:rPr>
        <w:t>Gestión de Proyectos</w:t>
      </w:r>
      <w:r w:rsidRPr="006E77CD">
        <w:rPr>
          <w:rFonts w:cs="Times New Roman"/>
        </w:rPr>
        <w:t xml:space="preserve"> (1.</w:t>
      </w:r>
      <w:r w:rsidRPr="006E77CD">
        <w:rPr>
          <w:rFonts w:cs="Times New Roman"/>
          <w:vertAlign w:val="superscript"/>
        </w:rPr>
        <w:t>a</w:t>
      </w:r>
      <w:r w:rsidRPr="006E77CD">
        <w:rPr>
          <w:rFonts w:cs="Times New Roman"/>
        </w:rPr>
        <w:t xml:space="preserve"> ed., p. 54). </w:t>
      </w:r>
      <w:r w:rsidRPr="006E77CD">
        <w:rPr>
          <w:rFonts w:cs="Times New Roman"/>
          <w:lang w:val="en-US"/>
        </w:rPr>
        <w:t>Edinburg Business School, Heriot-Watt University.</w:t>
      </w:r>
    </w:p>
    <w:p w14:paraId="60A8066D" w14:textId="77777777" w:rsidR="006E77CD" w:rsidRPr="006E77CD" w:rsidRDefault="006E77CD" w:rsidP="006E77CD">
      <w:pPr>
        <w:pStyle w:val="Bibliografa"/>
        <w:rPr>
          <w:rFonts w:cs="Times New Roman"/>
          <w:lang w:val="en-US"/>
        </w:rPr>
      </w:pPr>
      <w:r w:rsidRPr="006E77CD">
        <w:rPr>
          <w:rFonts w:cs="Times New Roman"/>
          <w:lang w:val="en-US"/>
        </w:rPr>
        <w:t xml:space="preserve">Rosenberg, D., &amp; Scott, K. (2001). </w:t>
      </w:r>
      <w:r w:rsidRPr="006E77CD">
        <w:rPr>
          <w:rFonts w:cs="Times New Roman"/>
          <w:i/>
          <w:iCs/>
          <w:lang w:val="en-US"/>
        </w:rPr>
        <w:t>Applying Use Case Driven Object Modeling with UML: An Annotated e-Commerce Example</w:t>
      </w:r>
      <w:r w:rsidRPr="006E77CD">
        <w:rPr>
          <w:rFonts w:cs="Times New Roman"/>
          <w:lang w:val="en-US"/>
        </w:rPr>
        <w:t xml:space="preserve"> (First Edition). Addison Wesley.</w:t>
      </w:r>
    </w:p>
    <w:p w14:paraId="290B6F0C" w14:textId="77777777" w:rsidR="006E77CD" w:rsidRPr="006E77CD" w:rsidRDefault="006E77CD" w:rsidP="006E77CD">
      <w:pPr>
        <w:pStyle w:val="Bibliografa"/>
        <w:rPr>
          <w:rFonts w:cs="Times New Roman"/>
        </w:rPr>
      </w:pPr>
      <w:r w:rsidRPr="006E77CD">
        <w:rPr>
          <w:rFonts w:cs="Times New Roman"/>
          <w:lang w:val="en-US"/>
        </w:rPr>
        <w:t xml:space="preserve">Rosenberg, D., Stephens, M., &amp; Collins-Cope, M. (2005). </w:t>
      </w:r>
      <w:r w:rsidRPr="006E77CD">
        <w:rPr>
          <w:rFonts w:cs="Times New Roman"/>
          <w:i/>
          <w:iCs/>
          <w:lang w:val="en-US"/>
        </w:rPr>
        <w:t>Agile Development with ICONIX Process</w:t>
      </w:r>
      <w:r w:rsidRPr="006E77CD">
        <w:rPr>
          <w:rFonts w:cs="Times New Roman"/>
          <w:lang w:val="en-US"/>
        </w:rPr>
        <w:t xml:space="preserve">. </w:t>
      </w:r>
      <w:r w:rsidRPr="006E77CD">
        <w:rPr>
          <w:rFonts w:cs="Times New Roman"/>
        </w:rPr>
        <w:t>Apress.</w:t>
      </w:r>
    </w:p>
    <w:p w14:paraId="36AFE4F8" w14:textId="77777777" w:rsidR="006E77CD" w:rsidRPr="006E77CD" w:rsidRDefault="006E77CD" w:rsidP="006E77CD">
      <w:pPr>
        <w:pStyle w:val="Bibliografa"/>
        <w:rPr>
          <w:rFonts w:cs="Times New Roman"/>
        </w:rPr>
      </w:pPr>
      <w:r w:rsidRPr="006E77CD">
        <w:rPr>
          <w:rFonts w:cs="Times New Roman"/>
        </w:rPr>
        <w:t xml:space="preserve">Scalone, F. (2006). </w:t>
      </w:r>
      <w:r w:rsidRPr="006E77CD">
        <w:rPr>
          <w:rFonts w:cs="Times New Roman"/>
          <w:i/>
          <w:iCs/>
        </w:rPr>
        <w:t>Estudio comparativo de los modelos y estándares de calidad del software</w:t>
      </w:r>
      <w:r w:rsidRPr="006E77CD">
        <w:rPr>
          <w:rFonts w:cs="Times New Roman"/>
        </w:rPr>
        <w:t>. Universidad Tecnológica Nacional Facultad Regional Buenos Aires.</w:t>
      </w:r>
    </w:p>
    <w:p w14:paraId="14EFCE1F" w14:textId="77777777" w:rsidR="006E77CD" w:rsidRPr="006E77CD" w:rsidRDefault="006E77CD" w:rsidP="006E77CD">
      <w:pPr>
        <w:pStyle w:val="Bibliografa"/>
        <w:rPr>
          <w:rFonts w:cs="Times New Roman"/>
        </w:rPr>
      </w:pPr>
      <w:r w:rsidRPr="006E77CD">
        <w:rPr>
          <w:rFonts w:cs="Times New Roman"/>
        </w:rPr>
        <w:lastRenderedPageBreak/>
        <w:t xml:space="preserve">Silva Ascuntar, S., &amp; García G., Y. C. (2018). </w:t>
      </w:r>
      <w:r w:rsidRPr="006E77CD">
        <w:rPr>
          <w:rFonts w:cs="Times New Roman"/>
          <w:i/>
          <w:iCs/>
        </w:rPr>
        <w:t>Documentación de la metodología ICONIX a través del desarrollo del caso «Oriéntate Cali»</w:t>
      </w:r>
      <w:r w:rsidRPr="006E77CD">
        <w:rPr>
          <w:rFonts w:cs="Times New Roman"/>
        </w:rPr>
        <w:t>. Institución Universitaria Antonio José Camacho.</w:t>
      </w:r>
    </w:p>
    <w:p w14:paraId="4EC32E70" w14:textId="77777777" w:rsidR="006E77CD" w:rsidRPr="006E77CD" w:rsidRDefault="006E77CD" w:rsidP="006E77CD">
      <w:pPr>
        <w:pStyle w:val="Bibliografa"/>
        <w:rPr>
          <w:rFonts w:cs="Times New Roman"/>
        </w:rPr>
      </w:pPr>
      <w:r w:rsidRPr="006E77CD">
        <w:rPr>
          <w:rFonts w:cs="Times New Roman"/>
        </w:rPr>
        <w:t xml:space="preserve">UNE. (1995). </w:t>
      </w:r>
      <w:r w:rsidRPr="006E77CD">
        <w:rPr>
          <w:rFonts w:cs="Times New Roman"/>
          <w:i/>
          <w:iCs/>
        </w:rPr>
        <w:t>Gestión de la calidad y aseguramiento de la calidad. Vocabulario. (ISO 8402)</w:t>
      </w:r>
      <w:r w:rsidRPr="006E77CD">
        <w:rPr>
          <w:rFonts w:cs="Times New Roman"/>
        </w:rPr>
        <w:t>.</w:t>
      </w:r>
    </w:p>
    <w:p w14:paraId="30D95ADA" w14:textId="77777777" w:rsidR="006E77CD" w:rsidRPr="006E77CD" w:rsidRDefault="006E77CD" w:rsidP="006E77CD">
      <w:pPr>
        <w:pStyle w:val="Bibliografa"/>
        <w:rPr>
          <w:rFonts w:cs="Times New Roman"/>
        </w:rPr>
      </w:pPr>
      <w:r w:rsidRPr="006E77CD">
        <w:rPr>
          <w:rFonts w:cs="Times New Roman"/>
        </w:rPr>
        <w:t>Estatuto de Investigaciones y Producción Intelectual, Pub. L. No. Acuerdo No. 14, 11 (2018).</w:t>
      </w:r>
    </w:p>
    <w:p w14:paraId="1D7F20B5" w14:textId="77777777" w:rsidR="006E77CD" w:rsidRPr="006E77CD" w:rsidRDefault="006E77CD" w:rsidP="006E77CD">
      <w:pPr>
        <w:pStyle w:val="Bibliografa"/>
        <w:rPr>
          <w:rFonts w:cs="Times New Roman"/>
        </w:rPr>
      </w:pPr>
      <w:r w:rsidRPr="006E77CD">
        <w:rPr>
          <w:rFonts w:cs="Times New Roman"/>
        </w:rPr>
        <w:t xml:space="preserve">Vásquez González, P. (2007). </w:t>
      </w:r>
      <w:r w:rsidRPr="006E77CD">
        <w:rPr>
          <w:rFonts w:cs="Times New Roman"/>
          <w:i/>
          <w:iCs/>
        </w:rPr>
        <w:t>Metodologías de Gestión de proyectos, alcance, impacto y tendencias</w:t>
      </w:r>
      <w:r w:rsidRPr="006E77CD">
        <w:rPr>
          <w:rFonts w:cs="Times New Roman"/>
        </w:rPr>
        <w:t>. Universidad de Chile.</w:t>
      </w:r>
    </w:p>
    <w:p w14:paraId="29137525" w14:textId="49182486" w:rsidR="00B7448C" w:rsidRPr="004F6006" w:rsidRDefault="00FB271E" w:rsidP="00C7692B">
      <w:pPr>
        <w:ind w:firstLine="0"/>
      </w:pPr>
      <w:r>
        <w:fldChar w:fldCharType="end"/>
      </w:r>
    </w:p>
    <w:sectPr w:rsidR="00B7448C" w:rsidRPr="004F6006" w:rsidSect="00CB1974">
      <w:headerReference w:type="even" r:id="rId21"/>
      <w:headerReference w:type="default" r:id="rId22"/>
      <w:footerReference w:type="even" r:id="rId23"/>
      <w:footerReference w:type="default" r:id="rId24"/>
      <w:headerReference w:type="first" r:id="rId25"/>
      <w:footerReference w:type="first" r:id="rId26"/>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0379B77" w14:textId="77777777" w:rsidR="00BB08FC" w:rsidRDefault="00BB08FC" w:rsidP="00294A0E">
      <w:pPr>
        <w:spacing w:line="240" w:lineRule="auto"/>
      </w:pPr>
      <w:r>
        <w:separator/>
      </w:r>
    </w:p>
  </w:endnote>
  <w:endnote w:type="continuationSeparator" w:id="0">
    <w:p w14:paraId="7D9DB45E" w14:textId="77777777" w:rsidR="00BB08FC" w:rsidRDefault="00BB08FC"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AAA01E" w14:textId="77777777" w:rsidR="00471F48" w:rsidRDefault="00471F48">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7B8066" w14:textId="77777777" w:rsidR="00471F48" w:rsidRDefault="00471F48">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3F68B6" w14:textId="77777777" w:rsidR="00471F48" w:rsidRDefault="00471F48">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D504BA8" w14:textId="77777777" w:rsidR="00BB08FC" w:rsidRDefault="00BB08FC" w:rsidP="00294A0E">
      <w:pPr>
        <w:spacing w:line="240" w:lineRule="auto"/>
      </w:pPr>
      <w:r>
        <w:separator/>
      </w:r>
    </w:p>
  </w:footnote>
  <w:footnote w:type="continuationSeparator" w:id="0">
    <w:p w14:paraId="0C1B9B65" w14:textId="77777777" w:rsidR="00BB08FC" w:rsidRDefault="00BB08FC" w:rsidP="00294A0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41300522"/>
      <w:docPartObj>
        <w:docPartGallery w:val="Page Numbers (Top of Page)"/>
        <w:docPartUnique/>
      </w:docPartObj>
    </w:sdtPr>
    <w:sdtEndPr/>
    <w:sdtContent>
      <w:p w14:paraId="3193FB33" w14:textId="77C39392" w:rsidR="00471F48" w:rsidRDefault="00471F48">
        <w:pPr>
          <w:pStyle w:val="Encabezado"/>
          <w:jc w:val="right"/>
        </w:pPr>
        <w:r>
          <w:fldChar w:fldCharType="begin"/>
        </w:r>
        <w:r>
          <w:instrText>PAGE   \* MERGEFORMAT</w:instrText>
        </w:r>
        <w:r>
          <w:fldChar w:fldCharType="separate"/>
        </w:r>
        <w:r w:rsidRPr="00805085">
          <w:rPr>
            <w:noProof/>
            <w:lang w:val="es-ES"/>
          </w:rPr>
          <w:t>x</w:t>
        </w:r>
        <w:r>
          <w:fldChar w:fldCharType="end"/>
        </w:r>
      </w:p>
    </w:sdtContent>
  </w:sdt>
  <w:p w14:paraId="1518AC65" w14:textId="77777777" w:rsidR="00471F48" w:rsidRDefault="00471F48">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C1B11A" w14:textId="77777777" w:rsidR="00471F48" w:rsidRDefault="00471F48">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99346994"/>
      <w:docPartObj>
        <w:docPartGallery w:val="Page Numbers (Top of Page)"/>
        <w:docPartUnique/>
      </w:docPartObj>
    </w:sdtPr>
    <w:sdtEndPr/>
    <w:sdtContent>
      <w:p w14:paraId="1BCFBAA5" w14:textId="1B31B94E" w:rsidR="00471F48" w:rsidRDefault="00471F48">
        <w:pPr>
          <w:pStyle w:val="Encabezado"/>
          <w:jc w:val="right"/>
        </w:pPr>
        <w:r>
          <w:fldChar w:fldCharType="begin"/>
        </w:r>
        <w:r>
          <w:instrText>PAGE   \* MERGEFORMAT</w:instrText>
        </w:r>
        <w:r>
          <w:fldChar w:fldCharType="separate"/>
        </w:r>
        <w:r w:rsidRPr="00805085">
          <w:rPr>
            <w:noProof/>
            <w:lang w:val="es-ES"/>
          </w:rPr>
          <w:t>99</w:t>
        </w:r>
        <w:r>
          <w:fldChar w:fldCharType="end"/>
        </w:r>
      </w:p>
    </w:sdtContent>
  </w:sdt>
  <w:p w14:paraId="0B38173F" w14:textId="77777777" w:rsidR="00471F48" w:rsidRDefault="00471F48">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A0973F" w14:textId="77777777" w:rsidR="00471F48" w:rsidRDefault="00471F48">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8E5CCA"/>
    <w:multiLevelType w:val="multilevel"/>
    <w:tmpl w:val="02B649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2B6210C"/>
    <w:multiLevelType w:val="multilevel"/>
    <w:tmpl w:val="0088E3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0050B9"/>
    <w:multiLevelType w:val="multilevel"/>
    <w:tmpl w:val="1834F6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46D74E3"/>
    <w:multiLevelType w:val="multilevel"/>
    <w:tmpl w:val="0CC2D5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471091D"/>
    <w:multiLevelType w:val="hybridMultilevel"/>
    <w:tmpl w:val="B8F0853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05C75353"/>
    <w:multiLevelType w:val="multilevel"/>
    <w:tmpl w:val="9AA2DD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07503496"/>
    <w:multiLevelType w:val="multilevel"/>
    <w:tmpl w:val="3BB059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07DE060D"/>
    <w:multiLevelType w:val="hybridMultilevel"/>
    <w:tmpl w:val="A43ADFE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94C507A"/>
    <w:multiLevelType w:val="multilevel"/>
    <w:tmpl w:val="3B160B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0A144B61"/>
    <w:multiLevelType w:val="multilevel"/>
    <w:tmpl w:val="33CC8D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0CD15BA0"/>
    <w:multiLevelType w:val="multilevel"/>
    <w:tmpl w:val="B448D9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5"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112E3D86"/>
    <w:multiLevelType w:val="multilevel"/>
    <w:tmpl w:val="E04AF4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11BE4730"/>
    <w:multiLevelType w:val="multilevel"/>
    <w:tmpl w:val="9F4CD1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11D66EDE"/>
    <w:multiLevelType w:val="multilevel"/>
    <w:tmpl w:val="28F23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12D401BD"/>
    <w:multiLevelType w:val="multilevel"/>
    <w:tmpl w:val="B57864A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15:restartNumberingAfterBreak="0">
    <w:nsid w:val="143E4C3E"/>
    <w:multiLevelType w:val="multilevel"/>
    <w:tmpl w:val="40321D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14C451C1"/>
    <w:multiLevelType w:val="multilevel"/>
    <w:tmpl w:val="4FC6E8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1525674C"/>
    <w:multiLevelType w:val="multilevel"/>
    <w:tmpl w:val="2152CB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152B512B"/>
    <w:multiLevelType w:val="multilevel"/>
    <w:tmpl w:val="39026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15366674"/>
    <w:multiLevelType w:val="multilevel"/>
    <w:tmpl w:val="84007D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157C7180"/>
    <w:multiLevelType w:val="multilevel"/>
    <w:tmpl w:val="189204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15994EBA"/>
    <w:multiLevelType w:val="multilevel"/>
    <w:tmpl w:val="DB9EB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5BF04A3"/>
    <w:multiLevelType w:val="multilevel"/>
    <w:tmpl w:val="45D8B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161A0BF2"/>
    <w:multiLevelType w:val="multilevel"/>
    <w:tmpl w:val="C38692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18CF7721"/>
    <w:multiLevelType w:val="multilevel"/>
    <w:tmpl w:val="1B7CC8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0" w15:restartNumberingAfterBreak="0">
    <w:nsid w:val="19131B32"/>
    <w:multiLevelType w:val="multilevel"/>
    <w:tmpl w:val="E828E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1" w15:restartNumberingAfterBreak="0">
    <w:nsid w:val="192015B7"/>
    <w:multiLevelType w:val="multilevel"/>
    <w:tmpl w:val="A09C3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 w15:restartNumberingAfterBreak="0">
    <w:nsid w:val="1A2D5F18"/>
    <w:multiLevelType w:val="hybridMultilevel"/>
    <w:tmpl w:val="A8A8A0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1D49283A"/>
    <w:multiLevelType w:val="multilevel"/>
    <w:tmpl w:val="E7820D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15:restartNumberingAfterBreak="0">
    <w:nsid w:val="1D8F2B04"/>
    <w:multiLevelType w:val="multilevel"/>
    <w:tmpl w:val="EFD42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1D951793"/>
    <w:multiLevelType w:val="multilevel"/>
    <w:tmpl w:val="4F7CDE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7"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8"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39" w15:restartNumberingAfterBreak="0">
    <w:nsid w:val="2000627E"/>
    <w:multiLevelType w:val="multilevel"/>
    <w:tmpl w:val="A74A44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0" w15:restartNumberingAfterBreak="0">
    <w:nsid w:val="20AD4919"/>
    <w:multiLevelType w:val="multilevel"/>
    <w:tmpl w:val="01D803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1" w15:restartNumberingAfterBreak="0">
    <w:nsid w:val="20F10154"/>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2"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43" w15:restartNumberingAfterBreak="0">
    <w:nsid w:val="223E6709"/>
    <w:multiLevelType w:val="multilevel"/>
    <w:tmpl w:val="FF2CC9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4" w15:restartNumberingAfterBreak="0">
    <w:nsid w:val="225710CA"/>
    <w:multiLevelType w:val="multilevel"/>
    <w:tmpl w:val="8EDE7A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5" w15:restartNumberingAfterBreak="0">
    <w:nsid w:val="238D173B"/>
    <w:multiLevelType w:val="multilevel"/>
    <w:tmpl w:val="B7D4C6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7" w15:restartNumberingAfterBreak="0">
    <w:nsid w:val="261E15E6"/>
    <w:multiLevelType w:val="multilevel"/>
    <w:tmpl w:val="A1EC70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8" w15:restartNumberingAfterBreak="0">
    <w:nsid w:val="27117D4F"/>
    <w:multiLevelType w:val="multilevel"/>
    <w:tmpl w:val="043828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15:restartNumberingAfterBreak="0">
    <w:nsid w:val="272B4A08"/>
    <w:multiLevelType w:val="multilevel"/>
    <w:tmpl w:val="B96CD7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0"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1" w15:restartNumberingAfterBreak="0">
    <w:nsid w:val="279F4749"/>
    <w:multiLevelType w:val="hybridMultilevel"/>
    <w:tmpl w:val="E534B1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2" w15:restartNumberingAfterBreak="0">
    <w:nsid w:val="27BB6822"/>
    <w:multiLevelType w:val="multilevel"/>
    <w:tmpl w:val="3E6E53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3" w15:restartNumberingAfterBreak="0">
    <w:nsid w:val="27CC7E86"/>
    <w:multiLevelType w:val="multilevel"/>
    <w:tmpl w:val="6150AB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4" w15:restartNumberingAfterBreak="0">
    <w:nsid w:val="2A117757"/>
    <w:multiLevelType w:val="multilevel"/>
    <w:tmpl w:val="48F084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5"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6" w15:restartNumberingAfterBreak="0">
    <w:nsid w:val="2CC427D5"/>
    <w:multiLevelType w:val="multilevel"/>
    <w:tmpl w:val="AE16EE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7" w15:restartNumberingAfterBreak="0">
    <w:nsid w:val="302D613C"/>
    <w:multiLevelType w:val="multilevel"/>
    <w:tmpl w:val="179AEE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8" w15:restartNumberingAfterBreak="0">
    <w:nsid w:val="314B5A02"/>
    <w:multiLevelType w:val="multilevel"/>
    <w:tmpl w:val="6EEA85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9" w15:restartNumberingAfterBreak="0">
    <w:nsid w:val="34623ECD"/>
    <w:multiLevelType w:val="multilevel"/>
    <w:tmpl w:val="EF9E45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0" w15:restartNumberingAfterBreak="0">
    <w:nsid w:val="346A714B"/>
    <w:multiLevelType w:val="multilevel"/>
    <w:tmpl w:val="59EA0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1" w15:restartNumberingAfterBreak="0">
    <w:nsid w:val="35357BCE"/>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2" w15:restartNumberingAfterBreak="0">
    <w:nsid w:val="363C5085"/>
    <w:multiLevelType w:val="multilevel"/>
    <w:tmpl w:val="9D2875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3" w15:restartNumberingAfterBreak="0">
    <w:nsid w:val="36BD2B0C"/>
    <w:multiLevelType w:val="multilevel"/>
    <w:tmpl w:val="6DEED8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4" w15:restartNumberingAfterBreak="0">
    <w:nsid w:val="36CE2D57"/>
    <w:multiLevelType w:val="multilevel"/>
    <w:tmpl w:val="568480B4"/>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5" w15:restartNumberingAfterBreak="0">
    <w:nsid w:val="383A57D1"/>
    <w:multiLevelType w:val="multilevel"/>
    <w:tmpl w:val="5E9022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6" w15:restartNumberingAfterBreak="0">
    <w:nsid w:val="386A6BA1"/>
    <w:multiLevelType w:val="hybridMultilevel"/>
    <w:tmpl w:val="82E640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7" w15:restartNumberingAfterBreak="0">
    <w:nsid w:val="386C58E5"/>
    <w:multiLevelType w:val="multilevel"/>
    <w:tmpl w:val="348413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8" w15:restartNumberingAfterBreak="0">
    <w:nsid w:val="38A4351B"/>
    <w:multiLevelType w:val="multilevel"/>
    <w:tmpl w:val="13C02A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9" w15:restartNumberingAfterBreak="0">
    <w:nsid w:val="38F72D88"/>
    <w:multiLevelType w:val="multilevel"/>
    <w:tmpl w:val="0F58F0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0" w15:restartNumberingAfterBreak="0">
    <w:nsid w:val="3990073A"/>
    <w:multiLevelType w:val="multilevel"/>
    <w:tmpl w:val="C4F80E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1" w15:restartNumberingAfterBreak="0">
    <w:nsid w:val="3C012664"/>
    <w:multiLevelType w:val="multilevel"/>
    <w:tmpl w:val="1430E7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2" w15:restartNumberingAfterBreak="0">
    <w:nsid w:val="3D343732"/>
    <w:multiLevelType w:val="multilevel"/>
    <w:tmpl w:val="699870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3" w15:restartNumberingAfterBreak="0">
    <w:nsid w:val="3D680F65"/>
    <w:multiLevelType w:val="multilevel"/>
    <w:tmpl w:val="6D1A0B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4"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5" w15:restartNumberingAfterBreak="0">
    <w:nsid w:val="3DEC36D4"/>
    <w:multiLevelType w:val="multilevel"/>
    <w:tmpl w:val="5DF04A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6" w15:restartNumberingAfterBreak="0">
    <w:nsid w:val="3F9C04C6"/>
    <w:multiLevelType w:val="multilevel"/>
    <w:tmpl w:val="B6D81A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7" w15:restartNumberingAfterBreak="0">
    <w:nsid w:val="42B1345C"/>
    <w:multiLevelType w:val="multilevel"/>
    <w:tmpl w:val="EC68F9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8" w15:restartNumberingAfterBreak="0">
    <w:nsid w:val="448E446F"/>
    <w:multiLevelType w:val="multilevel"/>
    <w:tmpl w:val="476C75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9" w15:restartNumberingAfterBreak="0">
    <w:nsid w:val="46752C2E"/>
    <w:multiLevelType w:val="hybridMultilevel"/>
    <w:tmpl w:val="4EDE14F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80" w15:restartNumberingAfterBreak="0">
    <w:nsid w:val="47B65DF1"/>
    <w:multiLevelType w:val="multilevel"/>
    <w:tmpl w:val="7B90E4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1" w15:restartNumberingAfterBreak="0">
    <w:nsid w:val="48A227BC"/>
    <w:multiLevelType w:val="multilevel"/>
    <w:tmpl w:val="3A0655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2" w15:restartNumberingAfterBreak="0">
    <w:nsid w:val="48C577F8"/>
    <w:multiLevelType w:val="multilevel"/>
    <w:tmpl w:val="5B7C2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3" w15:restartNumberingAfterBreak="0">
    <w:nsid w:val="4A277343"/>
    <w:multiLevelType w:val="multilevel"/>
    <w:tmpl w:val="27CAD3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4" w15:restartNumberingAfterBreak="0">
    <w:nsid w:val="4B385A2C"/>
    <w:multiLevelType w:val="multilevel"/>
    <w:tmpl w:val="2BD025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5" w15:restartNumberingAfterBreak="0">
    <w:nsid w:val="4BE72FD1"/>
    <w:multiLevelType w:val="multilevel"/>
    <w:tmpl w:val="29144A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6"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7" w15:restartNumberingAfterBreak="0">
    <w:nsid w:val="4E433653"/>
    <w:multiLevelType w:val="hybridMultilevel"/>
    <w:tmpl w:val="BBFEAA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8" w15:restartNumberingAfterBreak="0">
    <w:nsid w:val="528D3389"/>
    <w:multiLevelType w:val="multilevel"/>
    <w:tmpl w:val="797042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9" w15:restartNumberingAfterBreak="0">
    <w:nsid w:val="53B4619F"/>
    <w:multiLevelType w:val="multilevel"/>
    <w:tmpl w:val="D474E3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0"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91" w15:restartNumberingAfterBreak="0">
    <w:nsid w:val="5B2862E5"/>
    <w:multiLevelType w:val="multilevel"/>
    <w:tmpl w:val="5E9878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2" w15:restartNumberingAfterBreak="0">
    <w:nsid w:val="5E717064"/>
    <w:multiLevelType w:val="multilevel"/>
    <w:tmpl w:val="E7CAF0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3"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4"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5" w15:restartNumberingAfterBreak="0">
    <w:nsid w:val="5FF61A0D"/>
    <w:multiLevelType w:val="multilevel"/>
    <w:tmpl w:val="5BB24A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6" w15:restartNumberingAfterBreak="0">
    <w:nsid w:val="6055625E"/>
    <w:multiLevelType w:val="multilevel"/>
    <w:tmpl w:val="023E72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7"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8" w15:restartNumberingAfterBreak="0">
    <w:nsid w:val="61DE3D1B"/>
    <w:multiLevelType w:val="multilevel"/>
    <w:tmpl w:val="F64EBB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9" w15:restartNumberingAfterBreak="0">
    <w:nsid w:val="635863E9"/>
    <w:multiLevelType w:val="multilevel"/>
    <w:tmpl w:val="668C8F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0" w15:restartNumberingAfterBreak="0">
    <w:nsid w:val="635E5ED5"/>
    <w:multiLevelType w:val="multilevel"/>
    <w:tmpl w:val="B75A9E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1" w15:restartNumberingAfterBreak="0">
    <w:nsid w:val="644D23F6"/>
    <w:multiLevelType w:val="multilevel"/>
    <w:tmpl w:val="AB66EA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2" w15:restartNumberingAfterBreak="0">
    <w:nsid w:val="65E30E35"/>
    <w:multiLevelType w:val="multilevel"/>
    <w:tmpl w:val="67A498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3" w15:restartNumberingAfterBreak="0">
    <w:nsid w:val="66644D9D"/>
    <w:multiLevelType w:val="hybridMultilevel"/>
    <w:tmpl w:val="35A0930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04" w15:restartNumberingAfterBreak="0">
    <w:nsid w:val="668D7163"/>
    <w:multiLevelType w:val="multilevel"/>
    <w:tmpl w:val="611624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5" w15:restartNumberingAfterBreak="0">
    <w:nsid w:val="66EB178B"/>
    <w:multiLevelType w:val="multilevel"/>
    <w:tmpl w:val="BC30FD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6"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7" w15:restartNumberingAfterBreak="0">
    <w:nsid w:val="6AEC1F67"/>
    <w:multiLevelType w:val="multilevel"/>
    <w:tmpl w:val="E370FC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8" w15:restartNumberingAfterBreak="0">
    <w:nsid w:val="6CFE1E42"/>
    <w:multiLevelType w:val="multilevel"/>
    <w:tmpl w:val="0CC643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9" w15:restartNumberingAfterBreak="0">
    <w:nsid w:val="6D343187"/>
    <w:multiLevelType w:val="multilevel"/>
    <w:tmpl w:val="6BA4FF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0" w15:restartNumberingAfterBreak="0">
    <w:nsid w:val="6DFD5E1E"/>
    <w:multiLevelType w:val="multilevel"/>
    <w:tmpl w:val="F7D2D6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1"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2"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13" w15:restartNumberingAfterBreak="0">
    <w:nsid w:val="73207177"/>
    <w:multiLevelType w:val="multilevel"/>
    <w:tmpl w:val="89B42B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4" w15:restartNumberingAfterBreak="0">
    <w:nsid w:val="73DF0C85"/>
    <w:multiLevelType w:val="multilevel"/>
    <w:tmpl w:val="DE8E83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5" w15:restartNumberingAfterBreak="0">
    <w:nsid w:val="75273CD1"/>
    <w:multiLevelType w:val="hybridMultilevel"/>
    <w:tmpl w:val="A80081F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6" w15:restartNumberingAfterBreak="0">
    <w:nsid w:val="76253D48"/>
    <w:multiLevelType w:val="multilevel"/>
    <w:tmpl w:val="67F82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7" w15:restartNumberingAfterBreak="0">
    <w:nsid w:val="76BB47EA"/>
    <w:multiLevelType w:val="multilevel"/>
    <w:tmpl w:val="34B218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8" w15:restartNumberingAfterBreak="0">
    <w:nsid w:val="76E74ADD"/>
    <w:multiLevelType w:val="multilevel"/>
    <w:tmpl w:val="78FCB9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9" w15:restartNumberingAfterBreak="0">
    <w:nsid w:val="77640533"/>
    <w:multiLevelType w:val="multilevel"/>
    <w:tmpl w:val="5C8253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0" w15:restartNumberingAfterBreak="0">
    <w:nsid w:val="77B060D8"/>
    <w:multiLevelType w:val="multilevel"/>
    <w:tmpl w:val="0018D7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1" w15:restartNumberingAfterBreak="0">
    <w:nsid w:val="78744931"/>
    <w:multiLevelType w:val="multilevel"/>
    <w:tmpl w:val="3D66BE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2" w15:restartNumberingAfterBreak="0">
    <w:nsid w:val="78CE503D"/>
    <w:multiLevelType w:val="multilevel"/>
    <w:tmpl w:val="E4B828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3" w15:restartNumberingAfterBreak="0">
    <w:nsid w:val="79C84465"/>
    <w:multiLevelType w:val="multilevel"/>
    <w:tmpl w:val="12D4A8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4" w15:restartNumberingAfterBreak="0">
    <w:nsid w:val="7B316C8A"/>
    <w:multiLevelType w:val="multilevel"/>
    <w:tmpl w:val="794CE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5"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6" w15:restartNumberingAfterBreak="0">
    <w:nsid w:val="7B610A32"/>
    <w:multiLevelType w:val="multilevel"/>
    <w:tmpl w:val="8B04BC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7" w15:restartNumberingAfterBreak="0">
    <w:nsid w:val="7C761118"/>
    <w:multiLevelType w:val="multilevel"/>
    <w:tmpl w:val="FF7617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8" w15:restartNumberingAfterBreak="0">
    <w:nsid w:val="7CE70468"/>
    <w:multiLevelType w:val="multilevel"/>
    <w:tmpl w:val="7B1671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9"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0" w15:restartNumberingAfterBreak="0">
    <w:nsid w:val="7F662FDE"/>
    <w:multiLevelType w:val="multilevel"/>
    <w:tmpl w:val="16C835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2"/>
  </w:num>
  <w:num w:numId="2">
    <w:abstractNumId w:val="50"/>
  </w:num>
  <w:num w:numId="3">
    <w:abstractNumId w:val="55"/>
  </w:num>
  <w:num w:numId="4">
    <w:abstractNumId w:val="38"/>
  </w:num>
  <w:num w:numId="5">
    <w:abstractNumId w:val="112"/>
  </w:num>
  <w:num w:numId="6">
    <w:abstractNumId w:val="14"/>
  </w:num>
  <w:num w:numId="7">
    <w:abstractNumId w:val="37"/>
  </w:num>
  <w:num w:numId="8">
    <w:abstractNumId w:val="103"/>
  </w:num>
  <w:num w:numId="9">
    <w:abstractNumId w:val="125"/>
  </w:num>
  <w:num w:numId="10">
    <w:abstractNumId w:val="98"/>
  </w:num>
  <w:num w:numId="11">
    <w:abstractNumId w:val="92"/>
  </w:num>
  <w:num w:numId="12">
    <w:abstractNumId w:val="107"/>
  </w:num>
  <w:num w:numId="13">
    <w:abstractNumId w:val="21"/>
  </w:num>
  <w:num w:numId="14">
    <w:abstractNumId w:val="15"/>
  </w:num>
  <w:num w:numId="15">
    <w:abstractNumId w:val="8"/>
  </w:num>
  <w:num w:numId="16">
    <w:abstractNumId w:val="63"/>
  </w:num>
  <w:num w:numId="17">
    <w:abstractNumId w:val="126"/>
  </w:num>
  <w:num w:numId="18">
    <w:abstractNumId w:val="117"/>
  </w:num>
  <w:num w:numId="19">
    <w:abstractNumId w:val="88"/>
  </w:num>
  <w:num w:numId="20">
    <w:abstractNumId w:val="95"/>
  </w:num>
  <w:num w:numId="21">
    <w:abstractNumId w:val="118"/>
  </w:num>
  <w:num w:numId="22">
    <w:abstractNumId w:val="123"/>
  </w:num>
  <w:num w:numId="23">
    <w:abstractNumId w:val="68"/>
  </w:num>
  <w:num w:numId="24">
    <w:abstractNumId w:val="71"/>
  </w:num>
  <w:num w:numId="25">
    <w:abstractNumId w:val="101"/>
  </w:num>
  <w:num w:numId="26">
    <w:abstractNumId w:val="47"/>
  </w:num>
  <w:num w:numId="27">
    <w:abstractNumId w:val="40"/>
  </w:num>
  <w:num w:numId="28">
    <w:abstractNumId w:val="102"/>
  </w:num>
  <w:num w:numId="29">
    <w:abstractNumId w:val="28"/>
  </w:num>
  <w:num w:numId="30">
    <w:abstractNumId w:val="29"/>
  </w:num>
  <w:num w:numId="31">
    <w:abstractNumId w:val="36"/>
  </w:num>
  <w:num w:numId="32">
    <w:abstractNumId w:val="121"/>
  </w:num>
  <w:num w:numId="33">
    <w:abstractNumId w:val="6"/>
  </w:num>
  <w:num w:numId="34">
    <w:abstractNumId w:val="113"/>
  </w:num>
  <w:num w:numId="35">
    <w:abstractNumId w:val="3"/>
  </w:num>
  <w:num w:numId="36">
    <w:abstractNumId w:val="93"/>
  </w:num>
  <w:num w:numId="37">
    <w:abstractNumId w:val="26"/>
  </w:num>
  <w:num w:numId="38">
    <w:abstractNumId w:val="75"/>
  </w:num>
  <w:num w:numId="39">
    <w:abstractNumId w:val="84"/>
  </w:num>
  <w:num w:numId="40">
    <w:abstractNumId w:val="94"/>
  </w:num>
  <w:num w:numId="41">
    <w:abstractNumId w:val="10"/>
  </w:num>
  <w:num w:numId="42">
    <w:abstractNumId w:val="19"/>
  </w:num>
  <w:num w:numId="43">
    <w:abstractNumId w:val="30"/>
  </w:num>
  <w:num w:numId="44">
    <w:abstractNumId w:val="59"/>
  </w:num>
  <w:num w:numId="45">
    <w:abstractNumId w:val="76"/>
  </w:num>
  <w:num w:numId="46">
    <w:abstractNumId w:val="25"/>
  </w:num>
  <w:num w:numId="47">
    <w:abstractNumId w:val="11"/>
  </w:num>
  <w:num w:numId="48">
    <w:abstractNumId w:val="78"/>
  </w:num>
  <w:num w:numId="49">
    <w:abstractNumId w:val="16"/>
  </w:num>
  <w:num w:numId="50">
    <w:abstractNumId w:val="89"/>
  </w:num>
  <w:num w:numId="51">
    <w:abstractNumId w:val="27"/>
  </w:num>
  <w:num w:numId="52">
    <w:abstractNumId w:val="12"/>
  </w:num>
  <w:num w:numId="53">
    <w:abstractNumId w:val="85"/>
  </w:num>
  <w:num w:numId="54">
    <w:abstractNumId w:val="111"/>
  </w:num>
  <w:num w:numId="55">
    <w:abstractNumId w:val="44"/>
  </w:num>
  <w:num w:numId="56">
    <w:abstractNumId w:val="127"/>
  </w:num>
  <w:num w:numId="57">
    <w:abstractNumId w:val="73"/>
  </w:num>
  <w:num w:numId="58">
    <w:abstractNumId w:val="80"/>
  </w:num>
  <w:num w:numId="59">
    <w:abstractNumId w:val="69"/>
  </w:num>
  <w:num w:numId="60">
    <w:abstractNumId w:val="70"/>
  </w:num>
  <w:num w:numId="61">
    <w:abstractNumId w:val="99"/>
  </w:num>
  <w:num w:numId="62">
    <w:abstractNumId w:val="120"/>
  </w:num>
  <w:num w:numId="63">
    <w:abstractNumId w:val="74"/>
  </w:num>
  <w:num w:numId="64">
    <w:abstractNumId w:val="2"/>
  </w:num>
  <w:num w:numId="65">
    <w:abstractNumId w:val="43"/>
  </w:num>
  <w:num w:numId="66">
    <w:abstractNumId w:val="41"/>
  </w:num>
  <w:num w:numId="67">
    <w:abstractNumId w:val="104"/>
  </w:num>
  <w:num w:numId="68">
    <w:abstractNumId w:val="13"/>
  </w:num>
  <w:num w:numId="69">
    <w:abstractNumId w:val="128"/>
  </w:num>
  <w:num w:numId="70">
    <w:abstractNumId w:val="49"/>
  </w:num>
  <w:num w:numId="71">
    <w:abstractNumId w:val="105"/>
  </w:num>
  <w:num w:numId="72">
    <w:abstractNumId w:val="20"/>
  </w:num>
  <w:num w:numId="73">
    <w:abstractNumId w:val="109"/>
  </w:num>
  <w:num w:numId="74">
    <w:abstractNumId w:val="96"/>
  </w:num>
  <w:num w:numId="75">
    <w:abstractNumId w:val="56"/>
  </w:num>
  <w:num w:numId="76">
    <w:abstractNumId w:val="39"/>
  </w:num>
  <w:num w:numId="77">
    <w:abstractNumId w:val="65"/>
  </w:num>
  <w:num w:numId="78">
    <w:abstractNumId w:val="122"/>
  </w:num>
  <w:num w:numId="79">
    <w:abstractNumId w:val="0"/>
  </w:num>
  <w:num w:numId="80">
    <w:abstractNumId w:val="53"/>
  </w:num>
  <w:num w:numId="81">
    <w:abstractNumId w:val="110"/>
  </w:num>
  <w:num w:numId="82">
    <w:abstractNumId w:val="91"/>
  </w:num>
  <w:num w:numId="83">
    <w:abstractNumId w:val="33"/>
  </w:num>
  <w:num w:numId="84">
    <w:abstractNumId w:val="114"/>
  </w:num>
  <w:num w:numId="85">
    <w:abstractNumId w:val="119"/>
  </w:num>
  <w:num w:numId="86">
    <w:abstractNumId w:val="100"/>
  </w:num>
  <w:num w:numId="87">
    <w:abstractNumId w:val="72"/>
  </w:num>
  <w:num w:numId="88">
    <w:abstractNumId w:val="46"/>
  </w:num>
  <w:num w:numId="89">
    <w:abstractNumId w:val="97"/>
  </w:num>
  <w:num w:numId="90">
    <w:abstractNumId w:val="31"/>
  </w:num>
  <w:num w:numId="91">
    <w:abstractNumId w:val="62"/>
  </w:num>
  <w:num w:numId="92">
    <w:abstractNumId w:val="24"/>
  </w:num>
  <w:num w:numId="93">
    <w:abstractNumId w:val="81"/>
  </w:num>
  <w:num w:numId="94">
    <w:abstractNumId w:val="129"/>
  </w:num>
  <w:num w:numId="95">
    <w:abstractNumId w:val="22"/>
  </w:num>
  <w:num w:numId="96">
    <w:abstractNumId w:val="17"/>
  </w:num>
  <w:num w:numId="97">
    <w:abstractNumId w:val="54"/>
  </w:num>
  <w:num w:numId="98">
    <w:abstractNumId w:val="64"/>
  </w:num>
  <w:num w:numId="99">
    <w:abstractNumId w:val="124"/>
  </w:num>
  <w:num w:numId="100">
    <w:abstractNumId w:val="7"/>
  </w:num>
  <w:num w:numId="101">
    <w:abstractNumId w:val="82"/>
  </w:num>
  <w:num w:numId="102">
    <w:abstractNumId w:val="1"/>
  </w:num>
  <w:num w:numId="103">
    <w:abstractNumId w:val="60"/>
  </w:num>
  <w:num w:numId="104">
    <w:abstractNumId w:val="57"/>
  </w:num>
  <w:num w:numId="105">
    <w:abstractNumId w:val="61"/>
  </w:num>
  <w:num w:numId="106">
    <w:abstractNumId w:val="58"/>
  </w:num>
  <w:num w:numId="107">
    <w:abstractNumId w:val="116"/>
  </w:num>
  <w:num w:numId="108">
    <w:abstractNumId w:val="23"/>
  </w:num>
  <w:num w:numId="109">
    <w:abstractNumId w:val="108"/>
  </w:num>
  <w:num w:numId="110">
    <w:abstractNumId w:val="83"/>
  </w:num>
  <w:num w:numId="111">
    <w:abstractNumId w:val="67"/>
  </w:num>
  <w:num w:numId="112">
    <w:abstractNumId w:val="35"/>
  </w:num>
  <w:num w:numId="113">
    <w:abstractNumId w:val="77"/>
  </w:num>
  <w:num w:numId="114">
    <w:abstractNumId w:val="130"/>
  </w:num>
  <w:num w:numId="115">
    <w:abstractNumId w:val="52"/>
  </w:num>
  <w:num w:numId="116">
    <w:abstractNumId w:val="45"/>
  </w:num>
  <w:num w:numId="117">
    <w:abstractNumId w:val="18"/>
  </w:num>
  <w:num w:numId="118">
    <w:abstractNumId w:val="48"/>
  </w:num>
  <w:num w:numId="119">
    <w:abstractNumId w:val="34"/>
  </w:num>
  <w:num w:numId="120">
    <w:abstractNumId w:val="86"/>
  </w:num>
  <w:num w:numId="121">
    <w:abstractNumId w:val="90"/>
  </w:num>
  <w:num w:numId="122">
    <w:abstractNumId w:val="5"/>
  </w:num>
  <w:num w:numId="123">
    <w:abstractNumId w:val="106"/>
  </w:num>
  <w:num w:numId="124">
    <w:abstractNumId w:val="51"/>
  </w:num>
  <w:num w:numId="125">
    <w:abstractNumId w:val="32"/>
  </w:num>
  <w:num w:numId="126">
    <w:abstractNumId w:val="115"/>
  </w:num>
  <w:num w:numId="127">
    <w:abstractNumId w:val="4"/>
  </w:num>
  <w:num w:numId="128">
    <w:abstractNumId w:val="66"/>
  </w:num>
  <w:num w:numId="129">
    <w:abstractNumId w:val="9"/>
  </w:num>
  <w:num w:numId="130">
    <w:abstractNumId w:val="79"/>
  </w:num>
  <w:num w:numId="131">
    <w:abstractNumId w:val="87"/>
  </w:num>
  <w:numIdMacAtCleanup w:val="1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0B10"/>
    <w:rsid w:val="00000C53"/>
    <w:rsid w:val="000012EE"/>
    <w:rsid w:val="0000146A"/>
    <w:rsid w:val="00001DC5"/>
    <w:rsid w:val="00004313"/>
    <w:rsid w:val="00004CF3"/>
    <w:rsid w:val="00005B5D"/>
    <w:rsid w:val="00005CF4"/>
    <w:rsid w:val="00007418"/>
    <w:rsid w:val="00010104"/>
    <w:rsid w:val="00010F47"/>
    <w:rsid w:val="000113F3"/>
    <w:rsid w:val="0001167D"/>
    <w:rsid w:val="00012B6E"/>
    <w:rsid w:val="000130F7"/>
    <w:rsid w:val="00013F4F"/>
    <w:rsid w:val="00014D66"/>
    <w:rsid w:val="00014DEB"/>
    <w:rsid w:val="000151A4"/>
    <w:rsid w:val="000151CE"/>
    <w:rsid w:val="00015B47"/>
    <w:rsid w:val="00015E55"/>
    <w:rsid w:val="000160C1"/>
    <w:rsid w:val="000161A7"/>
    <w:rsid w:val="00016DEF"/>
    <w:rsid w:val="000173BB"/>
    <w:rsid w:val="00021156"/>
    <w:rsid w:val="0002136A"/>
    <w:rsid w:val="0002153E"/>
    <w:rsid w:val="000216D3"/>
    <w:rsid w:val="000224F5"/>
    <w:rsid w:val="00022B2E"/>
    <w:rsid w:val="000239C4"/>
    <w:rsid w:val="00024880"/>
    <w:rsid w:val="00025723"/>
    <w:rsid w:val="00025C75"/>
    <w:rsid w:val="00026A51"/>
    <w:rsid w:val="0002745D"/>
    <w:rsid w:val="00027F22"/>
    <w:rsid w:val="00030891"/>
    <w:rsid w:val="00030C94"/>
    <w:rsid w:val="000318F3"/>
    <w:rsid w:val="00031A7B"/>
    <w:rsid w:val="00031FC8"/>
    <w:rsid w:val="0003201D"/>
    <w:rsid w:val="00032469"/>
    <w:rsid w:val="0003426A"/>
    <w:rsid w:val="000344F1"/>
    <w:rsid w:val="000361D6"/>
    <w:rsid w:val="000362D8"/>
    <w:rsid w:val="00036CFF"/>
    <w:rsid w:val="00036D20"/>
    <w:rsid w:val="00036D24"/>
    <w:rsid w:val="0004023D"/>
    <w:rsid w:val="000404FB"/>
    <w:rsid w:val="0004055D"/>
    <w:rsid w:val="000405F5"/>
    <w:rsid w:val="000409B1"/>
    <w:rsid w:val="000424EA"/>
    <w:rsid w:val="00042701"/>
    <w:rsid w:val="00046B6F"/>
    <w:rsid w:val="00046E69"/>
    <w:rsid w:val="000517F0"/>
    <w:rsid w:val="00052035"/>
    <w:rsid w:val="0005220B"/>
    <w:rsid w:val="000528A8"/>
    <w:rsid w:val="00053E03"/>
    <w:rsid w:val="0005562A"/>
    <w:rsid w:val="00055D12"/>
    <w:rsid w:val="0005627F"/>
    <w:rsid w:val="000565FC"/>
    <w:rsid w:val="000576B6"/>
    <w:rsid w:val="00057A93"/>
    <w:rsid w:val="00063148"/>
    <w:rsid w:val="00063F62"/>
    <w:rsid w:val="0006467C"/>
    <w:rsid w:val="00065325"/>
    <w:rsid w:val="0006543D"/>
    <w:rsid w:val="00066E34"/>
    <w:rsid w:val="000671C4"/>
    <w:rsid w:val="000706C8"/>
    <w:rsid w:val="00070A25"/>
    <w:rsid w:val="00070CE7"/>
    <w:rsid w:val="000716E2"/>
    <w:rsid w:val="00071C00"/>
    <w:rsid w:val="00073765"/>
    <w:rsid w:val="000744A9"/>
    <w:rsid w:val="000759E6"/>
    <w:rsid w:val="00075C8A"/>
    <w:rsid w:val="0007631F"/>
    <w:rsid w:val="00076C42"/>
    <w:rsid w:val="00076C84"/>
    <w:rsid w:val="00076D6F"/>
    <w:rsid w:val="00076F5C"/>
    <w:rsid w:val="00077536"/>
    <w:rsid w:val="000777C6"/>
    <w:rsid w:val="00082EC6"/>
    <w:rsid w:val="0008340E"/>
    <w:rsid w:val="00083A4D"/>
    <w:rsid w:val="00083CDD"/>
    <w:rsid w:val="000843A9"/>
    <w:rsid w:val="000859D8"/>
    <w:rsid w:val="00086415"/>
    <w:rsid w:val="00087975"/>
    <w:rsid w:val="000914C2"/>
    <w:rsid w:val="0009194E"/>
    <w:rsid w:val="00091FC0"/>
    <w:rsid w:val="0009266B"/>
    <w:rsid w:val="0009350B"/>
    <w:rsid w:val="000935FE"/>
    <w:rsid w:val="00093BEA"/>
    <w:rsid w:val="000956EB"/>
    <w:rsid w:val="000A00C0"/>
    <w:rsid w:val="000A03CA"/>
    <w:rsid w:val="000A082A"/>
    <w:rsid w:val="000A1274"/>
    <w:rsid w:val="000A186F"/>
    <w:rsid w:val="000A227B"/>
    <w:rsid w:val="000A314C"/>
    <w:rsid w:val="000A32DB"/>
    <w:rsid w:val="000A3395"/>
    <w:rsid w:val="000A57C7"/>
    <w:rsid w:val="000A5830"/>
    <w:rsid w:val="000A5931"/>
    <w:rsid w:val="000A7B9C"/>
    <w:rsid w:val="000A7D01"/>
    <w:rsid w:val="000B0C1F"/>
    <w:rsid w:val="000B1092"/>
    <w:rsid w:val="000B15F7"/>
    <w:rsid w:val="000B19DE"/>
    <w:rsid w:val="000B1D0F"/>
    <w:rsid w:val="000B20EA"/>
    <w:rsid w:val="000B21AF"/>
    <w:rsid w:val="000B27E6"/>
    <w:rsid w:val="000B359D"/>
    <w:rsid w:val="000B5611"/>
    <w:rsid w:val="000B5B81"/>
    <w:rsid w:val="000B65FD"/>
    <w:rsid w:val="000B71B1"/>
    <w:rsid w:val="000C022D"/>
    <w:rsid w:val="000C0EE3"/>
    <w:rsid w:val="000C39B5"/>
    <w:rsid w:val="000C3EC8"/>
    <w:rsid w:val="000C3FBF"/>
    <w:rsid w:val="000C436B"/>
    <w:rsid w:val="000C47DF"/>
    <w:rsid w:val="000C4DF6"/>
    <w:rsid w:val="000C5009"/>
    <w:rsid w:val="000C6900"/>
    <w:rsid w:val="000D21E6"/>
    <w:rsid w:val="000D3E61"/>
    <w:rsid w:val="000D3FBB"/>
    <w:rsid w:val="000D4214"/>
    <w:rsid w:val="000D4AB2"/>
    <w:rsid w:val="000D4CD1"/>
    <w:rsid w:val="000D4EA8"/>
    <w:rsid w:val="000D55A0"/>
    <w:rsid w:val="000D5897"/>
    <w:rsid w:val="000D6BA4"/>
    <w:rsid w:val="000D6E6C"/>
    <w:rsid w:val="000D7A1E"/>
    <w:rsid w:val="000E0AEE"/>
    <w:rsid w:val="000E0EDD"/>
    <w:rsid w:val="000E2202"/>
    <w:rsid w:val="000E2252"/>
    <w:rsid w:val="000E2B01"/>
    <w:rsid w:val="000E35D0"/>
    <w:rsid w:val="000E36AF"/>
    <w:rsid w:val="000E3C88"/>
    <w:rsid w:val="000E4B1D"/>
    <w:rsid w:val="000E4CAA"/>
    <w:rsid w:val="000E52BD"/>
    <w:rsid w:val="000E5765"/>
    <w:rsid w:val="000E5D88"/>
    <w:rsid w:val="000E6702"/>
    <w:rsid w:val="000E68F4"/>
    <w:rsid w:val="000E738E"/>
    <w:rsid w:val="000F0CAD"/>
    <w:rsid w:val="000F36DB"/>
    <w:rsid w:val="000F3963"/>
    <w:rsid w:val="000F3A91"/>
    <w:rsid w:val="000F3AB3"/>
    <w:rsid w:val="000F5195"/>
    <w:rsid w:val="000F5732"/>
    <w:rsid w:val="000F5C09"/>
    <w:rsid w:val="000F7ABF"/>
    <w:rsid w:val="000F7DC0"/>
    <w:rsid w:val="00101CCC"/>
    <w:rsid w:val="001036D2"/>
    <w:rsid w:val="0010387F"/>
    <w:rsid w:val="00104106"/>
    <w:rsid w:val="00104FBE"/>
    <w:rsid w:val="001052BF"/>
    <w:rsid w:val="00105AA2"/>
    <w:rsid w:val="0010622F"/>
    <w:rsid w:val="00106CB7"/>
    <w:rsid w:val="0010738D"/>
    <w:rsid w:val="00107668"/>
    <w:rsid w:val="001103E4"/>
    <w:rsid w:val="00110B8E"/>
    <w:rsid w:val="00110F3F"/>
    <w:rsid w:val="001116E4"/>
    <w:rsid w:val="00114D63"/>
    <w:rsid w:val="00116782"/>
    <w:rsid w:val="00117484"/>
    <w:rsid w:val="001203D3"/>
    <w:rsid w:val="00121DCF"/>
    <w:rsid w:val="0012227F"/>
    <w:rsid w:val="00122352"/>
    <w:rsid w:val="00123880"/>
    <w:rsid w:val="00123A7E"/>
    <w:rsid w:val="001249FA"/>
    <w:rsid w:val="00125501"/>
    <w:rsid w:val="00125761"/>
    <w:rsid w:val="00125EE1"/>
    <w:rsid w:val="00126209"/>
    <w:rsid w:val="001264AD"/>
    <w:rsid w:val="00126B5A"/>
    <w:rsid w:val="00126E76"/>
    <w:rsid w:val="00126EFC"/>
    <w:rsid w:val="00126F6E"/>
    <w:rsid w:val="00127EDE"/>
    <w:rsid w:val="00127F3D"/>
    <w:rsid w:val="0013060A"/>
    <w:rsid w:val="00130D64"/>
    <w:rsid w:val="00131AE5"/>
    <w:rsid w:val="00132298"/>
    <w:rsid w:val="00134EF6"/>
    <w:rsid w:val="00134FB4"/>
    <w:rsid w:val="00136F1E"/>
    <w:rsid w:val="00140531"/>
    <w:rsid w:val="0014062D"/>
    <w:rsid w:val="00141833"/>
    <w:rsid w:val="00141A7F"/>
    <w:rsid w:val="00141F6E"/>
    <w:rsid w:val="001421F1"/>
    <w:rsid w:val="001423C2"/>
    <w:rsid w:val="001427CF"/>
    <w:rsid w:val="00142FD9"/>
    <w:rsid w:val="00143012"/>
    <w:rsid w:val="001433C4"/>
    <w:rsid w:val="001455A5"/>
    <w:rsid w:val="001456D5"/>
    <w:rsid w:val="00145C24"/>
    <w:rsid w:val="0014651D"/>
    <w:rsid w:val="0014749A"/>
    <w:rsid w:val="00147C19"/>
    <w:rsid w:val="001512CF"/>
    <w:rsid w:val="001524A6"/>
    <w:rsid w:val="001527E3"/>
    <w:rsid w:val="00153198"/>
    <w:rsid w:val="00154E89"/>
    <w:rsid w:val="00156844"/>
    <w:rsid w:val="00160537"/>
    <w:rsid w:val="00161AA5"/>
    <w:rsid w:val="00162A6E"/>
    <w:rsid w:val="0016311D"/>
    <w:rsid w:val="00163966"/>
    <w:rsid w:val="00164A0B"/>
    <w:rsid w:val="00166356"/>
    <w:rsid w:val="00167A43"/>
    <w:rsid w:val="00170758"/>
    <w:rsid w:val="00170EA9"/>
    <w:rsid w:val="001715D3"/>
    <w:rsid w:val="00172AA2"/>
    <w:rsid w:val="00172F55"/>
    <w:rsid w:val="001754BD"/>
    <w:rsid w:val="00176173"/>
    <w:rsid w:val="00176283"/>
    <w:rsid w:val="00176451"/>
    <w:rsid w:val="00176D5D"/>
    <w:rsid w:val="00176DE6"/>
    <w:rsid w:val="00176F99"/>
    <w:rsid w:val="001772F3"/>
    <w:rsid w:val="0017772D"/>
    <w:rsid w:val="00182D65"/>
    <w:rsid w:val="00183540"/>
    <w:rsid w:val="00183FA8"/>
    <w:rsid w:val="00184B3C"/>
    <w:rsid w:val="00185AA6"/>
    <w:rsid w:val="00185F30"/>
    <w:rsid w:val="00187AD5"/>
    <w:rsid w:val="0019119E"/>
    <w:rsid w:val="00192180"/>
    <w:rsid w:val="001927EC"/>
    <w:rsid w:val="00193D8F"/>
    <w:rsid w:val="00193E09"/>
    <w:rsid w:val="00193F22"/>
    <w:rsid w:val="00194165"/>
    <w:rsid w:val="00194D8C"/>
    <w:rsid w:val="001953EF"/>
    <w:rsid w:val="00195553"/>
    <w:rsid w:val="00195933"/>
    <w:rsid w:val="00196454"/>
    <w:rsid w:val="001A052A"/>
    <w:rsid w:val="001A0878"/>
    <w:rsid w:val="001A1936"/>
    <w:rsid w:val="001A20FF"/>
    <w:rsid w:val="001A31D5"/>
    <w:rsid w:val="001A4374"/>
    <w:rsid w:val="001A4D04"/>
    <w:rsid w:val="001A5896"/>
    <w:rsid w:val="001A6E0F"/>
    <w:rsid w:val="001B29C2"/>
    <w:rsid w:val="001B33AA"/>
    <w:rsid w:val="001B39DD"/>
    <w:rsid w:val="001B3E13"/>
    <w:rsid w:val="001B5AE8"/>
    <w:rsid w:val="001B63AE"/>
    <w:rsid w:val="001B73D7"/>
    <w:rsid w:val="001C01F0"/>
    <w:rsid w:val="001C14E9"/>
    <w:rsid w:val="001C198A"/>
    <w:rsid w:val="001C1E38"/>
    <w:rsid w:val="001C1F28"/>
    <w:rsid w:val="001C29DB"/>
    <w:rsid w:val="001C4EAF"/>
    <w:rsid w:val="001C5748"/>
    <w:rsid w:val="001C5D57"/>
    <w:rsid w:val="001C62AD"/>
    <w:rsid w:val="001C66AE"/>
    <w:rsid w:val="001D0F0D"/>
    <w:rsid w:val="001D1FA3"/>
    <w:rsid w:val="001D2327"/>
    <w:rsid w:val="001D247C"/>
    <w:rsid w:val="001D24C0"/>
    <w:rsid w:val="001D2504"/>
    <w:rsid w:val="001D3E1F"/>
    <w:rsid w:val="001D4936"/>
    <w:rsid w:val="001D4D98"/>
    <w:rsid w:val="001D5149"/>
    <w:rsid w:val="001D5470"/>
    <w:rsid w:val="001D57D7"/>
    <w:rsid w:val="001D60AC"/>
    <w:rsid w:val="001D65D3"/>
    <w:rsid w:val="001D7910"/>
    <w:rsid w:val="001D79FB"/>
    <w:rsid w:val="001E11AC"/>
    <w:rsid w:val="001E171B"/>
    <w:rsid w:val="001E3AEC"/>
    <w:rsid w:val="001E4C6A"/>
    <w:rsid w:val="001E4ED3"/>
    <w:rsid w:val="001E50EA"/>
    <w:rsid w:val="001E65E1"/>
    <w:rsid w:val="001E7251"/>
    <w:rsid w:val="001E7CE5"/>
    <w:rsid w:val="001F0D8F"/>
    <w:rsid w:val="001F14B9"/>
    <w:rsid w:val="001F193C"/>
    <w:rsid w:val="001F2073"/>
    <w:rsid w:val="001F2DCD"/>
    <w:rsid w:val="001F3918"/>
    <w:rsid w:val="001F3A57"/>
    <w:rsid w:val="001F5536"/>
    <w:rsid w:val="001F77B2"/>
    <w:rsid w:val="0020006B"/>
    <w:rsid w:val="002016EB"/>
    <w:rsid w:val="0020281B"/>
    <w:rsid w:val="002044B3"/>
    <w:rsid w:val="002061C0"/>
    <w:rsid w:val="0020777E"/>
    <w:rsid w:val="00210B8F"/>
    <w:rsid w:val="00210DAB"/>
    <w:rsid w:val="00212779"/>
    <w:rsid w:val="0021279F"/>
    <w:rsid w:val="002128FB"/>
    <w:rsid w:val="00214546"/>
    <w:rsid w:val="002167A4"/>
    <w:rsid w:val="00216A5F"/>
    <w:rsid w:val="00217991"/>
    <w:rsid w:val="00217B7F"/>
    <w:rsid w:val="00217FF3"/>
    <w:rsid w:val="002215AF"/>
    <w:rsid w:val="0022161F"/>
    <w:rsid w:val="00221D0E"/>
    <w:rsid w:val="0022225C"/>
    <w:rsid w:val="002224BC"/>
    <w:rsid w:val="002225F9"/>
    <w:rsid w:val="00222DFA"/>
    <w:rsid w:val="00222F92"/>
    <w:rsid w:val="002237EB"/>
    <w:rsid w:val="0022454D"/>
    <w:rsid w:val="00225AEC"/>
    <w:rsid w:val="002266C8"/>
    <w:rsid w:val="00227699"/>
    <w:rsid w:val="002277C5"/>
    <w:rsid w:val="00227E9A"/>
    <w:rsid w:val="002302E2"/>
    <w:rsid w:val="00232169"/>
    <w:rsid w:val="00232AE7"/>
    <w:rsid w:val="00232E19"/>
    <w:rsid w:val="0023344B"/>
    <w:rsid w:val="00233742"/>
    <w:rsid w:val="0023380C"/>
    <w:rsid w:val="00233FB2"/>
    <w:rsid w:val="002341F3"/>
    <w:rsid w:val="00234BB1"/>
    <w:rsid w:val="00241448"/>
    <w:rsid w:val="00241811"/>
    <w:rsid w:val="002431D1"/>
    <w:rsid w:val="00244103"/>
    <w:rsid w:val="002446A1"/>
    <w:rsid w:val="0024492B"/>
    <w:rsid w:val="0024509F"/>
    <w:rsid w:val="00245A2A"/>
    <w:rsid w:val="00245CFE"/>
    <w:rsid w:val="00245E00"/>
    <w:rsid w:val="002504DB"/>
    <w:rsid w:val="00254690"/>
    <w:rsid w:val="00255758"/>
    <w:rsid w:val="00255805"/>
    <w:rsid w:val="00255D16"/>
    <w:rsid w:val="00256580"/>
    <w:rsid w:val="0025674D"/>
    <w:rsid w:val="002603B1"/>
    <w:rsid w:val="0026110B"/>
    <w:rsid w:val="002614A6"/>
    <w:rsid w:val="00263635"/>
    <w:rsid w:val="00263DF3"/>
    <w:rsid w:val="002644F3"/>
    <w:rsid w:val="00265AE4"/>
    <w:rsid w:val="002662EC"/>
    <w:rsid w:val="0026642B"/>
    <w:rsid w:val="00266458"/>
    <w:rsid w:val="00267A52"/>
    <w:rsid w:val="00267DE1"/>
    <w:rsid w:val="00270AE4"/>
    <w:rsid w:val="002726FB"/>
    <w:rsid w:val="002729D4"/>
    <w:rsid w:val="00272DB2"/>
    <w:rsid w:val="0027380A"/>
    <w:rsid w:val="00274BC6"/>
    <w:rsid w:val="00274ECB"/>
    <w:rsid w:val="00276B9A"/>
    <w:rsid w:val="002826F4"/>
    <w:rsid w:val="00283852"/>
    <w:rsid w:val="00283D85"/>
    <w:rsid w:val="002848AA"/>
    <w:rsid w:val="00285784"/>
    <w:rsid w:val="002869B1"/>
    <w:rsid w:val="00287E5C"/>
    <w:rsid w:val="00290915"/>
    <w:rsid w:val="00290AA9"/>
    <w:rsid w:val="0029179E"/>
    <w:rsid w:val="00292FAA"/>
    <w:rsid w:val="00293402"/>
    <w:rsid w:val="00294762"/>
    <w:rsid w:val="00294A0E"/>
    <w:rsid w:val="00297822"/>
    <w:rsid w:val="00297B8F"/>
    <w:rsid w:val="00297CF5"/>
    <w:rsid w:val="002A011E"/>
    <w:rsid w:val="002A0C74"/>
    <w:rsid w:val="002A0D83"/>
    <w:rsid w:val="002A1A2A"/>
    <w:rsid w:val="002A1E4F"/>
    <w:rsid w:val="002A24AF"/>
    <w:rsid w:val="002A2586"/>
    <w:rsid w:val="002A2994"/>
    <w:rsid w:val="002A4EC0"/>
    <w:rsid w:val="002A4F93"/>
    <w:rsid w:val="002A5387"/>
    <w:rsid w:val="002A57DE"/>
    <w:rsid w:val="002A5CF0"/>
    <w:rsid w:val="002A7218"/>
    <w:rsid w:val="002A72E3"/>
    <w:rsid w:val="002A78DB"/>
    <w:rsid w:val="002B1C61"/>
    <w:rsid w:val="002B22E4"/>
    <w:rsid w:val="002B2BEF"/>
    <w:rsid w:val="002B3972"/>
    <w:rsid w:val="002B4589"/>
    <w:rsid w:val="002B4811"/>
    <w:rsid w:val="002B54F8"/>
    <w:rsid w:val="002B5ADE"/>
    <w:rsid w:val="002B6219"/>
    <w:rsid w:val="002B7352"/>
    <w:rsid w:val="002C09A1"/>
    <w:rsid w:val="002C4363"/>
    <w:rsid w:val="002C556C"/>
    <w:rsid w:val="002C5888"/>
    <w:rsid w:val="002C7C99"/>
    <w:rsid w:val="002D022D"/>
    <w:rsid w:val="002D0355"/>
    <w:rsid w:val="002D0AA1"/>
    <w:rsid w:val="002D106E"/>
    <w:rsid w:val="002D1A31"/>
    <w:rsid w:val="002D1C14"/>
    <w:rsid w:val="002D1ECC"/>
    <w:rsid w:val="002D244B"/>
    <w:rsid w:val="002D2B7D"/>
    <w:rsid w:val="002D3DE8"/>
    <w:rsid w:val="002D4746"/>
    <w:rsid w:val="002D4781"/>
    <w:rsid w:val="002D4A01"/>
    <w:rsid w:val="002D5324"/>
    <w:rsid w:val="002D6688"/>
    <w:rsid w:val="002D7664"/>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6B7E"/>
    <w:rsid w:val="002E7416"/>
    <w:rsid w:val="002E744A"/>
    <w:rsid w:val="002F1AF6"/>
    <w:rsid w:val="002F203C"/>
    <w:rsid w:val="002F25FA"/>
    <w:rsid w:val="002F29F1"/>
    <w:rsid w:val="002F3D96"/>
    <w:rsid w:val="002F6B74"/>
    <w:rsid w:val="002F7185"/>
    <w:rsid w:val="002F7214"/>
    <w:rsid w:val="00300E07"/>
    <w:rsid w:val="003027DB"/>
    <w:rsid w:val="00303F14"/>
    <w:rsid w:val="0030482C"/>
    <w:rsid w:val="00305E55"/>
    <w:rsid w:val="00305E88"/>
    <w:rsid w:val="003065FD"/>
    <w:rsid w:val="00306E84"/>
    <w:rsid w:val="003079F8"/>
    <w:rsid w:val="0031022A"/>
    <w:rsid w:val="00311153"/>
    <w:rsid w:val="00311553"/>
    <w:rsid w:val="00311F6B"/>
    <w:rsid w:val="00312A2F"/>
    <w:rsid w:val="00312F78"/>
    <w:rsid w:val="00313190"/>
    <w:rsid w:val="00313999"/>
    <w:rsid w:val="00313B42"/>
    <w:rsid w:val="00314042"/>
    <w:rsid w:val="003159B1"/>
    <w:rsid w:val="0031765B"/>
    <w:rsid w:val="0032009C"/>
    <w:rsid w:val="003204F7"/>
    <w:rsid w:val="0032096C"/>
    <w:rsid w:val="00320981"/>
    <w:rsid w:val="00320EA2"/>
    <w:rsid w:val="003217B6"/>
    <w:rsid w:val="003222B8"/>
    <w:rsid w:val="003238BD"/>
    <w:rsid w:val="00324675"/>
    <w:rsid w:val="00325818"/>
    <w:rsid w:val="003267DD"/>
    <w:rsid w:val="00326E0C"/>
    <w:rsid w:val="00330484"/>
    <w:rsid w:val="00332161"/>
    <w:rsid w:val="00332275"/>
    <w:rsid w:val="003323AD"/>
    <w:rsid w:val="003325A7"/>
    <w:rsid w:val="00332ACD"/>
    <w:rsid w:val="003337A9"/>
    <w:rsid w:val="00334258"/>
    <w:rsid w:val="00336420"/>
    <w:rsid w:val="00336F07"/>
    <w:rsid w:val="00337DD1"/>
    <w:rsid w:val="00340A5D"/>
    <w:rsid w:val="003415D4"/>
    <w:rsid w:val="003419C2"/>
    <w:rsid w:val="00342250"/>
    <w:rsid w:val="00343535"/>
    <w:rsid w:val="00344CBC"/>
    <w:rsid w:val="003507AC"/>
    <w:rsid w:val="00350B96"/>
    <w:rsid w:val="003517E0"/>
    <w:rsid w:val="003527EE"/>
    <w:rsid w:val="00353F48"/>
    <w:rsid w:val="00355783"/>
    <w:rsid w:val="0035726B"/>
    <w:rsid w:val="003573C9"/>
    <w:rsid w:val="00360E75"/>
    <w:rsid w:val="0036139D"/>
    <w:rsid w:val="003613EA"/>
    <w:rsid w:val="00362DDC"/>
    <w:rsid w:val="00363F51"/>
    <w:rsid w:val="00363F54"/>
    <w:rsid w:val="00365B0E"/>
    <w:rsid w:val="00366A8A"/>
    <w:rsid w:val="0036745F"/>
    <w:rsid w:val="00367D47"/>
    <w:rsid w:val="00371333"/>
    <w:rsid w:val="0037152D"/>
    <w:rsid w:val="00371DE3"/>
    <w:rsid w:val="00371F68"/>
    <w:rsid w:val="00372A34"/>
    <w:rsid w:val="00372D49"/>
    <w:rsid w:val="003733F9"/>
    <w:rsid w:val="0037434C"/>
    <w:rsid w:val="00374410"/>
    <w:rsid w:val="003753F5"/>
    <w:rsid w:val="00376D5C"/>
    <w:rsid w:val="00376EE3"/>
    <w:rsid w:val="00380C1E"/>
    <w:rsid w:val="003810A5"/>
    <w:rsid w:val="003815C4"/>
    <w:rsid w:val="00381BAA"/>
    <w:rsid w:val="00382112"/>
    <w:rsid w:val="00382154"/>
    <w:rsid w:val="0038377E"/>
    <w:rsid w:val="003839EA"/>
    <w:rsid w:val="0038539B"/>
    <w:rsid w:val="0038576C"/>
    <w:rsid w:val="00386071"/>
    <w:rsid w:val="003879FC"/>
    <w:rsid w:val="00387A59"/>
    <w:rsid w:val="00390470"/>
    <w:rsid w:val="00390671"/>
    <w:rsid w:val="00390A51"/>
    <w:rsid w:val="00390E59"/>
    <w:rsid w:val="00390EAF"/>
    <w:rsid w:val="00391178"/>
    <w:rsid w:val="003912B5"/>
    <w:rsid w:val="00391614"/>
    <w:rsid w:val="00391A1B"/>
    <w:rsid w:val="003941AB"/>
    <w:rsid w:val="00394278"/>
    <w:rsid w:val="003947DB"/>
    <w:rsid w:val="003950A5"/>
    <w:rsid w:val="0039511C"/>
    <w:rsid w:val="00395467"/>
    <w:rsid w:val="00395F7A"/>
    <w:rsid w:val="00396914"/>
    <w:rsid w:val="003A0A98"/>
    <w:rsid w:val="003A1358"/>
    <w:rsid w:val="003A13BE"/>
    <w:rsid w:val="003A17A1"/>
    <w:rsid w:val="003A19DB"/>
    <w:rsid w:val="003A2734"/>
    <w:rsid w:val="003A2788"/>
    <w:rsid w:val="003A4F99"/>
    <w:rsid w:val="003A5404"/>
    <w:rsid w:val="003A5D5A"/>
    <w:rsid w:val="003A60B5"/>
    <w:rsid w:val="003B0383"/>
    <w:rsid w:val="003B2101"/>
    <w:rsid w:val="003B2DF1"/>
    <w:rsid w:val="003B357E"/>
    <w:rsid w:val="003B38E2"/>
    <w:rsid w:val="003B4FDA"/>
    <w:rsid w:val="003B608C"/>
    <w:rsid w:val="003B6834"/>
    <w:rsid w:val="003B6F11"/>
    <w:rsid w:val="003B72AD"/>
    <w:rsid w:val="003B7630"/>
    <w:rsid w:val="003B7EF5"/>
    <w:rsid w:val="003C0084"/>
    <w:rsid w:val="003C0D42"/>
    <w:rsid w:val="003C21CC"/>
    <w:rsid w:val="003C2832"/>
    <w:rsid w:val="003C28D5"/>
    <w:rsid w:val="003C3A62"/>
    <w:rsid w:val="003C48AE"/>
    <w:rsid w:val="003C5535"/>
    <w:rsid w:val="003C6293"/>
    <w:rsid w:val="003C74C0"/>
    <w:rsid w:val="003C7A19"/>
    <w:rsid w:val="003D1345"/>
    <w:rsid w:val="003D2A4F"/>
    <w:rsid w:val="003D2A7F"/>
    <w:rsid w:val="003D3720"/>
    <w:rsid w:val="003D37FE"/>
    <w:rsid w:val="003D3E77"/>
    <w:rsid w:val="003D4461"/>
    <w:rsid w:val="003D4E90"/>
    <w:rsid w:val="003D5664"/>
    <w:rsid w:val="003D6B27"/>
    <w:rsid w:val="003D743D"/>
    <w:rsid w:val="003D7C4E"/>
    <w:rsid w:val="003D7CEC"/>
    <w:rsid w:val="003D7ECC"/>
    <w:rsid w:val="003E111A"/>
    <w:rsid w:val="003E11B7"/>
    <w:rsid w:val="003E203D"/>
    <w:rsid w:val="003E2EC3"/>
    <w:rsid w:val="003E376E"/>
    <w:rsid w:val="003E3B2F"/>
    <w:rsid w:val="003E599D"/>
    <w:rsid w:val="003E5CEC"/>
    <w:rsid w:val="003E680E"/>
    <w:rsid w:val="003E6B50"/>
    <w:rsid w:val="003E7BBF"/>
    <w:rsid w:val="003F1938"/>
    <w:rsid w:val="003F2313"/>
    <w:rsid w:val="003F3363"/>
    <w:rsid w:val="003F34A2"/>
    <w:rsid w:val="003F35B8"/>
    <w:rsid w:val="003F39FF"/>
    <w:rsid w:val="003F640B"/>
    <w:rsid w:val="004011B9"/>
    <w:rsid w:val="00401CEC"/>
    <w:rsid w:val="00402A58"/>
    <w:rsid w:val="00402B48"/>
    <w:rsid w:val="00402E49"/>
    <w:rsid w:val="004032DA"/>
    <w:rsid w:val="00403E6B"/>
    <w:rsid w:val="004053DE"/>
    <w:rsid w:val="00405A5D"/>
    <w:rsid w:val="00406042"/>
    <w:rsid w:val="00406CE3"/>
    <w:rsid w:val="00407FF8"/>
    <w:rsid w:val="00410DF9"/>
    <w:rsid w:val="0041175B"/>
    <w:rsid w:val="00411C4D"/>
    <w:rsid w:val="004126E0"/>
    <w:rsid w:val="00412FEF"/>
    <w:rsid w:val="004154C8"/>
    <w:rsid w:val="004167F7"/>
    <w:rsid w:val="00416A55"/>
    <w:rsid w:val="00417D0E"/>
    <w:rsid w:val="00420B46"/>
    <w:rsid w:val="00422A6E"/>
    <w:rsid w:val="00422B4D"/>
    <w:rsid w:val="00423F04"/>
    <w:rsid w:val="00424FAE"/>
    <w:rsid w:val="00426D54"/>
    <w:rsid w:val="00427E41"/>
    <w:rsid w:val="00427FEF"/>
    <w:rsid w:val="00430237"/>
    <w:rsid w:val="00430F32"/>
    <w:rsid w:val="00430F51"/>
    <w:rsid w:val="004311BF"/>
    <w:rsid w:val="00431E7F"/>
    <w:rsid w:val="004335B5"/>
    <w:rsid w:val="004353EF"/>
    <w:rsid w:val="00435810"/>
    <w:rsid w:val="00435A0A"/>
    <w:rsid w:val="00436B31"/>
    <w:rsid w:val="0044012B"/>
    <w:rsid w:val="00441D1F"/>
    <w:rsid w:val="004425E1"/>
    <w:rsid w:val="00443FC6"/>
    <w:rsid w:val="004443F9"/>
    <w:rsid w:val="00444997"/>
    <w:rsid w:val="0044590F"/>
    <w:rsid w:val="004467AC"/>
    <w:rsid w:val="004469D8"/>
    <w:rsid w:val="00446F3E"/>
    <w:rsid w:val="00446FDC"/>
    <w:rsid w:val="004478E7"/>
    <w:rsid w:val="00452883"/>
    <w:rsid w:val="00452980"/>
    <w:rsid w:val="004537F7"/>
    <w:rsid w:val="004546F5"/>
    <w:rsid w:val="0045619A"/>
    <w:rsid w:val="0045640A"/>
    <w:rsid w:val="00456D66"/>
    <w:rsid w:val="00456D7C"/>
    <w:rsid w:val="004605BA"/>
    <w:rsid w:val="004612CA"/>
    <w:rsid w:val="00463E3D"/>
    <w:rsid w:val="004664C0"/>
    <w:rsid w:val="004667AC"/>
    <w:rsid w:val="0046682D"/>
    <w:rsid w:val="00471220"/>
    <w:rsid w:val="00471548"/>
    <w:rsid w:val="0047199A"/>
    <w:rsid w:val="00471F48"/>
    <w:rsid w:val="00473B2D"/>
    <w:rsid w:val="00475679"/>
    <w:rsid w:val="00476715"/>
    <w:rsid w:val="004772C2"/>
    <w:rsid w:val="004775B6"/>
    <w:rsid w:val="004778DE"/>
    <w:rsid w:val="00480B41"/>
    <w:rsid w:val="00480D56"/>
    <w:rsid w:val="00485388"/>
    <w:rsid w:val="00485D00"/>
    <w:rsid w:val="00486244"/>
    <w:rsid w:val="00487B9F"/>
    <w:rsid w:val="00490E8B"/>
    <w:rsid w:val="00491808"/>
    <w:rsid w:val="00491C2C"/>
    <w:rsid w:val="004933CE"/>
    <w:rsid w:val="00494A6A"/>
    <w:rsid w:val="0049643D"/>
    <w:rsid w:val="00496FA9"/>
    <w:rsid w:val="004A025A"/>
    <w:rsid w:val="004A02BC"/>
    <w:rsid w:val="004A0AEF"/>
    <w:rsid w:val="004A1BBE"/>
    <w:rsid w:val="004A1F7A"/>
    <w:rsid w:val="004A2766"/>
    <w:rsid w:val="004A2F7E"/>
    <w:rsid w:val="004A36D4"/>
    <w:rsid w:val="004A3957"/>
    <w:rsid w:val="004A3A09"/>
    <w:rsid w:val="004A4F6F"/>
    <w:rsid w:val="004A53CC"/>
    <w:rsid w:val="004A57BF"/>
    <w:rsid w:val="004A636F"/>
    <w:rsid w:val="004A63C0"/>
    <w:rsid w:val="004A7520"/>
    <w:rsid w:val="004B11CB"/>
    <w:rsid w:val="004B1EDB"/>
    <w:rsid w:val="004B226F"/>
    <w:rsid w:val="004B2AFC"/>
    <w:rsid w:val="004B2CAA"/>
    <w:rsid w:val="004B39B1"/>
    <w:rsid w:val="004B4511"/>
    <w:rsid w:val="004B4ADB"/>
    <w:rsid w:val="004B5F07"/>
    <w:rsid w:val="004B6041"/>
    <w:rsid w:val="004B6DFB"/>
    <w:rsid w:val="004B7175"/>
    <w:rsid w:val="004C0480"/>
    <w:rsid w:val="004C1410"/>
    <w:rsid w:val="004C17B6"/>
    <w:rsid w:val="004C1E49"/>
    <w:rsid w:val="004C4D59"/>
    <w:rsid w:val="004C5106"/>
    <w:rsid w:val="004C5302"/>
    <w:rsid w:val="004C5FF9"/>
    <w:rsid w:val="004C6040"/>
    <w:rsid w:val="004C69DC"/>
    <w:rsid w:val="004D0510"/>
    <w:rsid w:val="004D2610"/>
    <w:rsid w:val="004D2C38"/>
    <w:rsid w:val="004D4C16"/>
    <w:rsid w:val="004D4FB2"/>
    <w:rsid w:val="004D51E5"/>
    <w:rsid w:val="004D64DF"/>
    <w:rsid w:val="004D65C4"/>
    <w:rsid w:val="004D74A3"/>
    <w:rsid w:val="004D7FB9"/>
    <w:rsid w:val="004E1AE4"/>
    <w:rsid w:val="004E31A0"/>
    <w:rsid w:val="004E3717"/>
    <w:rsid w:val="004E3EBE"/>
    <w:rsid w:val="004E4283"/>
    <w:rsid w:val="004E5DDB"/>
    <w:rsid w:val="004E7276"/>
    <w:rsid w:val="004F02BE"/>
    <w:rsid w:val="004F12BB"/>
    <w:rsid w:val="004F213C"/>
    <w:rsid w:val="004F28F4"/>
    <w:rsid w:val="004F2FDB"/>
    <w:rsid w:val="004F4557"/>
    <w:rsid w:val="004F6006"/>
    <w:rsid w:val="004F620E"/>
    <w:rsid w:val="004F7004"/>
    <w:rsid w:val="004F7994"/>
    <w:rsid w:val="00500C47"/>
    <w:rsid w:val="00501261"/>
    <w:rsid w:val="00503A19"/>
    <w:rsid w:val="00503A54"/>
    <w:rsid w:val="00503C84"/>
    <w:rsid w:val="005045EC"/>
    <w:rsid w:val="00506AE1"/>
    <w:rsid w:val="00506E7E"/>
    <w:rsid w:val="005100A0"/>
    <w:rsid w:val="00510610"/>
    <w:rsid w:val="005118C7"/>
    <w:rsid w:val="00511ACA"/>
    <w:rsid w:val="00511E8C"/>
    <w:rsid w:val="00512036"/>
    <w:rsid w:val="00512625"/>
    <w:rsid w:val="00512963"/>
    <w:rsid w:val="00513089"/>
    <w:rsid w:val="00513742"/>
    <w:rsid w:val="00513B8A"/>
    <w:rsid w:val="0051472E"/>
    <w:rsid w:val="00514A81"/>
    <w:rsid w:val="00514ABC"/>
    <w:rsid w:val="00515558"/>
    <w:rsid w:val="0051564A"/>
    <w:rsid w:val="0051609A"/>
    <w:rsid w:val="005165C2"/>
    <w:rsid w:val="00517DC3"/>
    <w:rsid w:val="0052015C"/>
    <w:rsid w:val="00520B01"/>
    <w:rsid w:val="00520C4F"/>
    <w:rsid w:val="0052152D"/>
    <w:rsid w:val="0052307B"/>
    <w:rsid w:val="00523749"/>
    <w:rsid w:val="00526F38"/>
    <w:rsid w:val="005275FE"/>
    <w:rsid w:val="00530D3A"/>
    <w:rsid w:val="005313E8"/>
    <w:rsid w:val="00532876"/>
    <w:rsid w:val="00533B64"/>
    <w:rsid w:val="00533C47"/>
    <w:rsid w:val="00534E95"/>
    <w:rsid w:val="005356C8"/>
    <w:rsid w:val="005356CF"/>
    <w:rsid w:val="005357FB"/>
    <w:rsid w:val="00536CE9"/>
    <w:rsid w:val="00537551"/>
    <w:rsid w:val="005375A2"/>
    <w:rsid w:val="0053788D"/>
    <w:rsid w:val="00537D4D"/>
    <w:rsid w:val="005418ED"/>
    <w:rsid w:val="00543168"/>
    <w:rsid w:val="00545C9B"/>
    <w:rsid w:val="0055009B"/>
    <w:rsid w:val="00550102"/>
    <w:rsid w:val="00550705"/>
    <w:rsid w:val="00550816"/>
    <w:rsid w:val="005511A0"/>
    <w:rsid w:val="005516CA"/>
    <w:rsid w:val="00552DF3"/>
    <w:rsid w:val="00553C5E"/>
    <w:rsid w:val="00553FC0"/>
    <w:rsid w:val="0055430E"/>
    <w:rsid w:val="00554B94"/>
    <w:rsid w:val="00554BF1"/>
    <w:rsid w:val="00555095"/>
    <w:rsid w:val="005553B4"/>
    <w:rsid w:val="00555993"/>
    <w:rsid w:val="00556727"/>
    <w:rsid w:val="00556817"/>
    <w:rsid w:val="00556F36"/>
    <w:rsid w:val="005571F7"/>
    <w:rsid w:val="00557E7B"/>
    <w:rsid w:val="00560129"/>
    <w:rsid w:val="005603BD"/>
    <w:rsid w:val="00560C9B"/>
    <w:rsid w:val="005612A4"/>
    <w:rsid w:val="00562299"/>
    <w:rsid w:val="00562ED4"/>
    <w:rsid w:val="005635DC"/>
    <w:rsid w:val="00566434"/>
    <w:rsid w:val="00570984"/>
    <w:rsid w:val="00571487"/>
    <w:rsid w:val="005729F2"/>
    <w:rsid w:val="00573F87"/>
    <w:rsid w:val="00575174"/>
    <w:rsid w:val="00575A85"/>
    <w:rsid w:val="005774C0"/>
    <w:rsid w:val="00580A50"/>
    <w:rsid w:val="00581AEB"/>
    <w:rsid w:val="00581C7A"/>
    <w:rsid w:val="00581CEC"/>
    <w:rsid w:val="005827D9"/>
    <w:rsid w:val="00582870"/>
    <w:rsid w:val="0058293D"/>
    <w:rsid w:val="00586273"/>
    <w:rsid w:val="00590B4B"/>
    <w:rsid w:val="00591015"/>
    <w:rsid w:val="0059192A"/>
    <w:rsid w:val="00592690"/>
    <w:rsid w:val="00592FFD"/>
    <w:rsid w:val="005938E2"/>
    <w:rsid w:val="00593D03"/>
    <w:rsid w:val="00594F0C"/>
    <w:rsid w:val="00595237"/>
    <w:rsid w:val="005955FC"/>
    <w:rsid w:val="00595FE7"/>
    <w:rsid w:val="005960C5"/>
    <w:rsid w:val="00596C84"/>
    <w:rsid w:val="0059783B"/>
    <w:rsid w:val="005A020D"/>
    <w:rsid w:val="005A0AB5"/>
    <w:rsid w:val="005A0B91"/>
    <w:rsid w:val="005A1195"/>
    <w:rsid w:val="005A2055"/>
    <w:rsid w:val="005A3528"/>
    <w:rsid w:val="005A3760"/>
    <w:rsid w:val="005A37F7"/>
    <w:rsid w:val="005A5373"/>
    <w:rsid w:val="005A5CB7"/>
    <w:rsid w:val="005A5CB9"/>
    <w:rsid w:val="005A6ED2"/>
    <w:rsid w:val="005B00B2"/>
    <w:rsid w:val="005B0DB5"/>
    <w:rsid w:val="005B1752"/>
    <w:rsid w:val="005B1BA8"/>
    <w:rsid w:val="005B2533"/>
    <w:rsid w:val="005B3189"/>
    <w:rsid w:val="005B479D"/>
    <w:rsid w:val="005B5074"/>
    <w:rsid w:val="005B5749"/>
    <w:rsid w:val="005B6296"/>
    <w:rsid w:val="005B7B16"/>
    <w:rsid w:val="005C1E50"/>
    <w:rsid w:val="005C2765"/>
    <w:rsid w:val="005C310A"/>
    <w:rsid w:val="005C3470"/>
    <w:rsid w:val="005C3BD5"/>
    <w:rsid w:val="005C4E38"/>
    <w:rsid w:val="005C6609"/>
    <w:rsid w:val="005C6972"/>
    <w:rsid w:val="005D0C95"/>
    <w:rsid w:val="005D0F4E"/>
    <w:rsid w:val="005D1116"/>
    <w:rsid w:val="005D1EC1"/>
    <w:rsid w:val="005D3149"/>
    <w:rsid w:val="005D3AA2"/>
    <w:rsid w:val="005D53F3"/>
    <w:rsid w:val="005D5A0A"/>
    <w:rsid w:val="005D72F5"/>
    <w:rsid w:val="005E0B6A"/>
    <w:rsid w:val="005E100E"/>
    <w:rsid w:val="005E2390"/>
    <w:rsid w:val="005E342D"/>
    <w:rsid w:val="005E40CC"/>
    <w:rsid w:val="005E4513"/>
    <w:rsid w:val="005E4D64"/>
    <w:rsid w:val="005E60A1"/>
    <w:rsid w:val="005E6806"/>
    <w:rsid w:val="005F03BE"/>
    <w:rsid w:val="005F074E"/>
    <w:rsid w:val="005F0E40"/>
    <w:rsid w:val="005F175E"/>
    <w:rsid w:val="005F2D8D"/>
    <w:rsid w:val="005F3D66"/>
    <w:rsid w:val="005F43C5"/>
    <w:rsid w:val="005F49BB"/>
    <w:rsid w:val="005F7EC8"/>
    <w:rsid w:val="00600952"/>
    <w:rsid w:val="006010FC"/>
    <w:rsid w:val="00602935"/>
    <w:rsid w:val="0060407C"/>
    <w:rsid w:val="0060439E"/>
    <w:rsid w:val="00604A9A"/>
    <w:rsid w:val="00604D4E"/>
    <w:rsid w:val="0060636D"/>
    <w:rsid w:val="00607D18"/>
    <w:rsid w:val="0061118D"/>
    <w:rsid w:val="00611497"/>
    <w:rsid w:val="006119B5"/>
    <w:rsid w:val="00611F16"/>
    <w:rsid w:val="006121C7"/>
    <w:rsid w:val="00612C3C"/>
    <w:rsid w:val="006132D2"/>
    <w:rsid w:val="00613B36"/>
    <w:rsid w:val="0061474E"/>
    <w:rsid w:val="006150BC"/>
    <w:rsid w:val="00615B91"/>
    <w:rsid w:val="00615F7C"/>
    <w:rsid w:val="00616175"/>
    <w:rsid w:val="00616886"/>
    <w:rsid w:val="006178DB"/>
    <w:rsid w:val="00617A36"/>
    <w:rsid w:val="00617EE4"/>
    <w:rsid w:val="006207C2"/>
    <w:rsid w:val="0062296A"/>
    <w:rsid w:val="00622C72"/>
    <w:rsid w:val="006233DA"/>
    <w:rsid w:val="0062347B"/>
    <w:rsid w:val="006236AA"/>
    <w:rsid w:val="00623EEB"/>
    <w:rsid w:val="0062443E"/>
    <w:rsid w:val="00624660"/>
    <w:rsid w:val="00624C38"/>
    <w:rsid w:val="00625534"/>
    <w:rsid w:val="00625DF7"/>
    <w:rsid w:val="0062630C"/>
    <w:rsid w:val="00626F1C"/>
    <w:rsid w:val="006276AD"/>
    <w:rsid w:val="00627FC6"/>
    <w:rsid w:val="00630E6C"/>
    <w:rsid w:val="00631804"/>
    <w:rsid w:val="00634259"/>
    <w:rsid w:val="00634C23"/>
    <w:rsid w:val="00635483"/>
    <w:rsid w:val="00636C9C"/>
    <w:rsid w:val="00640755"/>
    <w:rsid w:val="006407E4"/>
    <w:rsid w:val="00640F5A"/>
    <w:rsid w:val="0064117A"/>
    <w:rsid w:val="00641F43"/>
    <w:rsid w:val="00642761"/>
    <w:rsid w:val="00644D61"/>
    <w:rsid w:val="00647030"/>
    <w:rsid w:val="00647E73"/>
    <w:rsid w:val="00647FDD"/>
    <w:rsid w:val="006502DD"/>
    <w:rsid w:val="00651245"/>
    <w:rsid w:val="006532F6"/>
    <w:rsid w:val="006534A8"/>
    <w:rsid w:val="006537BE"/>
    <w:rsid w:val="00653960"/>
    <w:rsid w:val="0065413A"/>
    <w:rsid w:val="006541E9"/>
    <w:rsid w:val="00654957"/>
    <w:rsid w:val="00655E52"/>
    <w:rsid w:val="00656A4A"/>
    <w:rsid w:val="006571AD"/>
    <w:rsid w:val="00661E2D"/>
    <w:rsid w:val="006620F6"/>
    <w:rsid w:val="006623AB"/>
    <w:rsid w:val="006625CA"/>
    <w:rsid w:val="006627A6"/>
    <w:rsid w:val="00663438"/>
    <w:rsid w:val="0066431D"/>
    <w:rsid w:val="0066464D"/>
    <w:rsid w:val="00664BE7"/>
    <w:rsid w:val="006655E5"/>
    <w:rsid w:val="00665FC0"/>
    <w:rsid w:val="00666189"/>
    <w:rsid w:val="0067059D"/>
    <w:rsid w:val="00670D75"/>
    <w:rsid w:val="00670E5A"/>
    <w:rsid w:val="00671979"/>
    <w:rsid w:val="00673EC8"/>
    <w:rsid w:val="00674A3E"/>
    <w:rsid w:val="0067587B"/>
    <w:rsid w:val="00675B0D"/>
    <w:rsid w:val="00677BAE"/>
    <w:rsid w:val="0068282C"/>
    <w:rsid w:val="006847A3"/>
    <w:rsid w:val="0069136F"/>
    <w:rsid w:val="00692731"/>
    <w:rsid w:val="00694200"/>
    <w:rsid w:val="00694E59"/>
    <w:rsid w:val="00695959"/>
    <w:rsid w:val="00696630"/>
    <w:rsid w:val="006A067A"/>
    <w:rsid w:val="006A1108"/>
    <w:rsid w:val="006A1D5B"/>
    <w:rsid w:val="006A2649"/>
    <w:rsid w:val="006A2B49"/>
    <w:rsid w:val="006A314F"/>
    <w:rsid w:val="006A4CC8"/>
    <w:rsid w:val="006A513E"/>
    <w:rsid w:val="006A56E2"/>
    <w:rsid w:val="006A787C"/>
    <w:rsid w:val="006A7A30"/>
    <w:rsid w:val="006B01A5"/>
    <w:rsid w:val="006B18CF"/>
    <w:rsid w:val="006B1AF0"/>
    <w:rsid w:val="006B397D"/>
    <w:rsid w:val="006B596F"/>
    <w:rsid w:val="006B67F3"/>
    <w:rsid w:val="006B7C3D"/>
    <w:rsid w:val="006C0855"/>
    <w:rsid w:val="006C09F1"/>
    <w:rsid w:val="006C0EEC"/>
    <w:rsid w:val="006C208A"/>
    <w:rsid w:val="006C29C6"/>
    <w:rsid w:val="006C2B5B"/>
    <w:rsid w:val="006C2DE2"/>
    <w:rsid w:val="006C3E7E"/>
    <w:rsid w:val="006C3E9C"/>
    <w:rsid w:val="006C43F0"/>
    <w:rsid w:val="006C494A"/>
    <w:rsid w:val="006C4A9B"/>
    <w:rsid w:val="006D0137"/>
    <w:rsid w:val="006D0DC9"/>
    <w:rsid w:val="006D0E7E"/>
    <w:rsid w:val="006D16E0"/>
    <w:rsid w:val="006D1848"/>
    <w:rsid w:val="006D2C81"/>
    <w:rsid w:val="006D2C94"/>
    <w:rsid w:val="006D3AE9"/>
    <w:rsid w:val="006D4601"/>
    <w:rsid w:val="006D4E73"/>
    <w:rsid w:val="006D4F75"/>
    <w:rsid w:val="006D5033"/>
    <w:rsid w:val="006D6855"/>
    <w:rsid w:val="006D6F14"/>
    <w:rsid w:val="006D71DF"/>
    <w:rsid w:val="006E1407"/>
    <w:rsid w:val="006E1EF3"/>
    <w:rsid w:val="006E2415"/>
    <w:rsid w:val="006E2E63"/>
    <w:rsid w:val="006E3F81"/>
    <w:rsid w:val="006E46DC"/>
    <w:rsid w:val="006E6F42"/>
    <w:rsid w:val="006E7678"/>
    <w:rsid w:val="006E77CD"/>
    <w:rsid w:val="006E7B51"/>
    <w:rsid w:val="006F0918"/>
    <w:rsid w:val="006F3865"/>
    <w:rsid w:val="006F3936"/>
    <w:rsid w:val="006F4F50"/>
    <w:rsid w:val="006F5280"/>
    <w:rsid w:val="006F5A6E"/>
    <w:rsid w:val="006F6030"/>
    <w:rsid w:val="007004AD"/>
    <w:rsid w:val="00701752"/>
    <w:rsid w:val="007019DE"/>
    <w:rsid w:val="00701FAB"/>
    <w:rsid w:val="007042C2"/>
    <w:rsid w:val="007046F2"/>
    <w:rsid w:val="00706570"/>
    <w:rsid w:val="00712B35"/>
    <w:rsid w:val="00712B76"/>
    <w:rsid w:val="00712C29"/>
    <w:rsid w:val="00715A4A"/>
    <w:rsid w:val="0071603D"/>
    <w:rsid w:val="007164B0"/>
    <w:rsid w:val="0071769B"/>
    <w:rsid w:val="00717B90"/>
    <w:rsid w:val="00722D83"/>
    <w:rsid w:val="007240DE"/>
    <w:rsid w:val="00724396"/>
    <w:rsid w:val="00725544"/>
    <w:rsid w:val="00726B5C"/>
    <w:rsid w:val="0073072A"/>
    <w:rsid w:val="0073185F"/>
    <w:rsid w:val="00732755"/>
    <w:rsid w:val="00732FF1"/>
    <w:rsid w:val="00733C90"/>
    <w:rsid w:val="0073407B"/>
    <w:rsid w:val="00734257"/>
    <w:rsid w:val="00735A96"/>
    <w:rsid w:val="00736009"/>
    <w:rsid w:val="0073664C"/>
    <w:rsid w:val="007368A7"/>
    <w:rsid w:val="00736C7F"/>
    <w:rsid w:val="007379CB"/>
    <w:rsid w:val="00737F59"/>
    <w:rsid w:val="00740D7C"/>
    <w:rsid w:val="0074252B"/>
    <w:rsid w:val="00742690"/>
    <w:rsid w:val="007427C2"/>
    <w:rsid w:val="00743F94"/>
    <w:rsid w:val="00744224"/>
    <w:rsid w:val="007451D2"/>
    <w:rsid w:val="00746042"/>
    <w:rsid w:val="00747E61"/>
    <w:rsid w:val="00750104"/>
    <w:rsid w:val="00750ADC"/>
    <w:rsid w:val="007525FC"/>
    <w:rsid w:val="00754850"/>
    <w:rsid w:val="00754EF4"/>
    <w:rsid w:val="00755472"/>
    <w:rsid w:val="00755D4F"/>
    <w:rsid w:val="007571F8"/>
    <w:rsid w:val="00757605"/>
    <w:rsid w:val="007579D3"/>
    <w:rsid w:val="007609DC"/>
    <w:rsid w:val="00761300"/>
    <w:rsid w:val="00762909"/>
    <w:rsid w:val="00762C4B"/>
    <w:rsid w:val="0076303C"/>
    <w:rsid w:val="00763945"/>
    <w:rsid w:val="00763EC7"/>
    <w:rsid w:val="00763F14"/>
    <w:rsid w:val="00764C43"/>
    <w:rsid w:val="007672C7"/>
    <w:rsid w:val="007672CF"/>
    <w:rsid w:val="00767CBA"/>
    <w:rsid w:val="0077032B"/>
    <w:rsid w:val="00774600"/>
    <w:rsid w:val="00774AB6"/>
    <w:rsid w:val="00775C9C"/>
    <w:rsid w:val="0077716B"/>
    <w:rsid w:val="00777AF7"/>
    <w:rsid w:val="00780650"/>
    <w:rsid w:val="0078096C"/>
    <w:rsid w:val="00781D9A"/>
    <w:rsid w:val="0078298A"/>
    <w:rsid w:val="00782C00"/>
    <w:rsid w:val="00783699"/>
    <w:rsid w:val="00784030"/>
    <w:rsid w:val="007853AF"/>
    <w:rsid w:val="007855AF"/>
    <w:rsid w:val="0078571A"/>
    <w:rsid w:val="007858B7"/>
    <w:rsid w:val="0078630B"/>
    <w:rsid w:val="00786321"/>
    <w:rsid w:val="007874BB"/>
    <w:rsid w:val="00787FDF"/>
    <w:rsid w:val="00790244"/>
    <w:rsid w:val="00792BD8"/>
    <w:rsid w:val="007941BF"/>
    <w:rsid w:val="007946F1"/>
    <w:rsid w:val="00794AAA"/>
    <w:rsid w:val="00794C83"/>
    <w:rsid w:val="00795253"/>
    <w:rsid w:val="00795419"/>
    <w:rsid w:val="00795456"/>
    <w:rsid w:val="00795541"/>
    <w:rsid w:val="00796100"/>
    <w:rsid w:val="00796633"/>
    <w:rsid w:val="007A0404"/>
    <w:rsid w:val="007A0489"/>
    <w:rsid w:val="007A0690"/>
    <w:rsid w:val="007A078D"/>
    <w:rsid w:val="007A09B2"/>
    <w:rsid w:val="007A25CC"/>
    <w:rsid w:val="007A2C06"/>
    <w:rsid w:val="007A2EC2"/>
    <w:rsid w:val="007A4C4C"/>
    <w:rsid w:val="007A539B"/>
    <w:rsid w:val="007A540A"/>
    <w:rsid w:val="007A5A2F"/>
    <w:rsid w:val="007A738A"/>
    <w:rsid w:val="007A77F8"/>
    <w:rsid w:val="007A7B40"/>
    <w:rsid w:val="007A7C03"/>
    <w:rsid w:val="007B054F"/>
    <w:rsid w:val="007B0A76"/>
    <w:rsid w:val="007B214A"/>
    <w:rsid w:val="007B338C"/>
    <w:rsid w:val="007B50AA"/>
    <w:rsid w:val="007B58C5"/>
    <w:rsid w:val="007B67A3"/>
    <w:rsid w:val="007B6DE7"/>
    <w:rsid w:val="007B7830"/>
    <w:rsid w:val="007C01FE"/>
    <w:rsid w:val="007C05DF"/>
    <w:rsid w:val="007C0DFA"/>
    <w:rsid w:val="007C1DBF"/>
    <w:rsid w:val="007C21A1"/>
    <w:rsid w:val="007C2C2B"/>
    <w:rsid w:val="007C37BA"/>
    <w:rsid w:val="007C389C"/>
    <w:rsid w:val="007C4523"/>
    <w:rsid w:val="007C61B8"/>
    <w:rsid w:val="007C63B3"/>
    <w:rsid w:val="007C678F"/>
    <w:rsid w:val="007C6A83"/>
    <w:rsid w:val="007C7462"/>
    <w:rsid w:val="007C7EA2"/>
    <w:rsid w:val="007D1CED"/>
    <w:rsid w:val="007D1EB5"/>
    <w:rsid w:val="007D285C"/>
    <w:rsid w:val="007D3954"/>
    <w:rsid w:val="007D3A05"/>
    <w:rsid w:val="007D3ACC"/>
    <w:rsid w:val="007D4B27"/>
    <w:rsid w:val="007D5FC7"/>
    <w:rsid w:val="007D7DEC"/>
    <w:rsid w:val="007E07A9"/>
    <w:rsid w:val="007E122D"/>
    <w:rsid w:val="007E17B8"/>
    <w:rsid w:val="007E1A9B"/>
    <w:rsid w:val="007E22E0"/>
    <w:rsid w:val="007E2EF9"/>
    <w:rsid w:val="007E39FB"/>
    <w:rsid w:val="007E4190"/>
    <w:rsid w:val="007E57DE"/>
    <w:rsid w:val="007E7699"/>
    <w:rsid w:val="007E7E35"/>
    <w:rsid w:val="007F0994"/>
    <w:rsid w:val="007F09BA"/>
    <w:rsid w:val="007F1DA5"/>
    <w:rsid w:val="007F24D9"/>
    <w:rsid w:val="007F65F1"/>
    <w:rsid w:val="007F6E19"/>
    <w:rsid w:val="007F71EF"/>
    <w:rsid w:val="007F74AE"/>
    <w:rsid w:val="008001FA"/>
    <w:rsid w:val="0080098A"/>
    <w:rsid w:val="00800AC4"/>
    <w:rsid w:val="00801B83"/>
    <w:rsid w:val="00801C38"/>
    <w:rsid w:val="00801CCE"/>
    <w:rsid w:val="00802DCF"/>
    <w:rsid w:val="00803697"/>
    <w:rsid w:val="00803F40"/>
    <w:rsid w:val="008049B0"/>
    <w:rsid w:val="00805085"/>
    <w:rsid w:val="00806B4C"/>
    <w:rsid w:val="00807030"/>
    <w:rsid w:val="00810A5C"/>
    <w:rsid w:val="0081196D"/>
    <w:rsid w:val="00812026"/>
    <w:rsid w:val="0081401B"/>
    <w:rsid w:val="00816117"/>
    <w:rsid w:val="0081742C"/>
    <w:rsid w:val="008177F5"/>
    <w:rsid w:val="00817E06"/>
    <w:rsid w:val="00817F59"/>
    <w:rsid w:val="00820185"/>
    <w:rsid w:val="008208E2"/>
    <w:rsid w:val="0082168B"/>
    <w:rsid w:val="008217B0"/>
    <w:rsid w:val="00821974"/>
    <w:rsid w:val="00821E38"/>
    <w:rsid w:val="00822668"/>
    <w:rsid w:val="0082356C"/>
    <w:rsid w:val="00824981"/>
    <w:rsid w:val="00825780"/>
    <w:rsid w:val="008265E0"/>
    <w:rsid w:val="00826762"/>
    <w:rsid w:val="008269CB"/>
    <w:rsid w:val="00827D55"/>
    <w:rsid w:val="0083099E"/>
    <w:rsid w:val="008313F4"/>
    <w:rsid w:val="008324BE"/>
    <w:rsid w:val="00832603"/>
    <w:rsid w:val="00834127"/>
    <w:rsid w:val="00834BB1"/>
    <w:rsid w:val="00834E9B"/>
    <w:rsid w:val="00835AE4"/>
    <w:rsid w:val="00840202"/>
    <w:rsid w:val="00843FA1"/>
    <w:rsid w:val="00844603"/>
    <w:rsid w:val="00844A0C"/>
    <w:rsid w:val="00845ADF"/>
    <w:rsid w:val="00846A4B"/>
    <w:rsid w:val="008477C9"/>
    <w:rsid w:val="00851731"/>
    <w:rsid w:val="00851BDD"/>
    <w:rsid w:val="00854C47"/>
    <w:rsid w:val="0085513E"/>
    <w:rsid w:val="008555C1"/>
    <w:rsid w:val="00857AF0"/>
    <w:rsid w:val="00860E52"/>
    <w:rsid w:val="00860ECD"/>
    <w:rsid w:val="0086115C"/>
    <w:rsid w:val="008618D9"/>
    <w:rsid w:val="00862620"/>
    <w:rsid w:val="008635CB"/>
    <w:rsid w:val="0086442D"/>
    <w:rsid w:val="00865605"/>
    <w:rsid w:val="008662BF"/>
    <w:rsid w:val="00867A19"/>
    <w:rsid w:val="00867A28"/>
    <w:rsid w:val="00867CD3"/>
    <w:rsid w:val="008706C6"/>
    <w:rsid w:val="00872BC8"/>
    <w:rsid w:val="00872BEA"/>
    <w:rsid w:val="0087533A"/>
    <w:rsid w:val="0087542E"/>
    <w:rsid w:val="00876111"/>
    <w:rsid w:val="0087647F"/>
    <w:rsid w:val="00876929"/>
    <w:rsid w:val="00876D64"/>
    <w:rsid w:val="00877955"/>
    <w:rsid w:val="00880C22"/>
    <w:rsid w:val="00881093"/>
    <w:rsid w:val="008820FB"/>
    <w:rsid w:val="00882C35"/>
    <w:rsid w:val="00887922"/>
    <w:rsid w:val="008904E7"/>
    <w:rsid w:val="008908EA"/>
    <w:rsid w:val="00890FE2"/>
    <w:rsid w:val="008918FA"/>
    <w:rsid w:val="008922D4"/>
    <w:rsid w:val="00892357"/>
    <w:rsid w:val="0089359C"/>
    <w:rsid w:val="00894A55"/>
    <w:rsid w:val="00895B05"/>
    <w:rsid w:val="008A038A"/>
    <w:rsid w:val="008A1792"/>
    <w:rsid w:val="008A1DC7"/>
    <w:rsid w:val="008A4633"/>
    <w:rsid w:val="008A4C4F"/>
    <w:rsid w:val="008A537B"/>
    <w:rsid w:val="008A6C58"/>
    <w:rsid w:val="008A74AF"/>
    <w:rsid w:val="008A791E"/>
    <w:rsid w:val="008B18AD"/>
    <w:rsid w:val="008B22DA"/>
    <w:rsid w:val="008B6212"/>
    <w:rsid w:val="008B7317"/>
    <w:rsid w:val="008C1B1D"/>
    <w:rsid w:val="008C1E88"/>
    <w:rsid w:val="008C2D04"/>
    <w:rsid w:val="008C3158"/>
    <w:rsid w:val="008C402B"/>
    <w:rsid w:val="008C4069"/>
    <w:rsid w:val="008C4834"/>
    <w:rsid w:val="008C512F"/>
    <w:rsid w:val="008C646B"/>
    <w:rsid w:val="008D183E"/>
    <w:rsid w:val="008D1B54"/>
    <w:rsid w:val="008D20DD"/>
    <w:rsid w:val="008D3215"/>
    <w:rsid w:val="008D36A6"/>
    <w:rsid w:val="008D4EE5"/>
    <w:rsid w:val="008D51DF"/>
    <w:rsid w:val="008D60F9"/>
    <w:rsid w:val="008D615F"/>
    <w:rsid w:val="008D7EE3"/>
    <w:rsid w:val="008E09C7"/>
    <w:rsid w:val="008E1DC2"/>
    <w:rsid w:val="008E2BEA"/>
    <w:rsid w:val="008E3791"/>
    <w:rsid w:val="008E3EE6"/>
    <w:rsid w:val="008E540A"/>
    <w:rsid w:val="008E546D"/>
    <w:rsid w:val="008E561A"/>
    <w:rsid w:val="008E6FFB"/>
    <w:rsid w:val="008F016A"/>
    <w:rsid w:val="008F0CB1"/>
    <w:rsid w:val="008F0F62"/>
    <w:rsid w:val="008F1716"/>
    <w:rsid w:val="008F3232"/>
    <w:rsid w:val="008F379F"/>
    <w:rsid w:val="008F41F8"/>
    <w:rsid w:val="008F4F8A"/>
    <w:rsid w:val="008F5EFC"/>
    <w:rsid w:val="008F6BB7"/>
    <w:rsid w:val="00901D76"/>
    <w:rsid w:val="00901E97"/>
    <w:rsid w:val="009024AD"/>
    <w:rsid w:val="0090533B"/>
    <w:rsid w:val="009057E1"/>
    <w:rsid w:val="0090600A"/>
    <w:rsid w:val="00907D8A"/>
    <w:rsid w:val="009107B1"/>
    <w:rsid w:val="00910B1F"/>
    <w:rsid w:val="00910D34"/>
    <w:rsid w:val="009114FC"/>
    <w:rsid w:val="0091175C"/>
    <w:rsid w:val="0091352E"/>
    <w:rsid w:val="009144A0"/>
    <w:rsid w:val="00914C66"/>
    <w:rsid w:val="009152A6"/>
    <w:rsid w:val="00915FE0"/>
    <w:rsid w:val="0091695D"/>
    <w:rsid w:val="00916C59"/>
    <w:rsid w:val="009203B9"/>
    <w:rsid w:val="0092162B"/>
    <w:rsid w:val="00923895"/>
    <w:rsid w:val="00923E03"/>
    <w:rsid w:val="009249B6"/>
    <w:rsid w:val="00925A54"/>
    <w:rsid w:val="00925B3C"/>
    <w:rsid w:val="009265F6"/>
    <w:rsid w:val="00926FEF"/>
    <w:rsid w:val="00927169"/>
    <w:rsid w:val="009304F2"/>
    <w:rsid w:val="009327B5"/>
    <w:rsid w:val="00932ADD"/>
    <w:rsid w:val="0093407A"/>
    <w:rsid w:val="00934521"/>
    <w:rsid w:val="00937F50"/>
    <w:rsid w:val="00940E7A"/>
    <w:rsid w:val="00941B67"/>
    <w:rsid w:val="009424BD"/>
    <w:rsid w:val="00942C4D"/>
    <w:rsid w:val="009434BC"/>
    <w:rsid w:val="00944DC8"/>
    <w:rsid w:val="009450EE"/>
    <w:rsid w:val="00946C91"/>
    <w:rsid w:val="009477F5"/>
    <w:rsid w:val="00950666"/>
    <w:rsid w:val="00951147"/>
    <w:rsid w:val="00951CE3"/>
    <w:rsid w:val="00953107"/>
    <w:rsid w:val="00954663"/>
    <w:rsid w:val="009548F9"/>
    <w:rsid w:val="00954D9D"/>
    <w:rsid w:val="009550CD"/>
    <w:rsid w:val="0095537F"/>
    <w:rsid w:val="00956C68"/>
    <w:rsid w:val="00956D7D"/>
    <w:rsid w:val="00956E19"/>
    <w:rsid w:val="00956E95"/>
    <w:rsid w:val="009574FE"/>
    <w:rsid w:val="00957BA9"/>
    <w:rsid w:val="00957E6D"/>
    <w:rsid w:val="0096092D"/>
    <w:rsid w:val="00960C53"/>
    <w:rsid w:val="0096248D"/>
    <w:rsid w:val="009634D7"/>
    <w:rsid w:val="00964273"/>
    <w:rsid w:val="00964514"/>
    <w:rsid w:val="00965158"/>
    <w:rsid w:val="00965873"/>
    <w:rsid w:val="0096737D"/>
    <w:rsid w:val="00967874"/>
    <w:rsid w:val="009704A4"/>
    <w:rsid w:val="009704F2"/>
    <w:rsid w:val="00970DA4"/>
    <w:rsid w:val="0097249D"/>
    <w:rsid w:val="00972CA1"/>
    <w:rsid w:val="00972FBC"/>
    <w:rsid w:val="0097322C"/>
    <w:rsid w:val="009736D1"/>
    <w:rsid w:val="00973755"/>
    <w:rsid w:val="00973F01"/>
    <w:rsid w:val="0097559B"/>
    <w:rsid w:val="00976B2F"/>
    <w:rsid w:val="0097793A"/>
    <w:rsid w:val="0098032E"/>
    <w:rsid w:val="009814CB"/>
    <w:rsid w:val="00981582"/>
    <w:rsid w:val="00982504"/>
    <w:rsid w:val="009825A8"/>
    <w:rsid w:val="00983149"/>
    <w:rsid w:val="0098321D"/>
    <w:rsid w:val="0098523C"/>
    <w:rsid w:val="00985EBA"/>
    <w:rsid w:val="009863A9"/>
    <w:rsid w:val="009864B8"/>
    <w:rsid w:val="00987323"/>
    <w:rsid w:val="00987D57"/>
    <w:rsid w:val="0099053B"/>
    <w:rsid w:val="00991E2E"/>
    <w:rsid w:val="0099207C"/>
    <w:rsid w:val="00992080"/>
    <w:rsid w:val="00992161"/>
    <w:rsid w:val="00993C49"/>
    <w:rsid w:val="00994DEF"/>
    <w:rsid w:val="00996094"/>
    <w:rsid w:val="009962CC"/>
    <w:rsid w:val="00997091"/>
    <w:rsid w:val="009976AB"/>
    <w:rsid w:val="009977CB"/>
    <w:rsid w:val="00997B57"/>
    <w:rsid w:val="009A033C"/>
    <w:rsid w:val="009A0D97"/>
    <w:rsid w:val="009A1025"/>
    <w:rsid w:val="009A2156"/>
    <w:rsid w:val="009A2B1B"/>
    <w:rsid w:val="009A31B8"/>
    <w:rsid w:val="009A3B22"/>
    <w:rsid w:val="009A4A3D"/>
    <w:rsid w:val="009A638C"/>
    <w:rsid w:val="009A6902"/>
    <w:rsid w:val="009A6E1F"/>
    <w:rsid w:val="009A71DE"/>
    <w:rsid w:val="009A784F"/>
    <w:rsid w:val="009B094F"/>
    <w:rsid w:val="009B0E5D"/>
    <w:rsid w:val="009B16EF"/>
    <w:rsid w:val="009B2103"/>
    <w:rsid w:val="009B2A4D"/>
    <w:rsid w:val="009B2C3C"/>
    <w:rsid w:val="009B2F32"/>
    <w:rsid w:val="009B3679"/>
    <w:rsid w:val="009B5605"/>
    <w:rsid w:val="009B5FAA"/>
    <w:rsid w:val="009B6145"/>
    <w:rsid w:val="009B68FF"/>
    <w:rsid w:val="009C133B"/>
    <w:rsid w:val="009C1537"/>
    <w:rsid w:val="009C1552"/>
    <w:rsid w:val="009C1B6C"/>
    <w:rsid w:val="009C20B2"/>
    <w:rsid w:val="009C2361"/>
    <w:rsid w:val="009C238A"/>
    <w:rsid w:val="009C2798"/>
    <w:rsid w:val="009C44E9"/>
    <w:rsid w:val="009C5587"/>
    <w:rsid w:val="009C5C8C"/>
    <w:rsid w:val="009C5CBA"/>
    <w:rsid w:val="009C5ED1"/>
    <w:rsid w:val="009C60B4"/>
    <w:rsid w:val="009C61AC"/>
    <w:rsid w:val="009C7674"/>
    <w:rsid w:val="009D0999"/>
    <w:rsid w:val="009D0B2C"/>
    <w:rsid w:val="009D13F6"/>
    <w:rsid w:val="009D1AEA"/>
    <w:rsid w:val="009D1E91"/>
    <w:rsid w:val="009D2D0E"/>
    <w:rsid w:val="009D32BD"/>
    <w:rsid w:val="009D34AF"/>
    <w:rsid w:val="009D34D2"/>
    <w:rsid w:val="009D3919"/>
    <w:rsid w:val="009D590E"/>
    <w:rsid w:val="009E3AB9"/>
    <w:rsid w:val="009E3B21"/>
    <w:rsid w:val="009E40FE"/>
    <w:rsid w:val="009E4EB5"/>
    <w:rsid w:val="009E5E98"/>
    <w:rsid w:val="009E6292"/>
    <w:rsid w:val="009E7BE7"/>
    <w:rsid w:val="009E7F14"/>
    <w:rsid w:val="009F0A4E"/>
    <w:rsid w:val="009F12AE"/>
    <w:rsid w:val="009F40A5"/>
    <w:rsid w:val="009F4DC8"/>
    <w:rsid w:val="009F4EE6"/>
    <w:rsid w:val="009F5C91"/>
    <w:rsid w:val="009F6835"/>
    <w:rsid w:val="009F794A"/>
    <w:rsid w:val="00A00012"/>
    <w:rsid w:val="00A009E4"/>
    <w:rsid w:val="00A00B9D"/>
    <w:rsid w:val="00A01074"/>
    <w:rsid w:val="00A015DF"/>
    <w:rsid w:val="00A024A8"/>
    <w:rsid w:val="00A024C6"/>
    <w:rsid w:val="00A02EE6"/>
    <w:rsid w:val="00A033DE"/>
    <w:rsid w:val="00A0382E"/>
    <w:rsid w:val="00A03CBC"/>
    <w:rsid w:val="00A045DC"/>
    <w:rsid w:val="00A04705"/>
    <w:rsid w:val="00A048D9"/>
    <w:rsid w:val="00A05276"/>
    <w:rsid w:val="00A0583A"/>
    <w:rsid w:val="00A05A62"/>
    <w:rsid w:val="00A07242"/>
    <w:rsid w:val="00A07287"/>
    <w:rsid w:val="00A074D6"/>
    <w:rsid w:val="00A10857"/>
    <w:rsid w:val="00A111B8"/>
    <w:rsid w:val="00A11A2E"/>
    <w:rsid w:val="00A11B82"/>
    <w:rsid w:val="00A11D04"/>
    <w:rsid w:val="00A125B3"/>
    <w:rsid w:val="00A12D94"/>
    <w:rsid w:val="00A13285"/>
    <w:rsid w:val="00A1340E"/>
    <w:rsid w:val="00A1551A"/>
    <w:rsid w:val="00A15E0E"/>
    <w:rsid w:val="00A177A9"/>
    <w:rsid w:val="00A20162"/>
    <w:rsid w:val="00A20496"/>
    <w:rsid w:val="00A21637"/>
    <w:rsid w:val="00A2395A"/>
    <w:rsid w:val="00A24B07"/>
    <w:rsid w:val="00A25D1D"/>
    <w:rsid w:val="00A26233"/>
    <w:rsid w:val="00A267DF"/>
    <w:rsid w:val="00A27FA5"/>
    <w:rsid w:val="00A307EF"/>
    <w:rsid w:val="00A30ED0"/>
    <w:rsid w:val="00A31034"/>
    <w:rsid w:val="00A31760"/>
    <w:rsid w:val="00A322AA"/>
    <w:rsid w:val="00A32C3F"/>
    <w:rsid w:val="00A33028"/>
    <w:rsid w:val="00A34C4C"/>
    <w:rsid w:val="00A35598"/>
    <w:rsid w:val="00A35A82"/>
    <w:rsid w:val="00A36870"/>
    <w:rsid w:val="00A36F0A"/>
    <w:rsid w:val="00A37A33"/>
    <w:rsid w:val="00A37A53"/>
    <w:rsid w:val="00A402C9"/>
    <w:rsid w:val="00A40BD3"/>
    <w:rsid w:val="00A40D41"/>
    <w:rsid w:val="00A421AD"/>
    <w:rsid w:val="00A422DB"/>
    <w:rsid w:val="00A43216"/>
    <w:rsid w:val="00A4334E"/>
    <w:rsid w:val="00A43414"/>
    <w:rsid w:val="00A46793"/>
    <w:rsid w:val="00A4699C"/>
    <w:rsid w:val="00A471EA"/>
    <w:rsid w:val="00A47374"/>
    <w:rsid w:val="00A50F96"/>
    <w:rsid w:val="00A528A6"/>
    <w:rsid w:val="00A52C6C"/>
    <w:rsid w:val="00A53A08"/>
    <w:rsid w:val="00A540CF"/>
    <w:rsid w:val="00A54484"/>
    <w:rsid w:val="00A54DD3"/>
    <w:rsid w:val="00A55253"/>
    <w:rsid w:val="00A554DB"/>
    <w:rsid w:val="00A55613"/>
    <w:rsid w:val="00A55D34"/>
    <w:rsid w:val="00A56831"/>
    <w:rsid w:val="00A57479"/>
    <w:rsid w:val="00A575C8"/>
    <w:rsid w:val="00A609AB"/>
    <w:rsid w:val="00A64807"/>
    <w:rsid w:val="00A65E1F"/>
    <w:rsid w:val="00A670F6"/>
    <w:rsid w:val="00A700F9"/>
    <w:rsid w:val="00A702BF"/>
    <w:rsid w:val="00A72077"/>
    <w:rsid w:val="00A7217F"/>
    <w:rsid w:val="00A734B7"/>
    <w:rsid w:val="00A73C44"/>
    <w:rsid w:val="00A74B3B"/>
    <w:rsid w:val="00A74BEE"/>
    <w:rsid w:val="00A76E0D"/>
    <w:rsid w:val="00A771F9"/>
    <w:rsid w:val="00A77327"/>
    <w:rsid w:val="00A77C13"/>
    <w:rsid w:val="00A80D67"/>
    <w:rsid w:val="00A80FFE"/>
    <w:rsid w:val="00A830EF"/>
    <w:rsid w:val="00A85FC0"/>
    <w:rsid w:val="00A86C99"/>
    <w:rsid w:val="00A86CEC"/>
    <w:rsid w:val="00A90955"/>
    <w:rsid w:val="00A933FA"/>
    <w:rsid w:val="00A93FA4"/>
    <w:rsid w:val="00A9543F"/>
    <w:rsid w:val="00A9560B"/>
    <w:rsid w:val="00A95CD6"/>
    <w:rsid w:val="00A95E4D"/>
    <w:rsid w:val="00A96557"/>
    <w:rsid w:val="00A96D66"/>
    <w:rsid w:val="00A97670"/>
    <w:rsid w:val="00AA0315"/>
    <w:rsid w:val="00AA06F9"/>
    <w:rsid w:val="00AA0DF4"/>
    <w:rsid w:val="00AA38E8"/>
    <w:rsid w:val="00AA3F8A"/>
    <w:rsid w:val="00AA44A6"/>
    <w:rsid w:val="00AA476D"/>
    <w:rsid w:val="00AA6901"/>
    <w:rsid w:val="00AA738A"/>
    <w:rsid w:val="00AA76B0"/>
    <w:rsid w:val="00AA7762"/>
    <w:rsid w:val="00AA7E59"/>
    <w:rsid w:val="00AB11CE"/>
    <w:rsid w:val="00AB21D7"/>
    <w:rsid w:val="00AB2D8D"/>
    <w:rsid w:val="00AB36B6"/>
    <w:rsid w:val="00AB3D1D"/>
    <w:rsid w:val="00AB3DC4"/>
    <w:rsid w:val="00AB429C"/>
    <w:rsid w:val="00AB4721"/>
    <w:rsid w:val="00AB5839"/>
    <w:rsid w:val="00AB6CBD"/>
    <w:rsid w:val="00AC0639"/>
    <w:rsid w:val="00AC24F0"/>
    <w:rsid w:val="00AC2F39"/>
    <w:rsid w:val="00AC2FC8"/>
    <w:rsid w:val="00AC3C2D"/>
    <w:rsid w:val="00AC43B0"/>
    <w:rsid w:val="00AC590B"/>
    <w:rsid w:val="00AC64CD"/>
    <w:rsid w:val="00AD14AC"/>
    <w:rsid w:val="00AD28E1"/>
    <w:rsid w:val="00AD2D45"/>
    <w:rsid w:val="00AD376C"/>
    <w:rsid w:val="00AD5284"/>
    <w:rsid w:val="00AD532D"/>
    <w:rsid w:val="00AD5634"/>
    <w:rsid w:val="00AD782D"/>
    <w:rsid w:val="00AD7AC9"/>
    <w:rsid w:val="00AE095D"/>
    <w:rsid w:val="00AE14A5"/>
    <w:rsid w:val="00AE21B0"/>
    <w:rsid w:val="00AE2635"/>
    <w:rsid w:val="00AE60A9"/>
    <w:rsid w:val="00AE6BC4"/>
    <w:rsid w:val="00AE70EA"/>
    <w:rsid w:val="00AE766A"/>
    <w:rsid w:val="00AE7B83"/>
    <w:rsid w:val="00AE7F27"/>
    <w:rsid w:val="00AF052F"/>
    <w:rsid w:val="00AF0739"/>
    <w:rsid w:val="00AF3DB7"/>
    <w:rsid w:val="00AF40C2"/>
    <w:rsid w:val="00AF4DCF"/>
    <w:rsid w:val="00AF5472"/>
    <w:rsid w:val="00AF690B"/>
    <w:rsid w:val="00AF749D"/>
    <w:rsid w:val="00AF755C"/>
    <w:rsid w:val="00AF7AA1"/>
    <w:rsid w:val="00B00A13"/>
    <w:rsid w:val="00B0123A"/>
    <w:rsid w:val="00B01334"/>
    <w:rsid w:val="00B013DF"/>
    <w:rsid w:val="00B028A4"/>
    <w:rsid w:val="00B062ED"/>
    <w:rsid w:val="00B0704B"/>
    <w:rsid w:val="00B070F3"/>
    <w:rsid w:val="00B07B7F"/>
    <w:rsid w:val="00B10A15"/>
    <w:rsid w:val="00B10AA9"/>
    <w:rsid w:val="00B10EDD"/>
    <w:rsid w:val="00B11BAE"/>
    <w:rsid w:val="00B11F6D"/>
    <w:rsid w:val="00B12173"/>
    <w:rsid w:val="00B13319"/>
    <w:rsid w:val="00B13534"/>
    <w:rsid w:val="00B15440"/>
    <w:rsid w:val="00B15F3A"/>
    <w:rsid w:val="00B16EEC"/>
    <w:rsid w:val="00B175A1"/>
    <w:rsid w:val="00B2014B"/>
    <w:rsid w:val="00B20337"/>
    <w:rsid w:val="00B20841"/>
    <w:rsid w:val="00B20BC0"/>
    <w:rsid w:val="00B20C3D"/>
    <w:rsid w:val="00B20F55"/>
    <w:rsid w:val="00B222A5"/>
    <w:rsid w:val="00B22585"/>
    <w:rsid w:val="00B229AB"/>
    <w:rsid w:val="00B23633"/>
    <w:rsid w:val="00B23FA6"/>
    <w:rsid w:val="00B246E3"/>
    <w:rsid w:val="00B24ADE"/>
    <w:rsid w:val="00B24F82"/>
    <w:rsid w:val="00B266CE"/>
    <w:rsid w:val="00B26EFD"/>
    <w:rsid w:val="00B27559"/>
    <w:rsid w:val="00B30463"/>
    <w:rsid w:val="00B30981"/>
    <w:rsid w:val="00B3111B"/>
    <w:rsid w:val="00B31323"/>
    <w:rsid w:val="00B3147A"/>
    <w:rsid w:val="00B316B2"/>
    <w:rsid w:val="00B317AF"/>
    <w:rsid w:val="00B317B0"/>
    <w:rsid w:val="00B31ED0"/>
    <w:rsid w:val="00B32125"/>
    <w:rsid w:val="00B33477"/>
    <w:rsid w:val="00B33DC3"/>
    <w:rsid w:val="00B35326"/>
    <w:rsid w:val="00B4081F"/>
    <w:rsid w:val="00B41188"/>
    <w:rsid w:val="00B43320"/>
    <w:rsid w:val="00B43746"/>
    <w:rsid w:val="00B4375C"/>
    <w:rsid w:val="00B43BAC"/>
    <w:rsid w:val="00B4491C"/>
    <w:rsid w:val="00B4602C"/>
    <w:rsid w:val="00B4614F"/>
    <w:rsid w:val="00B47368"/>
    <w:rsid w:val="00B503A2"/>
    <w:rsid w:val="00B5067E"/>
    <w:rsid w:val="00B50836"/>
    <w:rsid w:val="00B50AAA"/>
    <w:rsid w:val="00B50C2C"/>
    <w:rsid w:val="00B5175E"/>
    <w:rsid w:val="00B519EA"/>
    <w:rsid w:val="00B53FC3"/>
    <w:rsid w:val="00B5576B"/>
    <w:rsid w:val="00B56C82"/>
    <w:rsid w:val="00B606D0"/>
    <w:rsid w:val="00B614D2"/>
    <w:rsid w:val="00B618B8"/>
    <w:rsid w:val="00B630A7"/>
    <w:rsid w:val="00B64710"/>
    <w:rsid w:val="00B65EB3"/>
    <w:rsid w:val="00B6605D"/>
    <w:rsid w:val="00B66312"/>
    <w:rsid w:val="00B66B56"/>
    <w:rsid w:val="00B66D66"/>
    <w:rsid w:val="00B67154"/>
    <w:rsid w:val="00B6799E"/>
    <w:rsid w:val="00B70150"/>
    <w:rsid w:val="00B70ECE"/>
    <w:rsid w:val="00B71144"/>
    <w:rsid w:val="00B72F35"/>
    <w:rsid w:val="00B7337C"/>
    <w:rsid w:val="00B73420"/>
    <w:rsid w:val="00B73D22"/>
    <w:rsid w:val="00B73FCC"/>
    <w:rsid w:val="00B7448C"/>
    <w:rsid w:val="00B74701"/>
    <w:rsid w:val="00B7499A"/>
    <w:rsid w:val="00B7592A"/>
    <w:rsid w:val="00B75F3B"/>
    <w:rsid w:val="00B76C63"/>
    <w:rsid w:val="00B777D6"/>
    <w:rsid w:val="00B80CF9"/>
    <w:rsid w:val="00B8263C"/>
    <w:rsid w:val="00B843BC"/>
    <w:rsid w:val="00B85436"/>
    <w:rsid w:val="00B85609"/>
    <w:rsid w:val="00B85C54"/>
    <w:rsid w:val="00B85DFB"/>
    <w:rsid w:val="00B85F81"/>
    <w:rsid w:val="00B87C07"/>
    <w:rsid w:val="00B87C2A"/>
    <w:rsid w:val="00B90143"/>
    <w:rsid w:val="00B90340"/>
    <w:rsid w:val="00B9053A"/>
    <w:rsid w:val="00B90853"/>
    <w:rsid w:val="00B91209"/>
    <w:rsid w:val="00B91A37"/>
    <w:rsid w:val="00B93DF7"/>
    <w:rsid w:val="00B94348"/>
    <w:rsid w:val="00B97FFE"/>
    <w:rsid w:val="00BA23CC"/>
    <w:rsid w:val="00BA2A14"/>
    <w:rsid w:val="00BA2B3A"/>
    <w:rsid w:val="00BA3B5A"/>
    <w:rsid w:val="00BA4E07"/>
    <w:rsid w:val="00BA4F5E"/>
    <w:rsid w:val="00BA53A3"/>
    <w:rsid w:val="00BA56E2"/>
    <w:rsid w:val="00BA5917"/>
    <w:rsid w:val="00BA593C"/>
    <w:rsid w:val="00BA7135"/>
    <w:rsid w:val="00BB08FC"/>
    <w:rsid w:val="00BB108C"/>
    <w:rsid w:val="00BB2D4D"/>
    <w:rsid w:val="00BB335F"/>
    <w:rsid w:val="00BB33A8"/>
    <w:rsid w:val="00BB38F7"/>
    <w:rsid w:val="00BB57FD"/>
    <w:rsid w:val="00BB67B0"/>
    <w:rsid w:val="00BC185E"/>
    <w:rsid w:val="00BC39B6"/>
    <w:rsid w:val="00BC5465"/>
    <w:rsid w:val="00BC54DE"/>
    <w:rsid w:val="00BC7364"/>
    <w:rsid w:val="00BD2466"/>
    <w:rsid w:val="00BD265F"/>
    <w:rsid w:val="00BD26C9"/>
    <w:rsid w:val="00BD2A9A"/>
    <w:rsid w:val="00BD4B97"/>
    <w:rsid w:val="00BD50EC"/>
    <w:rsid w:val="00BD536F"/>
    <w:rsid w:val="00BD5C6D"/>
    <w:rsid w:val="00BD5D8C"/>
    <w:rsid w:val="00BD6CD3"/>
    <w:rsid w:val="00BD75FB"/>
    <w:rsid w:val="00BE1456"/>
    <w:rsid w:val="00BE1B2D"/>
    <w:rsid w:val="00BE3C75"/>
    <w:rsid w:val="00BE4F86"/>
    <w:rsid w:val="00BE5F06"/>
    <w:rsid w:val="00BE6AAB"/>
    <w:rsid w:val="00BE7202"/>
    <w:rsid w:val="00BE72A5"/>
    <w:rsid w:val="00BE72B4"/>
    <w:rsid w:val="00BE7A62"/>
    <w:rsid w:val="00BE7E65"/>
    <w:rsid w:val="00BF11E4"/>
    <w:rsid w:val="00BF19A2"/>
    <w:rsid w:val="00BF1CDA"/>
    <w:rsid w:val="00BF41DA"/>
    <w:rsid w:val="00BF4717"/>
    <w:rsid w:val="00BF47BA"/>
    <w:rsid w:val="00BF60E1"/>
    <w:rsid w:val="00BF625B"/>
    <w:rsid w:val="00BF67AC"/>
    <w:rsid w:val="00BF762D"/>
    <w:rsid w:val="00BF767B"/>
    <w:rsid w:val="00BF7CBF"/>
    <w:rsid w:val="00BF7FC7"/>
    <w:rsid w:val="00C00BC2"/>
    <w:rsid w:val="00C01F5C"/>
    <w:rsid w:val="00C02B89"/>
    <w:rsid w:val="00C03AEF"/>
    <w:rsid w:val="00C03E1A"/>
    <w:rsid w:val="00C05A3E"/>
    <w:rsid w:val="00C06472"/>
    <w:rsid w:val="00C06980"/>
    <w:rsid w:val="00C079A7"/>
    <w:rsid w:val="00C100DB"/>
    <w:rsid w:val="00C1064C"/>
    <w:rsid w:val="00C10CF1"/>
    <w:rsid w:val="00C10EB4"/>
    <w:rsid w:val="00C115ED"/>
    <w:rsid w:val="00C12B84"/>
    <w:rsid w:val="00C1335A"/>
    <w:rsid w:val="00C14813"/>
    <w:rsid w:val="00C1554A"/>
    <w:rsid w:val="00C15C62"/>
    <w:rsid w:val="00C16A03"/>
    <w:rsid w:val="00C17173"/>
    <w:rsid w:val="00C1730B"/>
    <w:rsid w:val="00C20581"/>
    <w:rsid w:val="00C21688"/>
    <w:rsid w:val="00C21C0D"/>
    <w:rsid w:val="00C22F8A"/>
    <w:rsid w:val="00C245C2"/>
    <w:rsid w:val="00C2476B"/>
    <w:rsid w:val="00C24C2F"/>
    <w:rsid w:val="00C27B82"/>
    <w:rsid w:val="00C303DD"/>
    <w:rsid w:val="00C325A5"/>
    <w:rsid w:val="00C3279D"/>
    <w:rsid w:val="00C32A7D"/>
    <w:rsid w:val="00C3369C"/>
    <w:rsid w:val="00C33943"/>
    <w:rsid w:val="00C34939"/>
    <w:rsid w:val="00C35062"/>
    <w:rsid w:val="00C3561F"/>
    <w:rsid w:val="00C35EDB"/>
    <w:rsid w:val="00C4231D"/>
    <w:rsid w:val="00C42DDD"/>
    <w:rsid w:val="00C44BEC"/>
    <w:rsid w:val="00C452B2"/>
    <w:rsid w:val="00C456BB"/>
    <w:rsid w:val="00C471F1"/>
    <w:rsid w:val="00C473ED"/>
    <w:rsid w:val="00C47764"/>
    <w:rsid w:val="00C50A6C"/>
    <w:rsid w:val="00C51165"/>
    <w:rsid w:val="00C54139"/>
    <w:rsid w:val="00C54240"/>
    <w:rsid w:val="00C54AE4"/>
    <w:rsid w:val="00C54C54"/>
    <w:rsid w:val="00C54FF1"/>
    <w:rsid w:val="00C561D3"/>
    <w:rsid w:val="00C56D6C"/>
    <w:rsid w:val="00C57680"/>
    <w:rsid w:val="00C57BB9"/>
    <w:rsid w:val="00C614A1"/>
    <w:rsid w:val="00C62556"/>
    <w:rsid w:val="00C62558"/>
    <w:rsid w:val="00C62C8F"/>
    <w:rsid w:val="00C63148"/>
    <w:rsid w:val="00C631A5"/>
    <w:rsid w:val="00C632FC"/>
    <w:rsid w:val="00C66981"/>
    <w:rsid w:val="00C67253"/>
    <w:rsid w:val="00C70724"/>
    <w:rsid w:val="00C712BA"/>
    <w:rsid w:val="00C71313"/>
    <w:rsid w:val="00C713EF"/>
    <w:rsid w:val="00C72DB3"/>
    <w:rsid w:val="00C73FFF"/>
    <w:rsid w:val="00C742CB"/>
    <w:rsid w:val="00C74328"/>
    <w:rsid w:val="00C75879"/>
    <w:rsid w:val="00C75A9A"/>
    <w:rsid w:val="00C7692B"/>
    <w:rsid w:val="00C76962"/>
    <w:rsid w:val="00C7722F"/>
    <w:rsid w:val="00C77CC0"/>
    <w:rsid w:val="00C80F4B"/>
    <w:rsid w:val="00C81327"/>
    <w:rsid w:val="00C81902"/>
    <w:rsid w:val="00C82E65"/>
    <w:rsid w:val="00C82F9E"/>
    <w:rsid w:val="00C831CB"/>
    <w:rsid w:val="00C84C82"/>
    <w:rsid w:val="00C85B44"/>
    <w:rsid w:val="00C85B6E"/>
    <w:rsid w:val="00C86974"/>
    <w:rsid w:val="00C911DB"/>
    <w:rsid w:val="00C925E5"/>
    <w:rsid w:val="00C9314E"/>
    <w:rsid w:val="00C93E04"/>
    <w:rsid w:val="00C95118"/>
    <w:rsid w:val="00C952B2"/>
    <w:rsid w:val="00C96953"/>
    <w:rsid w:val="00C96AEC"/>
    <w:rsid w:val="00CA0CA9"/>
    <w:rsid w:val="00CA0D82"/>
    <w:rsid w:val="00CA1081"/>
    <w:rsid w:val="00CA1354"/>
    <w:rsid w:val="00CA1697"/>
    <w:rsid w:val="00CA1E15"/>
    <w:rsid w:val="00CA1E4A"/>
    <w:rsid w:val="00CA483B"/>
    <w:rsid w:val="00CA4B72"/>
    <w:rsid w:val="00CA4F6C"/>
    <w:rsid w:val="00CA5E13"/>
    <w:rsid w:val="00CA617F"/>
    <w:rsid w:val="00CA6EEA"/>
    <w:rsid w:val="00CB10B0"/>
    <w:rsid w:val="00CB15B8"/>
    <w:rsid w:val="00CB1974"/>
    <w:rsid w:val="00CB1B2F"/>
    <w:rsid w:val="00CB31F8"/>
    <w:rsid w:val="00CB3F15"/>
    <w:rsid w:val="00CB448E"/>
    <w:rsid w:val="00CB458B"/>
    <w:rsid w:val="00CB4B98"/>
    <w:rsid w:val="00CB58E1"/>
    <w:rsid w:val="00CB6029"/>
    <w:rsid w:val="00CB70A4"/>
    <w:rsid w:val="00CC21DC"/>
    <w:rsid w:val="00CC2A86"/>
    <w:rsid w:val="00CC3987"/>
    <w:rsid w:val="00CC3B50"/>
    <w:rsid w:val="00CC4D6A"/>
    <w:rsid w:val="00CC55C5"/>
    <w:rsid w:val="00CC5776"/>
    <w:rsid w:val="00CD0631"/>
    <w:rsid w:val="00CD1AFC"/>
    <w:rsid w:val="00CD2BB6"/>
    <w:rsid w:val="00CD5E66"/>
    <w:rsid w:val="00CD62AA"/>
    <w:rsid w:val="00CE069F"/>
    <w:rsid w:val="00CE0BA9"/>
    <w:rsid w:val="00CE137D"/>
    <w:rsid w:val="00CE75A8"/>
    <w:rsid w:val="00CF0955"/>
    <w:rsid w:val="00CF1AE8"/>
    <w:rsid w:val="00CF25FC"/>
    <w:rsid w:val="00CF2A00"/>
    <w:rsid w:val="00CF2CEB"/>
    <w:rsid w:val="00CF38D2"/>
    <w:rsid w:val="00CF392C"/>
    <w:rsid w:val="00CF4171"/>
    <w:rsid w:val="00CF43F2"/>
    <w:rsid w:val="00CF4717"/>
    <w:rsid w:val="00CF517A"/>
    <w:rsid w:val="00CF52E3"/>
    <w:rsid w:val="00CF77AD"/>
    <w:rsid w:val="00CF7807"/>
    <w:rsid w:val="00D003D0"/>
    <w:rsid w:val="00D01194"/>
    <w:rsid w:val="00D01D78"/>
    <w:rsid w:val="00D02F3D"/>
    <w:rsid w:val="00D032CA"/>
    <w:rsid w:val="00D03787"/>
    <w:rsid w:val="00D03C79"/>
    <w:rsid w:val="00D04D58"/>
    <w:rsid w:val="00D0518B"/>
    <w:rsid w:val="00D064B2"/>
    <w:rsid w:val="00D069D4"/>
    <w:rsid w:val="00D077D8"/>
    <w:rsid w:val="00D1198D"/>
    <w:rsid w:val="00D13EDB"/>
    <w:rsid w:val="00D14F9B"/>
    <w:rsid w:val="00D15048"/>
    <w:rsid w:val="00D16C05"/>
    <w:rsid w:val="00D1781C"/>
    <w:rsid w:val="00D17BB1"/>
    <w:rsid w:val="00D20B9D"/>
    <w:rsid w:val="00D21057"/>
    <w:rsid w:val="00D21A9C"/>
    <w:rsid w:val="00D235F9"/>
    <w:rsid w:val="00D23D45"/>
    <w:rsid w:val="00D24277"/>
    <w:rsid w:val="00D25536"/>
    <w:rsid w:val="00D264C5"/>
    <w:rsid w:val="00D2701B"/>
    <w:rsid w:val="00D2799D"/>
    <w:rsid w:val="00D313D0"/>
    <w:rsid w:val="00D31763"/>
    <w:rsid w:val="00D31C16"/>
    <w:rsid w:val="00D31FEC"/>
    <w:rsid w:val="00D3203D"/>
    <w:rsid w:val="00D3284E"/>
    <w:rsid w:val="00D32A59"/>
    <w:rsid w:val="00D33BC3"/>
    <w:rsid w:val="00D33D18"/>
    <w:rsid w:val="00D33F32"/>
    <w:rsid w:val="00D34541"/>
    <w:rsid w:val="00D34782"/>
    <w:rsid w:val="00D35116"/>
    <w:rsid w:val="00D35859"/>
    <w:rsid w:val="00D35B9A"/>
    <w:rsid w:val="00D40312"/>
    <w:rsid w:val="00D4077F"/>
    <w:rsid w:val="00D40CCB"/>
    <w:rsid w:val="00D414DC"/>
    <w:rsid w:val="00D41976"/>
    <w:rsid w:val="00D41CEE"/>
    <w:rsid w:val="00D50AB6"/>
    <w:rsid w:val="00D517B1"/>
    <w:rsid w:val="00D525D4"/>
    <w:rsid w:val="00D533C4"/>
    <w:rsid w:val="00D53455"/>
    <w:rsid w:val="00D5440E"/>
    <w:rsid w:val="00D55087"/>
    <w:rsid w:val="00D572F0"/>
    <w:rsid w:val="00D60172"/>
    <w:rsid w:val="00D60BD6"/>
    <w:rsid w:val="00D60FDD"/>
    <w:rsid w:val="00D6174E"/>
    <w:rsid w:val="00D62C12"/>
    <w:rsid w:val="00D63ABC"/>
    <w:rsid w:val="00D63EB4"/>
    <w:rsid w:val="00D6706C"/>
    <w:rsid w:val="00D70A39"/>
    <w:rsid w:val="00D717A0"/>
    <w:rsid w:val="00D72B0E"/>
    <w:rsid w:val="00D72E53"/>
    <w:rsid w:val="00D72E99"/>
    <w:rsid w:val="00D732DD"/>
    <w:rsid w:val="00D742A0"/>
    <w:rsid w:val="00D7491F"/>
    <w:rsid w:val="00D750E0"/>
    <w:rsid w:val="00D76384"/>
    <w:rsid w:val="00D7682B"/>
    <w:rsid w:val="00D802CB"/>
    <w:rsid w:val="00D80728"/>
    <w:rsid w:val="00D80979"/>
    <w:rsid w:val="00D812FD"/>
    <w:rsid w:val="00D813A2"/>
    <w:rsid w:val="00D83BF4"/>
    <w:rsid w:val="00D8498E"/>
    <w:rsid w:val="00D85450"/>
    <w:rsid w:val="00D868DD"/>
    <w:rsid w:val="00D8719E"/>
    <w:rsid w:val="00D87D66"/>
    <w:rsid w:val="00D94B9D"/>
    <w:rsid w:val="00D95B2F"/>
    <w:rsid w:val="00D973D7"/>
    <w:rsid w:val="00D976FC"/>
    <w:rsid w:val="00DA071B"/>
    <w:rsid w:val="00DA07ED"/>
    <w:rsid w:val="00DA09BA"/>
    <w:rsid w:val="00DA0A94"/>
    <w:rsid w:val="00DA11F9"/>
    <w:rsid w:val="00DA1F4A"/>
    <w:rsid w:val="00DA209F"/>
    <w:rsid w:val="00DA20D2"/>
    <w:rsid w:val="00DA219B"/>
    <w:rsid w:val="00DA24EA"/>
    <w:rsid w:val="00DA27A2"/>
    <w:rsid w:val="00DA2AB4"/>
    <w:rsid w:val="00DA2B3C"/>
    <w:rsid w:val="00DA3D51"/>
    <w:rsid w:val="00DA5F6B"/>
    <w:rsid w:val="00DA6710"/>
    <w:rsid w:val="00DA702A"/>
    <w:rsid w:val="00DA7A81"/>
    <w:rsid w:val="00DB34C0"/>
    <w:rsid w:val="00DB4B4A"/>
    <w:rsid w:val="00DB62D6"/>
    <w:rsid w:val="00DC0776"/>
    <w:rsid w:val="00DC0B21"/>
    <w:rsid w:val="00DC0D7C"/>
    <w:rsid w:val="00DC2173"/>
    <w:rsid w:val="00DC21E9"/>
    <w:rsid w:val="00DC2B89"/>
    <w:rsid w:val="00DC387C"/>
    <w:rsid w:val="00DC3C26"/>
    <w:rsid w:val="00DC50C2"/>
    <w:rsid w:val="00DC624A"/>
    <w:rsid w:val="00DC6340"/>
    <w:rsid w:val="00DC7C81"/>
    <w:rsid w:val="00DC7EBD"/>
    <w:rsid w:val="00DD0461"/>
    <w:rsid w:val="00DD0573"/>
    <w:rsid w:val="00DD2A41"/>
    <w:rsid w:val="00DD3020"/>
    <w:rsid w:val="00DD3547"/>
    <w:rsid w:val="00DD38ED"/>
    <w:rsid w:val="00DD4B8C"/>
    <w:rsid w:val="00DD5B01"/>
    <w:rsid w:val="00DD6DC5"/>
    <w:rsid w:val="00DD7E35"/>
    <w:rsid w:val="00DE077D"/>
    <w:rsid w:val="00DE129B"/>
    <w:rsid w:val="00DE1D56"/>
    <w:rsid w:val="00DE4227"/>
    <w:rsid w:val="00DE4D71"/>
    <w:rsid w:val="00DE532C"/>
    <w:rsid w:val="00DE62C8"/>
    <w:rsid w:val="00DE6C02"/>
    <w:rsid w:val="00DE738B"/>
    <w:rsid w:val="00DF04D0"/>
    <w:rsid w:val="00DF11DD"/>
    <w:rsid w:val="00DF215A"/>
    <w:rsid w:val="00DF22BC"/>
    <w:rsid w:val="00DF5989"/>
    <w:rsid w:val="00DF6AE3"/>
    <w:rsid w:val="00DF6E1B"/>
    <w:rsid w:val="00DF72A3"/>
    <w:rsid w:val="00DF78D4"/>
    <w:rsid w:val="00DF7C44"/>
    <w:rsid w:val="00E0021F"/>
    <w:rsid w:val="00E0036E"/>
    <w:rsid w:val="00E00AC6"/>
    <w:rsid w:val="00E01C8E"/>
    <w:rsid w:val="00E01FA5"/>
    <w:rsid w:val="00E021F1"/>
    <w:rsid w:val="00E02E9F"/>
    <w:rsid w:val="00E03BA2"/>
    <w:rsid w:val="00E05952"/>
    <w:rsid w:val="00E06A98"/>
    <w:rsid w:val="00E06BE5"/>
    <w:rsid w:val="00E074B7"/>
    <w:rsid w:val="00E0754D"/>
    <w:rsid w:val="00E07B73"/>
    <w:rsid w:val="00E10340"/>
    <w:rsid w:val="00E10D8D"/>
    <w:rsid w:val="00E11781"/>
    <w:rsid w:val="00E12BAB"/>
    <w:rsid w:val="00E13F64"/>
    <w:rsid w:val="00E14CF3"/>
    <w:rsid w:val="00E157AA"/>
    <w:rsid w:val="00E162F7"/>
    <w:rsid w:val="00E17CC1"/>
    <w:rsid w:val="00E2041E"/>
    <w:rsid w:val="00E204BC"/>
    <w:rsid w:val="00E20A40"/>
    <w:rsid w:val="00E20E65"/>
    <w:rsid w:val="00E211E9"/>
    <w:rsid w:val="00E21356"/>
    <w:rsid w:val="00E2174F"/>
    <w:rsid w:val="00E21822"/>
    <w:rsid w:val="00E221DB"/>
    <w:rsid w:val="00E22F7F"/>
    <w:rsid w:val="00E23240"/>
    <w:rsid w:val="00E23717"/>
    <w:rsid w:val="00E24D55"/>
    <w:rsid w:val="00E24DB3"/>
    <w:rsid w:val="00E26ED1"/>
    <w:rsid w:val="00E30DD0"/>
    <w:rsid w:val="00E32FA4"/>
    <w:rsid w:val="00E33138"/>
    <w:rsid w:val="00E33585"/>
    <w:rsid w:val="00E344F9"/>
    <w:rsid w:val="00E34DAF"/>
    <w:rsid w:val="00E36787"/>
    <w:rsid w:val="00E37137"/>
    <w:rsid w:val="00E37ADE"/>
    <w:rsid w:val="00E41868"/>
    <w:rsid w:val="00E436DA"/>
    <w:rsid w:val="00E441E1"/>
    <w:rsid w:val="00E44BD9"/>
    <w:rsid w:val="00E45DB6"/>
    <w:rsid w:val="00E46C42"/>
    <w:rsid w:val="00E4796D"/>
    <w:rsid w:val="00E5032F"/>
    <w:rsid w:val="00E50861"/>
    <w:rsid w:val="00E5091F"/>
    <w:rsid w:val="00E510E3"/>
    <w:rsid w:val="00E51451"/>
    <w:rsid w:val="00E533B7"/>
    <w:rsid w:val="00E534EE"/>
    <w:rsid w:val="00E540D7"/>
    <w:rsid w:val="00E5554D"/>
    <w:rsid w:val="00E55E60"/>
    <w:rsid w:val="00E56506"/>
    <w:rsid w:val="00E56B3D"/>
    <w:rsid w:val="00E57738"/>
    <w:rsid w:val="00E57D08"/>
    <w:rsid w:val="00E57F36"/>
    <w:rsid w:val="00E60657"/>
    <w:rsid w:val="00E60F43"/>
    <w:rsid w:val="00E63BB5"/>
    <w:rsid w:val="00E63C45"/>
    <w:rsid w:val="00E63FCC"/>
    <w:rsid w:val="00E661CE"/>
    <w:rsid w:val="00E66607"/>
    <w:rsid w:val="00E6683C"/>
    <w:rsid w:val="00E70AD7"/>
    <w:rsid w:val="00E70C05"/>
    <w:rsid w:val="00E71A45"/>
    <w:rsid w:val="00E71F13"/>
    <w:rsid w:val="00E72079"/>
    <w:rsid w:val="00E72405"/>
    <w:rsid w:val="00E725BC"/>
    <w:rsid w:val="00E74655"/>
    <w:rsid w:val="00E74A4D"/>
    <w:rsid w:val="00E75BE2"/>
    <w:rsid w:val="00E768D2"/>
    <w:rsid w:val="00E76FE3"/>
    <w:rsid w:val="00E80D73"/>
    <w:rsid w:val="00E81A92"/>
    <w:rsid w:val="00E82473"/>
    <w:rsid w:val="00E82A36"/>
    <w:rsid w:val="00E8527B"/>
    <w:rsid w:val="00E85B71"/>
    <w:rsid w:val="00E85FB1"/>
    <w:rsid w:val="00E86ABE"/>
    <w:rsid w:val="00E87770"/>
    <w:rsid w:val="00E877AF"/>
    <w:rsid w:val="00E87A42"/>
    <w:rsid w:val="00E90037"/>
    <w:rsid w:val="00E9109F"/>
    <w:rsid w:val="00E925E4"/>
    <w:rsid w:val="00E938D4"/>
    <w:rsid w:val="00E93A86"/>
    <w:rsid w:val="00E93DAE"/>
    <w:rsid w:val="00E94F6F"/>
    <w:rsid w:val="00E9572F"/>
    <w:rsid w:val="00E963C2"/>
    <w:rsid w:val="00E964F9"/>
    <w:rsid w:val="00E967A2"/>
    <w:rsid w:val="00E9797B"/>
    <w:rsid w:val="00E97BF9"/>
    <w:rsid w:val="00EA11CF"/>
    <w:rsid w:val="00EA3648"/>
    <w:rsid w:val="00EA4291"/>
    <w:rsid w:val="00EA587F"/>
    <w:rsid w:val="00EA66DB"/>
    <w:rsid w:val="00EB0332"/>
    <w:rsid w:val="00EB0889"/>
    <w:rsid w:val="00EB09D2"/>
    <w:rsid w:val="00EB0ECD"/>
    <w:rsid w:val="00EB3067"/>
    <w:rsid w:val="00EB30BF"/>
    <w:rsid w:val="00EB3F3F"/>
    <w:rsid w:val="00EB4F09"/>
    <w:rsid w:val="00EB7F95"/>
    <w:rsid w:val="00EC2564"/>
    <w:rsid w:val="00EC28A0"/>
    <w:rsid w:val="00EC2A35"/>
    <w:rsid w:val="00EC2C95"/>
    <w:rsid w:val="00EC3448"/>
    <w:rsid w:val="00EC3589"/>
    <w:rsid w:val="00EC4996"/>
    <w:rsid w:val="00EC4FA0"/>
    <w:rsid w:val="00EC67F3"/>
    <w:rsid w:val="00EC758F"/>
    <w:rsid w:val="00EC75F1"/>
    <w:rsid w:val="00EC79D1"/>
    <w:rsid w:val="00EC79E8"/>
    <w:rsid w:val="00ED0059"/>
    <w:rsid w:val="00ED13BD"/>
    <w:rsid w:val="00ED195D"/>
    <w:rsid w:val="00ED1B0F"/>
    <w:rsid w:val="00ED1D45"/>
    <w:rsid w:val="00ED2337"/>
    <w:rsid w:val="00ED2CBA"/>
    <w:rsid w:val="00ED3208"/>
    <w:rsid w:val="00ED3223"/>
    <w:rsid w:val="00ED4AAF"/>
    <w:rsid w:val="00ED50A9"/>
    <w:rsid w:val="00ED5A34"/>
    <w:rsid w:val="00ED6CF2"/>
    <w:rsid w:val="00ED72BF"/>
    <w:rsid w:val="00EE092E"/>
    <w:rsid w:val="00EE16C7"/>
    <w:rsid w:val="00EE1D38"/>
    <w:rsid w:val="00EE2725"/>
    <w:rsid w:val="00EE3272"/>
    <w:rsid w:val="00EE43B9"/>
    <w:rsid w:val="00EE607A"/>
    <w:rsid w:val="00EF0945"/>
    <w:rsid w:val="00EF1CC5"/>
    <w:rsid w:val="00EF2DA9"/>
    <w:rsid w:val="00EF46C8"/>
    <w:rsid w:val="00EF4BF8"/>
    <w:rsid w:val="00EF4E93"/>
    <w:rsid w:val="00EF6D39"/>
    <w:rsid w:val="00EF7222"/>
    <w:rsid w:val="00EF7C1E"/>
    <w:rsid w:val="00F0055A"/>
    <w:rsid w:val="00F036E5"/>
    <w:rsid w:val="00F04F6C"/>
    <w:rsid w:val="00F075A6"/>
    <w:rsid w:val="00F07F93"/>
    <w:rsid w:val="00F101D0"/>
    <w:rsid w:val="00F102C9"/>
    <w:rsid w:val="00F11CF1"/>
    <w:rsid w:val="00F12249"/>
    <w:rsid w:val="00F123A1"/>
    <w:rsid w:val="00F123C3"/>
    <w:rsid w:val="00F13400"/>
    <w:rsid w:val="00F13A0D"/>
    <w:rsid w:val="00F13DC6"/>
    <w:rsid w:val="00F14C86"/>
    <w:rsid w:val="00F14D31"/>
    <w:rsid w:val="00F1596C"/>
    <w:rsid w:val="00F15A7A"/>
    <w:rsid w:val="00F172E4"/>
    <w:rsid w:val="00F17726"/>
    <w:rsid w:val="00F21782"/>
    <w:rsid w:val="00F22A9F"/>
    <w:rsid w:val="00F22EBB"/>
    <w:rsid w:val="00F2405A"/>
    <w:rsid w:val="00F24268"/>
    <w:rsid w:val="00F24608"/>
    <w:rsid w:val="00F248A1"/>
    <w:rsid w:val="00F25B91"/>
    <w:rsid w:val="00F25FA4"/>
    <w:rsid w:val="00F266BE"/>
    <w:rsid w:val="00F2752D"/>
    <w:rsid w:val="00F30A24"/>
    <w:rsid w:val="00F31534"/>
    <w:rsid w:val="00F321D7"/>
    <w:rsid w:val="00F32811"/>
    <w:rsid w:val="00F3319C"/>
    <w:rsid w:val="00F339B8"/>
    <w:rsid w:val="00F33E9E"/>
    <w:rsid w:val="00F341F4"/>
    <w:rsid w:val="00F34F3A"/>
    <w:rsid w:val="00F360F0"/>
    <w:rsid w:val="00F36C58"/>
    <w:rsid w:val="00F370C9"/>
    <w:rsid w:val="00F37B99"/>
    <w:rsid w:val="00F403B8"/>
    <w:rsid w:val="00F41844"/>
    <w:rsid w:val="00F42710"/>
    <w:rsid w:val="00F43774"/>
    <w:rsid w:val="00F443EA"/>
    <w:rsid w:val="00F44A14"/>
    <w:rsid w:val="00F45DD5"/>
    <w:rsid w:val="00F46772"/>
    <w:rsid w:val="00F46F11"/>
    <w:rsid w:val="00F50045"/>
    <w:rsid w:val="00F50592"/>
    <w:rsid w:val="00F509F2"/>
    <w:rsid w:val="00F50D4A"/>
    <w:rsid w:val="00F5172C"/>
    <w:rsid w:val="00F56142"/>
    <w:rsid w:val="00F57120"/>
    <w:rsid w:val="00F60AB0"/>
    <w:rsid w:val="00F6171E"/>
    <w:rsid w:val="00F61B30"/>
    <w:rsid w:val="00F61F25"/>
    <w:rsid w:val="00F6292D"/>
    <w:rsid w:val="00F62E12"/>
    <w:rsid w:val="00F63556"/>
    <w:rsid w:val="00F63C84"/>
    <w:rsid w:val="00F6442C"/>
    <w:rsid w:val="00F64840"/>
    <w:rsid w:val="00F64A4F"/>
    <w:rsid w:val="00F64E1C"/>
    <w:rsid w:val="00F652CE"/>
    <w:rsid w:val="00F65BAA"/>
    <w:rsid w:val="00F6614E"/>
    <w:rsid w:val="00F66753"/>
    <w:rsid w:val="00F66FB6"/>
    <w:rsid w:val="00F67AE6"/>
    <w:rsid w:val="00F67F19"/>
    <w:rsid w:val="00F7028A"/>
    <w:rsid w:val="00F70674"/>
    <w:rsid w:val="00F71DC1"/>
    <w:rsid w:val="00F71E8A"/>
    <w:rsid w:val="00F722D8"/>
    <w:rsid w:val="00F73821"/>
    <w:rsid w:val="00F739EE"/>
    <w:rsid w:val="00F73FBF"/>
    <w:rsid w:val="00F748D2"/>
    <w:rsid w:val="00F7519B"/>
    <w:rsid w:val="00F75890"/>
    <w:rsid w:val="00F76F01"/>
    <w:rsid w:val="00F81C83"/>
    <w:rsid w:val="00F823AB"/>
    <w:rsid w:val="00F82BEA"/>
    <w:rsid w:val="00F82E1C"/>
    <w:rsid w:val="00F832CC"/>
    <w:rsid w:val="00F83683"/>
    <w:rsid w:val="00F839B2"/>
    <w:rsid w:val="00F83D03"/>
    <w:rsid w:val="00F854DC"/>
    <w:rsid w:val="00F86BD6"/>
    <w:rsid w:val="00F87036"/>
    <w:rsid w:val="00F871C0"/>
    <w:rsid w:val="00F87BF8"/>
    <w:rsid w:val="00F91E09"/>
    <w:rsid w:val="00F93A6C"/>
    <w:rsid w:val="00F941C6"/>
    <w:rsid w:val="00F94635"/>
    <w:rsid w:val="00F958E5"/>
    <w:rsid w:val="00FA065A"/>
    <w:rsid w:val="00FA06DD"/>
    <w:rsid w:val="00FA0E17"/>
    <w:rsid w:val="00FA11E7"/>
    <w:rsid w:val="00FA26A6"/>
    <w:rsid w:val="00FA4195"/>
    <w:rsid w:val="00FA4A0B"/>
    <w:rsid w:val="00FA63FF"/>
    <w:rsid w:val="00FA64D5"/>
    <w:rsid w:val="00FA7657"/>
    <w:rsid w:val="00FA7A9C"/>
    <w:rsid w:val="00FB0754"/>
    <w:rsid w:val="00FB0CA7"/>
    <w:rsid w:val="00FB0F71"/>
    <w:rsid w:val="00FB129A"/>
    <w:rsid w:val="00FB250F"/>
    <w:rsid w:val="00FB271E"/>
    <w:rsid w:val="00FB3274"/>
    <w:rsid w:val="00FB436B"/>
    <w:rsid w:val="00FC18D0"/>
    <w:rsid w:val="00FC29BD"/>
    <w:rsid w:val="00FC2BD7"/>
    <w:rsid w:val="00FC3C53"/>
    <w:rsid w:val="00FC4BD6"/>
    <w:rsid w:val="00FC5291"/>
    <w:rsid w:val="00FC68AD"/>
    <w:rsid w:val="00FC7B52"/>
    <w:rsid w:val="00FD0D5E"/>
    <w:rsid w:val="00FD1908"/>
    <w:rsid w:val="00FD19DE"/>
    <w:rsid w:val="00FD20BD"/>
    <w:rsid w:val="00FD25F7"/>
    <w:rsid w:val="00FD326B"/>
    <w:rsid w:val="00FD3697"/>
    <w:rsid w:val="00FD3A0E"/>
    <w:rsid w:val="00FD4807"/>
    <w:rsid w:val="00FD5E21"/>
    <w:rsid w:val="00FD6C6F"/>
    <w:rsid w:val="00FD76F2"/>
    <w:rsid w:val="00FE05C2"/>
    <w:rsid w:val="00FE1A46"/>
    <w:rsid w:val="00FE3091"/>
    <w:rsid w:val="00FE38BF"/>
    <w:rsid w:val="00FE51E6"/>
    <w:rsid w:val="00FE59AC"/>
    <w:rsid w:val="00FE61AF"/>
    <w:rsid w:val="00FE729D"/>
    <w:rsid w:val="00FE7C6E"/>
    <w:rsid w:val="00FE7ED6"/>
    <w:rsid w:val="00FF43F3"/>
    <w:rsid w:val="00FF47E5"/>
    <w:rsid w:val="00FF503C"/>
    <w:rsid w:val="00FF5ACF"/>
    <w:rsid w:val="00FF635E"/>
    <w:rsid w:val="00FF6A92"/>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3E6B"/>
    <w:rPr>
      <w:rFonts w:ascii="Times New Roman" w:hAnsi="Times New Roman"/>
      <w:sz w:val="24"/>
    </w:rPr>
  </w:style>
  <w:style w:type="paragraph" w:styleId="Ttulo1">
    <w:name w:val="heading 1"/>
    <w:aliases w:val="Título 1 - APA"/>
    <w:basedOn w:val="Normal"/>
    <w:next w:val="Normal"/>
    <w:link w:val="Ttulo1Car"/>
    <w:uiPriority w:val="9"/>
    <w:qFormat/>
    <w:rsid w:val="004F4557"/>
    <w:pPr>
      <w:numPr>
        <w:numId w:val="120"/>
      </w:numPr>
      <w:ind w:left="0" w:firstLine="0"/>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176F99"/>
    <w:pPr>
      <w:keepNext/>
      <w:numPr>
        <w:ilvl w:val="1"/>
        <w:numId w:val="120"/>
      </w:numPr>
      <w:ind w:left="0" w:firstLine="0"/>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20"/>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unhideWhenUsed/>
    <w:qFormat/>
    <w:rsid w:val="000F5C09"/>
    <w:pPr>
      <w:keepNext/>
      <w:keepLines/>
      <w:outlineLvl w:val="3"/>
    </w:pPr>
    <w:rPr>
      <w:rFonts w:eastAsiaTheme="majorEastAsia" w:cstheme="majorBidi"/>
      <w:b/>
      <w:i/>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4F4557"/>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176F99"/>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rsid w:val="000F5C09"/>
    <w:rPr>
      <w:rFonts w:ascii="Times New Roman" w:eastAsiaTheme="majorEastAsia" w:hAnsi="Times New Roman" w:cstheme="majorBidi"/>
      <w:b/>
      <w:i/>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 w:type="character" w:styleId="Textoennegrita">
    <w:name w:val="Strong"/>
    <w:basedOn w:val="Fuentedeprrafopredeter"/>
    <w:uiPriority w:val="22"/>
    <w:qFormat/>
    <w:rsid w:val="0080098A"/>
    <w:rPr>
      <w:b/>
      <w:bCs/>
    </w:rPr>
  </w:style>
  <w:style w:type="character" w:customStyle="1" w:styleId="Mencinsinresolver1">
    <w:name w:val="Mención sin resolver1"/>
    <w:basedOn w:val="Fuentedeprrafopredeter"/>
    <w:uiPriority w:val="99"/>
    <w:semiHidden/>
    <w:unhideWhenUsed/>
    <w:rsid w:val="0058293D"/>
    <w:rPr>
      <w:color w:val="605E5C"/>
      <w:shd w:val="clear" w:color="auto" w:fill="E1DFDD"/>
    </w:rPr>
  </w:style>
  <w:style w:type="character" w:customStyle="1" w:styleId="e24kjd">
    <w:name w:val="e24kjd"/>
    <w:basedOn w:val="Fuentedeprrafopredeter"/>
    <w:rsid w:val="0065413A"/>
  </w:style>
  <w:style w:type="paragraph" w:styleId="TDC4">
    <w:name w:val="toc 4"/>
    <w:basedOn w:val="Normal"/>
    <w:next w:val="Normal"/>
    <w:autoRedefine/>
    <w:uiPriority w:val="39"/>
    <w:unhideWhenUsed/>
    <w:rsid w:val="00E17CC1"/>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004207">
      <w:bodyDiv w:val="1"/>
      <w:marLeft w:val="0"/>
      <w:marRight w:val="0"/>
      <w:marTop w:val="0"/>
      <w:marBottom w:val="0"/>
      <w:divBdr>
        <w:top w:val="none" w:sz="0" w:space="0" w:color="auto"/>
        <w:left w:val="none" w:sz="0" w:space="0" w:color="auto"/>
        <w:bottom w:val="none" w:sz="0" w:space="0" w:color="auto"/>
        <w:right w:val="none" w:sz="0" w:space="0" w:color="auto"/>
      </w:divBdr>
    </w:div>
    <w:div w:id="653527436">
      <w:bodyDiv w:val="1"/>
      <w:marLeft w:val="0"/>
      <w:marRight w:val="0"/>
      <w:marTop w:val="0"/>
      <w:marBottom w:val="0"/>
      <w:divBdr>
        <w:top w:val="none" w:sz="0" w:space="0" w:color="auto"/>
        <w:left w:val="none" w:sz="0" w:space="0" w:color="auto"/>
        <w:bottom w:val="none" w:sz="0" w:space="0" w:color="auto"/>
        <w:right w:val="none" w:sz="0" w:space="0" w:color="auto"/>
      </w:divBdr>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063826">
      <w:bodyDiv w:val="1"/>
      <w:marLeft w:val="0"/>
      <w:marRight w:val="0"/>
      <w:marTop w:val="0"/>
      <w:marBottom w:val="0"/>
      <w:divBdr>
        <w:top w:val="none" w:sz="0" w:space="0" w:color="auto"/>
        <w:left w:val="none" w:sz="0" w:space="0" w:color="auto"/>
        <w:bottom w:val="none" w:sz="0" w:space="0" w:color="auto"/>
        <w:right w:val="none" w:sz="0" w:space="0" w:color="auto"/>
      </w:divBdr>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477722628">
      <w:bodyDiv w:val="1"/>
      <w:marLeft w:val="0"/>
      <w:marRight w:val="0"/>
      <w:marTop w:val="0"/>
      <w:marBottom w:val="0"/>
      <w:divBdr>
        <w:top w:val="none" w:sz="0" w:space="0" w:color="auto"/>
        <w:left w:val="none" w:sz="0" w:space="0" w:color="auto"/>
        <w:bottom w:val="none" w:sz="0" w:space="0" w:color="auto"/>
        <w:right w:val="none" w:sz="0" w:space="0" w:color="auto"/>
      </w:divBdr>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header" Target="header3.xml"/><Relationship Id="rId27"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D601F5A1-79F8-4994-8DBE-73D976F59A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70</TotalTime>
  <Pages>109</Pages>
  <Words>24492</Words>
  <Characters>134709</Characters>
  <Application>Microsoft Office Word</Application>
  <DocSecurity>0</DocSecurity>
  <Lines>1122</Lines>
  <Paragraphs>31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8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866</cp:revision>
  <cp:lastPrinted>2019-06-02T21:58:00Z</cp:lastPrinted>
  <dcterms:created xsi:type="dcterms:W3CDTF">2019-06-02T21:14:00Z</dcterms:created>
  <dcterms:modified xsi:type="dcterms:W3CDTF">2020-05-03T0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ZO8Owruy"/&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